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27B15049"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del w:id="5" w:author="Haraguroicha Hsu" w:date="2013-06-30T04:14:00Z">
        <w:r w:rsidR="00473B65" w:rsidDel="009601F8">
          <w:rPr>
            <w:rFonts w:hint="eastAsia"/>
            <w:sz w:val="36"/>
            <w:szCs w:val="36"/>
          </w:rPr>
          <w:delText>(</w:delText>
        </w:r>
        <w:r w:rsidR="00473B65" w:rsidDel="009601F8">
          <w:rPr>
            <w:rFonts w:hint="eastAsia"/>
            <w:sz w:val="36"/>
            <w:szCs w:val="36"/>
          </w:rPr>
          <w:delText>初稿</w:delText>
        </w:r>
        <w:r w:rsidR="00473B65" w:rsidDel="009601F8">
          <w:rPr>
            <w:rFonts w:hint="eastAsia"/>
            <w:sz w:val="36"/>
            <w:szCs w:val="36"/>
          </w:rPr>
          <w:delText>)</w:delText>
        </w:r>
      </w:del>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6" w:name="OLE_LINK272"/>
    <w:bookmarkStart w:id="7"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7D7F2F">
        <w:rPr>
          <w:rFonts w:hint="eastAsia"/>
          <w:sz w:val="36"/>
          <w:szCs w:val="36"/>
        </w:rPr>
        <w:t>以雲端運算平台建置電子病歷檢視器系統之研究</w:t>
      </w:r>
      <w:r w:rsidRPr="00DF21BB">
        <w:rPr>
          <w:sz w:val="36"/>
          <w:szCs w:val="36"/>
        </w:rPr>
        <w:fldChar w:fldCharType="end"/>
      </w:r>
    </w:p>
    <w:bookmarkEnd w:id="6"/>
    <w:bookmarkEnd w:id="7"/>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ins w:id="8" w:author="腹黒い茶" w:date="2013-07-08T20:36:00Z">
        <w:r w:rsidR="007D7F2F">
          <w:rPr>
            <w:sz w:val="32"/>
            <w:szCs w:val="32"/>
          </w:rPr>
          <w:t>The Study of Designing a Viewer of Electronic Medical Records Under Cloud Computing Platform</w:t>
        </w:r>
      </w:ins>
      <w:ins w:id="9" w:author="Haraguroicha Hsu" w:date="2013-07-07T20:12:00Z">
        <w:del w:id="10" w:author="腹黒い茶" w:date="2013-07-08T20:34:00Z">
          <w:r w:rsidR="00A24B75" w:rsidDel="007D7F2F">
            <w:rPr>
              <w:sz w:val="32"/>
              <w:szCs w:val="32"/>
            </w:rPr>
            <w:delText>The Study of Designing a Viewer of Electronic Medical Records Under Cloud Computing Platform</w:delText>
          </w:r>
        </w:del>
      </w:ins>
      <w:del w:id="11" w:author="腹黒い茶" w:date="2013-07-08T20:34:00Z">
        <w:r w:rsidR="00424242" w:rsidDel="007D7F2F">
          <w:rPr>
            <w:sz w:val="32"/>
            <w:szCs w:val="32"/>
          </w:rPr>
          <w:delText>The Study of designing a Viewer of Electronic Medical Records under Cloud Computing Platform</w:delText>
        </w:r>
      </w:del>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ins w:id="12" w:author="腹黒い茶" w:date="2013-07-08T20:36:00Z">
        <w:r w:rsidR="007D7F2F">
          <w:rPr>
            <w:rFonts w:hint="eastAsia"/>
            <w:noProof/>
            <w:sz w:val="36"/>
            <w:szCs w:val="36"/>
          </w:rPr>
          <w:t>中華民國一○二年七月</w:t>
        </w:r>
      </w:ins>
      <w:ins w:id="13" w:author="Haraguroicha Hsu" w:date="2013-07-07T20:12:00Z">
        <w:del w:id="14" w:author="腹黒い茶" w:date="2013-07-08T12:00:00Z">
          <w:r w:rsidR="00A24B75" w:rsidDel="001F4B8F">
            <w:rPr>
              <w:rFonts w:hint="eastAsia"/>
              <w:noProof/>
              <w:sz w:val="36"/>
              <w:szCs w:val="36"/>
            </w:rPr>
            <w:delText>中華民國一○二年七月</w:delText>
          </w:r>
        </w:del>
      </w:ins>
      <w:del w:id="15" w:author="腹黒い茶" w:date="2013-07-08T12:00:00Z">
        <w:r w:rsidR="0006307D" w:rsidDel="001F4B8F">
          <w:rPr>
            <w:rFonts w:hint="eastAsia"/>
            <w:noProof/>
            <w:sz w:val="36"/>
            <w:szCs w:val="36"/>
          </w:rPr>
          <w:delText>中華民國一○二年六月</w:delText>
        </w:r>
      </w:del>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ins w:id="16" w:author="腹黒い茶" w:date="2013-07-08T20:36:00Z">
        <w:r w:rsidR="007D7F2F">
          <w:rPr>
            <w:noProof/>
            <w:sz w:val="36"/>
            <w:szCs w:val="36"/>
          </w:rPr>
          <w:t>July, 2013</w:t>
        </w:r>
      </w:ins>
      <w:ins w:id="17" w:author="Haraguroicha Hsu" w:date="2013-07-07T20:12:00Z">
        <w:del w:id="18" w:author="腹黒い茶" w:date="2013-07-08T12:00:00Z">
          <w:r w:rsidR="00A24B75" w:rsidDel="001F4B8F">
            <w:rPr>
              <w:noProof/>
              <w:sz w:val="36"/>
              <w:szCs w:val="36"/>
            </w:rPr>
            <w:delText>July, 2013</w:delText>
          </w:r>
        </w:del>
      </w:ins>
      <w:del w:id="19" w:author="腹黒い茶" w:date="2013-07-08T12:00:00Z">
        <w:r w:rsidR="0006307D" w:rsidDel="001F4B8F">
          <w:rPr>
            <w:noProof/>
            <w:sz w:val="36"/>
            <w:szCs w:val="36"/>
          </w:rPr>
          <w:delText>June, 2013</w:delText>
        </w:r>
      </w:del>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31A5DF2D" w14:textId="77777777" w:rsidR="009601F8" w:rsidRDefault="009601F8" w:rsidP="009601F8">
      <w:pPr>
        <w:pStyle w:val="afd"/>
        <w:rPr>
          <w:ins w:id="20" w:author="Haraguroicha Hsu" w:date="2013-06-30T04:16:00Z"/>
        </w:rPr>
      </w:pPr>
      <w:bookmarkStart w:id="21" w:name="_Toc360323394"/>
      <w:bookmarkStart w:id="22" w:name="_Toc187744129"/>
      <w:bookmarkStart w:id="23" w:name="_Toc361079374"/>
      <w:ins w:id="24" w:author="Haraguroicha Hsu" w:date="2013-06-30T04:16:00Z">
        <w:r>
          <w:rPr>
            <w:rFonts w:hint="eastAsia"/>
          </w:rPr>
          <w:lastRenderedPageBreak/>
          <w:t>審查核定書</w:t>
        </w:r>
        <w:bookmarkEnd w:id="21"/>
        <w:bookmarkEnd w:id="23"/>
      </w:ins>
    </w:p>
    <w:p w14:paraId="436F8FB9" w14:textId="77777777" w:rsidR="009601F8" w:rsidRDefault="009601F8" w:rsidP="009601F8">
      <w:pPr>
        <w:ind w:firstLine="640"/>
        <w:jc w:val="center"/>
        <w:rPr>
          <w:ins w:id="25" w:author="Haraguroicha Hsu" w:date="2013-06-30T04:16:00Z"/>
          <w:sz w:val="32"/>
        </w:rPr>
      </w:pPr>
      <w:ins w:id="26" w:author="Haraguroicha Hsu" w:date="2013-06-30T04:16:00Z">
        <w:r>
          <w:rPr>
            <w:sz w:val="32"/>
          </w:rPr>
          <w:br w:type="page"/>
        </w:r>
      </w:ins>
    </w:p>
    <w:p w14:paraId="29E985E6" w14:textId="77777777" w:rsidR="009601F8" w:rsidRPr="0021366C" w:rsidRDefault="009601F8" w:rsidP="009601F8">
      <w:pPr>
        <w:pStyle w:val="afd"/>
        <w:rPr>
          <w:ins w:id="27" w:author="Haraguroicha Hsu" w:date="2013-06-30T04:16:00Z"/>
        </w:rPr>
      </w:pPr>
      <w:bookmarkStart w:id="28" w:name="_Toc360323395"/>
      <w:bookmarkStart w:id="29" w:name="_Toc361079375"/>
      <w:ins w:id="30" w:author="Haraguroicha Hsu" w:date="2013-06-30T04:16:00Z">
        <w:r>
          <w:rPr>
            <w:rFonts w:hint="eastAsia"/>
          </w:rPr>
          <w:lastRenderedPageBreak/>
          <w:t>誌謝</w:t>
        </w:r>
        <w:bookmarkEnd w:id="28"/>
        <w:bookmarkEnd w:id="29"/>
      </w:ins>
    </w:p>
    <w:p w14:paraId="7EC28C49" w14:textId="77777777" w:rsidR="009601F8" w:rsidRDefault="009601F8" w:rsidP="009601F8">
      <w:pPr>
        <w:ind w:firstLine="480"/>
        <w:rPr>
          <w:ins w:id="31" w:author="Haraguroicha Hsu" w:date="2013-06-30T04:16:00Z"/>
          <w:sz w:val="24"/>
        </w:rPr>
      </w:pPr>
    </w:p>
    <w:p w14:paraId="088CD485" w14:textId="77777777" w:rsidR="009601F8" w:rsidRPr="00AD4699" w:rsidRDefault="009601F8" w:rsidP="009601F8">
      <w:pPr>
        <w:ind w:firstLine="480"/>
        <w:rPr>
          <w:ins w:id="32" w:author="Haraguroicha Hsu" w:date="2013-06-30T04:16:00Z"/>
          <w:sz w:val="24"/>
        </w:rPr>
      </w:pPr>
      <w:ins w:id="33" w:author="Haraguroicha Hsu" w:date="2013-06-30T04:16:00Z">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ins>
    </w:p>
    <w:p w14:paraId="1DC19982" w14:textId="77777777" w:rsidR="009601F8" w:rsidRDefault="009601F8" w:rsidP="009601F8">
      <w:pPr>
        <w:ind w:firstLine="480"/>
        <w:rPr>
          <w:ins w:id="34" w:author="Haraguroicha Hsu" w:date="2013-06-30T04:16:00Z"/>
          <w:sz w:val="24"/>
        </w:rPr>
      </w:pPr>
      <w:ins w:id="35" w:author="Haraguroicha Hsu" w:date="2013-06-30T04:16:00Z">
        <w:r w:rsidRPr="00AD4699">
          <w:rPr>
            <w:sz w:val="24"/>
          </w:rPr>
          <w:t>感謝研究所的幾位同窗好友，在這兩年中可以隨時約出去一起談心吃飯，也謝謝建羽常常</w:t>
        </w:r>
        <w:r>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ins>
    </w:p>
    <w:p w14:paraId="272AC3A1" w14:textId="77777777" w:rsidR="009601F8" w:rsidRDefault="009601F8" w:rsidP="009601F8">
      <w:pPr>
        <w:ind w:firstLine="480"/>
        <w:rPr>
          <w:ins w:id="36" w:author="Haraguroicha Hsu" w:date="2013-06-30T04:16:00Z"/>
          <w:sz w:val="24"/>
        </w:rPr>
      </w:pPr>
    </w:p>
    <w:p w14:paraId="2E9FC231" w14:textId="77777777" w:rsidR="009601F8" w:rsidRDefault="009601F8" w:rsidP="009601F8">
      <w:pPr>
        <w:widowControl/>
        <w:shd w:val="clear" w:color="auto" w:fill="FFFFFF"/>
        <w:spacing w:line="360" w:lineRule="atLeast"/>
        <w:ind w:leftChars="-354" w:left="-991" w:right="-852" w:firstLineChars="0" w:firstLine="0"/>
        <w:jc w:val="center"/>
        <w:rPr>
          <w:ins w:id="37" w:author="Haraguroicha Hsu" w:date="2013-06-30T04:16:00Z"/>
          <w:rFonts w:ascii="Consolas" w:hAnsi="Consolas" w:cs="Courier"/>
          <w:color w:val="FF5600"/>
          <w:kern w:val="0"/>
          <w:sz w:val="20"/>
          <w:szCs w:val="20"/>
        </w:rPr>
      </w:pPr>
      <w:ins w:id="38" w:author="Haraguroicha Hsu" w:date="2013-06-30T04:16:00Z">
        <w:r>
          <w:rPr>
            <w:rFonts w:ascii="Consolas" w:hAnsi="Consolas" w:cs="Courier"/>
            <w:noProof/>
            <w:color w:val="FF5600"/>
            <w:kern w:val="0"/>
            <w:sz w:val="20"/>
            <w:szCs w:val="20"/>
            <w:rPrChange w:id="39">
              <w:rPr>
                <w:noProof/>
              </w:rPr>
            </w:rPrChange>
          </w:rPr>
          <w:drawing>
            <wp:inline distT="0" distB="0" distL="0" distR="0" wp14:anchorId="25C9FA32" wp14:editId="50901C97">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ins>
    </w:p>
    <w:p w14:paraId="41E9AF50" w14:textId="77777777" w:rsidR="009601F8" w:rsidRPr="00EB58EB" w:rsidRDefault="009601F8" w:rsidP="009601F8">
      <w:pPr>
        <w:ind w:firstLineChars="0" w:firstLine="0"/>
        <w:rPr>
          <w:ins w:id="40" w:author="Haraguroicha Hsu" w:date="2013-06-30T04:16:00Z"/>
          <w:sz w:val="22"/>
          <w:lang w:val="en"/>
        </w:rPr>
      </w:pPr>
    </w:p>
    <w:p w14:paraId="3CF75DEA" w14:textId="77777777" w:rsidR="009601F8" w:rsidRDefault="009601F8" w:rsidP="009601F8">
      <w:pPr>
        <w:wordWrap w:val="0"/>
        <w:ind w:firstLine="480"/>
        <w:jc w:val="right"/>
        <w:rPr>
          <w:ins w:id="41" w:author="Haraguroicha Hsu" w:date="2013-06-30T04:16:00Z"/>
          <w:sz w:val="24"/>
        </w:rPr>
      </w:pPr>
      <w:ins w:id="42" w:author="Haraguroicha Hsu" w:date="2013-06-30T04:16:00Z">
        <w:r>
          <w:rPr>
            <w:rFonts w:hint="eastAsia"/>
            <w:sz w:val="24"/>
          </w:rPr>
          <w:t>徐明睿</w:t>
        </w:r>
        <w:r>
          <w:rPr>
            <w:rFonts w:hint="eastAsia"/>
            <w:sz w:val="24"/>
          </w:rPr>
          <w:t xml:space="preserve"> </w:t>
        </w:r>
        <w:r>
          <w:rPr>
            <w:rFonts w:hint="eastAsia"/>
            <w:sz w:val="24"/>
          </w:rPr>
          <w:t>謹誌</w:t>
        </w:r>
      </w:ins>
    </w:p>
    <w:p w14:paraId="78DAA947" w14:textId="77777777" w:rsidR="009601F8" w:rsidRDefault="009601F8" w:rsidP="009601F8">
      <w:pPr>
        <w:wordWrap w:val="0"/>
        <w:ind w:firstLine="480"/>
        <w:jc w:val="right"/>
        <w:rPr>
          <w:ins w:id="43" w:author="Haraguroicha Hsu" w:date="2013-06-30T04:16:00Z"/>
          <w:sz w:val="24"/>
        </w:rPr>
      </w:pPr>
      <w:ins w:id="44" w:author="Haraguroicha Hsu" w:date="2013-06-30T04:16:00Z">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ins>
      <w:ins w:id="45" w:author="腹黒い茶" w:date="2013-07-08T20:36:00Z">
        <w:r w:rsidR="007D7F2F">
          <w:rPr>
            <w:rFonts w:hint="eastAsia"/>
            <w:noProof/>
            <w:sz w:val="24"/>
          </w:rPr>
          <w:t>2013</w:t>
        </w:r>
        <w:r w:rsidR="007D7F2F">
          <w:rPr>
            <w:rFonts w:hint="eastAsia"/>
            <w:noProof/>
            <w:sz w:val="24"/>
          </w:rPr>
          <w:t>年</w:t>
        </w:r>
        <w:r w:rsidR="007D7F2F">
          <w:rPr>
            <w:rFonts w:hint="eastAsia"/>
            <w:noProof/>
            <w:sz w:val="24"/>
          </w:rPr>
          <w:t>7</w:t>
        </w:r>
        <w:r w:rsidR="007D7F2F">
          <w:rPr>
            <w:rFonts w:hint="eastAsia"/>
            <w:noProof/>
            <w:sz w:val="24"/>
          </w:rPr>
          <w:t>月</w:t>
        </w:r>
      </w:ins>
      <w:ins w:id="46" w:author="Haraguroicha Hsu" w:date="2013-07-07T20:12:00Z">
        <w:del w:id="47" w:author="腹黒い茶" w:date="2013-07-08T12:00:00Z">
          <w:r w:rsidR="00A24B75" w:rsidDel="001F4B8F">
            <w:rPr>
              <w:rFonts w:hint="eastAsia"/>
              <w:noProof/>
              <w:sz w:val="24"/>
            </w:rPr>
            <w:delText>2013</w:delText>
          </w:r>
          <w:r w:rsidR="00A24B75" w:rsidDel="001F4B8F">
            <w:rPr>
              <w:rFonts w:hint="eastAsia"/>
              <w:noProof/>
              <w:sz w:val="24"/>
            </w:rPr>
            <w:delText>年</w:delText>
          </w:r>
          <w:r w:rsidR="00A24B75" w:rsidDel="001F4B8F">
            <w:rPr>
              <w:rFonts w:hint="eastAsia"/>
              <w:noProof/>
              <w:sz w:val="24"/>
            </w:rPr>
            <w:delText>7</w:delText>
          </w:r>
          <w:r w:rsidR="00A24B75" w:rsidDel="001F4B8F">
            <w:rPr>
              <w:rFonts w:hint="eastAsia"/>
              <w:noProof/>
              <w:sz w:val="24"/>
            </w:rPr>
            <w:delText>月</w:delText>
          </w:r>
        </w:del>
      </w:ins>
      <w:del w:id="48" w:author="腹黒い茶" w:date="2013-07-08T12:00:00Z">
        <w:r w:rsidDel="001F4B8F">
          <w:rPr>
            <w:rFonts w:hint="eastAsia"/>
            <w:noProof/>
            <w:sz w:val="24"/>
          </w:rPr>
          <w:delText>2013</w:delText>
        </w:r>
        <w:r w:rsidDel="001F4B8F">
          <w:rPr>
            <w:rFonts w:hint="eastAsia"/>
            <w:noProof/>
            <w:sz w:val="24"/>
          </w:rPr>
          <w:delText>年</w:delText>
        </w:r>
        <w:r w:rsidDel="001F4B8F">
          <w:rPr>
            <w:rFonts w:hint="eastAsia"/>
            <w:noProof/>
            <w:sz w:val="24"/>
          </w:rPr>
          <w:delText>6</w:delText>
        </w:r>
        <w:r w:rsidDel="001F4B8F">
          <w:rPr>
            <w:rFonts w:hint="eastAsia"/>
            <w:noProof/>
            <w:sz w:val="24"/>
          </w:rPr>
          <w:delText>月</w:delText>
        </w:r>
      </w:del>
      <w:ins w:id="49" w:author="Haraguroicha Hsu" w:date="2013-06-30T04:16:00Z">
        <w:r>
          <w:rPr>
            <w:sz w:val="24"/>
          </w:rPr>
          <w:fldChar w:fldCharType="end"/>
        </w:r>
      </w:ins>
    </w:p>
    <w:p w14:paraId="779D0FBC" w14:textId="77777777" w:rsidR="009601F8" w:rsidRDefault="009601F8" w:rsidP="009601F8">
      <w:pPr>
        <w:wordWrap w:val="0"/>
        <w:ind w:firstLine="480"/>
        <w:jc w:val="right"/>
        <w:rPr>
          <w:ins w:id="50" w:author="Haraguroicha Hsu" w:date="2013-06-30T04:16:00Z"/>
          <w:sz w:val="24"/>
        </w:rPr>
      </w:pPr>
      <w:ins w:id="51" w:author="Haraguroicha Hsu" w:date="2013-06-30T04:16:00Z">
        <w:r>
          <w:rPr>
            <w:rFonts w:hint="eastAsia"/>
            <w:sz w:val="24"/>
          </w:rPr>
          <w:t>國立臺北護理健康大學</w:t>
        </w:r>
        <w:r>
          <w:rPr>
            <w:rFonts w:hint="eastAsia"/>
            <w:sz w:val="24"/>
          </w:rPr>
          <w:t xml:space="preserve"> </w:t>
        </w:r>
        <w:r>
          <w:rPr>
            <w:rFonts w:hint="eastAsia"/>
            <w:sz w:val="24"/>
          </w:rPr>
          <w:t>資訊管理研究所</w:t>
        </w:r>
      </w:ins>
    </w:p>
    <w:p w14:paraId="5F71A4BE" w14:textId="77777777" w:rsidR="009601F8" w:rsidRDefault="009601F8" w:rsidP="009601F8">
      <w:pPr>
        <w:widowControl/>
        <w:ind w:firstLineChars="0" w:firstLine="0"/>
        <w:jc w:val="left"/>
        <w:rPr>
          <w:ins w:id="52" w:author="Haraguroicha Hsu" w:date="2013-06-30T04:16:00Z"/>
          <w:sz w:val="24"/>
        </w:rPr>
      </w:pPr>
      <w:ins w:id="53" w:author="Haraguroicha Hsu" w:date="2013-06-30T04:16:00Z">
        <w:r>
          <w:rPr>
            <w:sz w:val="24"/>
          </w:rPr>
          <w:br w:type="page"/>
        </w:r>
      </w:ins>
    </w:p>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7D7F2F">
        <w:rPr>
          <w:rFonts w:hint="eastAsia"/>
          <w:sz w:val="32"/>
        </w:rPr>
        <w:t>以雲端運算平台建置電子病歷檢視器系統之研究</w:t>
      </w:r>
      <w:r w:rsidRPr="00DF21BB">
        <w:rPr>
          <w:sz w:val="32"/>
        </w:rPr>
        <w:fldChar w:fldCharType="end"/>
      </w:r>
      <w:bookmarkEnd w:id="2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pPr>
        <w:pStyle w:val="afd"/>
      </w:pPr>
      <w:bookmarkStart w:id="54" w:name="_Toc282369043"/>
      <w:bookmarkStart w:id="55" w:name="_Toc352873086"/>
      <w:bookmarkStart w:id="56" w:name="_Toc357866716"/>
      <w:bookmarkStart w:id="57" w:name="_Toc361079376"/>
      <w:r w:rsidRPr="004E4C6B">
        <w:rPr>
          <w:rFonts w:hint="eastAsia"/>
        </w:rPr>
        <w:t>論文摘要</w:t>
      </w:r>
      <w:bookmarkEnd w:id="54"/>
      <w:bookmarkEnd w:id="55"/>
      <w:bookmarkEnd w:id="56"/>
      <w:bookmarkEnd w:id="57"/>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7D7F2F">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bookmarkStart w:id="58" w:name="_Toc357866717"/>
    <w:p w14:paraId="7662608B" w14:textId="35BF4E4A" w:rsidR="009D7A5F" w:rsidRPr="005B5EA9" w:rsidDel="009601F8" w:rsidRDefault="009D7A5F">
      <w:pPr>
        <w:pStyle w:val="afd"/>
        <w:rPr>
          <w:del w:id="59" w:author="Haraguroicha Hsu" w:date="2013-06-30T04:15:00Z"/>
        </w:rPr>
        <w:pPrChange w:id="60" w:author="Haraguroicha Hsu" w:date="2013-06-30T04:16:00Z">
          <w:pPr>
            <w:snapToGrid w:val="0"/>
            <w:spacing w:beforeLines="50" w:before="180"/>
            <w:ind w:firstLineChars="0" w:firstLine="0"/>
            <w:jc w:val="center"/>
            <w:textAlignment w:val="bottom"/>
          </w:pPr>
        </w:pPrChange>
      </w:pPr>
      <w:del w:id="61" w:author="Haraguroicha Hsu" w:date="2013-06-30T04:15:00Z">
        <w:r w:rsidRPr="005B5EA9" w:rsidDel="009601F8">
          <w:rPr>
            <w:b w:val="0"/>
            <w:bCs w:val="0"/>
          </w:rPr>
          <w:lastRenderedPageBreak/>
          <w:fldChar w:fldCharType="begin"/>
        </w:r>
        <w:r w:rsidRPr="005B5EA9" w:rsidDel="009601F8">
          <w:delInstrText xml:space="preserve"> DOCPROPERTY "</w:delInstrText>
        </w:r>
        <w:r w:rsidRPr="005B5EA9" w:rsidDel="009601F8">
          <w:rPr>
            <w:rFonts w:hint="eastAsia"/>
          </w:rPr>
          <w:delInstrText>英文標題</w:delInstrText>
        </w:r>
        <w:r w:rsidRPr="005B5EA9" w:rsidDel="009601F8">
          <w:delInstrText xml:space="preserve">" \* MERGEFORMAT </w:delInstrText>
        </w:r>
        <w:r w:rsidRPr="005B5EA9" w:rsidDel="009601F8">
          <w:rPr>
            <w:b w:val="0"/>
            <w:bCs w:val="0"/>
          </w:rPr>
          <w:fldChar w:fldCharType="separate"/>
        </w:r>
        <w:r w:rsidR="00424242" w:rsidRPr="005B5EA9" w:rsidDel="009601F8">
          <w:delText>The Study of designing a Viewer of Electronic Medical Records under Cloud Computing Platform</w:delText>
        </w:r>
        <w:r w:rsidRPr="005B5EA9" w:rsidDel="009601F8">
          <w:rPr>
            <w:b w:val="0"/>
            <w:bCs w:val="0"/>
          </w:rPr>
          <w:fldChar w:fldCharType="end"/>
        </w:r>
      </w:del>
    </w:p>
    <w:p w14:paraId="6A9E58E7" w14:textId="072B4C58" w:rsidR="009D7A5F" w:rsidRPr="005B5EA9" w:rsidDel="009601F8" w:rsidRDefault="009D7A5F">
      <w:pPr>
        <w:pStyle w:val="afd"/>
        <w:ind w:firstLine="693"/>
        <w:rPr>
          <w:del w:id="62" w:author="Haraguroicha Hsu" w:date="2013-06-30T04:15:00Z"/>
        </w:rPr>
        <w:pPrChange w:id="63" w:author="Haraguroicha Hsu" w:date="2013-07-07T20:12:00Z">
          <w:pPr>
            <w:widowControl/>
            <w:tabs>
              <w:tab w:val="left" w:pos="2790"/>
            </w:tabs>
            <w:overflowPunct w:val="0"/>
            <w:snapToGrid w:val="0"/>
            <w:spacing w:line="360" w:lineRule="auto"/>
            <w:ind w:rightChars="70" w:right="196" w:firstLine="560"/>
            <w:textAlignment w:val="bottom"/>
          </w:pPr>
        </w:pPrChange>
      </w:pPr>
    </w:p>
    <w:p w14:paraId="30274487" w14:textId="1476A99D" w:rsidR="009D7A5F" w:rsidRPr="005B5EA9" w:rsidDel="009601F8" w:rsidRDefault="00720F3F">
      <w:pPr>
        <w:pStyle w:val="afd"/>
        <w:ind w:firstLine="560"/>
        <w:rPr>
          <w:del w:id="64" w:author="Haraguroicha Hsu" w:date="2013-06-30T04:15:00Z"/>
        </w:rPr>
        <w:pPrChange w:id="65" w:author="Haraguroicha Hsu" w:date="2013-06-30T05:01:00Z">
          <w:pPr>
            <w:widowControl/>
            <w:overflowPunct w:val="0"/>
            <w:snapToGrid w:val="0"/>
            <w:spacing w:line="360" w:lineRule="auto"/>
            <w:ind w:rightChars="70" w:right="196" w:firstLine="560"/>
            <w:textAlignment w:val="bottom"/>
          </w:pPr>
        </w:pPrChange>
      </w:pPr>
      <w:del w:id="66" w:author="Haraguroicha Hsu" w:date="2013-06-30T04:15:00Z">
        <w:r w:rsidRPr="005B5EA9" w:rsidDel="009601F8">
          <w:delText>G</w:delText>
        </w:r>
        <w:r w:rsidR="009D7A5F" w:rsidRPr="005B5EA9" w:rsidDel="009601F8">
          <w:delText>roups: Depar</w:delText>
        </w:r>
        <w:r w:rsidRPr="005B5EA9" w:rsidDel="009601F8">
          <w:delText>tment of Information Management</w:delText>
        </w:r>
      </w:del>
    </w:p>
    <w:p w14:paraId="6D7CAA3C" w14:textId="1A67FB2E" w:rsidR="009D7A5F" w:rsidRPr="005B5EA9" w:rsidDel="009601F8" w:rsidRDefault="009D7A5F">
      <w:pPr>
        <w:pStyle w:val="afd"/>
        <w:ind w:firstLine="560"/>
        <w:rPr>
          <w:del w:id="67" w:author="Haraguroicha Hsu" w:date="2013-06-30T04:15:00Z"/>
        </w:rPr>
        <w:pPrChange w:id="68" w:author="Haraguroicha Hsu" w:date="2013-06-30T05:01:00Z">
          <w:pPr>
            <w:widowControl/>
            <w:overflowPunct w:val="0"/>
            <w:snapToGrid w:val="0"/>
            <w:spacing w:line="360" w:lineRule="auto"/>
            <w:ind w:rightChars="70" w:right="196" w:firstLine="560"/>
            <w:textAlignment w:val="bottom"/>
          </w:pPr>
        </w:pPrChange>
      </w:pPr>
      <w:del w:id="69" w:author="Haraguroicha Hsu" w:date="2013-06-30T04:15:00Z">
        <w:r w:rsidRPr="005B5EA9" w:rsidDel="009601F8">
          <w:delText>Advisor: Ean-Wen Huang Ph.D.</w:delText>
        </w:r>
      </w:del>
    </w:p>
    <w:p w14:paraId="629BACAA" w14:textId="1D3B817F" w:rsidR="009D7A5F" w:rsidRPr="005B5EA9" w:rsidDel="009601F8" w:rsidRDefault="009D7A5F">
      <w:pPr>
        <w:pStyle w:val="afd"/>
        <w:ind w:firstLine="560"/>
        <w:rPr>
          <w:del w:id="70" w:author="Haraguroicha Hsu" w:date="2013-06-30T04:15:00Z"/>
        </w:rPr>
        <w:pPrChange w:id="71" w:author="Haraguroicha Hsu" w:date="2013-06-30T05:01:00Z">
          <w:pPr>
            <w:widowControl/>
            <w:overflowPunct w:val="0"/>
            <w:snapToGrid w:val="0"/>
            <w:spacing w:line="360" w:lineRule="auto"/>
            <w:ind w:rightChars="70" w:right="196" w:firstLine="560"/>
            <w:textAlignment w:val="bottom"/>
          </w:pPr>
        </w:pPrChange>
      </w:pPr>
      <w:del w:id="72" w:author="Haraguroicha Hsu" w:date="2013-06-30T04:15:00Z">
        <w:r w:rsidRPr="005B5EA9" w:rsidDel="009601F8">
          <w:delText>Postgraduate: Ming-Ray Hsu</w:delText>
        </w:r>
      </w:del>
    </w:p>
    <w:p w14:paraId="12AFD671" w14:textId="4FD311BF" w:rsidR="009D7A5F" w:rsidRPr="005B5EA9" w:rsidDel="009601F8" w:rsidRDefault="009D7A5F">
      <w:pPr>
        <w:pStyle w:val="afd"/>
        <w:ind w:firstLine="560"/>
        <w:rPr>
          <w:del w:id="73" w:author="Haraguroicha Hsu" w:date="2013-06-30T04:15:00Z"/>
        </w:rPr>
        <w:pPrChange w:id="74" w:author="Haraguroicha Hsu" w:date="2013-06-30T05:01:00Z">
          <w:pPr>
            <w:widowControl/>
            <w:overflowPunct w:val="0"/>
            <w:snapToGrid w:val="0"/>
            <w:spacing w:line="360" w:lineRule="auto"/>
            <w:ind w:rightChars="70" w:right="196" w:firstLine="560"/>
            <w:textAlignment w:val="bottom"/>
          </w:pPr>
        </w:pPrChange>
      </w:pPr>
      <w:del w:id="75" w:author="Haraguroicha Hsu" w:date="2013-06-30T04:15:00Z">
        <w:r w:rsidRPr="005B5EA9" w:rsidDel="009601F8">
          <w:delText>Date: June, 2013</w:delText>
        </w:r>
      </w:del>
    </w:p>
    <w:p w14:paraId="5580533C" w14:textId="6F1D5997" w:rsidR="00781FF4" w:rsidRPr="009601F8" w:rsidRDefault="009601F8">
      <w:pPr>
        <w:pStyle w:val="afd"/>
      </w:pPr>
      <w:bookmarkStart w:id="76" w:name="_Toc360323397"/>
      <w:bookmarkStart w:id="77" w:name="_Toc361079377"/>
      <w:ins w:id="78" w:author="Haraguroicha Hsu" w:date="2013-06-30T04:15:00Z">
        <w:r w:rsidRPr="009601F8">
          <w:t>ABSTRACT</w:t>
        </w:r>
      </w:ins>
      <w:bookmarkEnd w:id="76"/>
      <w:bookmarkEnd w:id="77"/>
      <w:del w:id="79" w:author="Haraguroicha Hsu" w:date="2013-06-30T04:15:00Z">
        <w:r w:rsidR="00781FF4" w:rsidRPr="009601F8" w:rsidDel="009601F8">
          <w:delText>Abstract</w:delText>
        </w:r>
      </w:del>
      <w:bookmarkEnd w:id="58"/>
    </w:p>
    <w:p w14:paraId="370617D0" w14:textId="58C5E53A" w:rsidR="00781FF4" w:rsidRPr="007C21B5" w:rsidDel="009601F8" w:rsidRDefault="009601F8" w:rsidP="004E4C6B">
      <w:pPr>
        <w:ind w:firstLine="480"/>
        <w:rPr>
          <w:del w:id="80" w:author="Haraguroicha Hsu" w:date="2013-06-30T04:15:00Z"/>
          <w:sz w:val="22"/>
          <w:szCs w:val="24"/>
        </w:rPr>
      </w:pPr>
      <w:ins w:id="81" w:author="Haraguroicha Hsu" w:date="2013-06-30T04:15:00Z">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ins>
      <w:del w:id="82" w:author="Haraguroicha Hsu" w:date="2013-06-30T04:15:00Z">
        <w:r w:rsidR="00236CEE" w:rsidRPr="007C21B5" w:rsidDel="009601F8">
          <w:rPr>
            <w:sz w:val="24"/>
          </w:rPr>
          <w:delTex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delText>
        </w:r>
      </w:del>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7D7F2F">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pPr>
        <w:pStyle w:val="afd"/>
      </w:pPr>
      <w:bookmarkStart w:id="83" w:name="_Toc352873087"/>
      <w:bookmarkStart w:id="84" w:name="_Toc357866718"/>
      <w:bookmarkStart w:id="85" w:name="_Toc361079378"/>
      <w:r w:rsidRPr="00DF21BB">
        <w:rPr>
          <w:rFonts w:hint="eastAsia"/>
        </w:rPr>
        <w:lastRenderedPageBreak/>
        <w:t>目</w:t>
      </w:r>
      <w:r w:rsidR="00202FED" w:rsidRPr="00DF21BB">
        <w:rPr>
          <w:rFonts w:hint="eastAsia"/>
        </w:rPr>
        <w:t>錄</w:t>
      </w:r>
      <w:bookmarkEnd w:id="83"/>
      <w:bookmarkEnd w:id="84"/>
      <w:bookmarkEnd w:id="85"/>
    </w:p>
    <w:p w14:paraId="2AF481BF" w14:textId="77777777" w:rsidR="007D7F2F" w:rsidRDefault="00650611">
      <w:pPr>
        <w:pStyle w:val="11"/>
        <w:rPr>
          <w:ins w:id="86" w:author="腹黒い茶" w:date="2013-07-08T20:36:00Z"/>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ins w:id="87" w:author="腹黒い茶" w:date="2013-07-08T20:36:00Z">
        <w:r w:rsidR="007D7F2F" w:rsidRPr="006E7FB9">
          <w:rPr>
            <w:rStyle w:val="af"/>
          </w:rPr>
          <w:fldChar w:fldCharType="begin"/>
        </w:r>
        <w:r w:rsidR="007D7F2F" w:rsidRPr="006E7FB9">
          <w:rPr>
            <w:rStyle w:val="af"/>
          </w:rPr>
          <w:instrText xml:space="preserve"> </w:instrText>
        </w:r>
        <w:r w:rsidR="007D7F2F">
          <w:instrText>HYPERLINK \l "_Toc361079374"</w:instrText>
        </w:r>
        <w:r w:rsidR="007D7F2F" w:rsidRPr="006E7FB9">
          <w:rPr>
            <w:rStyle w:val="af"/>
          </w:rPr>
          <w:instrText xml:space="preserve"> </w:instrText>
        </w:r>
        <w:r w:rsidR="007D7F2F" w:rsidRPr="006E7FB9">
          <w:rPr>
            <w:rStyle w:val="af"/>
          </w:rPr>
        </w:r>
        <w:r w:rsidR="007D7F2F" w:rsidRPr="006E7FB9">
          <w:rPr>
            <w:rStyle w:val="af"/>
          </w:rPr>
          <w:fldChar w:fldCharType="separate"/>
        </w:r>
        <w:r w:rsidR="007D7F2F" w:rsidRPr="006E7FB9">
          <w:rPr>
            <w:rStyle w:val="af"/>
            <w:rFonts w:hint="eastAsia"/>
          </w:rPr>
          <w:t>審查核定書</w:t>
        </w:r>
        <w:r w:rsidR="007D7F2F">
          <w:rPr>
            <w:webHidden/>
          </w:rPr>
          <w:tab/>
        </w:r>
        <w:r w:rsidR="007D7F2F">
          <w:rPr>
            <w:webHidden/>
          </w:rPr>
          <w:fldChar w:fldCharType="begin"/>
        </w:r>
        <w:r w:rsidR="007D7F2F">
          <w:rPr>
            <w:webHidden/>
          </w:rPr>
          <w:instrText xml:space="preserve"> PAGEREF _Toc361079374 \h </w:instrText>
        </w:r>
        <w:r w:rsidR="007D7F2F">
          <w:rPr>
            <w:webHidden/>
          </w:rPr>
        </w:r>
      </w:ins>
      <w:r w:rsidR="007D7F2F">
        <w:rPr>
          <w:webHidden/>
        </w:rPr>
        <w:fldChar w:fldCharType="separate"/>
      </w:r>
      <w:ins w:id="88" w:author="腹黒い茶" w:date="2013-07-08T20:36:00Z">
        <w:r w:rsidR="007D7F2F">
          <w:rPr>
            <w:webHidden/>
          </w:rPr>
          <w:t>I</w:t>
        </w:r>
        <w:r w:rsidR="007D7F2F">
          <w:rPr>
            <w:webHidden/>
          </w:rPr>
          <w:fldChar w:fldCharType="end"/>
        </w:r>
        <w:r w:rsidR="007D7F2F" w:rsidRPr="006E7FB9">
          <w:rPr>
            <w:rStyle w:val="af"/>
          </w:rPr>
          <w:fldChar w:fldCharType="end"/>
        </w:r>
      </w:ins>
    </w:p>
    <w:p w14:paraId="0122530C" w14:textId="77777777" w:rsidR="007D7F2F" w:rsidRDefault="007D7F2F">
      <w:pPr>
        <w:pStyle w:val="11"/>
        <w:rPr>
          <w:ins w:id="89" w:author="腹黒い茶" w:date="2013-07-08T20:36:00Z"/>
          <w:rFonts w:asciiTheme="minorHAnsi" w:eastAsiaTheme="minorEastAsia" w:hAnsiTheme="minorHAnsi" w:cstheme="minorBidi"/>
        </w:rPr>
      </w:pPr>
      <w:ins w:id="90" w:author="腹黒い茶" w:date="2013-07-08T20:36:00Z">
        <w:r w:rsidRPr="006E7FB9">
          <w:rPr>
            <w:rStyle w:val="af"/>
          </w:rPr>
          <w:fldChar w:fldCharType="begin"/>
        </w:r>
        <w:r w:rsidRPr="006E7FB9">
          <w:rPr>
            <w:rStyle w:val="af"/>
          </w:rPr>
          <w:instrText xml:space="preserve"> </w:instrText>
        </w:r>
        <w:r>
          <w:instrText>HYPERLINK \l "_Toc361079375"</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誌謝</w:t>
        </w:r>
        <w:r>
          <w:rPr>
            <w:webHidden/>
          </w:rPr>
          <w:tab/>
        </w:r>
        <w:r>
          <w:rPr>
            <w:webHidden/>
          </w:rPr>
          <w:fldChar w:fldCharType="begin"/>
        </w:r>
        <w:r>
          <w:rPr>
            <w:webHidden/>
          </w:rPr>
          <w:instrText xml:space="preserve"> PAGEREF _Toc361079375 \h </w:instrText>
        </w:r>
        <w:r>
          <w:rPr>
            <w:webHidden/>
          </w:rPr>
        </w:r>
      </w:ins>
      <w:r>
        <w:rPr>
          <w:webHidden/>
        </w:rPr>
        <w:fldChar w:fldCharType="separate"/>
      </w:r>
      <w:ins w:id="91" w:author="腹黒い茶" w:date="2013-07-08T20:36:00Z">
        <w:r>
          <w:rPr>
            <w:webHidden/>
          </w:rPr>
          <w:t>II</w:t>
        </w:r>
        <w:r>
          <w:rPr>
            <w:webHidden/>
          </w:rPr>
          <w:fldChar w:fldCharType="end"/>
        </w:r>
        <w:r w:rsidRPr="006E7FB9">
          <w:rPr>
            <w:rStyle w:val="af"/>
          </w:rPr>
          <w:fldChar w:fldCharType="end"/>
        </w:r>
      </w:ins>
    </w:p>
    <w:p w14:paraId="1CD8963E" w14:textId="77777777" w:rsidR="007D7F2F" w:rsidRDefault="007D7F2F">
      <w:pPr>
        <w:pStyle w:val="11"/>
        <w:rPr>
          <w:ins w:id="92" w:author="腹黒い茶" w:date="2013-07-08T20:36:00Z"/>
          <w:rFonts w:asciiTheme="minorHAnsi" w:eastAsiaTheme="minorEastAsia" w:hAnsiTheme="minorHAnsi" w:cstheme="minorBidi"/>
        </w:rPr>
      </w:pPr>
      <w:ins w:id="93" w:author="腹黒い茶" w:date="2013-07-08T20:36:00Z">
        <w:r w:rsidRPr="006E7FB9">
          <w:rPr>
            <w:rStyle w:val="af"/>
          </w:rPr>
          <w:fldChar w:fldCharType="begin"/>
        </w:r>
        <w:r w:rsidRPr="006E7FB9">
          <w:rPr>
            <w:rStyle w:val="af"/>
          </w:rPr>
          <w:instrText xml:space="preserve"> </w:instrText>
        </w:r>
        <w:r>
          <w:instrText>HYPERLINK \l "_Toc361079376"</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論文摘要</w:t>
        </w:r>
        <w:r>
          <w:rPr>
            <w:webHidden/>
          </w:rPr>
          <w:tab/>
        </w:r>
        <w:r>
          <w:rPr>
            <w:webHidden/>
          </w:rPr>
          <w:fldChar w:fldCharType="begin"/>
        </w:r>
        <w:r>
          <w:rPr>
            <w:webHidden/>
          </w:rPr>
          <w:instrText xml:space="preserve"> PAGEREF _Toc361079376 \h </w:instrText>
        </w:r>
        <w:r>
          <w:rPr>
            <w:webHidden/>
          </w:rPr>
        </w:r>
      </w:ins>
      <w:r>
        <w:rPr>
          <w:webHidden/>
        </w:rPr>
        <w:fldChar w:fldCharType="separate"/>
      </w:r>
      <w:ins w:id="94" w:author="腹黒い茶" w:date="2013-07-08T20:36:00Z">
        <w:r>
          <w:rPr>
            <w:webHidden/>
          </w:rPr>
          <w:t>III</w:t>
        </w:r>
        <w:r>
          <w:rPr>
            <w:webHidden/>
          </w:rPr>
          <w:fldChar w:fldCharType="end"/>
        </w:r>
        <w:r w:rsidRPr="006E7FB9">
          <w:rPr>
            <w:rStyle w:val="af"/>
          </w:rPr>
          <w:fldChar w:fldCharType="end"/>
        </w:r>
      </w:ins>
    </w:p>
    <w:p w14:paraId="3C087E10" w14:textId="77777777" w:rsidR="007D7F2F" w:rsidRDefault="007D7F2F">
      <w:pPr>
        <w:pStyle w:val="11"/>
        <w:rPr>
          <w:ins w:id="95" w:author="腹黒い茶" w:date="2013-07-08T20:36:00Z"/>
          <w:rFonts w:asciiTheme="minorHAnsi" w:eastAsiaTheme="minorEastAsia" w:hAnsiTheme="minorHAnsi" w:cstheme="minorBidi"/>
        </w:rPr>
      </w:pPr>
      <w:ins w:id="96" w:author="腹黒い茶" w:date="2013-07-08T20:36:00Z">
        <w:r w:rsidRPr="006E7FB9">
          <w:rPr>
            <w:rStyle w:val="af"/>
          </w:rPr>
          <w:fldChar w:fldCharType="begin"/>
        </w:r>
        <w:r w:rsidRPr="006E7FB9">
          <w:rPr>
            <w:rStyle w:val="af"/>
          </w:rPr>
          <w:instrText xml:space="preserve"> </w:instrText>
        </w:r>
        <w:r>
          <w:instrText>HYPERLINK \l "_Toc361079377"</w:instrText>
        </w:r>
        <w:r w:rsidRPr="006E7FB9">
          <w:rPr>
            <w:rStyle w:val="af"/>
          </w:rPr>
          <w:instrText xml:space="preserve"> </w:instrText>
        </w:r>
        <w:r w:rsidRPr="006E7FB9">
          <w:rPr>
            <w:rStyle w:val="af"/>
          </w:rPr>
        </w:r>
        <w:r w:rsidRPr="006E7FB9">
          <w:rPr>
            <w:rStyle w:val="af"/>
          </w:rPr>
          <w:fldChar w:fldCharType="separate"/>
        </w:r>
        <w:r w:rsidRPr="006E7FB9">
          <w:rPr>
            <w:rStyle w:val="af"/>
          </w:rPr>
          <w:t>ABSTRACT</w:t>
        </w:r>
        <w:r>
          <w:rPr>
            <w:webHidden/>
          </w:rPr>
          <w:tab/>
        </w:r>
        <w:r>
          <w:rPr>
            <w:webHidden/>
          </w:rPr>
          <w:fldChar w:fldCharType="begin"/>
        </w:r>
        <w:r>
          <w:rPr>
            <w:webHidden/>
          </w:rPr>
          <w:instrText xml:space="preserve"> PAGEREF _Toc361079377 \h </w:instrText>
        </w:r>
        <w:r>
          <w:rPr>
            <w:webHidden/>
          </w:rPr>
        </w:r>
      </w:ins>
      <w:r>
        <w:rPr>
          <w:webHidden/>
        </w:rPr>
        <w:fldChar w:fldCharType="separate"/>
      </w:r>
      <w:ins w:id="97" w:author="腹黒い茶" w:date="2013-07-08T20:36:00Z">
        <w:r>
          <w:rPr>
            <w:webHidden/>
          </w:rPr>
          <w:t>IV</w:t>
        </w:r>
        <w:r>
          <w:rPr>
            <w:webHidden/>
          </w:rPr>
          <w:fldChar w:fldCharType="end"/>
        </w:r>
        <w:r w:rsidRPr="006E7FB9">
          <w:rPr>
            <w:rStyle w:val="af"/>
          </w:rPr>
          <w:fldChar w:fldCharType="end"/>
        </w:r>
      </w:ins>
    </w:p>
    <w:p w14:paraId="2CD8F59E" w14:textId="77777777" w:rsidR="007D7F2F" w:rsidRDefault="007D7F2F">
      <w:pPr>
        <w:pStyle w:val="11"/>
        <w:rPr>
          <w:ins w:id="98" w:author="腹黒い茶" w:date="2013-07-08T20:36:00Z"/>
          <w:rFonts w:asciiTheme="minorHAnsi" w:eastAsiaTheme="minorEastAsia" w:hAnsiTheme="minorHAnsi" w:cstheme="minorBidi"/>
        </w:rPr>
      </w:pPr>
      <w:ins w:id="99" w:author="腹黒い茶" w:date="2013-07-08T20:36:00Z">
        <w:r w:rsidRPr="006E7FB9">
          <w:rPr>
            <w:rStyle w:val="af"/>
          </w:rPr>
          <w:fldChar w:fldCharType="begin"/>
        </w:r>
        <w:r w:rsidRPr="006E7FB9">
          <w:rPr>
            <w:rStyle w:val="af"/>
          </w:rPr>
          <w:instrText xml:space="preserve"> </w:instrText>
        </w:r>
        <w:r>
          <w:instrText>HYPERLINK \l "_Toc361079378"</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目錄</w:t>
        </w:r>
        <w:r>
          <w:rPr>
            <w:webHidden/>
          </w:rPr>
          <w:tab/>
        </w:r>
        <w:r>
          <w:rPr>
            <w:webHidden/>
          </w:rPr>
          <w:fldChar w:fldCharType="begin"/>
        </w:r>
        <w:r>
          <w:rPr>
            <w:webHidden/>
          </w:rPr>
          <w:instrText xml:space="preserve"> PAGEREF _Toc361079378 \h </w:instrText>
        </w:r>
        <w:r>
          <w:rPr>
            <w:webHidden/>
          </w:rPr>
        </w:r>
      </w:ins>
      <w:r>
        <w:rPr>
          <w:webHidden/>
        </w:rPr>
        <w:fldChar w:fldCharType="separate"/>
      </w:r>
      <w:ins w:id="100" w:author="腹黒い茶" w:date="2013-07-08T20:36:00Z">
        <w:r>
          <w:rPr>
            <w:webHidden/>
          </w:rPr>
          <w:t>V</w:t>
        </w:r>
        <w:r>
          <w:rPr>
            <w:webHidden/>
          </w:rPr>
          <w:fldChar w:fldCharType="end"/>
        </w:r>
        <w:r w:rsidRPr="006E7FB9">
          <w:rPr>
            <w:rStyle w:val="af"/>
          </w:rPr>
          <w:fldChar w:fldCharType="end"/>
        </w:r>
      </w:ins>
    </w:p>
    <w:p w14:paraId="1A538505" w14:textId="77777777" w:rsidR="007D7F2F" w:rsidRDefault="007D7F2F">
      <w:pPr>
        <w:pStyle w:val="11"/>
        <w:rPr>
          <w:ins w:id="101" w:author="腹黒い茶" w:date="2013-07-08T20:36:00Z"/>
          <w:rFonts w:asciiTheme="minorHAnsi" w:eastAsiaTheme="minorEastAsia" w:hAnsiTheme="minorHAnsi" w:cstheme="minorBidi"/>
        </w:rPr>
      </w:pPr>
      <w:ins w:id="102" w:author="腹黒い茶" w:date="2013-07-08T20:36:00Z">
        <w:r w:rsidRPr="006E7FB9">
          <w:rPr>
            <w:rStyle w:val="af"/>
          </w:rPr>
          <w:fldChar w:fldCharType="begin"/>
        </w:r>
        <w:r w:rsidRPr="006E7FB9">
          <w:rPr>
            <w:rStyle w:val="af"/>
          </w:rPr>
          <w:instrText xml:space="preserve"> </w:instrText>
        </w:r>
        <w:r>
          <w:instrText>HYPERLINK \l "_Toc361079379"</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圖目錄</w:t>
        </w:r>
        <w:r>
          <w:rPr>
            <w:webHidden/>
          </w:rPr>
          <w:tab/>
        </w:r>
        <w:r>
          <w:rPr>
            <w:webHidden/>
          </w:rPr>
          <w:fldChar w:fldCharType="begin"/>
        </w:r>
        <w:r>
          <w:rPr>
            <w:webHidden/>
          </w:rPr>
          <w:instrText xml:space="preserve"> PAGEREF _Toc361079379 \h </w:instrText>
        </w:r>
        <w:r>
          <w:rPr>
            <w:webHidden/>
          </w:rPr>
        </w:r>
      </w:ins>
      <w:r>
        <w:rPr>
          <w:webHidden/>
        </w:rPr>
        <w:fldChar w:fldCharType="separate"/>
      </w:r>
      <w:ins w:id="103" w:author="腹黒い茶" w:date="2013-07-08T20:36:00Z">
        <w:r>
          <w:rPr>
            <w:webHidden/>
          </w:rPr>
          <w:t>VII</w:t>
        </w:r>
        <w:r>
          <w:rPr>
            <w:webHidden/>
          </w:rPr>
          <w:fldChar w:fldCharType="end"/>
        </w:r>
        <w:r w:rsidRPr="006E7FB9">
          <w:rPr>
            <w:rStyle w:val="af"/>
          </w:rPr>
          <w:fldChar w:fldCharType="end"/>
        </w:r>
      </w:ins>
    </w:p>
    <w:p w14:paraId="1122C365" w14:textId="77777777" w:rsidR="007D7F2F" w:rsidRDefault="007D7F2F">
      <w:pPr>
        <w:pStyle w:val="11"/>
        <w:rPr>
          <w:ins w:id="104" w:author="腹黒い茶" w:date="2013-07-08T20:36:00Z"/>
          <w:rFonts w:asciiTheme="minorHAnsi" w:eastAsiaTheme="minorEastAsia" w:hAnsiTheme="minorHAnsi" w:cstheme="minorBidi"/>
        </w:rPr>
      </w:pPr>
      <w:ins w:id="105" w:author="腹黒い茶" w:date="2013-07-08T20:36:00Z">
        <w:r w:rsidRPr="006E7FB9">
          <w:rPr>
            <w:rStyle w:val="af"/>
          </w:rPr>
          <w:fldChar w:fldCharType="begin"/>
        </w:r>
        <w:r w:rsidRPr="006E7FB9">
          <w:rPr>
            <w:rStyle w:val="af"/>
          </w:rPr>
          <w:instrText xml:space="preserve"> </w:instrText>
        </w:r>
        <w:r>
          <w:instrText>HYPERLINK \l "_Toc361079380"</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表目錄</w:t>
        </w:r>
        <w:r>
          <w:rPr>
            <w:webHidden/>
          </w:rPr>
          <w:tab/>
        </w:r>
        <w:r>
          <w:rPr>
            <w:webHidden/>
          </w:rPr>
          <w:fldChar w:fldCharType="begin"/>
        </w:r>
        <w:r>
          <w:rPr>
            <w:webHidden/>
          </w:rPr>
          <w:instrText xml:space="preserve"> PAGEREF _Toc361079380 \h </w:instrText>
        </w:r>
        <w:r>
          <w:rPr>
            <w:webHidden/>
          </w:rPr>
        </w:r>
      </w:ins>
      <w:r>
        <w:rPr>
          <w:webHidden/>
        </w:rPr>
        <w:fldChar w:fldCharType="separate"/>
      </w:r>
      <w:ins w:id="106" w:author="腹黒い茶" w:date="2013-07-08T20:36:00Z">
        <w:r>
          <w:rPr>
            <w:webHidden/>
          </w:rPr>
          <w:t>VIII</w:t>
        </w:r>
        <w:r>
          <w:rPr>
            <w:webHidden/>
          </w:rPr>
          <w:fldChar w:fldCharType="end"/>
        </w:r>
        <w:r w:rsidRPr="006E7FB9">
          <w:rPr>
            <w:rStyle w:val="af"/>
          </w:rPr>
          <w:fldChar w:fldCharType="end"/>
        </w:r>
      </w:ins>
    </w:p>
    <w:p w14:paraId="7DAEC477" w14:textId="77777777" w:rsidR="007D7F2F" w:rsidRDefault="007D7F2F">
      <w:pPr>
        <w:pStyle w:val="11"/>
        <w:rPr>
          <w:ins w:id="107" w:author="腹黒い茶" w:date="2013-07-08T20:36:00Z"/>
          <w:rFonts w:asciiTheme="minorHAnsi" w:eastAsiaTheme="minorEastAsia" w:hAnsiTheme="minorHAnsi" w:cstheme="minorBidi"/>
        </w:rPr>
      </w:pPr>
      <w:ins w:id="108" w:author="腹黒い茶" w:date="2013-07-08T20:36:00Z">
        <w:r w:rsidRPr="006E7FB9">
          <w:rPr>
            <w:rStyle w:val="af"/>
          </w:rPr>
          <w:fldChar w:fldCharType="begin"/>
        </w:r>
        <w:r w:rsidRPr="006E7FB9">
          <w:rPr>
            <w:rStyle w:val="af"/>
          </w:rPr>
          <w:instrText xml:space="preserve"> </w:instrText>
        </w:r>
        <w:r>
          <w:instrText>HYPERLINK \l "_Toc361079381"</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第壹章</w:t>
        </w:r>
        <w:r w:rsidRPr="006E7FB9">
          <w:rPr>
            <w:rStyle w:val="af"/>
            <w:rFonts w:hint="eastAsia"/>
          </w:rPr>
          <w:t xml:space="preserve"> </w:t>
        </w:r>
        <w:r w:rsidRPr="006E7FB9">
          <w:rPr>
            <w:rStyle w:val="af"/>
            <w:rFonts w:hint="eastAsia"/>
          </w:rPr>
          <w:t>緒論</w:t>
        </w:r>
        <w:r>
          <w:rPr>
            <w:webHidden/>
          </w:rPr>
          <w:tab/>
        </w:r>
        <w:r>
          <w:rPr>
            <w:webHidden/>
          </w:rPr>
          <w:fldChar w:fldCharType="begin"/>
        </w:r>
        <w:r>
          <w:rPr>
            <w:webHidden/>
          </w:rPr>
          <w:instrText xml:space="preserve"> PAGEREF _Toc361079381 \h </w:instrText>
        </w:r>
        <w:r>
          <w:rPr>
            <w:webHidden/>
          </w:rPr>
        </w:r>
      </w:ins>
      <w:r>
        <w:rPr>
          <w:webHidden/>
        </w:rPr>
        <w:fldChar w:fldCharType="separate"/>
      </w:r>
      <w:ins w:id="109" w:author="腹黒い茶" w:date="2013-07-08T20:36:00Z">
        <w:r>
          <w:rPr>
            <w:webHidden/>
          </w:rPr>
          <w:t>1</w:t>
        </w:r>
        <w:r>
          <w:rPr>
            <w:webHidden/>
          </w:rPr>
          <w:fldChar w:fldCharType="end"/>
        </w:r>
        <w:r w:rsidRPr="006E7FB9">
          <w:rPr>
            <w:rStyle w:val="af"/>
          </w:rPr>
          <w:fldChar w:fldCharType="end"/>
        </w:r>
      </w:ins>
    </w:p>
    <w:p w14:paraId="34B41413" w14:textId="77777777" w:rsidR="007D7F2F" w:rsidRDefault="007D7F2F">
      <w:pPr>
        <w:pStyle w:val="21"/>
        <w:tabs>
          <w:tab w:val="right" w:leader="dot" w:pos="9628"/>
        </w:tabs>
        <w:ind w:left="560"/>
        <w:rPr>
          <w:ins w:id="110" w:author="腹黒い茶" w:date="2013-07-08T20:36:00Z"/>
          <w:rFonts w:asciiTheme="minorHAnsi" w:eastAsiaTheme="minorEastAsia" w:hAnsiTheme="minorHAnsi" w:cstheme="minorBidi"/>
          <w:noProof/>
        </w:rPr>
      </w:pPr>
      <w:ins w:id="111" w:author="腹黒い茶" w:date="2013-07-08T20:36:00Z">
        <w:r w:rsidRPr="006E7FB9">
          <w:rPr>
            <w:rStyle w:val="af"/>
            <w:noProof/>
          </w:rPr>
          <w:fldChar w:fldCharType="begin"/>
        </w:r>
        <w:r w:rsidRPr="006E7FB9">
          <w:rPr>
            <w:rStyle w:val="af"/>
            <w:noProof/>
          </w:rPr>
          <w:instrText xml:space="preserve"> </w:instrText>
        </w:r>
        <w:r>
          <w:rPr>
            <w:noProof/>
          </w:rPr>
          <w:instrText>HYPERLINK \l "_Toc361079382"</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一節</w:t>
        </w:r>
        <w:r w:rsidRPr="006E7FB9">
          <w:rPr>
            <w:rStyle w:val="af"/>
            <w:rFonts w:hint="eastAsia"/>
            <w:noProof/>
          </w:rPr>
          <w:t xml:space="preserve"> </w:t>
        </w:r>
        <w:r w:rsidRPr="006E7FB9">
          <w:rPr>
            <w:rStyle w:val="af"/>
            <w:rFonts w:hint="eastAsia"/>
            <w:noProof/>
          </w:rPr>
          <w:t>研究背景</w:t>
        </w:r>
        <w:r>
          <w:rPr>
            <w:noProof/>
            <w:webHidden/>
          </w:rPr>
          <w:tab/>
        </w:r>
        <w:r>
          <w:rPr>
            <w:noProof/>
            <w:webHidden/>
          </w:rPr>
          <w:fldChar w:fldCharType="begin"/>
        </w:r>
        <w:r>
          <w:rPr>
            <w:noProof/>
            <w:webHidden/>
          </w:rPr>
          <w:instrText xml:space="preserve"> PAGEREF _Toc361079382 \h </w:instrText>
        </w:r>
        <w:r>
          <w:rPr>
            <w:noProof/>
            <w:webHidden/>
          </w:rPr>
        </w:r>
      </w:ins>
      <w:r>
        <w:rPr>
          <w:noProof/>
          <w:webHidden/>
        </w:rPr>
        <w:fldChar w:fldCharType="separate"/>
      </w:r>
      <w:ins w:id="112" w:author="腹黒い茶" w:date="2013-07-08T20:36:00Z">
        <w:r>
          <w:rPr>
            <w:noProof/>
            <w:webHidden/>
          </w:rPr>
          <w:t>1</w:t>
        </w:r>
        <w:r>
          <w:rPr>
            <w:noProof/>
            <w:webHidden/>
          </w:rPr>
          <w:fldChar w:fldCharType="end"/>
        </w:r>
        <w:r w:rsidRPr="006E7FB9">
          <w:rPr>
            <w:rStyle w:val="af"/>
            <w:noProof/>
          </w:rPr>
          <w:fldChar w:fldCharType="end"/>
        </w:r>
      </w:ins>
    </w:p>
    <w:p w14:paraId="7B72E6B4" w14:textId="77777777" w:rsidR="007D7F2F" w:rsidRDefault="007D7F2F">
      <w:pPr>
        <w:pStyle w:val="31"/>
        <w:rPr>
          <w:ins w:id="113" w:author="腹黒い茶" w:date="2013-07-08T20:36:00Z"/>
          <w:rFonts w:asciiTheme="minorHAnsi" w:hAnsiTheme="minorHAnsi" w:cstheme="minorBidi"/>
          <w:noProof/>
        </w:rPr>
      </w:pPr>
      <w:ins w:id="114" w:author="腹黒い茶" w:date="2013-07-08T20:36:00Z">
        <w:r w:rsidRPr="006E7FB9">
          <w:rPr>
            <w:rStyle w:val="af"/>
            <w:noProof/>
          </w:rPr>
          <w:fldChar w:fldCharType="begin"/>
        </w:r>
        <w:r w:rsidRPr="006E7FB9">
          <w:rPr>
            <w:rStyle w:val="af"/>
            <w:noProof/>
          </w:rPr>
          <w:instrText xml:space="preserve"> </w:instrText>
        </w:r>
        <w:r>
          <w:rPr>
            <w:noProof/>
          </w:rPr>
          <w:instrText>HYPERLINK \l "_Toc361079383"</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壹</w:t>
        </w:r>
        <w:r w:rsidRPr="006E7FB9">
          <w:rPr>
            <w:rStyle w:val="af"/>
            <w:rFonts w:hint="eastAsia"/>
            <w:noProof/>
          </w:rPr>
          <w:t xml:space="preserve"> </w:t>
        </w:r>
        <w:r w:rsidRPr="006E7FB9">
          <w:rPr>
            <w:rStyle w:val="af"/>
            <w:rFonts w:hint="eastAsia"/>
            <w:noProof/>
          </w:rPr>
          <w:t>國內電子病歷推行狀況</w:t>
        </w:r>
        <w:r>
          <w:rPr>
            <w:noProof/>
            <w:webHidden/>
          </w:rPr>
          <w:tab/>
        </w:r>
        <w:r>
          <w:rPr>
            <w:noProof/>
            <w:webHidden/>
          </w:rPr>
          <w:fldChar w:fldCharType="begin"/>
        </w:r>
        <w:r>
          <w:rPr>
            <w:noProof/>
            <w:webHidden/>
          </w:rPr>
          <w:instrText xml:space="preserve"> PAGEREF _Toc361079383 \h </w:instrText>
        </w:r>
        <w:r>
          <w:rPr>
            <w:noProof/>
            <w:webHidden/>
          </w:rPr>
        </w:r>
      </w:ins>
      <w:r>
        <w:rPr>
          <w:noProof/>
          <w:webHidden/>
        </w:rPr>
        <w:fldChar w:fldCharType="separate"/>
      </w:r>
      <w:ins w:id="115" w:author="腹黒い茶" w:date="2013-07-08T20:36:00Z">
        <w:r>
          <w:rPr>
            <w:noProof/>
            <w:webHidden/>
          </w:rPr>
          <w:t>1</w:t>
        </w:r>
        <w:r>
          <w:rPr>
            <w:noProof/>
            <w:webHidden/>
          </w:rPr>
          <w:fldChar w:fldCharType="end"/>
        </w:r>
        <w:r w:rsidRPr="006E7FB9">
          <w:rPr>
            <w:rStyle w:val="af"/>
            <w:noProof/>
          </w:rPr>
          <w:fldChar w:fldCharType="end"/>
        </w:r>
      </w:ins>
    </w:p>
    <w:p w14:paraId="02098460" w14:textId="77777777" w:rsidR="007D7F2F" w:rsidRDefault="007D7F2F">
      <w:pPr>
        <w:pStyle w:val="21"/>
        <w:tabs>
          <w:tab w:val="right" w:leader="dot" w:pos="9628"/>
        </w:tabs>
        <w:ind w:left="560"/>
        <w:rPr>
          <w:ins w:id="116" w:author="腹黒い茶" w:date="2013-07-08T20:36:00Z"/>
          <w:rFonts w:asciiTheme="minorHAnsi" w:eastAsiaTheme="minorEastAsia" w:hAnsiTheme="minorHAnsi" w:cstheme="minorBidi"/>
          <w:noProof/>
        </w:rPr>
      </w:pPr>
      <w:ins w:id="117" w:author="腹黒い茶" w:date="2013-07-08T20:36:00Z">
        <w:r w:rsidRPr="006E7FB9">
          <w:rPr>
            <w:rStyle w:val="af"/>
            <w:noProof/>
          </w:rPr>
          <w:fldChar w:fldCharType="begin"/>
        </w:r>
        <w:r w:rsidRPr="006E7FB9">
          <w:rPr>
            <w:rStyle w:val="af"/>
            <w:noProof/>
          </w:rPr>
          <w:instrText xml:space="preserve"> </w:instrText>
        </w:r>
        <w:r>
          <w:rPr>
            <w:noProof/>
          </w:rPr>
          <w:instrText>HYPERLINK \l "_Toc361079384"</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二節</w:t>
        </w:r>
        <w:r w:rsidRPr="006E7FB9">
          <w:rPr>
            <w:rStyle w:val="af"/>
            <w:rFonts w:hint="eastAsia"/>
            <w:noProof/>
          </w:rPr>
          <w:t xml:space="preserve"> </w:t>
        </w:r>
        <w:r w:rsidRPr="006E7FB9">
          <w:rPr>
            <w:rStyle w:val="af"/>
            <w:rFonts w:hint="eastAsia"/>
            <w:noProof/>
          </w:rPr>
          <w:t>研究動機</w:t>
        </w:r>
        <w:r>
          <w:rPr>
            <w:noProof/>
            <w:webHidden/>
          </w:rPr>
          <w:tab/>
        </w:r>
        <w:r>
          <w:rPr>
            <w:noProof/>
            <w:webHidden/>
          </w:rPr>
          <w:fldChar w:fldCharType="begin"/>
        </w:r>
        <w:r>
          <w:rPr>
            <w:noProof/>
            <w:webHidden/>
          </w:rPr>
          <w:instrText xml:space="preserve"> PAGEREF _Toc361079384 \h </w:instrText>
        </w:r>
        <w:r>
          <w:rPr>
            <w:noProof/>
            <w:webHidden/>
          </w:rPr>
        </w:r>
      </w:ins>
      <w:r>
        <w:rPr>
          <w:noProof/>
          <w:webHidden/>
        </w:rPr>
        <w:fldChar w:fldCharType="separate"/>
      </w:r>
      <w:ins w:id="118" w:author="腹黒い茶" w:date="2013-07-08T20:36:00Z">
        <w:r>
          <w:rPr>
            <w:noProof/>
            <w:webHidden/>
          </w:rPr>
          <w:t>2</w:t>
        </w:r>
        <w:r>
          <w:rPr>
            <w:noProof/>
            <w:webHidden/>
          </w:rPr>
          <w:fldChar w:fldCharType="end"/>
        </w:r>
        <w:r w:rsidRPr="006E7FB9">
          <w:rPr>
            <w:rStyle w:val="af"/>
            <w:noProof/>
          </w:rPr>
          <w:fldChar w:fldCharType="end"/>
        </w:r>
      </w:ins>
    </w:p>
    <w:p w14:paraId="42280974" w14:textId="77777777" w:rsidR="007D7F2F" w:rsidRDefault="007D7F2F">
      <w:pPr>
        <w:pStyle w:val="21"/>
        <w:tabs>
          <w:tab w:val="right" w:leader="dot" w:pos="9628"/>
        </w:tabs>
        <w:ind w:left="560"/>
        <w:rPr>
          <w:ins w:id="119" w:author="腹黒い茶" w:date="2013-07-08T20:36:00Z"/>
          <w:rFonts w:asciiTheme="minorHAnsi" w:eastAsiaTheme="minorEastAsia" w:hAnsiTheme="minorHAnsi" w:cstheme="minorBidi"/>
          <w:noProof/>
        </w:rPr>
      </w:pPr>
      <w:ins w:id="120" w:author="腹黒い茶" w:date="2013-07-08T20:36:00Z">
        <w:r w:rsidRPr="006E7FB9">
          <w:rPr>
            <w:rStyle w:val="af"/>
            <w:noProof/>
          </w:rPr>
          <w:fldChar w:fldCharType="begin"/>
        </w:r>
        <w:r w:rsidRPr="006E7FB9">
          <w:rPr>
            <w:rStyle w:val="af"/>
            <w:noProof/>
          </w:rPr>
          <w:instrText xml:space="preserve"> </w:instrText>
        </w:r>
        <w:r>
          <w:rPr>
            <w:noProof/>
          </w:rPr>
          <w:instrText>HYPERLINK \l "_Toc361079385"</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三節</w:t>
        </w:r>
        <w:r w:rsidRPr="006E7FB9">
          <w:rPr>
            <w:rStyle w:val="af"/>
            <w:rFonts w:hint="eastAsia"/>
            <w:noProof/>
          </w:rPr>
          <w:t xml:space="preserve"> </w:t>
        </w:r>
        <w:r w:rsidRPr="006E7FB9">
          <w:rPr>
            <w:rStyle w:val="af"/>
            <w:rFonts w:hint="eastAsia"/>
            <w:noProof/>
          </w:rPr>
          <w:t>研究目的</w:t>
        </w:r>
        <w:r>
          <w:rPr>
            <w:noProof/>
            <w:webHidden/>
          </w:rPr>
          <w:tab/>
        </w:r>
        <w:r>
          <w:rPr>
            <w:noProof/>
            <w:webHidden/>
          </w:rPr>
          <w:fldChar w:fldCharType="begin"/>
        </w:r>
        <w:r>
          <w:rPr>
            <w:noProof/>
            <w:webHidden/>
          </w:rPr>
          <w:instrText xml:space="preserve"> PAGEREF _Toc361079385 \h </w:instrText>
        </w:r>
        <w:r>
          <w:rPr>
            <w:noProof/>
            <w:webHidden/>
          </w:rPr>
        </w:r>
      </w:ins>
      <w:r>
        <w:rPr>
          <w:noProof/>
          <w:webHidden/>
        </w:rPr>
        <w:fldChar w:fldCharType="separate"/>
      </w:r>
      <w:ins w:id="121" w:author="腹黒い茶" w:date="2013-07-08T20:36:00Z">
        <w:r>
          <w:rPr>
            <w:noProof/>
            <w:webHidden/>
          </w:rPr>
          <w:t>3</w:t>
        </w:r>
        <w:r>
          <w:rPr>
            <w:noProof/>
            <w:webHidden/>
          </w:rPr>
          <w:fldChar w:fldCharType="end"/>
        </w:r>
        <w:r w:rsidRPr="006E7FB9">
          <w:rPr>
            <w:rStyle w:val="af"/>
            <w:noProof/>
          </w:rPr>
          <w:fldChar w:fldCharType="end"/>
        </w:r>
      </w:ins>
    </w:p>
    <w:p w14:paraId="14FF71ED" w14:textId="77777777" w:rsidR="007D7F2F" w:rsidRDefault="007D7F2F">
      <w:pPr>
        <w:pStyle w:val="21"/>
        <w:tabs>
          <w:tab w:val="right" w:leader="dot" w:pos="9628"/>
        </w:tabs>
        <w:ind w:left="560"/>
        <w:rPr>
          <w:ins w:id="122" w:author="腹黒い茶" w:date="2013-07-08T20:36:00Z"/>
          <w:rFonts w:asciiTheme="minorHAnsi" w:eastAsiaTheme="minorEastAsia" w:hAnsiTheme="minorHAnsi" w:cstheme="minorBidi"/>
          <w:noProof/>
        </w:rPr>
      </w:pPr>
      <w:ins w:id="123" w:author="腹黒い茶" w:date="2013-07-08T20:36:00Z">
        <w:r w:rsidRPr="006E7FB9">
          <w:rPr>
            <w:rStyle w:val="af"/>
            <w:noProof/>
          </w:rPr>
          <w:fldChar w:fldCharType="begin"/>
        </w:r>
        <w:r w:rsidRPr="006E7FB9">
          <w:rPr>
            <w:rStyle w:val="af"/>
            <w:noProof/>
          </w:rPr>
          <w:instrText xml:space="preserve"> </w:instrText>
        </w:r>
        <w:r>
          <w:rPr>
            <w:noProof/>
          </w:rPr>
          <w:instrText>HYPERLINK \l "_Toc361079386"</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四節</w:t>
        </w:r>
        <w:r w:rsidRPr="006E7FB9">
          <w:rPr>
            <w:rStyle w:val="af"/>
            <w:rFonts w:hint="eastAsia"/>
            <w:noProof/>
          </w:rPr>
          <w:t xml:space="preserve"> </w:t>
        </w:r>
        <w:r w:rsidRPr="006E7FB9">
          <w:rPr>
            <w:rStyle w:val="af"/>
            <w:rFonts w:hint="eastAsia"/>
            <w:noProof/>
          </w:rPr>
          <w:t>論文架構</w:t>
        </w:r>
        <w:r>
          <w:rPr>
            <w:noProof/>
            <w:webHidden/>
          </w:rPr>
          <w:tab/>
        </w:r>
        <w:r>
          <w:rPr>
            <w:noProof/>
            <w:webHidden/>
          </w:rPr>
          <w:fldChar w:fldCharType="begin"/>
        </w:r>
        <w:r>
          <w:rPr>
            <w:noProof/>
            <w:webHidden/>
          </w:rPr>
          <w:instrText xml:space="preserve"> PAGEREF _Toc361079386 \h </w:instrText>
        </w:r>
        <w:r>
          <w:rPr>
            <w:noProof/>
            <w:webHidden/>
          </w:rPr>
        </w:r>
      </w:ins>
      <w:r>
        <w:rPr>
          <w:noProof/>
          <w:webHidden/>
        </w:rPr>
        <w:fldChar w:fldCharType="separate"/>
      </w:r>
      <w:ins w:id="124" w:author="腹黒い茶" w:date="2013-07-08T20:36:00Z">
        <w:r>
          <w:rPr>
            <w:noProof/>
            <w:webHidden/>
          </w:rPr>
          <w:t>3</w:t>
        </w:r>
        <w:r>
          <w:rPr>
            <w:noProof/>
            <w:webHidden/>
          </w:rPr>
          <w:fldChar w:fldCharType="end"/>
        </w:r>
        <w:r w:rsidRPr="006E7FB9">
          <w:rPr>
            <w:rStyle w:val="af"/>
            <w:noProof/>
          </w:rPr>
          <w:fldChar w:fldCharType="end"/>
        </w:r>
      </w:ins>
    </w:p>
    <w:p w14:paraId="26C23FDB" w14:textId="77777777" w:rsidR="007D7F2F" w:rsidRDefault="007D7F2F">
      <w:pPr>
        <w:pStyle w:val="11"/>
        <w:rPr>
          <w:ins w:id="125" w:author="腹黒い茶" w:date="2013-07-08T20:36:00Z"/>
          <w:rFonts w:asciiTheme="minorHAnsi" w:eastAsiaTheme="minorEastAsia" w:hAnsiTheme="minorHAnsi" w:cstheme="minorBidi"/>
        </w:rPr>
      </w:pPr>
      <w:ins w:id="126" w:author="腹黒い茶" w:date="2013-07-08T20:36:00Z">
        <w:r w:rsidRPr="006E7FB9">
          <w:rPr>
            <w:rStyle w:val="af"/>
          </w:rPr>
          <w:fldChar w:fldCharType="begin"/>
        </w:r>
        <w:r w:rsidRPr="006E7FB9">
          <w:rPr>
            <w:rStyle w:val="af"/>
          </w:rPr>
          <w:instrText xml:space="preserve"> </w:instrText>
        </w:r>
        <w:r>
          <w:instrText>HYPERLINK \l "_Toc361079387"</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第貳章</w:t>
        </w:r>
        <w:r w:rsidRPr="006E7FB9">
          <w:rPr>
            <w:rStyle w:val="af"/>
            <w:rFonts w:hint="eastAsia"/>
          </w:rPr>
          <w:t xml:space="preserve"> </w:t>
        </w:r>
        <w:r w:rsidRPr="006E7FB9">
          <w:rPr>
            <w:rStyle w:val="af"/>
            <w:rFonts w:hint="eastAsia"/>
          </w:rPr>
          <w:t>文獻探討</w:t>
        </w:r>
        <w:r>
          <w:rPr>
            <w:webHidden/>
          </w:rPr>
          <w:tab/>
        </w:r>
        <w:r>
          <w:rPr>
            <w:webHidden/>
          </w:rPr>
          <w:fldChar w:fldCharType="begin"/>
        </w:r>
        <w:r>
          <w:rPr>
            <w:webHidden/>
          </w:rPr>
          <w:instrText xml:space="preserve"> PAGEREF _Toc361079387 \h </w:instrText>
        </w:r>
        <w:r>
          <w:rPr>
            <w:webHidden/>
          </w:rPr>
        </w:r>
      </w:ins>
      <w:r>
        <w:rPr>
          <w:webHidden/>
        </w:rPr>
        <w:fldChar w:fldCharType="separate"/>
      </w:r>
      <w:ins w:id="127" w:author="腹黒い茶" w:date="2013-07-08T20:36:00Z">
        <w:r>
          <w:rPr>
            <w:webHidden/>
          </w:rPr>
          <w:t>4</w:t>
        </w:r>
        <w:r>
          <w:rPr>
            <w:webHidden/>
          </w:rPr>
          <w:fldChar w:fldCharType="end"/>
        </w:r>
        <w:r w:rsidRPr="006E7FB9">
          <w:rPr>
            <w:rStyle w:val="af"/>
          </w:rPr>
          <w:fldChar w:fldCharType="end"/>
        </w:r>
      </w:ins>
    </w:p>
    <w:p w14:paraId="0518753A" w14:textId="77777777" w:rsidR="007D7F2F" w:rsidRDefault="007D7F2F">
      <w:pPr>
        <w:pStyle w:val="21"/>
        <w:tabs>
          <w:tab w:val="right" w:leader="dot" w:pos="9628"/>
        </w:tabs>
        <w:ind w:left="560"/>
        <w:rPr>
          <w:ins w:id="128" w:author="腹黒い茶" w:date="2013-07-08T20:36:00Z"/>
          <w:rFonts w:asciiTheme="minorHAnsi" w:eastAsiaTheme="minorEastAsia" w:hAnsiTheme="minorHAnsi" w:cstheme="minorBidi"/>
          <w:noProof/>
        </w:rPr>
      </w:pPr>
      <w:ins w:id="129" w:author="腹黒い茶" w:date="2013-07-08T20:36:00Z">
        <w:r w:rsidRPr="006E7FB9">
          <w:rPr>
            <w:rStyle w:val="af"/>
            <w:noProof/>
          </w:rPr>
          <w:fldChar w:fldCharType="begin"/>
        </w:r>
        <w:r w:rsidRPr="006E7FB9">
          <w:rPr>
            <w:rStyle w:val="af"/>
            <w:noProof/>
          </w:rPr>
          <w:instrText xml:space="preserve"> </w:instrText>
        </w:r>
        <w:r>
          <w:rPr>
            <w:noProof/>
          </w:rPr>
          <w:instrText>HYPERLINK \l "_Toc361079388"</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一節</w:t>
        </w:r>
        <w:r w:rsidRPr="006E7FB9">
          <w:rPr>
            <w:rStyle w:val="af"/>
            <w:rFonts w:hint="eastAsia"/>
            <w:noProof/>
          </w:rPr>
          <w:t xml:space="preserve"> </w:t>
        </w:r>
        <w:r w:rsidRPr="006E7FB9">
          <w:rPr>
            <w:rStyle w:val="af"/>
            <w:rFonts w:hint="eastAsia"/>
            <w:noProof/>
          </w:rPr>
          <w:t>電子病歷</w:t>
        </w:r>
        <w:r>
          <w:rPr>
            <w:noProof/>
            <w:webHidden/>
          </w:rPr>
          <w:tab/>
        </w:r>
        <w:r>
          <w:rPr>
            <w:noProof/>
            <w:webHidden/>
          </w:rPr>
          <w:fldChar w:fldCharType="begin"/>
        </w:r>
        <w:r>
          <w:rPr>
            <w:noProof/>
            <w:webHidden/>
          </w:rPr>
          <w:instrText xml:space="preserve"> PAGEREF _Toc361079388 \h </w:instrText>
        </w:r>
        <w:r>
          <w:rPr>
            <w:noProof/>
            <w:webHidden/>
          </w:rPr>
        </w:r>
      </w:ins>
      <w:r>
        <w:rPr>
          <w:noProof/>
          <w:webHidden/>
        </w:rPr>
        <w:fldChar w:fldCharType="separate"/>
      </w:r>
      <w:ins w:id="130" w:author="腹黒い茶" w:date="2013-07-08T20:36:00Z">
        <w:r>
          <w:rPr>
            <w:noProof/>
            <w:webHidden/>
          </w:rPr>
          <w:t>4</w:t>
        </w:r>
        <w:r>
          <w:rPr>
            <w:noProof/>
            <w:webHidden/>
          </w:rPr>
          <w:fldChar w:fldCharType="end"/>
        </w:r>
        <w:r w:rsidRPr="006E7FB9">
          <w:rPr>
            <w:rStyle w:val="af"/>
            <w:noProof/>
          </w:rPr>
          <w:fldChar w:fldCharType="end"/>
        </w:r>
      </w:ins>
    </w:p>
    <w:p w14:paraId="1655DC2F" w14:textId="77777777" w:rsidR="007D7F2F" w:rsidRDefault="007D7F2F">
      <w:pPr>
        <w:pStyle w:val="21"/>
        <w:tabs>
          <w:tab w:val="right" w:leader="dot" w:pos="9628"/>
        </w:tabs>
        <w:ind w:left="560"/>
        <w:rPr>
          <w:ins w:id="131" w:author="腹黒い茶" w:date="2013-07-08T20:36:00Z"/>
          <w:rFonts w:asciiTheme="minorHAnsi" w:eastAsiaTheme="minorEastAsia" w:hAnsiTheme="minorHAnsi" w:cstheme="minorBidi"/>
          <w:noProof/>
        </w:rPr>
      </w:pPr>
      <w:ins w:id="132" w:author="腹黒い茶" w:date="2013-07-08T20:36:00Z">
        <w:r w:rsidRPr="006E7FB9">
          <w:rPr>
            <w:rStyle w:val="af"/>
            <w:noProof/>
          </w:rPr>
          <w:fldChar w:fldCharType="begin"/>
        </w:r>
        <w:r w:rsidRPr="006E7FB9">
          <w:rPr>
            <w:rStyle w:val="af"/>
            <w:noProof/>
          </w:rPr>
          <w:instrText xml:space="preserve"> </w:instrText>
        </w:r>
        <w:r>
          <w:rPr>
            <w:noProof/>
          </w:rPr>
          <w:instrText>HYPERLINK \l "_Toc361079389"</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二節</w:t>
        </w:r>
        <w:r w:rsidRPr="006E7FB9">
          <w:rPr>
            <w:rStyle w:val="af"/>
            <w:rFonts w:hint="eastAsia"/>
            <w:noProof/>
          </w:rPr>
          <w:t xml:space="preserve"> </w:t>
        </w:r>
        <w:r w:rsidRPr="006E7FB9">
          <w:rPr>
            <w:rStyle w:val="af"/>
            <w:rFonts w:hint="eastAsia"/>
            <w:noProof/>
          </w:rPr>
          <w:t>資訊技術與服務</w:t>
        </w:r>
        <w:r>
          <w:rPr>
            <w:noProof/>
            <w:webHidden/>
          </w:rPr>
          <w:tab/>
        </w:r>
        <w:r>
          <w:rPr>
            <w:noProof/>
            <w:webHidden/>
          </w:rPr>
          <w:fldChar w:fldCharType="begin"/>
        </w:r>
        <w:r>
          <w:rPr>
            <w:noProof/>
            <w:webHidden/>
          </w:rPr>
          <w:instrText xml:space="preserve"> PAGEREF _Toc361079389 \h </w:instrText>
        </w:r>
        <w:r>
          <w:rPr>
            <w:noProof/>
            <w:webHidden/>
          </w:rPr>
        </w:r>
      </w:ins>
      <w:r>
        <w:rPr>
          <w:noProof/>
          <w:webHidden/>
        </w:rPr>
        <w:fldChar w:fldCharType="separate"/>
      </w:r>
      <w:ins w:id="133" w:author="腹黒い茶" w:date="2013-07-08T20:36:00Z">
        <w:r>
          <w:rPr>
            <w:noProof/>
            <w:webHidden/>
          </w:rPr>
          <w:t>5</w:t>
        </w:r>
        <w:r>
          <w:rPr>
            <w:noProof/>
            <w:webHidden/>
          </w:rPr>
          <w:fldChar w:fldCharType="end"/>
        </w:r>
        <w:r w:rsidRPr="006E7FB9">
          <w:rPr>
            <w:rStyle w:val="af"/>
            <w:noProof/>
          </w:rPr>
          <w:fldChar w:fldCharType="end"/>
        </w:r>
      </w:ins>
    </w:p>
    <w:p w14:paraId="76ECADB2" w14:textId="77777777" w:rsidR="007D7F2F" w:rsidRDefault="007D7F2F">
      <w:pPr>
        <w:pStyle w:val="31"/>
        <w:rPr>
          <w:ins w:id="134" w:author="腹黒い茶" w:date="2013-07-08T20:36:00Z"/>
          <w:rFonts w:asciiTheme="minorHAnsi" w:hAnsiTheme="minorHAnsi" w:cstheme="minorBidi"/>
          <w:noProof/>
        </w:rPr>
      </w:pPr>
      <w:ins w:id="135" w:author="腹黒い茶" w:date="2013-07-08T20:36:00Z">
        <w:r w:rsidRPr="006E7FB9">
          <w:rPr>
            <w:rStyle w:val="af"/>
            <w:noProof/>
          </w:rPr>
          <w:fldChar w:fldCharType="begin"/>
        </w:r>
        <w:r w:rsidRPr="006E7FB9">
          <w:rPr>
            <w:rStyle w:val="af"/>
            <w:noProof/>
          </w:rPr>
          <w:instrText xml:space="preserve"> </w:instrText>
        </w:r>
        <w:r>
          <w:rPr>
            <w:noProof/>
          </w:rPr>
          <w:instrText>HYPERLINK \l "_Toc361079390"</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壹</w:t>
        </w:r>
        <w:r w:rsidRPr="006E7FB9">
          <w:rPr>
            <w:rStyle w:val="af"/>
            <w:rFonts w:hint="eastAsia"/>
            <w:noProof/>
          </w:rPr>
          <w:t xml:space="preserve"> </w:t>
        </w:r>
        <w:r w:rsidRPr="006E7FB9">
          <w:rPr>
            <w:rStyle w:val="af"/>
            <w:rFonts w:hint="eastAsia"/>
            <w:noProof/>
          </w:rPr>
          <w:t>基礎構想</w:t>
        </w:r>
        <w:r>
          <w:rPr>
            <w:noProof/>
            <w:webHidden/>
          </w:rPr>
          <w:tab/>
        </w:r>
        <w:r>
          <w:rPr>
            <w:noProof/>
            <w:webHidden/>
          </w:rPr>
          <w:fldChar w:fldCharType="begin"/>
        </w:r>
        <w:r>
          <w:rPr>
            <w:noProof/>
            <w:webHidden/>
          </w:rPr>
          <w:instrText xml:space="preserve"> PAGEREF _Toc361079390 \h </w:instrText>
        </w:r>
        <w:r>
          <w:rPr>
            <w:noProof/>
            <w:webHidden/>
          </w:rPr>
        </w:r>
      </w:ins>
      <w:r>
        <w:rPr>
          <w:noProof/>
          <w:webHidden/>
        </w:rPr>
        <w:fldChar w:fldCharType="separate"/>
      </w:r>
      <w:ins w:id="136" w:author="腹黒い茶" w:date="2013-07-08T20:36:00Z">
        <w:r>
          <w:rPr>
            <w:noProof/>
            <w:webHidden/>
          </w:rPr>
          <w:t>5</w:t>
        </w:r>
        <w:r>
          <w:rPr>
            <w:noProof/>
            <w:webHidden/>
          </w:rPr>
          <w:fldChar w:fldCharType="end"/>
        </w:r>
        <w:r w:rsidRPr="006E7FB9">
          <w:rPr>
            <w:rStyle w:val="af"/>
            <w:noProof/>
          </w:rPr>
          <w:fldChar w:fldCharType="end"/>
        </w:r>
      </w:ins>
    </w:p>
    <w:p w14:paraId="70D06F76" w14:textId="77777777" w:rsidR="007D7F2F" w:rsidRDefault="007D7F2F">
      <w:pPr>
        <w:pStyle w:val="31"/>
        <w:rPr>
          <w:ins w:id="137" w:author="腹黒い茶" w:date="2013-07-08T20:36:00Z"/>
          <w:rFonts w:asciiTheme="minorHAnsi" w:hAnsiTheme="minorHAnsi" w:cstheme="minorBidi"/>
          <w:noProof/>
        </w:rPr>
      </w:pPr>
      <w:ins w:id="138" w:author="腹黒い茶" w:date="2013-07-08T20:36:00Z">
        <w:r w:rsidRPr="006E7FB9">
          <w:rPr>
            <w:rStyle w:val="af"/>
            <w:noProof/>
          </w:rPr>
          <w:fldChar w:fldCharType="begin"/>
        </w:r>
        <w:r w:rsidRPr="006E7FB9">
          <w:rPr>
            <w:rStyle w:val="af"/>
            <w:noProof/>
          </w:rPr>
          <w:instrText xml:space="preserve"> </w:instrText>
        </w:r>
        <w:r>
          <w:rPr>
            <w:noProof/>
          </w:rPr>
          <w:instrText>HYPERLINK \l "_Toc361079391"</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貳</w:t>
        </w:r>
        <w:r w:rsidRPr="006E7FB9">
          <w:rPr>
            <w:rStyle w:val="af"/>
            <w:rFonts w:hint="eastAsia"/>
            <w:noProof/>
          </w:rPr>
          <w:t xml:space="preserve"> </w:t>
        </w:r>
        <w:r w:rsidRPr="006E7FB9">
          <w:rPr>
            <w:rStyle w:val="af"/>
            <w:rFonts w:hint="eastAsia"/>
            <w:noProof/>
          </w:rPr>
          <w:t>服務管理</w:t>
        </w:r>
        <w:r>
          <w:rPr>
            <w:noProof/>
            <w:webHidden/>
          </w:rPr>
          <w:tab/>
        </w:r>
        <w:r>
          <w:rPr>
            <w:noProof/>
            <w:webHidden/>
          </w:rPr>
          <w:fldChar w:fldCharType="begin"/>
        </w:r>
        <w:r>
          <w:rPr>
            <w:noProof/>
            <w:webHidden/>
          </w:rPr>
          <w:instrText xml:space="preserve"> PAGEREF _Toc361079391 \h </w:instrText>
        </w:r>
        <w:r>
          <w:rPr>
            <w:noProof/>
            <w:webHidden/>
          </w:rPr>
        </w:r>
      </w:ins>
      <w:r>
        <w:rPr>
          <w:noProof/>
          <w:webHidden/>
        </w:rPr>
        <w:fldChar w:fldCharType="separate"/>
      </w:r>
      <w:ins w:id="139" w:author="腹黒い茶" w:date="2013-07-08T20:36:00Z">
        <w:r>
          <w:rPr>
            <w:noProof/>
            <w:webHidden/>
          </w:rPr>
          <w:t>6</w:t>
        </w:r>
        <w:r>
          <w:rPr>
            <w:noProof/>
            <w:webHidden/>
          </w:rPr>
          <w:fldChar w:fldCharType="end"/>
        </w:r>
        <w:r w:rsidRPr="006E7FB9">
          <w:rPr>
            <w:rStyle w:val="af"/>
            <w:noProof/>
          </w:rPr>
          <w:fldChar w:fldCharType="end"/>
        </w:r>
      </w:ins>
    </w:p>
    <w:p w14:paraId="0750EDFE" w14:textId="77777777" w:rsidR="007D7F2F" w:rsidRDefault="007D7F2F">
      <w:pPr>
        <w:pStyle w:val="21"/>
        <w:tabs>
          <w:tab w:val="right" w:leader="dot" w:pos="9628"/>
        </w:tabs>
        <w:ind w:left="560"/>
        <w:rPr>
          <w:ins w:id="140" w:author="腹黒い茶" w:date="2013-07-08T20:36:00Z"/>
          <w:rFonts w:asciiTheme="minorHAnsi" w:eastAsiaTheme="minorEastAsia" w:hAnsiTheme="minorHAnsi" w:cstheme="minorBidi"/>
          <w:noProof/>
        </w:rPr>
      </w:pPr>
      <w:ins w:id="141" w:author="腹黒い茶" w:date="2013-07-08T20:36:00Z">
        <w:r w:rsidRPr="006E7FB9">
          <w:rPr>
            <w:rStyle w:val="af"/>
            <w:noProof/>
          </w:rPr>
          <w:fldChar w:fldCharType="begin"/>
        </w:r>
        <w:r w:rsidRPr="006E7FB9">
          <w:rPr>
            <w:rStyle w:val="af"/>
            <w:noProof/>
          </w:rPr>
          <w:instrText xml:space="preserve"> </w:instrText>
        </w:r>
        <w:r>
          <w:rPr>
            <w:noProof/>
          </w:rPr>
          <w:instrText>HYPERLINK \l "_Toc361079392"</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三節</w:t>
        </w:r>
        <w:r w:rsidRPr="006E7FB9">
          <w:rPr>
            <w:rStyle w:val="af"/>
            <w:noProof/>
          </w:rPr>
          <w:t xml:space="preserve"> XML</w:t>
        </w:r>
        <w:r>
          <w:rPr>
            <w:noProof/>
            <w:webHidden/>
          </w:rPr>
          <w:tab/>
        </w:r>
        <w:r>
          <w:rPr>
            <w:noProof/>
            <w:webHidden/>
          </w:rPr>
          <w:fldChar w:fldCharType="begin"/>
        </w:r>
        <w:r>
          <w:rPr>
            <w:noProof/>
            <w:webHidden/>
          </w:rPr>
          <w:instrText xml:space="preserve"> PAGEREF _Toc361079392 \h </w:instrText>
        </w:r>
        <w:r>
          <w:rPr>
            <w:noProof/>
            <w:webHidden/>
          </w:rPr>
        </w:r>
      </w:ins>
      <w:r>
        <w:rPr>
          <w:noProof/>
          <w:webHidden/>
        </w:rPr>
        <w:fldChar w:fldCharType="separate"/>
      </w:r>
      <w:ins w:id="142" w:author="腹黒い茶" w:date="2013-07-08T20:36:00Z">
        <w:r>
          <w:rPr>
            <w:noProof/>
            <w:webHidden/>
          </w:rPr>
          <w:t>8</w:t>
        </w:r>
        <w:r>
          <w:rPr>
            <w:noProof/>
            <w:webHidden/>
          </w:rPr>
          <w:fldChar w:fldCharType="end"/>
        </w:r>
        <w:r w:rsidRPr="006E7FB9">
          <w:rPr>
            <w:rStyle w:val="af"/>
            <w:noProof/>
          </w:rPr>
          <w:fldChar w:fldCharType="end"/>
        </w:r>
      </w:ins>
    </w:p>
    <w:p w14:paraId="46C6E0F2" w14:textId="77777777" w:rsidR="007D7F2F" w:rsidRDefault="007D7F2F">
      <w:pPr>
        <w:pStyle w:val="31"/>
        <w:rPr>
          <w:ins w:id="143" w:author="腹黒い茶" w:date="2013-07-08T20:36:00Z"/>
          <w:rFonts w:asciiTheme="minorHAnsi" w:hAnsiTheme="minorHAnsi" w:cstheme="minorBidi"/>
          <w:noProof/>
        </w:rPr>
      </w:pPr>
      <w:ins w:id="144" w:author="腹黒い茶" w:date="2013-07-08T20:36:00Z">
        <w:r w:rsidRPr="006E7FB9">
          <w:rPr>
            <w:rStyle w:val="af"/>
            <w:noProof/>
          </w:rPr>
          <w:fldChar w:fldCharType="begin"/>
        </w:r>
        <w:r w:rsidRPr="006E7FB9">
          <w:rPr>
            <w:rStyle w:val="af"/>
            <w:noProof/>
          </w:rPr>
          <w:instrText xml:space="preserve"> </w:instrText>
        </w:r>
        <w:r>
          <w:rPr>
            <w:noProof/>
          </w:rPr>
          <w:instrText>HYPERLINK \l "_Toc361079393"</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壹</w:t>
        </w:r>
        <w:r w:rsidRPr="006E7FB9">
          <w:rPr>
            <w:rStyle w:val="af"/>
            <w:noProof/>
          </w:rPr>
          <w:t xml:space="preserve"> XPath</w:t>
        </w:r>
        <w:r>
          <w:rPr>
            <w:noProof/>
            <w:webHidden/>
          </w:rPr>
          <w:tab/>
        </w:r>
        <w:r>
          <w:rPr>
            <w:noProof/>
            <w:webHidden/>
          </w:rPr>
          <w:fldChar w:fldCharType="begin"/>
        </w:r>
        <w:r>
          <w:rPr>
            <w:noProof/>
            <w:webHidden/>
          </w:rPr>
          <w:instrText xml:space="preserve"> PAGEREF _Toc361079393 \h </w:instrText>
        </w:r>
        <w:r>
          <w:rPr>
            <w:noProof/>
            <w:webHidden/>
          </w:rPr>
        </w:r>
      </w:ins>
      <w:r>
        <w:rPr>
          <w:noProof/>
          <w:webHidden/>
        </w:rPr>
        <w:fldChar w:fldCharType="separate"/>
      </w:r>
      <w:ins w:id="145" w:author="腹黒い茶" w:date="2013-07-08T20:36:00Z">
        <w:r>
          <w:rPr>
            <w:noProof/>
            <w:webHidden/>
          </w:rPr>
          <w:t>9</w:t>
        </w:r>
        <w:r>
          <w:rPr>
            <w:noProof/>
            <w:webHidden/>
          </w:rPr>
          <w:fldChar w:fldCharType="end"/>
        </w:r>
        <w:r w:rsidRPr="006E7FB9">
          <w:rPr>
            <w:rStyle w:val="af"/>
            <w:noProof/>
          </w:rPr>
          <w:fldChar w:fldCharType="end"/>
        </w:r>
      </w:ins>
    </w:p>
    <w:p w14:paraId="56B07C2E" w14:textId="77777777" w:rsidR="007D7F2F" w:rsidRDefault="007D7F2F">
      <w:pPr>
        <w:pStyle w:val="21"/>
        <w:tabs>
          <w:tab w:val="right" w:leader="dot" w:pos="9628"/>
        </w:tabs>
        <w:ind w:left="560"/>
        <w:rPr>
          <w:ins w:id="146" w:author="腹黒い茶" w:date="2013-07-08T20:36:00Z"/>
          <w:rFonts w:asciiTheme="minorHAnsi" w:eastAsiaTheme="minorEastAsia" w:hAnsiTheme="minorHAnsi" w:cstheme="minorBidi"/>
          <w:noProof/>
        </w:rPr>
      </w:pPr>
      <w:ins w:id="147" w:author="腹黒い茶" w:date="2013-07-08T20:36:00Z">
        <w:r w:rsidRPr="006E7FB9">
          <w:rPr>
            <w:rStyle w:val="af"/>
            <w:noProof/>
          </w:rPr>
          <w:fldChar w:fldCharType="begin"/>
        </w:r>
        <w:r w:rsidRPr="006E7FB9">
          <w:rPr>
            <w:rStyle w:val="af"/>
            <w:noProof/>
          </w:rPr>
          <w:instrText xml:space="preserve"> </w:instrText>
        </w:r>
        <w:r>
          <w:rPr>
            <w:noProof/>
          </w:rPr>
          <w:instrText>HYPERLINK \l "_Toc361079394"</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四節</w:t>
        </w:r>
        <w:r w:rsidRPr="006E7FB9">
          <w:rPr>
            <w:rStyle w:val="af"/>
            <w:noProof/>
          </w:rPr>
          <w:t xml:space="preserve"> Web 3.0</w:t>
        </w:r>
        <w:r>
          <w:rPr>
            <w:noProof/>
            <w:webHidden/>
          </w:rPr>
          <w:tab/>
        </w:r>
        <w:r>
          <w:rPr>
            <w:noProof/>
            <w:webHidden/>
          </w:rPr>
          <w:fldChar w:fldCharType="begin"/>
        </w:r>
        <w:r>
          <w:rPr>
            <w:noProof/>
            <w:webHidden/>
          </w:rPr>
          <w:instrText xml:space="preserve"> PAGEREF _Toc361079394 \h </w:instrText>
        </w:r>
        <w:r>
          <w:rPr>
            <w:noProof/>
            <w:webHidden/>
          </w:rPr>
        </w:r>
      </w:ins>
      <w:r>
        <w:rPr>
          <w:noProof/>
          <w:webHidden/>
        </w:rPr>
        <w:fldChar w:fldCharType="separate"/>
      </w:r>
      <w:ins w:id="148" w:author="腹黒い茶" w:date="2013-07-08T20:36:00Z">
        <w:r>
          <w:rPr>
            <w:noProof/>
            <w:webHidden/>
          </w:rPr>
          <w:t>10</w:t>
        </w:r>
        <w:r>
          <w:rPr>
            <w:noProof/>
            <w:webHidden/>
          </w:rPr>
          <w:fldChar w:fldCharType="end"/>
        </w:r>
        <w:r w:rsidRPr="006E7FB9">
          <w:rPr>
            <w:rStyle w:val="af"/>
            <w:noProof/>
          </w:rPr>
          <w:fldChar w:fldCharType="end"/>
        </w:r>
      </w:ins>
    </w:p>
    <w:p w14:paraId="4B98C980" w14:textId="77777777" w:rsidR="007D7F2F" w:rsidRDefault="007D7F2F">
      <w:pPr>
        <w:pStyle w:val="31"/>
        <w:rPr>
          <w:ins w:id="149" w:author="腹黒い茶" w:date="2013-07-08T20:36:00Z"/>
          <w:rFonts w:asciiTheme="minorHAnsi" w:hAnsiTheme="minorHAnsi" w:cstheme="minorBidi"/>
          <w:noProof/>
        </w:rPr>
      </w:pPr>
      <w:ins w:id="150" w:author="腹黒い茶" w:date="2013-07-08T20:36:00Z">
        <w:r w:rsidRPr="006E7FB9">
          <w:rPr>
            <w:rStyle w:val="af"/>
            <w:noProof/>
          </w:rPr>
          <w:fldChar w:fldCharType="begin"/>
        </w:r>
        <w:r w:rsidRPr="006E7FB9">
          <w:rPr>
            <w:rStyle w:val="af"/>
            <w:noProof/>
          </w:rPr>
          <w:instrText xml:space="preserve"> </w:instrText>
        </w:r>
        <w:r>
          <w:rPr>
            <w:noProof/>
          </w:rPr>
          <w:instrText>HYPERLINK \l "_Toc361079395"</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壹</w:t>
        </w:r>
        <w:r w:rsidRPr="006E7FB9">
          <w:rPr>
            <w:rStyle w:val="af"/>
            <w:noProof/>
          </w:rPr>
          <w:t xml:space="preserve"> HTML5</w:t>
        </w:r>
        <w:r>
          <w:rPr>
            <w:noProof/>
            <w:webHidden/>
          </w:rPr>
          <w:tab/>
        </w:r>
        <w:r>
          <w:rPr>
            <w:noProof/>
            <w:webHidden/>
          </w:rPr>
          <w:fldChar w:fldCharType="begin"/>
        </w:r>
        <w:r>
          <w:rPr>
            <w:noProof/>
            <w:webHidden/>
          </w:rPr>
          <w:instrText xml:space="preserve"> PAGEREF _Toc361079395 \h </w:instrText>
        </w:r>
        <w:r>
          <w:rPr>
            <w:noProof/>
            <w:webHidden/>
          </w:rPr>
        </w:r>
      </w:ins>
      <w:r>
        <w:rPr>
          <w:noProof/>
          <w:webHidden/>
        </w:rPr>
        <w:fldChar w:fldCharType="separate"/>
      </w:r>
      <w:ins w:id="151" w:author="腹黒い茶" w:date="2013-07-08T20:36:00Z">
        <w:r>
          <w:rPr>
            <w:noProof/>
            <w:webHidden/>
          </w:rPr>
          <w:t>11</w:t>
        </w:r>
        <w:r>
          <w:rPr>
            <w:noProof/>
            <w:webHidden/>
          </w:rPr>
          <w:fldChar w:fldCharType="end"/>
        </w:r>
        <w:r w:rsidRPr="006E7FB9">
          <w:rPr>
            <w:rStyle w:val="af"/>
            <w:noProof/>
          </w:rPr>
          <w:fldChar w:fldCharType="end"/>
        </w:r>
      </w:ins>
    </w:p>
    <w:p w14:paraId="3F7716B5" w14:textId="77777777" w:rsidR="007D7F2F" w:rsidRDefault="007D7F2F">
      <w:pPr>
        <w:pStyle w:val="31"/>
        <w:rPr>
          <w:ins w:id="152" w:author="腹黒い茶" w:date="2013-07-08T20:36:00Z"/>
          <w:rFonts w:asciiTheme="minorHAnsi" w:hAnsiTheme="minorHAnsi" w:cstheme="minorBidi"/>
          <w:noProof/>
        </w:rPr>
      </w:pPr>
      <w:ins w:id="153" w:author="腹黒い茶" w:date="2013-07-08T20:36:00Z">
        <w:r w:rsidRPr="006E7FB9">
          <w:rPr>
            <w:rStyle w:val="af"/>
            <w:noProof/>
          </w:rPr>
          <w:fldChar w:fldCharType="begin"/>
        </w:r>
        <w:r w:rsidRPr="006E7FB9">
          <w:rPr>
            <w:rStyle w:val="af"/>
            <w:noProof/>
          </w:rPr>
          <w:instrText xml:space="preserve"> </w:instrText>
        </w:r>
        <w:r>
          <w:rPr>
            <w:noProof/>
          </w:rPr>
          <w:instrText>HYPERLINK \l "_Toc361079396"</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貳</w:t>
        </w:r>
        <w:r w:rsidRPr="006E7FB9">
          <w:rPr>
            <w:rStyle w:val="af"/>
            <w:rFonts w:hint="eastAsia"/>
            <w:noProof/>
          </w:rPr>
          <w:t xml:space="preserve"> </w:t>
        </w:r>
        <w:r w:rsidRPr="006E7FB9">
          <w:rPr>
            <w:rStyle w:val="af"/>
            <w:rFonts w:hint="eastAsia"/>
            <w:noProof/>
          </w:rPr>
          <w:t>自適應網頁設計</w:t>
        </w:r>
        <w:r>
          <w:rPr>
            <w:noProof/>
            <w:webHidden/>
          </w:rPr>
          <w:tab/>
        </w:r>
        <w:r>
          <w:rPr>
            <w:noProof/>
            <w:webHidden/>
          </w:rPr>
          <w:fldChar w:fldCharType="begin"/>
        </w:r>
        <w:r>
          <w:rPr>
            <w:noProof/>
            <w:webHidden/>
          </w:rPr>
          <w:instrText xml:space="preserve"> PAGEREF _Toc361079396 \h </w:instrText>
        </w:r>
        <w:r>
          <w:rPr>
            <w:noProof/>
            <w:webHidden/>
          </w:rPr>
        </w:r>
      </w:ins>
      <w:r>
        <w:rPr>
          <w:noProof/>
          <w:webHidden/>
        </w:rPr>
        <w:fldChar w:fldCharType="separate"/>
      </w:r>
      <w:ins w:id="154" w:author="腹黒い茶" w:date="2013-07-08T20:36:00Z">
        <w:r>
          <w:rPr>
            <w:noProof/>
            <w:webHidden/>
          </w:rPr>
          <w:t>12</w:t>
        </w:r>
        <w:r>
          <w:rPr>
            <w:noProof/>
            <w:webHidden/>
          </w:rPr>
          <w:fldChar w:fldCharType="end"/>
        </w:r>
        <w:r w:rsidRPr="006E7FB9">
          <w:rPr>
            <w:rStyle w:val="af"/>
            <w:noProof/>
          </w:rPr>
          <w:fldChar w:fldCharType="end"/>
        </w:r>
      </w:ins>
    </w:p>
    <w:p w14:paraId="56AEE41C" w14:textId="77777777" w:rsidR="007D7F2F" w:rsidRDefault="007D7F2F">
      <w:pPr>
        <w:pStyle w:val="31"/>
        <w:rPr>
          <w:ins w:id="155" w:author="腹黒い茶" w:date="2013-07-08T20:36:00Z"/>
          <w:rFonts w:asciiTheme="minorHAnsi" w:hAnsiTheme="minorHAnsi" w:cstheme="minorBidi"/>
          <w:noProof/>
        </w:rPr>
      </w:pPr>
      <w:ins w:id="156" w:author="腹黒い茶" w:date="2013-07-08T20:36:00Z">
        <w:r w:rsidRPr="006E7FB9">
          <w:rPr>
            <w:rStyle w:val="af"/>
            <w:noProof/>
          </w:rPr>
          <w:fldChar w:fldCharType="begin"/>
        </w:r>
        <w:r w:rsidRPr="006E7FB9">
          <w:rPr>
            <w:rStyle w:val="af"/>
            <w:noProof/>
          </w:rPr>
          <w:instrText xml:space="preserve"> </w:instrText>
        </w:r>
        <w:r>
          <w:rPr>
            <w:noProof/>
          </w:rPr>
          <w:instrText>HYPERLINK \l "_Toc361079397"</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參</w:t>
        </w:r>
        <w:r w:rsidRPr="006E7FB9">
          <w:rPr>
            <w:rStyle w:val="af"/>
            <w:rFonts w:hint="eastAsia"/>
            <w:noProof/>
          </w:rPr>
          <w:t xml:space="preserve"> </w:t>
        </w:r>
        <w:r w:rsidRPr="006E7FB9">
          <w:rPr>
            <w:rStyle w:val="af"/>
            <w:rFonts w:hint="eastAsia"/>
            <w:noProof/>
          </w:rPr>
          <w:t>行動裝置與平板電腦的崛起，</w:t>
        </w:r>
        <w:r w:rsidRPr="006E7FB9">
          <w:rPr>
            <w:rStyle w:val="af"/>
            <w:noProof/>
          </w:rPr>
          <w:t>Web 3.0</w:t>
        </w:r>
        <w:r w:rsidRPr="006E7FB9">
          <w:rPr>
            <w:rStyle w:val="af"/>
            <w:rFonts w:hint="eastAsia"/>
            <w:noProof/>
          </w:rPr>
          <w:t>的時代來臨</w:t>
        </w:r>
        <w:r>
          <w:rPr>
            <w:noProof/>
            <w:webHidden/>
          </w:rPr>
          <w:tab/>
        </w:r>
        <w:r>
          <w:rPr>
            <w:noProof/>
            <w:webHidden/>
          </w:rPr>
          <w:fldChar w:fldCharType="begin"/>
        </w:r>
        <w:r>
          <w:rPr>
            <w:noProof/>
            <w:webHidden/>
          </w:rPr>
          <w:instrText xml:space="preserve"> PAGEREF _Toc361079397 \h </w:instrText>
        </w:r>
        <w:r>
          <w:rPr>
            <w:noProof/>
            <w:webHidden/>
          </w:rPr>
        </w:r>
      </w:ins>
      <w:r>
        <w:rPr>
          <w:noProof/>
          <w:webHidden/>
        </w:rPr>
        <w:fldChar w:fldCharType="separate"/>
      </w:r>
      <w:ins w:id="157" w:author="腹黒い茶" w:date="2013-07-08T20:36:00Z">
        <w:r>
          <w:rPr>
            <w:noProof/>
            <w:webHidden/>
          </w:rPr>
          <w:t>13</w:t>
        </w:r>
        <w:r>
          <w:rPr>
            <w:noProof/>
            <w:webHidden/>
          </w:rPr>
          <w:fldChar w:fldCharType="end"/>
        </w:r>
        <w:r w:rsidRPr="006E7FB9">
          <w:rPr>
            <w:rStyle w:val="af"/>
            <w:noProof/>
          </w:rPr>
          <w:fldChar w:fldCharType="end"/>
        </w:r>
      </w:ins>
    </w:p>
    <w:p w14:paraId="0E71F585" w14:textId="77777777" w:rsidR="007D7F2F" w:rsidRDefault="007D7F2F">
      <w:pPr>
        <w:pStyle w:val="21"/>
        <w:tabs>
          <w:tab w:val="right" w:leader="dot" w:pos="9628"/>
        </w:tabs>
        <w:ind w:left="560"/>
        <w:rPr>
          <w:ins w:id="158" w:author="腹黒い茶" w:date="2013-07-08T20:36:00Z"/>
          <w:rFonts w:asciiTheme="minorHAnsi" w:eastAsiaTheme="minorEastAsia" w:hAnsiTheme="minorHAnsi" w:cstheme="minorBidi"/>
          <w:noProof/>
        </w:rPr>
      </w:pPr>
      <w:ins w:id="159" w:author="腹黒い茶" w:date="2013-07-08T20:36:00Z">
        <w:r w:rsidRPr="006E7FB9">
          <w:rPr>
            <w:rStyle w:val="af"/>
            <w:noProof/>
          </w:rPr>
          <w:fldChar w:fldCharType="begin"/>
        </w:r>
        <w:r w:rsidRPr="006E7FB9">
          <w:rPr>
            <w:rStyle w:val="af"/>
            <w:noProof/>
          </w:rPr>
          <w:instrText xml:space="preserve"> </w:instrText>
        </w:r>
        <w:r>
          <w:rPr>
            <w:noProof/>
          </w:rPr>
          <w:instrText>HYPERLINK \l "_Toc361079398"</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五節</w:t>
        </w:r>
        <w:r w:rsidRPr="006E7FB9">
          <w:rPr>
            <w:rStyle w:val="af"/>
            <w:rFonts w:hint="eastAsia"/>
            <w:noProof/>
          </w:rPr>
          <w:t xml:space="preserve"> </w:t>
        </w:r>
        <w:r w:rsidRPr="006E7FB9">
          <w:rPr>
            <w:rStyle w:val="af"/>
            <w:rFonts w:hint="eastAsia"/>
            <w:noProof/>
          </w:rPr>
          <w:t>雲端運算</w:t>
        </w:r>
        <w:r>
          <w:rPr>
            <w:noProof/>
            <w:webHidden/>
          </w:rPr>
          <w:tab/>
        </w:r>
        <w:r>
          <w:rPr>
            <w:noProof/>
            <w:webHidden/>
          </w:rPr>
          <w:fldChar w:fldCharType="begin"/>
        </w:r>
        <w:r>
          <w:rPr>
            <w:noProof/>
            <w:webHidden/>
          </w:rPr>
          <w:instrText xml:space="preserve"> PAGEREF _Toc361079398 \h </w:instrText>
        </w:r>
        <w:r>
          <w:rPr>
            <w:noProof/>
            <w:webHidden/>
          </w:rPr>
        </w:r>
      </w:ins>
      <w:r>
        <w:rPr>
          <w:noProof/>
          <w:webHidden/>
        </w:rPr>
        <w:fldChar w:fldCharType="separate"/>
      </w:r>
      <w:ins w:id="160" w:author="腹黒い茶" w:date="2013-07-08T20:36:00Z">
        <w:r>
          <w:rPr>
            <w:noProof/>
            <w:webHidden/>
          </w:rPr>
          <w:t>13</w:t>
        </w:r>
        <w:r>
          <w:rPr>
            <w:noProof/>
            <w:webHidden/>
          </w:rPr>
          <w:fldChar w:fldCharType="end"/>
        </w:r>
        <w:r w:rsidRPr="006E7FB9">
          <w:rPr>
            <w:rStyle w:val="af"/>
            <w:noProof/>
          </w:rPr>
          <w:fldChar w:fldCharType="end"/>
        </w:r>
      </w:ins>
    </w:p>
    <w:p w14:paraId="44E49FA5" w14:textId="77777777" w:rsidR="007D7F2F" w:rsidRDefault="007D7F2F">
      <w:pPr>
        <w:pStyle w:val="31"/>
        <w:rPr>
          <w:ins w:id="161" w:author="腹黒い茶" w:date="2013-07-08T20:36:00Z"/>
          <w:rFonts w:asciiTheme="minorHAnsi" w:hAnsiTheme="minorHAnsi" w:cstheme="minorBidi"/>
          <w:noProof/>
        </w:rPr>
      </w:pPr>
      <w:ins w:id="162" w:author="腹黒い茶" w:date="2013-07-08T20:36:00Z">
        <w:r w:rsidRPr="006E7FB9">
          <w:rPr>
            <w:rStyle w:val="af"/>
            <w:noProof/>
          </w:rPr>
          <w:fldChar w:fldCharType="begin"/>
        </w:r>
        <w:r w:rsidRPr="006E7FB9">
          <w:rPr>
            <w:rStyle w:val="af"/>
            <w:noProof/>
          </w:rPr>
          <w:instrText xml:space="preserve"> </w:instrText>
        </w:r>
        <w:r>
          <w:rPr>
            <w:noProof/>
          </w:rPr>
          <w:instrText>HYPERLINK \l "_Toc361079399"</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壹</w:t>
        </w:r>
        <w:r w:rsidRPr="006E7FB9">
          <w:rPr>
            <w:rStyle w:val="af"/>
            <w:rFonts w:hint="eastAsia"/>
            <w:noProof/>
          </w:rPr>
          <w:t xml:space="preserve"> </w:t>
        </w:r>
        <w:r w:rsidRPr="006E7FB9">
          <w:rPr>
            <w:rStyle w:val="af"/>
            <w:rFonts w:hint="eastAsia"/>
            <w:noProof/>
          </w:rPr>
          <w:t>雲端服務的普及度</w:t>
        </w:r>
        <w:r>
          <w:rPr>
            <w:noProof/>
            <w:webHidden/>
          </w:rPr>
          <w:tab/>
        </w:r>
        <w:r>
          <w:rPr>
            <w:noProof/>
            <w:webHidden/>
          </w:rPr>
          <w:fldChar w:fldCharType="begin"/>
        </w:r>
        <w:r>
          <w:rPr>
            <w:noProof/>
            <w:webHidden/>
          </w:rPr>
          <w:instrText xml:space="preserve"> PAGEREF _Toc361079399 \h </w:instrText>
        </w:r>
        <w:r>
          <w:rPr>
            <w:noProof/>
            <w:webHidden/>
          </w:rPr>
        </w:r>
      </w:ins>
      <w:r>
        <w:rPr>
          <w:noProof/>
          <w:webHidden/>
        </w:rPr>
        <w:fldChar w:fldCharType="separate"/>
      </w:r>
      <w:ins w:id="163" w:author="腹黒い茶" w:date="2013-07-08T20:36:00Z">
        <w:r>
          <w:rPr>
            <w:noProof/>
            <w:webHidden/>
          </w:rPr>
          <w:t>15</w:t>
        </w:r>
        <w:r>
          <w:rPr>
            <w:noProof/>
            <w:webHidden/>
          </w:rPr>
          <w:fldChar w:fldCharType="end"/>
        </w:r>
        <w:r w:rsidRPr="006E7FB9">
          <w:rPr>
            <w:rStyle w:val="af"/>
            <w:noProof/>
          </w:rPr>
          <w:fldChar w:fldCharType="end"/>
        </w:r>
      </w:ins>
    </w:p>
    <w:p w14:paraId="11CD5CDA" w14:textId="77777777" w:rsidR="007D7F2F" w:rsidRDefault="007D7F2F">
      <w:pPr>
        <w:pStyle w:val="21"/>
        <w:tabs>
          <w:tab w:val="right" w:leader="dot" w:pos="9628"/>
        </w:tabs>
        <w:ind w:left="560"/>
        <w:rPr>
          <w:ins w:id="164" w:author="腹黒い茶" w:date="2013-07-08T20:36:00Z"/>
          <w:rFonts w:asciiTheme="minorHAnsi" w:eastAsiaTheme="minorEastAsia" w:hAnsiTheme="minorHAnsi" w:cstheme="minorBidi"/>
          <w:noProof/>
        </w:rPr>
      </w:pPr>
      <w:ins w:id="165" w:author="腹黒い茶" w:date="2013-07-08T20:36:00Z">
        <w:r w:rsidRPr="006E7FB9">
          <w:rPr>
            <w:rStyle w:val="af"/>
            <w:noProof/>
          </w:rPr>
          <w:fldChar w:fldCharType="begin"/>
        </w:r>
        <w:r w:rsidRPr="006E7FB9">
          <w:rPr>
            <w:rStyle w:val="af"/>
            <w:noProof/>
          </w:rPr>
          <w:instrText xml:space="preserve"> </w:instrText>
        </w:r>
        <w:r>
          <w:rPr>
            <w:noProof/>
          </w:rPr>
          <w:instrText>HYPERLINK \l "_Toc361079400"</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六節</w:t>
        </w:r>
        <w:r w:rsidRPr="006E7FB9">
          <w:rPr>
            <w:rStyle w:val="af"/>
            <w:rFonts w:hint="eastAsia"/>
            <w:noProof/>
          </w:rPr>
          <w:t xml:space="preserve"> </w:t>
        </w:r>
        <w:r w:rsidRPr="006E7FB9">
          <w:rPr>
            <w:rStyle w:val="af"/>
            <w:rFonts w:hint="eastAsia"/>
            <w:noProof/>
          </w:rPr>
          <w:t>多國語系應用程式</w:t>
        </w:r>
        <w:r>
          <w:rPr>
            <w:noProof/>
            <w:webHidden/>
          </w:rPr>
          <w:tab/>
        </w:r>
        <w:r>
          <w:rPr>
            <w:noProof/>
            <w:webHidden/>
          </w:rPr>
          <w:fldChar w:fldCharType="begin"/>
        </w:r>
        <w:r>
          <w:rPr>
            <w:noProof/>
            <w:webHidden/>
          </w:rPr>
          <w:instrText xml:space="preserve"> PAGEREF _Toc361079400 \h </w:instrText>
        </w:r>
        <w:r>
          <w:rPr>
            <w:noProof/>
            <w:webHidden/>
          </w:rPr>
        </w:r>
      </w:ins>
      <w:r>
        <w:rPr>
          <w:noProof/>
          <w:webHidden/>
        </w:rPr>
        <w:fldChar w:fldCharType="separate"/>
      </w:r>
      <w:ins w:id="166" w:author="腹黒い茶" w:date="2013-07-08T20:36:00Z">
        <w:r>
          <w:rPr>
            <w:noProof/>
            <w:webHidden/>
          </w:rPr>
          <w:t>16</w:t>
        </w:r>
        <w:r>
          <w:rPr>
            <w:noProof/>
            <w:webHidden/>
          </w:rPr>
          <w:fldChar w:fldCharType="end"/>
        </w:r>
        <w:r w:rsidRPr="006E7FB9">
          <w:rPr>
            <w:rStyle w:val="af"/>
            <w:noProof/>
          </w:rPr>
          <w:fldChar w:fldCharType="end"/>
        </w:r>
      </w:ins>
    </w:p>
    <w:p w14:paraId="0E6FDDDB" w14:textId="77777777" w:rsidR="007D7F2F" w:rsidRDefault="007D7F2F">
      <w:pPr>
        <w:pStyle w:val="21"/>
        <w:tabs>
          <w:tab w:val="right" w:leader="dot" w:pos="9628"/>
        </w:tabs>
        <w:ind w:left="560"/>
        <w:rPr>
          <w:ins w:id="167" w:author="腹黒い茶" w:date="2013-07-08T20:36:00Z"/>
          <w:rFonts w:asciiTheme="minorHAnsi" w:eastAsiaTheme="minorEastAsia" w:hAnsiTheme="minorHAnsi" w:cstheme="minorBidi"/>
          <w:noProof/>
        </w:rPr>
      </w:pPr>
      <w:ins w:id="168" w:author="腹黒い茶" w:date="2013-07-08T20:36:00Z">
        <w:r w:rsidRPr="006E7FB9">
          <w:rPr>
            <w:rStyle w:val="af"/>
            <w:noProof/>
          </w:rPr>
          <w:fldChar w:fldCharType="begin"/>
        </w:r>
        <w:r w:rsidRPr="006E7FB9">
          <w:rPr>
            <w:rStyle w:val="af"/>
            <w:noProof/>
          </w:rPr>
          <w:instrText xml:space="preserve"> </w:instrText>
        </w:r>
        <w:r>
          <w:rPr>
            <w:noProof/>
          </w:rPr>
          <w:instrText>HYPERLINK \l "_Toc361079401"</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七節</w:t>
        </w:r>
        <w:r w:rsidRPr="006E7FB9">
          <w:rPr>
            <w:rStyle w:val="af"/>
            <w:rFonts w:hint="eastAsia"/>
            <w:noProof/>
          </w:rPr>
          <w:t xml:space="preserve"> </w:t>
        </w:r>
        <w:r w:rsidRPr="006E7FB9">
          <w:rPr>
            <w:rStyle w:val="af"/>
            <w:rFonts w:hint="eastAsia"/>
            <w:noProof/>
          </w:rPr>
          <w:t>其他相關研究</w:t>
        </w:r>
        <w:r>
          <w:rPr>
            <w:noProof/>
            <w:webHidden/>
          </w:rPr>
          <w:tab/>
        </w:r>
        <w:r>
          <w:rPr>
            <w:noProof/>
            <w:webHidden/>
          </w:rPr>
          <w:fldChar w:fldCharType="begin"/>
        </w:r>
        <w:r>
          <w:rPr>
            <w:noProof/>
            <w:webHidden/>
          </w:rPr>
          <w:instrText xml:space="preserve"> PAGEREF _Toc361079401 \h </w:instrText>
        </w:r>
        <w:r>
          <w:rPr>
            <w:noProof/>
            <w:webHidden/>
          </w:rPr>
        </w:r>
      </w:ins>
      <w:r>
        <w:rPr>
          <w:noProof/>
          <w:webHidden/>
        </w:rPr>
        <w:fldChar w:fldCharType="separate"/>
      </w:r>
      <w:ins w:id="169" w:author="腹黒い茶" w:date="2013-07-08T20:36:00Z">
        <w:r>
          <w:rPr>
            <w:noProof/>
            <w:webHidden/>
          </w:rPr>
          <w:t>16</w:t>
        </w:r>
        <w:r>
          <w:rPr>
            <w:noProof/>
            <w:webHidden/>
          </w:rPr>
          <w:fldChar w:fldCharType="end"/>
        </w:r>
        <w:r w:rsidRPr="006E7FB9">
          <w:rPr>
            <w:rStyle w:val="af"/>
            <w:noProof/>
          </w:rPr>
          <w:fldChar w:fldCharType="end"/>
        </w:r>
      </w:ins>
    </w:p>
    <w:p w14:paraId="749ED90C" w14:textId="77777777" w:rsidR="007D7F2F" w:rsidRDefault="007D7F2F">
      <w:pPr>
        <w:pStyle w:val="11"/>
        <w:rPr>
          <w:ins w:id="170" w:author="腹黒い茶" w:date="2013-07-08T20:36:00Z"/>
          <w:rFonts w:asciiTheme="minorHAnsi" w:eastAsiaTheme="minorEastAsia" w:hAnsiTheme="minorHAnsi" w:cstheme="minorBidi"/>
        </w:rPr>
      </w:pPr>
      <w:ins w:id="171" w:author="腹黒い茶" w:date="2013-07-08T20:36:00Z">
        <w:r w:rsidRPr="006E7FB9">
          <w:rPr>
            <w:rStyle w:val="af"/>
          </w:rPr>
          <w:fldChar w:fldCharType="begin"/>
        </w:r>
        <w:r w:rsidRPr="006E7FB9">
          <w:rPr>
            <w:rStyle w:val="af"/>
          </w:rPr>
          <w:instrText xml:space="preserve"> </w:instrText>
        </w:r>
        <w:r>
          <w:instrText>HYPERLINK \l "_Toc361079402"</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第參章</w:t>
        </w:r>
        <w:r w:rsidRPr="006E7FB9">
          <w:rPr>
            <w:rStyle w:val="af"/>
            <w:rFonts w:hint="eastAsia"/>
          </w:rPr>
          <w:t xml:space="preserve"> </w:t>
        </w:r>
        <w:r w:rsidRPr="006E7FB9">
          <w:rPr>
            <w:rStyle w:val="af"/>
            <w:rFonts w:hint="eastAsia"/>
          </w:rPr>
          <w:t>研究方法</w:t>
        </w:r>
        <w:r>
          <w:rPr>
            <w:webHidden/>
          </w:rPr>
          <w:tab/>
        </w:r>
        <w:r>
          <w:rPr>
            <w:webHidden/>
          </w:rPr>
          <w:fldChar w:fldCharType="begin"/>
        </w:r>
        <w:r>
          <w:rPr>
            <w:webHidden/>
          </w:rPr>
          <w:instrText xml:space="preserve"> PAGEREF _Toc361079402 \h </w:instrText>
        </w:r>
        <w:r>
          <w:rPr>
            <w:webHidden/>
          </w:rPr>
        </w:r>
      </w:ins>
      <w:r>
        <w:rPr>
          <w:webHidden/>
        </w:rPr>
        <w:fldChar w:fldCharType="separate"/>
      </w:r>
      <w:ins w:id="172" w:author="腹黒い茶" w:date="2013-07-08T20:36:00Z">
        <w:r>
          <w:rPr>
            <w:webHidden/>
          </w:rPr>
          <w:t>18</w:t>
        </w:r>
        <w:r>
          <w:rPr>
            <w:webHidden/>
          </w:rPr>
          <w:fldChar w:fldCharType="end"/>
        </w:r>
        <w:r w:rsidRPr="006E7FB9">
          <w:rPr>
            <w:rStyle w:val="af"/>
          </w:rPr>
          <w:fldChar w:fldCharType="end"/>
        </w:r>
      </w:ins>
    </w:p>
    <w:p w14:paraId="0CF98DEF" w14:textId="77777777" w:rsidR="007D7F2F" w:rsidRDefault="007D7F2F">
      <w:pPr>
        <w:pStyle w:val="21"/>
        <w:tabs>
          <w:tab w:val="right" w:leader="dot" w:pos="9628"/>
        </w:tabs>
        <w:ind w:left="560"/>
        <w:rPr>
          <w:ins w:id="173" w:author="腹黒い茶" w:date="2013-07-08T20:36:00Z"/>
          <w:rFonts w:asciiTheme="minorHAnsi" w:eastAsiaTheme="minorEastAsia" w:hAnsiTheme="minorHAnsi" w:cstheme="minorBidi"/>
          <w:noProof/>
        </w:rPr>
      </w:pPr>
      <w:ins w:id="174" w:author="腹黒い茶" w:date="2013-07-08T20:36:00Z">
        <w:r w:rsidRPr="006E7FB9">
          <w:rPr>
            <w:rStyle w:val="af"/>
            <w:noProof/>
          </w:rPr>
          <w:fldChar w:fldCharType="begin"/>
        </w:r>
        <w:r w:rsidRPr="006E7FB9">
          <w:rPr>
            <w:rStyle w:val="af"/>
            <w:noProof/>
          </w:rPr>
          <w:instrText xml:space="preserve"> </w:instrText>
        </w:r>
        <w:r>
          <w:rPr>
            <w:noProof/>
          </w:rPr>
          <w:instrText>HYPERLINK \l "_Toc361079403"</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一節</w:t>
        </w:r>
        <w:r w:rsidRPr="006E7FB9">
          <w:rPr>
            <w:rStyle w:val="af"/>
            <w:rFonts w:hint="eastAsia"/>
            <w:noProof/>
          </w:rPr>
          <w:t xml:space="preserve"> </w:t>
        </w:r>
        <w:r w:rsidRPr="006E7FB9">
          <w:rPr>
            <w:rStyle w:val="af"/>
            <w:rFonts w:hint="eastAsia"/>
            <w:noProof/>
          </w:rPr>
          <w:t>研究流程與步驟</w:t>
        </w:r>
        <w:r>
          <w:rPr>
            <w:noProof/>
            <w:webHidden/>
          </w:rPr>
          <w:tab/>
        </w:r>
        <w:r>
          <w:rPr>
            <w:noProof/>
            <w:webHidden/>
          </w:rPr>
          <w:fldChar w:fldCharType="begin"/>
        </w:r>
        <w:r>
          <w:rPr>
            <w:noProof/>
            <w:webHidden/>
          </w:rPr>
          <w:instrText xml:space="preserve"> PAGEREF _Toc361079403 \h </w:instrText>
        </w:r>
        <w:r>
          <w:rPr>
            <w:noProof/>
            <w:webHidden/>
          </w:rPr>
        </w:r>
      </w:ins>
      <w:r>
        <w:rPr>
          <w:noProof/>
          <w:webHidden/>
        </w:rPr>
        <w:fldChar w:fldCharType="separate"/>
      </w:r>
      <w:ins w:id="175" w:author="腹黒い茶" w:date="2013-07-08T20:36:00Z">
        <w:r>
          <w:rPr>
            <w:noProof/>
            <w:webHidden/>
          </w:rPr>
          <w:t>18</w:t>
        </w:r>
        <w:r>
          <w:rPr>
            <w:noProof/>
            <w:webHidden/>
          </w:rPr>
          <w:fldChar w:fldCharType="end"/>
        </w:r>
        <w:r w:rsidRPr="006E7FB9">
          <w:rPr>
            <w:rStyle w:val="af"/>
            <w:noProof/>
          </w:rPr>
          <w:fldChar w:fldCharType="end"/>
        </w:r>
      </w:ins>
    </w:p>
    <w:p w14:paraId="5CC6C4F1" w14:textId="77777777" w:rsidR="007D7F2F" w:rsidRDefault="007D7F2F">
      <w:pPr>
        <w:pStyle w:val="31"/>
        <w:rPr>
          <w:ins w:id="176" w:author="腹黒い茶" w:date="2013-07-08T20:36:00Z"/>
          <w:rFonts w:asciiTheme="minorHAnsi" w:hAnsiTheme="minorHAnsi" w:cstheme="minorBidi"/>
          <w:noProof/>
        </w:rPr>
      </w:pPr>
      <w:ins w:id="177" w:author="腹黒い茶" w:date="2013-07-08T20:36:00Z">
        <w:r w:rsidRPr="006E7FB9">
          <w:rPr>
            <w:rStyle w:val="af"/>
            <w:noProof/>
          </w:rPr>
          <w:fldChar w:fldCharType="begin"/>
        </w:r>
        <w:r w:rsidRPr="006E7FB9">
          <w:rPr>
            <w:rStyle w:val="af"/>
            <w:noProof/>
          </w:rPr>
          <w:instrText xml:space="preserve"> </w:instrText>
        </w:r>
        <w:r>
          <w:rPr>
            <w:noProof/>
          </w:rPr>
          <w:instrText>HYPERLINK \l "_Toc361079404"</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壹</w:t>
        </w:r>
        <w:r w:rsidRPr="006E7FB9">
          <w:rPr>
            <w:rStyle w:val="af"/>
            <w:rFonts w:hint="eastAsia"/>
            <w:noProof/>
          </w:rPr>
          <w:t xml:space="preserve"> </w:t>
        </w:r>
        <w:r w:rsidRPr="006E7FB9">
          <w:rPr>
            <w:rStyle w:val="af"/>
            <w:rFonts w:hint="eastAsia"/>
            <w:noProof/>
          </w:rPr>
          <w:t>系統建置流程</w:t>
        </w:r>
        <w:r>
          <w:rPr>
            <w:noProof/>
            <w:webHidden/>
          </w:rPr>
          <w:tab/>
        </w:r>
        <w:r>
          <w:rPr>
            <w:noProof/>
            <w:webHidden/>
          </w:rPr>
          <w:fldChar w:fldCharType="begin"/>
        </w:r>
        <w:r>
          <w:rPr>
            <w:noProof/>
            <w:webHidden/>
          </w:rPr>
          <w:instrText xml:space="preserve"> PAGEREF _Toc361079404 \h </w:instrText>
        </w:r>
        <w:r>
          <w:rPr>
            <w:noProof/>
            <w:webHidden/>
          </w:rPr>
        </w:r>
      </w:ins>
      <w:r>
        <w:rPr>
          <w:noProof/>
          <w:webHidden/>
        </w:rPr>
        <w:fldChar w:fldCharType="separate"/>
      </w:r>
      <w:ins w:id="178" w:author="腹黒い茶" w:date="2013-07-08T20:36:00Z">
        <w:r>
          <w:rPr>
            <w:noProof/>
            <w:webHidden/>
          </w:rPr>
          <w:t>19</w:t>
        </w:r>
        <w:r>
          <w:rPr>
            <w:noProof/>
            <w:webHidden/>
          </w:rPr>
          <w:fldChar w:fldCharType="end"/>
        </w:r>
        <w:r w:rsidRPr="006E7FB9">
          <w:rPr>
            <w:rStyle w:val="af"/>
            <w:noProof/>
          </w:rPr>
          <w:fldChar w:fldCharType="end"/>
        </w:r>
      </w:ins>
    </w:p>
    <w:p w14:paraId="507E3774" w14:textId="77777777" w:rsidR="007D7F2F" w:rsidRDefault="007D7F2F">
      <w:pPr>
        <w:pStyle w:val="21"/>
        <w:tabs>
          <w:tab w:val="right" w:leader="dot" w:pos="9628"/>
        </w:tabs>
        <w:ind w:left="560"/>
        <w:rPr>
          <w:ins w:id="179" w:author="腹黒い茶" w:date="2013-07-08T20:36:00Z"/>
          <w:rFonts w:asciiTheme="minorHAnsi" w:eastAsiaTheme="minorEastAsia" w:hAnsiTheme="minorHAnsi" w:cstheme="minorBidi"/>
          <w:noProof/>
        </w:rPr>
      </w:pPr>
      <w:ins w:id="180" w:author="腹黒い茶" w:date="2013-07-08T20:36:00Z">
        <w:r w:rsidRPr="006E7FB9">
          <w:rPr>
            <w:rStyle w:val="af"/>
            <w:noProof/>
          </w:rPr>
          <w:fldChar w:fldCharType="begin"/>
        </w:r>
        <w:r w:rsidRPr="006E7FB9">
          <w:rPr>
            <w:rStyle w:val="af"/>
            <w:noProof/>
          </w:rPr>
          <w:instrText xml:space="preserve"> </w:instrText>
        </w:r>
        <w:r>
          <w:rPr>
            <w:noProof/>
          </w:rPr>
          <w:instrText>HYPERLINK \l "_Toc361079405"</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二節</w:t>
        </w:r>
        <w:r w:rsidRPr="006E7FB9">
          <w:rPr>
            <w:rStyle w:val="af"/>
            <w:rFonts w:hint="eastAsia"/>
            <w:noProof/>
          </w:rPr>
          <w:t xml:space="preserve"> </w:t>
        </w:r>
        <w:r w:rsidRPr="006E7FB9">
          <w:rPr>
            <w:rStyle w:val="af"/>
            <w:rFonts w:hint="eastAsia"/>
            <w:noProof/>
          </w:rPr>
          <w:t>系統需求分析與設計</w:t>
        </w:r>
        <w:r>
          <w:rPr>
            <w:noProof/>
            <w:webHidden/>
          </w:rPr>
          <w:tab/>
        </w:r>
        <w:r>
          <w:rPr>
            <w:noProof/>
            <w:webHidden/>
          </w:rPr>
          <w:fldChar w:fldCharType="begin"/>
        </w:r>
        <w:r>
          <w:rPr>
            <w:noProof/>
            <w:webHidden/>
          </w:rPr>
          <w:instrText xml:space="preserve"> PAGEREF _Toc361079405 \h </w:instrText>
        </w:r>
        <w:r>
          <w:rPr>
            <w:noProof/>
            <w:webHidden/>
          </w:rPr>
        </w:r>
      </w:ins>
      <w:r>
        <w:rPr>
          <w:noProof/>
          <w:webHidden/>
        </w:rPr>
        <w:fldChar w:fldCharType="separate"/>
      </w:r>
      <w:ins w:id="181" w:author="腹黒い茶" w:date="2013-07-08T20:36:00Z">
        <w:r>
          <w:rPr>
            <w:noProof/>
            <w:webHidden/>
          </w:rPr>
          <w:t>22</w:t>
        </w:r>
        <w:r>
          <w:rPr>
            <w:noProof/>
            <w:webHidden/>
          </w:rPr>
          <w:fldChar w:fldCharType="end"/>
        </w:r>
        <w:r w:rsidRPr="006E7FB9">
          <w:rPr>
            <w:rStyle w:val="af"/>
            <w:noProof/>
          </w:rPr>
          <w:fldChar w:fldCharType="end"/>
        </w:r>
      </w:ins>
    </w:p>
    <w:p w14:paraId="1522382E" w14:textId="77777777" w:rsidR="007D7F2F" w:rsidRDefault="007D7F2F">
      <w:pPr>
        <w:pStyle w:val="31"/>
        <w:rPr>
          <w:ins w:id="182" w:author="腹黒い茶" w:date="2013-07-08T20:36:00Z"/>
          <w:rFonts w:asciiTheme="minorHAnsi" w:hAnsiTheme="minorHAnsi" w:cstheme="minorBidi"/>
          <w:noProof/>
        </w:rPr>
      </w:pPr>
      <w:ins w:id="183" w:author="腹黒い茶" w:date="2013-07-08T20:36:00Z">
        <w:r w:rsidRPr="006E7FB9">
          <w:rPr>
            <w:rStyle w:val="af"/>
            <w:noProof/>
          </w:rPr>
          <w:fldChar w:fldCharType="begin"/>
        </w:r>
        <w:r w:rsidRPr="006E7FB9">
          <w:rPr>
            <w:rStyle w:val="af"/>
            <w:noProof/>
          </w:rPr>
          <w:instrText xml:space="preserve"> </w:instrText>
        </w:r>
        <w:r>
          <w:rPr>
            <w:noProof/>
          </w:rPr>
          <w:instrText>HYPERLINK \l "_Toc361079406"</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壹</w:t>
        </w:r>
        <w:r w:rsidRPr="006E7FB9">
          <w:rPr>
            <w:rStyle w:val="af"/>
            <w:rFonts w:hint="eastAsia"/>
            <w:noProof/>
          </w:rPr>
          <w:t xml:space="preserve"> </w:t>
        </w:r>
        <w:r w:rsidRPr="006E7FB9">
          <w:rPr>
            <w:rStyle w:val="af"/>
            <w:rFonts w:hint="eastAsia"/>
            <w:noProof/>
          </w:rPr>
          <w:t>需求分析</w:t>
        </w:r>
        <w:r>
          <w:rPr>
            <w:noProof/>
            <w:webHidden/>
          </w:rPr>
          <w:tab/>
        </w:r>
        <w:r>
          <w:rPr>
            <w:noProof/>
            <w:webHidden/>
          </w:rPr>
          <w:fldChar w:fldCharType="begin"/>
        </w:r>
        <w:r>
          <w:rPr>
            <w:noProof/>
            <w:webHidden/>
          </w:rPr>
          <w:instrText xml:space="preserve"> PAGEREF _Toc361079406 \h </w:instrText>
        </w:r>
        <w:r>
          <w:rPr>
            <w:noProof/>
            <w:webHidden/>
          </w:rPr>
        </w:r>
      </w:ins>
      <w:r>
        <w:rPr>
          <w:noProof/>
          <w:webHidden/>
        </w:rPr>
        <w:fldChar w:fldCharType="separate"/>
      </w:r>
      <w:ins w:id="184" w:author="腹黒い茶" w:date="2013-07-08T20:36:00Z">
        <w:r>
          <w:rPr>
            <w:noProof/>
            <w:webHidden/>
          </w:rPr>
          <w:t>22</w:t>
        </w:r>
        <w:r>
          <w:rPr>
            <w:noProof/>
            <w:webHidden/>
          </w:rPr>
          <w:fldChar w:fldCharType="end"/>
        </w:r>
        <w:r w:rsidRPr="006E7FB9">
          <w:rPr>
            <w:rStyle w:val="af"/>
            <w:noProof/>
          </w:rPr>
          <w:fldChar w:fldCharType="end"/>
        </w:r>
      </w:ins>
    </w:p>
    <w:p w14:paraId="5CD20AC9" w14:textId="77777777" w:rsidR="007D7F2F" w:rsidRDefault="007D7F2F">
      <w:pPr>
        <w:pStyle w:val="31"/>
        <w:rPr>
          <w:ins w:id="185" w:author="腹黒い茶" w:date="2013-07-08T20:36:00Z"/>
          <w:rFonts w:asciiTheme="minorHAnsi" w:hAnsiTheme="minorHAnsi" w:cstheme="minorBidi"/>
          <w:noProof/>
        </w:rPr>
      </w:pPr>
      <w:ins w:id="186" w:author="腹黒い茶" w:date="2013-07-08T20:36:00Z">
        <w:r w:rsidRPr="006E7FB9">
          <w:rPr>
            <w:rStyle w:val="af"/>
            <w:noProof/>
          </w:rPr>
          <w:fldChar w:fldCharType="begin"/>
        </w:r>
        <w:r w:rsidRPr="006E7FB9">
          <w:rPr>
            <w:rStyle w:val="af"/>
            <w:noProof/>
          </w:rPr>
          <w:instrText xml:space="preserve"> </w:instrText>
        </w:r>
        <w:r>
          <w:rPr>
            <w:noProof/>
          </w:rPr>
          <w:instrText>HYPERLINK \l "_Toc361079407"</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貳</w:t>
        </w:r>
        <w:r w:rsidRPr="006E7FB9">
          <w:rPr>
            <w:rStyle w:val="af"/>
            <w:rFonts w:hint="eastAsia"/>
            <w:noProof/>
          </w:rPr>
          <w:t xml:space="preserve"> </w:t>
        </w:r>
        <w:r w:rsidRPr="006E7FB9">
          <w:rPr>
            <w:rStyle w:val="af"/>
            <w:rFonts w:hint="eastAsia"/>
            <w:noProof/>
          </w:rPr>
          <w:t>系統架構與設計</w:t>
        </w:r>
        <w:r>
          <w:rPr>
            <w:noProof/>
            <w:webHidden/>
          </w:rPr>
          <w:tab/>
        </w:r>
        <w:r>
          <w:rPr>
            <w:noProof/>
            <w:webHidden/>
          </w:rPr>
          <w:fldChar w:fldCharType="begin"/>
        </w:r>
        <w:r>
          <w:rPr>
            <w:noProof/>
            <w:webHidden/>
          </w:rPr>
          <w:instrText xml:space="preserve"> PAGEREF _Toc361079407 \h </w:instrText>
        </w:r>
        <w:r>
          <w:rPr>
            <w:noProof/>
            <w:webHidden/>
          </w:rPr>
        </w:r>
      </w:ins>
      <w:r>
        <w:rPr>
          <w:noProof/>
          <w:webHidden/>
        </w:rPr>
        <w:fldChar w:fldCharType="separate"/>
      </w:r>
      <w:ins w:id="187" w:author="腹黒い茶" w:date="2013-07-08T20:36:00Z">
        <w:r>
          <w:rPr>
            <w:noProof/>
            <w:webHidden/>
          </w:rPr>
          <w:t>24</w:t>
        </w:r>
        <w:r>
          <w:rPr>
            <w:noProof/>
            <w:webHidden/>
          </w:rPr>
          <w:fldChar w:fldCharType="end"/>
        </w:r>
        <w:r w:rsidRPr="006E7FB9">
          <w:rPr>
            <w:rStyle w:val="af"/>
            <w:noProof/>
          </w:rPr>
          <w:fldChar w:fldCharType="end"/>
        </w:r>
      </w:ins>
    </w:p>
    <w:p w14:paraId="00F4A534" w14:textId="77777777" w:rsidR="007D7F2F" w:rsidRDefault="007D7F2F">
      <w:pPr>
        <w:pStyle w:val="21"/>
        <w:tabs>
          <w:tab w:val="right" w:leader="dot" w:pos="9628"/>
        </w:tabs>
        <w:ind w:left="560"/>
        <w:rPr>
          <w:ins w:id="188" w:author="腹黒い茶" w:date="2013-07-08T20:36:00Z"/>
          <w:rFonts w:asciiTheme="minorHAnsi" w:eastAsiaTheme="minorEastAsia" w:hAnsiTheme="minorHAnsi" w:cstheme="minorBidi"/>
          <w:noProof/>
        </w:rPr>
      </w:pPr>
      <w:ins w:id="189" w:author="腹黒い茶" w:date="2013-07-08T20:36:00Z">
        <w:r w:rsidRPr="006E7FB9">
          <w:rPr>
            <w:rStyle w:val="af"/>
            <w:noProof/>
          </w:rPr>
          <w:fldChar w:fldCharType="begin"/>
        </w:r>
        <w:r w:rsidRPr="006E7FB9">
          <w:rPr>
            <w:rStyle w:val="af"/>
            <w:noProof/>
          </w:rPr>
          <w:instrText xml:space="preserve"> </w:instrText>
        </w:r>
        <w:r>
          <w:rPr>
            <w:noProof/>
          </w:rPr>
          <w:instrText>HYPERLINK \l "_Toc361079408"</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三節</w:t>
        </w:r>
        <w:r w:rsidRPr="006E7FB9">
          <w:rPr>
            <w:rStyle w:val="af"/>
            <w:rFonts w:hint="eastAsia"/>
            <w:noProof/>
          </w:rPr>
          <w:t xml:space="preserve"> </w:t>
        </w:r>
        <w:r w:rsidRPr="006E7FB9">
          <w:rPr>
            <w:rStyle w:val="af"/>
            <w:rFonts w:hint="eastAsia"/>
            <w:noProof/>
          </w:rPr>
          <w:t>雲端部屬流程</w:t>
        </w:r>
        <w:r>
          <w:rPr>
            <w:noProof/>
            <w:webHidden/>
          </w:rPr>
          <w:tab/>
        </w:r>
        <w:r>
          <w:rPr>
            <w:noProof/>
            <w:webHidden/>
          </w:rPr>
          <w:fldChar w:fldCharType="begin"/>
        </w:r>
        <w:r>
          <w:rPr>
            <w:noProof/>
            <w:webHidden/>
          </w:rPr>
          <w:instrText xml:space="preserve"> PAGEREF _Toc361079408 \h </w:instrText>
        </w:r>
        <w:r>
          <w:rPr>
            <w:noProof/>
            <w:webHidden/>
          </w:rPr>
        </w:r>
      </w:ins>
      <w:r>
        <w:rPr>
          <w:noProof/>
          <w:webHidden/>
        </w:rPr>
        <w:fldChar w:fldCharType="separate"/>
      </w:r>
      <w:ins w:id="190" w:author="腹黒い茶" w:date="2013-07-08T20:36:00Z">
        <w:r>
          <w:rPr>
            <w:noProof/>
            <w:webHidden/>
          </w:rPr>
          <w:t>30</w:t>
        </w:r>
        <w:r>
          <w:rPr>
            <w:noProof/>
            <w:webHidden/>
          </w:rPr>
          <w:fldChar w:fldCharType="end"/>
        </w:r>
        <w:r w:rsidRPr="006E7FB9">
          <w:rPr>
            <w:rStyle w:val="af"/>
            <w:noProof/>
          </w:rPr>
          <w:fldChar w:fldCharType="end"/>
        </w:r>
      </w:ins>
    </w:p>
    <w:p w14:paraId="447269BF" w14:textId="77777777" w:rsidR="007D7F2F" w:rsidRDefault="007D7F2F">
      <w:pPr>
        <w:pStyle w:val="21"/>
        <w:tabs>
          <w:tab w:val="right" w:leader="dot" w:pos="9628"/>
        </w:tabs>
        <w:ind w:left="560"/>
        <w:rPr>
          <w:ins w:id="191" w:author="腹黒い茶" w:date="2013-07-08T20:36:00Z"/>
          <w:rFonts w:asciiTheme="minorHAnsi" w:eastAsiaTheme="minorEastAsia" w:hAnsiTheme="minorHAnsi" w:cstheme="minorBidi"/>
          <w:noProof/>
        </w:rPr>
      </w:pPr>
      <w:ins w:id="192" w:author="腹黒い茶" w:date="2013-07-08T20:36:00Z">
        <w:r w:rsidRPr="006E7FB9">
          <w:rPr>
            <w:rStyle w:val="af"/>
            <w:noProof/>
          </w:rPr>
          <w:fldChar w:fldCharType="begin"/>
        </w:r>
        <w:r w:rsidRPr="006E7FB9">
          <w:rPr>
            <w:rStyle w:val="af"/>
            <w:noProof/>
          </w:rPr>
          <w:instrText xml:space="preserve"> </w:instrText>
        </w:r>
        <w:r>
          <w:rPr>
            <w:noProof/>
          </w:rPr>
          <w:instrText>HYPERLINK \l "_Toc361079410"</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四節</w:t>
        </w:r>
        <w:r w:rsidRPr="006E7FB9">
          <w:rPr>
            <w:rStyle w:val="af"/>
            <w:rFonts w:hint="eastAsia"/>
            <w:noProof/>
          </w:rPr>
          <w:t xml:space="preserve"> </w:t>
        </w:r>
        <w:r w:rsidRPr="006E7FB9">
          <w:rPr>
            <w:rStyle w:val="af"/>
            <w:rFonts w:hint="eastAsia"/>
            <w:noProof/>
          </w:rPr>
          <w:t>相關技術及開發工具</w:t>
        </w:r>
        <w:r>
          <w:rPr>
            <w:noProof/>
            <w:webHidden/>
          </w:rPr>
          <w:tab/>
        </w:r>
        <w:r>
          <w:rPr>
            <w:noProof/>
            <w:webHidden/>
          </w:rPr>
          <w:fldChar w:fldCharType="begin"/>
        </w:r>
        <w:r>
          <w:rPr>
            <w:noProof/>
            <w:webHidden/>
          </w:rPr>
          <w:instrText xml:space="preserve"> PAGEREF _Toc361079410 \h </w:instrText>
        </w:r>
        <w:r>
          <w:rPr>
            <w:noProof/>
            <w:webHidden/>
          </w:rPr>
        </w:r>
      </w:ins>
      <w:r>
        <w:rPr>
          <w:noProof/>
          <w:webHidden/>
        </w:rPr>
        <w:fldChar w:fldCharType="separate"/>
      </w:r>
      <w:ins w:id="193" w:author="腹黒い茶" w:date="2013-07-08T20:36:00Z">
        <w:r>
          <w:rPr>
            <w:noProof/>
            <w:webHidden/>
          </w:rPr>
          <w:t>38</w:t>
        </w:r>
        <w:r>
          <w:rPr>
            <w:noProof/>
            <w:webHidden/>
          </w:rPr>
          <w:fldChar w:fldCharType="end"/>
        </w:r>
        <w:r w:rsidRPr="006E7FB9">
          <w:rPr>
            <w:rStyle w:val="af"/>
            <w:noProof/>
          </w:rPr>
          <w:fldChar w:fldCharType="end"/>
        </w:r>
      </w:ins>
    </w:p>
    <w:p w14:paraId="744FA485" w14:textId="77777777" w:rsidR="007D7F2F" w:rsidRDefault="007D7F2F">
      <w:pPr>
        <w:pStyle w:val="11"/>
        <w:rPr>
          <w:ins w:id="194" w:author="腹黒い茶" w:date="2013-07-08T20:36:00Z"/>
          <w:rFonts w:asciiTheme="minorHAnsi" w:eastAsiaTheme="minorEastAsia" w:hAnsiTheme="minorHAnsi" w:cstheme="minorBidi"/>
        </w:rPr>
      </w:pPr>
      <w:ins w:id="195" w:author="腹黒い茶" w:date="2013-07-08T20:36:00Z">
        <w:r w:rsidRPr="006E7FB9">
          <w:rPr>
            <w:rStyle w:val="af"/>
          </w:rPr>
          <w:fldChar w:fldCharType="begin"/>
        </w:r>
        <w:r w:rsidRPr="006E7FB9">
          <w:rPr>
            <w:rStyle w:val="af"/>
          </w:rPr>
          <w:instrText xml:space="preserve"> </w:instrText>
        </w:r>
        <w:r>
          <w:instrText>HYPERLINK \l "_Toc361079411"</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第肆章</w:t>
        </w:r>
        <w:r w:rsidRPr="006E7FB9">
          <w:rPr>
            <w:rStyle w:val="af"/>
            <w:rFonts w:hint="eastAsia"/>
          </w:rPr>
          <w:t xml:space="preserve"> </w:t>
        </w:r>
        <w:r w:rsidRPr="006E7FB9">
          <w:rPr>
            <w:rStyle w:val="af"/>
            <w:rFonts w:hint="eastAsia"/>
          </w:rPr>
          <w:t>研究結果與討論</w:t>
        </w:r>
        <w:r>
          <w:rPr>
            <w:webHidden/>
          </w:rPr>
          <w:tab/>
        </w:r>
        <w:r>
          <w:rPr>
            <w:webHidden/>
          </w:rPr>
          <w:fldChar w:fldCharType="begin"/>
        </w:r>
        <w:r>
          <w:rPr>
            <w:webHidden/>
          </w:rPr>
          <w:instrText xml:space="preserve"> PAGEREF _Toc361079411 \h </w:instrText>
        </w:r>
        <w:r>
          <w:rPr>
            <w:webHidden/>
          </w:rPr>
        </w:r>
      </w:ins>
      <w:r>
        <w:rPr>
          <w:webHidden/>
        </w:rPr>
        <w:fldChar w:fldCharType="separate"/>
      </w:r>
      <w:ins w:id="196" w:author="腹黒い茶" w:date="2013-07-08T20:36:00Z">
        <w:r>
          <w:rPr>
            <w:webHidden/>
          </w:rPr>
          <w:t>39</w:t>
        </w:r>
        <w:r>
          <w:rPr>
            <w:webHidden/>
          </w:rPr>
          <w:fldChar w:fldCharType="end"/>
        </w:r>
        <w:r w:rsidRPr="006E7FB9">
          <w:rPr>
            <w:rStyle w:val="af"/>
          </w:rPr>
          <w:fldChar w:fldCharType="end"/>
        </w:r>
      </w:ins>
    </w:p>
    <w:p w14:paraId="2E676958" w14:textId="77777777" w:rsidR="007D7F2F" w:rsidRDefault="007D7F2F">
      <w:pPr>
        <w:pStyle w:val="21"/>
        <w:tabs>
          <w:tab w:val="right" w:leader="dot" w:pos="9628"/>
        </w:tabs>
        <w:ind w:left="560"/>
        <w:rPr>
          <w:ins w:id="197" w:author="腹黒い茶" w:date="2013-07-08T20:36:00Z"/>
          <w:rFonts w:asciiTheme="minorHAnsi" w:eastAsiaTheme="minorEastAsia" w:hAnsiTheme="minorHAnsi" w:cstheme="minorBidi"/>
          <w:noProof/>
        </w:rPr>
      </w:pPr>
      <w:ins w:id="198" w:author="腹黒い茶" w:date="2013-07-08T20:36:00Z">
        <w:r w:rsidRPr="006E7FB9">
          <w:rPr>
            <w:rStyle w:val="af"/>
            <w:noProof/>
          </w:rPr>
          <w:fldChar w:fldCharType="begin"/>
        </w:r>
        <w:r w:rsidRPr="006E7FB9">
          <w:rPr>
            <w:rStyle w:val="af"/>
            <w:noProof/>
          </w:rPr>
          <w:instrText xml:space="preserve"> </w:instrText>
        </w:r>
        <w:r>
          <w:rPr>
            <w:noProof/>
          </w:rPr>
          <w:instrText>HYPERLINK \l "_Toc361079412"</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一節</w:t>
        </w:r>
        <w:r w:rsidRPr="006E7FB9">
          <w:rPr>
            <w:rStyle w:val="af"/>
            <w:rFonts w:hint="eastAsia"/>
            <w:noProof/>
          </w:rPr>
          <w:t xml:space="preserve"> </w:t>
        </w:r>
        <w:r w:rsidRPr="006E7FB9">
          <w:rPr>
            <w:rStyle w:val="af"/>
            <w:rFonts w:hint="eastAsia"/>
            <w:noProof/>
          </w:rPr>
          <w:t>研究結果</w:t>
        </w:r>
        <w:r>
          <w:rPr>
            <w:noProof/>
            <w:webHidden/>
          </w:rPr>
          <w:tab/>
        </w:r>
        <w:r>
          <w:rPr>
            <w:noProof/>
            <w:webHidden/>
          </w:rPr>
          <w:fldChar w:fldCharType="begin"/>
        </w:r>
        <w:r>
          <w:rPr>
            <w:noProof/>
            <w:webHidden/>
          </w:rPr>
          <w:instrText xml:space="preserve"> PAGEREF _Toc361079412 \h </w:instrText>
        </w:r>
        <w:r>
          <w:rPr>
            <w:noProof/>
            <w:webHidden/>
          </w:rPr>
        </w:r>
      </w:ins>
      <w:r>
        <w:rPr>
          <w:noProof/>
          <w:webHidden/>
        </w:rPr>
        <w:fldChar w:fldCharType="separate"/>
      </w:r>
      <w:ins w:id="199" w:author="腹黒い茶" w:date="2013-07-08T20:36:00Z">
        <w:r>
          <w:rPr>
            <w:noProof/>
            <w:webHidden/>
          </w:rPr>
          <w:t>39</w:t>
        </w:r>
        <w:r>
          <w:rPr>
            <w:noProof/>
            <w:webHidden/>
          </w:rPr>
          <w:fldChar w:fldCharType="end"/>
        </w:r>
        <w:r w:rsidRPr="006E7FB9">
          <w:rPr>
            <w:rStyle w:val="af"/>
            <w:noProof/>
          </w:rPr>
          <w:fldChar w:fldCharType="end"/>
        </w:r>
      </w:ins>
    </w:p>
    <w:p w14:paraId="50412584" w14:textId="77777777" w:rsidR="007D7F2F" w:rsidRDefault="007D7F2F">
      <w:pPr>
        <w:pStyle w:val="31"/>
        <w:rPr>
          <w:ins w:id="200" w:author="腹黒い茶" w:date="2013-07-08T20:36:00Z"/>
          <w:rFonts w:asciiTheme="minorHAnsi" w:hAnsiTheme="minorHAnsi" w:cstheme="minorBidi"/>
          <w:noProof/>
        </w:rPr>
      </w:pPr>
      <w:ins w:id="201" w:author="腹黒い茶" w:date="2013-07-08T20:36:00Z">
        <w:r w:rsidRPr="006E7FB9">
          <w:rPr>
            <w:rStyle w:val="af"/>
            <w:noProof/>
          </w:rPr>
          <w:lastRenderedPageBreak/>
          <w:fldChar w:fldCharType="begin"/>
        </w:r>
        <w:r w:rsidRPr="006E7FB9">
          <w:rPr>
            <w:rStyle w:val="af"/>
            <w:noProof/>
          </w:rPr>
          <w:instrText xml:space="preserve"> </w:instrText>
        </w:r>
        <w:r>
          <w:rPr>
            <w:noProof/>
          </w:rPr>
          <w:instrText>HYPERLINK \l "_Toc361079413"</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壹</w:t>
        </w:r>
        <w:r w:rsidRPr="006E7FB9">
          <w:rPr>
            <w:rStyle w:val="af"/>
            <w:rFonts w:hint="eastAsia"/>
            <w:noProof/>
          </w:rPr>
          <w:t xml:space="preserve"> </w:t>
        </w:r>
        <w:r w:rsidRPr="006E7FB9">
          <w:rPr>
            <w:rStyle w:val="af"/>
            <w:rFonts w:hint="eastAsia"/>
            <w:noProof/>
          </w:rPr>
          <w:t>樣板管理模組</w:t>
        </w:r>
        <w:r>
          <w:rPr>
            <w:noProof/>
            <w:webHidden/>
          </w:rPr>
          <w:tab/>
        </w:r>
        <w:r>
          <w:rPr>
            <w:noProof/>
            <w:webHidden/>
          </w:rPr>
          <w:fldChar w:fldCharType="begin"/>
        </w:r>
        <w:r>
          <w:rPr>
            <w:noProof/>
            <w:webHidden/>
          </w:rPr>
          <w:instrText xml:space="preserve"> PAGEREF _Toc361079413 \h </w:instrText>
        </w:r>
        <w:r>
          <w:rPr>
            <w:noProof/>
            <w:webHidden/>
          </w:rPr>
        </w:r>
      </w:ins>
      <w:r>
        <w:rPr>
          <w:noProof/>
          <w:webHidden/>
        </w:rPr>
        <w:fldChar w:fldCharType="separate"/>
      </w:r>
      <w:ins w:id="202" w:author="腹黒い茶" w:date="2013-07-08T20:36:00Z">
        <w:r>
          <w:rPr>
            <w:noProof/>
            <w:webHidden/>
          </w:rPr>
          <w:t>39</w:t>
        </w:r>
        <w:r>
          <w:rPr>
            <w:noProof/>
            <w:webHidden/>
          </w:rPr>
          <w:fldChar w:fldCharType="end"/>
        </w:r>
        <w:r w:rsidRPr="006E7FB9">
          <w:rPr>
            <w:rStyle w:val="af"/>
            <w:noProof/>
          </w:rPr>
          <w:fldChar w:fldCharType="end"/>
        </w:r>
      </w:ins>
    </w:p>
    <w:p w14:paraId="6E491CE8" w14:textId="77777777" w:rsidR="007D7F2F" w:rsidRDefault="007D7F2F">
      <w:pPr>
        <w:pStyle w:val="31"/>
        <w:rPr>
          <w:ins w:id="203" w:author="腹黒い茶" w:date="2013-07-08T20:36:00Z"/>
          <w:rFonts w:asciiTheme="minorHAnsi" w:hAnsiTheme="minorHAnsi" w:cstheme="minorBidi"/>
          <w:noProof/>
        </w:rPr>
      </w:pPr>
      <w:ins w:id="204" w:author="腹黒い茶" w:date="2013-07-08T20:36:00Z">
        <w:r w:rsidRPr="006E7FB9">
          <w:rPr>
            <w:rStyle w:val="af"/>
            <w:noProof/>
          </w:rPr>
          <w:fldChar w:fldCharType="begin"/>
        </w:r>
        <w:r w:rsidRPr="006E7FB9">
          <w:rPr>
            <w:rStyle w:val="af"/>
            <w:noProof/>
          </w:rPr>
          <w:instrText xml:space="preserve"> </w:instrText>
        </w:r>
        <w:r>
          <w:rPr>
            <w:noProof/>
          </w:rPr>
          <w:instrText>HYPERLINK \l "_Toc361079414"</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貳</w:t>
        </w:r>
        <w:r w:rsidRPr="006E7FB9">
          <w:rPr>
            <w:rStyle w:val="af"/>
            <w:rFonts w:hint="eastAsia"/>
            <w:noProof/>
          </w:rPr>
          <w:t xml:space="preserve"> </w:t>
        </w:r>
        <w:r w:rsidRPr="006E7FB9">
          <w:rPr>
            <w:rStyle w:val="af"/>
            <w:rFonts w:hint="eastAsia"/>
            <w:noProof/>
          </w:rPr>
          <w:t>文件讀取及解析模組</w:t>
        </w:r>
        <w:r>
          <w:rPr>
            <w:noProof/>
            <w:webHidden/>
          </w:rPr>
          <w:tab/>
        </w:r>
        <w:r>
          <w:rPr>
            <w:noProof/>
            <w:webHidden/>
          </w:rPr>
          <w:fldChar w:fldCharType="begin"/>
        </w:r>
        <w:r>
          <w:rPr>
            <w:noProof/>
            <w:webHidden/>
          </w:rPr>
          <w:instrText xml:space="preserve"> PAGEREF _Toc361079414 \h </w:instrText>
        </w:r>
        <w:r>
          <w:rPr>
            <w:noProof/>
            <w:webHidden/>
          </w:rPr>
        </w:r>
      </w:ins>
      <w:r>
        <w:rPr>
          <w:noProof/>
          <w:webHidden/>
        </w:rPr>
        <w:fldChar w:fldCharType="separate"/>
      </w:r>
      <w:ins w:id="205" w:author="腹黒い茶" w:date="2013-07-08T20:36:00Z">
        <w:r>
          <w:rPr>
            <w:noProof/>
            <w:webHidden/>
          </w:rPr>
          <w:t>42</w:t>
        </w:r>
        <w:r>
          <w:rPr>
            <w:noProof/>
            <w:webHidden/>
          </w:rPr>
          <w:fldChar w:fldCharType="end"/>
        </w:r>
        <w:r w:rsidRPr="006E7FB9">
          <w:rPr>
            <w:rStyle w:val="af"/>
            <w:noProof/>
          </w:rPr>
          <w:fldChar w:fldCharType="end"/>
        </w:r>
      </w:ins>
    </w:p>
    <w:p w14:paraId="05E6D5F6" w14:textId="77777777" w:rsidR="007D7F2F" w:rsidRDefault="007D7F2F">
      <w:pPr>
        <w:pStyle w:val="31"/>
        <w:rPr>
          <w:ins w:id="206" w:author="腹黒い茶" w:date="2013-07-08T20:36:00Z"/>
          <w:rFonts w:asciiTheme="minorHAnsi" w:hAnsiTheme="minorHAnsi" w:cstheme="minorBidi"/>
          <w:noProof/>
        </w:rPr>
      </w:pPr>
      <w:ins w:id="207" w:author="腹黒い茶" w:date="2013-07-08T20:36:00Z">
        <w:r w:rsidRPr="006E7FB9">
          <w:rPr>
            <w:rStyle w:val="af"/>
            <w:noProof/>
          </w:rPr>
          <w:fldChar w:fldCharType="begin"/>
        </w:r>
        <w:r w:rsidRPr="006E7FB9">
          <w:rPr>
            <w:rStyle w:val="af"/>
            <w:noProof/>
          </w:rPr>
          <w:instrText xml:space="preserve"> </w:instrText>
        </w:r>
        <w:r>
          <w:rPr>
            <w:noProof/>
          </w:rPr>
          <w:instrText>HYPERLINK \l "_Toc361079415"</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參</w:t>
        </w:r>
        <w:r w:rsidRPr="006E7FB9">
          <w:rPr>
            <w:rStyle w:val="af"/>
            <w:rFonts w:hint="eastAsia"/>
            <w:noProof/>
          </w:rPr>
          <w:t xml:space="preserve"> </w:t>
        </w:r>
        <w:r w:rsidRPr="006E7FB9">
          <w:rPr>
            <w:rStyle w:val="af"/>
            <w:rFonts w:hint="eastAsia"/>
            <w:noProof/>
          </w:rPr>
          <w:t>資料內嵌處理模組</w:t>
        </w:r>
        <w:r>
          <w:rPr>
            <w:noProof/>
            <w:webHidden/>
          </w:rPr>
          <w:tab/>
        </w:r>
        <w:r>
          <w:rPr>
            <w:noProof/>
            <w:webHidden/>
          </w:rPr>
          <w:fldChar w:fldCharType="begin"/>
        </w:r>
        <w:r>
          <w:rPr>
            <w:noProof/>
            <w:webHidden/>
          </w:rPr>
          <w:instrText xml:space="preserve"> PAGEREF _Toc361079415 \h </w:instrText>
        </w:r>
        <w:r>
          <w:rPr>
            <w:noProof/>
            <w:webHidden/>
          </w:rPr>
        </w:r>
      </w:ins>
      <w:r>
        <w:rPr>
          <w:noProof/>
          <w:webHidden/>
        </w:rPr>
        <w:fldChar w:fldCharType="separate"/>
      </w:r>
      <w:ins w:id="208" w:author="腹黒い茶" w:date="2013-07-08T20:36:00Z">
        <w:r>
          <w:rPr>
            <w:noProof/>
            <w:webHidden/>
          </w:rPr>
          <w:t>44</w:t>
        </w:r>
        <w:r>
          <w:rPr>
            <w:noProof/>
            <w:webHidden/>
          </w:rPr>
          <w:fldChar w:fldCharType="end"/>
        </w:r>
        <w:r w:rsidRPr="006E7FB9">
          <w:rPr>
            <w:rStyle w:val="af"/>
            <w:noProof/>
          </w:rPr>
          <w:fldChar w:fldCharType="end"/>
        </w:r>
      </w:ins>
    </w:p>
    <w:p w14:paraId="03AB0494" w14:textId="77777777" w:rsidR="007D7F2F" w:rsidRDefault="007D7F2F">
      <w:pPr>
        <w:pStyle w:val="31"/>
        <w:rPr>
          <w:ins w:id="209" w:author="腹黒い茶" w:date="2013-07-08T20:36:00Z"/>
          <w:rFonts w:asciiTheme="minorHAnsi" w:hAnsiTheme="minorHAnsi" w:cstheme="minorBidi"/>
          <w:noProof/>
        </w:rPr>
      </w:pPr>
      <w:ins w:id="210" w:author="腹黒い茶" w:date="2013-07-08T20:36:00Z">
        <w:r w:rsidRPr="006E7FB9">
          <w:rPr>
            <w:rStyle w:val="af"/>
            <w:noProof/>
          </w:rPr>
          <w:fldChar w:fldCharType="begin"/>
        </w:r>
        <w:r w:rsidRPr="006E7FB9">
          <w:rPr>
            <w:rStyle w:val="af"/>
            <w:noProof/>
          </w:rPr>
          <w:instrText xml:space="preserve"> </w:instrText>
        </w:r>
        <w:r>
          <w:rPr>
            <w:noProof/>
          </w:rPr>
          <w:instrText>HYPERLINK \l "_Toc361079416"</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肆</w:t>
        </w:r>
        <w:r w:rsidRPr="006E7FB9">
          <w:rPr>
            <w:rStyle w:val="af"/>
            <w:rFonts w:hint="eastAsia"/>
            <w:noProof/>
          </w:rPr>
          <w:t xml:space="preserve"> </w:t>
        </w:r>
        <w:r w:rsidRPr="006E7FB9">
          <w:rPr>
            <w:rStyle w:val="af"/>
            <w:rFonts w:hint="eastAsia"/>
            <w:noProof/>
          </w:rPr>
          <w:t>樣板輸出處理模組</w:t>
        </w:r>
        <w:r>
          <w:rPr>
            <w:noProof/>
            <w:webHidden/>
          </w:rPr>
          <w:tab/>
        </w:r>
        <w:r>
          <w:rPr>
            <w:noProof/>
            <w:webHidden/>
          </w:rPr>
          <w:fldChar w:fldCharType="begin"/>
        </w:r>
        <w:r>
          <w:rPr>
            <w:noProof/>
            <w:webHidden/>
          </w:rPr>
          <w:instrText xml:space="preserve"> PAGEREF _Toc361079416 \h </w:instrText>
        </w:r>
        <w:r>
          <w:rPr>
            <w:noProof/>
            <w:webHidden/>
          </w:rPr>
        </w:r>
      </w:ins>
      <w:r>
        <w:rPr>
          <w:noProof/>
          <w:webHidden/>
        </w:rPr>
        <w:fldChar w:fldCharType="separate"/>
      </w:r>
      <w:ins w:id="211" w:author="腹黒い茶" w:date="2013-07-08T20:36:00Z">
        <w:r>
          <w:rPr>
            <w:noProof/>
            <w:webHidden/>
          </w:rPr>
          <w:t>47</w:t>
        </w:r>
        <w:r>
          <w:rPr>
            <w:noProof/>
            <w:webHidden/>
          </w:rPr>
          <w:fldChar w:fldCharType="end"/>
        </w:r>
        <w:r w:rsidRPr="006E7FB9">
          <w:rPr>
            <w:rStyle w:val="af"/>
            <w:noProof/>
          </w:rPr>
          <w:fldChar w:fldCharType="end"/>
        </w:r>
      </w:ins>
    </w:p>
    <w:p w14:paraId="52DB5CCF" w14:textId="77777777" w:rsidR="007D7F2F" w:rsidRDefault="007D7F2F">
      <w:pPr>
        <w:pStyle w:val="31"/>
        <w:rPr>
          <w:ins w:id="212" w:author="腹黒い茶" w:date="2013-07-08T20:36:00Z"/>
          <w:rFonts w:asciiTheme="minorHAnsi" w:hAnsiTheme="minorHAnsi" w:cstheme="minorBidi"/>
          <w:noProof/>
        </w:rPr>
      </w:pPr>
      <w:ins w:id="213" w:author="腹黒い茶" w:date="2013-07-08T20:36:00Z">
        <w:r w:rsidRPr="006E7FB9">
          <w:rPr>
            <w:rStyle w:val="af"/>
            <w:noProof/>
          </w:rPr>
          <w:fldChar w:fldCharType="begin"/>
        </w:r>
        <w:r w:rsidRPr="006E7FB9">
          <w:rPr>
            <w:rStyle w:val="af"/>
            <w:noProof/>
          </w:rPr>
          <w:instrText xml:space="preserve"> </w:instrText>
        </w:r>
        <w:r>
          <w:rPr>
            <w:noProof/>
          </w:rPr>
          <w:instrText>HYPERLINK \l "_Toc361079417"</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伍</w:t>
        </w:r>
        <w:r w:rsidRPr="006E7FB9">
          <w:rPr>
            <w:rStyle w:val="af"/>
            <w:rFonts w:hint="eastAsia"/>
            <w:noProof/>
          </w:rPr>
          <w:t xml:space="preserve"> </w:t>
        </w:r>
        <w:r w:rsidRPr="006E7FB9">
          <w:rPr>
            <w:rStyle w:val="af"/>
            <w:rFonts w:hint="eastAsia"/>
            <w:noProof/>
          </w:rPr>
          <w:t>多國語系模組</w:t>
        </w:r>
        <w:r>
          <w:rPr>
            <w:noProof/>
            <w:webHidden/>
          </w:rPr>
          <w:tab/>
        </w:r>
        <w:r>
          <w:rPr>
            <w:noProof/>
            <w:webHidden/>
          </w:rPr>
          <w:fldChar w:fldCharType="begin"/>
        </w:r>
        <w:r>
          <w:rPr>
            <w:noProof/>
            <w:webHidden/>
          </w:rPr>
          <w:instrText xml:space="preserve"> PAGEREF _Toc361079417 \h </w:instrText>
        </w:r>
        <w:r>
          <w:rPr>
            <w:noProof/>
            <w:webHidden/>
          </w:rPr>
        </w:r>
      </w:ins>
      <w:r>
        <w:rPr>
          <w:noProof/>
          <w:webHidden/>
        </w:rPr>
        <w:fldChar w:fldCharType="separate"/>
      </w:r>
      <w:ins w:id="214" w:author="腹黒い茶" w:date="2013-07-08T20:36:00Z">
        <w:r>
          <w:rPr>
            <w:noProof/>
            <w:webHidden/>
          </w:rPr>
          <w:t>50</w:t>
        </w:r>
        <w:r>
          <w:rPr>
            <w:noProof/>
            <w:webHidden/>
          </w:rPr>
          <w:fldChar w:fldCharType="end"/>
        </w:r>
        <w:r w:rsidRPr="006E7FB9">
          <w:rPr>
            <w:rStyle w:val="af"/>
            <w:noProof/>
          </w:rPr>
          <w:fldChar w:fldCharType="end"/>
        </w:r>
      </w:ins>
    </w:p>
    <w:p w14:paraId="44845022" w14:textId="77777777" w:rsidR="007D7F2F" w:rsidRDefault="007D7F2F">
      <w:pPr>
        <w:pStyle w:val="31"/>
        <w:rPr>
          <w:ins w:id="215" w:author="腹黒い茶" w:date="2013-07-08T20:36:00Z"/>
          <w:rFonts w:asciiTheme="minorHAnsi" w:hAnsiTheme="minorHAnsi" w:cstheme="minorBidi"/>
          <w:noProof/>
        </w:rPr>
      </w:pPr>
      <w:ins w:id="216" w:author="腹黒い茶" w:date="2013-07-08T20:36:00Z">
        <w:r w:rsidRPr="006E7FB9">
          <w:rPr>
            <w:rStyle w:val="af"/>
            <w:noProof/>
          </w:rPr>
          <w:fldChar w:fldCharType="begin"/>
        </w:r>
        <w:r w:rsidRPr="006E7FB9">
          <w:rPr>
            <w:rStyle w:val="af"/>
            <w:noProof/>
          </w:rPr>
          <w:instrText xml:space="preserve"> </w:instrText>
        </w:r>
        <w:r>
          <w:rPr>
            <w:noProof/>
          </w:rPr>
          <w:instrText>HYPERLINK \l "_Toc361079418"</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陸</w:t>
        </w:r>
        <w:r w:rsidRPr="006E7FB9">
          <w:rPr>
            <w:rStyle w:val="af"/>
            <w:rFonts w:hint="eastAsia"/>
            <w:noProof/>
          </w:rPr>
          <w:t xml:space="preserve"> </w:t>
        </w:r>
        <w:r w:rsidRPr="006E7FB9">
          <w:rPr>
            <w:rStyle w:val="af"/>
            <w:rFonts w:hint="eastAsia"/>
            <w:noProof/>
          </w:rPr>
          <w:t>樣板檔編輯器</w:t>
        </w:r>
        <w:r>
          <w:rPr>
            <w:noProof/>
            <w:webHidden/>
          </w:rPr>
          <w:tab/>
        </w:r>
        <w:r>
          <w:rPr>
            <w:noProof/>
            <w:webHidden/>
          </w:rPr>
          <w:fldChar w:fldCharType="begin"/>
        </w:r>
        <w:r>
          <w:rPr>
            <w:noProof/>
            <w:webHidden/>
          </w:rPr>
          <w:instrText xml:space="preserve"> PAGEREF _Toc361079418 \h </w:instrText>
        </w:r>
        <w:r>
          <w:rPr>
            <w:noProof/>
            <w:webHidden/>
          </w:rPr>
        </w:r>
      </w:ins>
      <w:r>
        <w:rPr>
          <w:noProof/>
          <w:webHidden/>
        </w:rPr>
        <w:fldChar w:fldCharType="separate"/>
      </w:r>
      <w:ins w:id="217" w:author="腹黒い茶" w:date="2013-07-08T20:36:00Z">
        <w:r>
          <w:rPr>
            <w:noProof/>
            <w:webHidden/>
          </w:rPr>
          <w:t>52</w:t>
        </w:r>
        <w:r>
          <w:rPr>
            <w:noProof/>
            <w:webHidden/>
          </w:rPr>
          <w:fldChar w:fldCharType="end"/>
        </w:r>
        <w:r w:rsidRPr="006E7FB9">
          <w:rPr>
            <w:rStyle w:val="af"/>
            <w:noProof/>
          </w:rPr>
          <w:fldChar w:fldCharType="end"/>
        </w:r>
      </w:ins>
    </w:p>
    <w:p w14:paraId="23030783" w14:textId="77777777" w:rsidR="007D7F2F" w:rsidRDefault="007D7F2F">
      <w:pPr>
        <w:pStyle w:val="21"/>
        <w:tabs>
          <w:tab w:val="right" w:leader="dot" w:pos="9628"/>
        </w:tabs>
        <w:ind w:left="560"/>
        <w:rPr>
          <w:ins w:id="218" w:author="腹黒い茶" w:date="2013-07-08T20:36:00Z"/>
          <w:rFonts w:asciiTheme="minorHAnsi" w:eastAsiaTheme="minorEastAsia" w:hAnsiTheme="minorHAnsi" w:cstheme="minorBidi"/>
          <w:noProof/>
        </w:rPr>
      </w:pPr>
      <w:ins w:id="219" w:author="腹黒い茶" w:date="2013-07-08T20:36:00Z">
        <w:r w:rsidRPr="006E7FB9">
          <w:rPr>
            <w:rStyle w:val="af"/>
            <w:noProof/>
          </w:rPr>
          <w:fldChar w:fldCharType="begin"/>
        </w:r>
        <w:r w:rsidRPr="006E7FB9">
          <w:rPr>
            <w:rStyle w:val="af"/>
            <w:noProof/>
          </w:rPr>
          <w:instrText xml:space="preserve"> </w:instrText>
        </w:r>
        <w:r>
          <w:rPr>
            <w:noProof/>
          </w:rPr>
          <w:instrText>HYPERLINK \l "_Toc361079420"</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二節</w:t>
        </w:r>
        <w:r w:rsidRPr="006E7FB9">
          <w:rPr>
            <w:rStyle w:val="af"/>
            <w:rFonts w:hint="eastAsia"/>
            <w:noProof/>
          </w:rPr>
          <w:t xml:space="preserve"> </w:t>
        </w:r>
        <w:r w:rsidRPr="006E7FB9">
          <w:rPr>
            <w:rStyle w:val="af"/>
            <w:rFonts w:hint="eastAsia"/>
            <w:noProof/>
          </w:rPr>
          <w:t>討論</w:t>
        </w:r>
        <w:r>
          <w:rPr>
            <w:noProof/>
            <w:webHidden/>
          </w:rPr>
          <w:tab/>
        </w:r>
        <w:r>
          <w:rPr>
            <w:noProof/>
            <w:webHidden/>
          </w:rPr>
          <w:fldChar w:fldCharType="begin"/>
        </w:r>
        <w:r>
          <w:rPr>
            <w:noProof/>
            <w:webHidden/>
          </w:rPr>
          <w:instrText xml:space="preserve"> PAGEREF _Toc361079420 \h </w:instrText>
        </w:r>
        <w:r>
          <w:rPr>
            <w:noProof/>
            <w:webHidden/>
          </w:rPr>
        </w:r>
      </w:ins>
      <w:r>
        <w:rPr>
          <w:noProof/>
          <w:webHidden/>
        </w:rPr>
        <w:fldChar w:fldCharType="separate"/>
      </w:r>
      <w:ins w:id="220" w:author="腹黒い茶" w:date="2013-07-08T20:36:00Z">
        <w:r>
          <w:rPr>
            <w:noProof/>
            <w:webHidden/>
          </w:rPr>
          <w:t>54</w:t>
        </w:r>
        <w:r>
          <w:rPr>
            <w:noProof/>
            <w:webHidden/>
          </w:rPr>
          <w:fldChar w:fldCharType="end"/>
        </w:r>
        <w:r w:rsidRPr="006E7FB9">
          <w:rPr>
            <w:rStyle w:val="af"/>
            <w:noProof/>
          </w:rPr>
          <w:fldChar w:fldCharType="end"/>
        </w:r>
      </w:ins>
    </w:p>
    <w:p w14:paraId="4643FA4A" w14:textId="77777777" w:rsidR="007D7F2F" w:rsidRDefault="007D7F2F">
      <w:pPr>
        <w:pStyle w:val="31"/>
        <w:rPr>
          <w:ins w:id="221" w:author="腹黒い茶" w:date="2013-07-08T20:36:00Z"/>
          <w:rFonts w:asciiTheme="minorHAnsi" w:hAnsiTheme="minorHAnsi" w:cstheme="minorBidi"/>
          <w:noProof/>
        </w:rPr>
      </w:pPr>
      <w:ins w:id="222" w:author="腹黒い茶" w:date="2013-07-08T20:36:00Z">
        <w:r w:rsidRPr="006E7FB9">
          <w:rPr>
            <w:rStyle w:val="af"/>
            <w:noProof/>
          </w:rPr>
          <w:fldChar w:fldCharType="begin"/>
        </w:r>
        <w:r w:rsidRPr="006E7FB9">
          <w:rPr>
            <w:rStyle w:val="af"/>
            <w:noProof/>
          </w:rPr>
          <w:instrText xml:space="preserve"> </w:instrText>
        </w:r>
        <w:r>
          <w:rPr>
            <w:noProof/>
          </w:rPr>
          <w:instrText>HYPERLINK \l "_Toc361079421"</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壹</w:t>
        </w:r>
        <w:r w:rsidRPr="006E7FB9">
          <w:rPr>
            <w:rStyle w:val="af"/>
            <w:rFonts w:hint="eastAsia"/>
            <w:noProof/>
          </w:rPr>
          <w:t xml:space="preserve"> </w:t>
        </w:r>
        <w:r w:rsidRPr="006E7FB9">
          <w:rPr>
            <w:rStyle w:val="af"/>
            <w:rFonts w:hint="eastAsia"/>
            <w:noProof/>
          </w:rPr>
          <w:t>樣板檔編輯</w:t>
        </w:r>
        <w:r>
          <w:rPr>
            <w:noProof/>
            <w:webHidden/>
          </w:rPr>
          <w:tab/>
        </w:r>
        <w:r>
          <w:rPr>
            <w:noProof/>
            <w:webHidden/>
          </w:rPr>
          <w:fldChar w:fldCharType="begin"/>
        </w:r>
        <w:r>
          <w:rPr>
            <w:noProof/>
            <w:webHidden/>
          </w:rPr>
          <w:instrText xml:space="preserve"> PAGEREF _Toc361079421 \h </w:instrText>
        </w:r>
        <w:r>
          <w:rPr>
            <w:noProof/>
            <w:webHidden/>
          </w:rPr>
        </w:r>
      </w:ins>
      <w:r>
        <w:rPr>
          <w:noProof/>
          <w:webHidden/>
        </w:rPr>
        <w:fldChar w:fldCharType="separate"/>
      </w:r>
      <w:ins w:id="223" w:author="腹黒い茶" w:date="2013-07-08T20:36:00Z">
        <w:r>
          <w:rPr>
            <w:noProof/>
            <w:webHidden/>
          </w:rPr>
          <w:t>54</w:t>
        </w:r>
        <w:r>
          <w:rPr>
            <w:noProof/>
            <w:webHidden/>
          </w:rPr>
          <w:fldChar w:fldCharType="end"/>
        </w:r>
        <w:r w:rsidRPr="006E7FB9">
          <w:rPr>
            <w:rStyle w:val="af"/>
            <w:noProof/>
          </w:rPr>
          <w:fldChar w:fldCharType="end"/>
        </w:r>
      </w:ins>
    </w:p>
    <w:p w14:paraId="38E5D096" w14:textId="77777777" w:rsidR="007D7F2F" w:rsidRDefault="007D7F2F">
      <w:pPr>
        <w:pStyle w:val="31"/>
        <w:rPr>
          <w:ins w:id="224" w:author="腹黒い茶" w:date="2013-07-08T20:36:00Z"/>
          <w:rFonts w:asciiTheme="minorHAnsi" w:hAnsiTheme="minorHAnsi" w:cstheme="minorBidi"/>
          <w:noProof/>
        </w:rPr>
      </w:pPr>
      <w:ins w:id="225" w:author="腹黒い茶" w:date="2013-07-08T20:36:00Z">
        <w:r w:rsidRPr="006E7FB9">
          <w:rPr>
            <w:rStyle w:val="af"/>
            <w:noProof/>
          </w:rPr>
          <w:fldChar w:fldCharType="begin"/>
        </w:r>
        <w:r w:rsidRPr="006E7FB9">
          <w:rPr>
            <w:rStyle w:val="af"/>
            <w:noProof/>
          </w:rPr>
          <w:instrText xml:space="preserve"> </w:instrText>
        </w:r>
        <w:r>
          <w:rPr>
            <w:noProof/>
          </w:rPr>
          <w:instrText>HYPERLINK \l "_Toc361079422"</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貳</w:t>
        </w:r>
        <w:r w:rsidRPr="006E7FB9">
          <w:rPr>
            <w:rStyle w:val="af"/>
            <w:rFonts w:hint="eastAsia"/>
            <w:noProof/>
          </w:rPr>
          <w:t xml:space="preserve"> </w:t>
        </w:r>
        <w:r w:rsidRPr="006E7FB9">
          <w:rPr>
            <w:rStyle w:val="af"/>
            <w:rFonts w:hint="eastAsia"/>
            <w:noProof/>
          </w:rPr>
          <w:t>檢視器存取能力</w:t>
        </w:r>
        <w:r>
          <w:rPr>
            <w:noProof/>
            <w:webHidden/>
          </w:rPr>
          <w:tab/>
        </w:r>
        <w:r>
          <w:rPr>
            <w:noProof/>
            <w:webHidden/>
          </w:rPr>
          <w:fldChar w:fldCharType="begin"/>
        </w:r>
        <w:r>
          <w:rPr>
            <w:noProof/>
            <w:webHidden/>
          </w:rPr>
          <w:instrText xml:space="preserve"> PAGEREF _Toc361079422 \h </w:instrText>
        </w:r>
        <w:r>
          <w:rPr>
            <w:noProof/>
            <w:webHidden/>
          </w:rPr>
        </w:r>
      </w:ins>
      <w:r>
        <w:rPr>
          <w:noProof/>
          <w:webHidden/>
        </w:rPr>
        <w:fldChar w:fldCharType="separate"/>
      </w:r>
      <w:ins w:id="226" w:author="腹黒い茶" w:date="2013-07-08T20:36:00Z">
        <w:r>
          <w:rPr>
            <w:noProof/>
            <w:webHidden/>
          </w:rPr>
          <w:t>58</w:t>
        </w:r>
        <w:r>
          <w:rPr>
            <w:noProof/>
            <w:webHidden/>
          </w:rPr>
          <w:fldChar w:fldCharType="end"/>
        </w:r>
        <w:r w:rsidRPr="006E7FB9">
          <w:rPr>
            <w:rStyle w:val="af"/>
            <w:noProof/>
          </w:rPr>
          <w:fldChar w:fldCharType="end"/>
        </w:r>
      </w:ins>
    </w:p>
    <w:p w14:paraId="637FCCF4" w14:textId="77777777" w:rsidR="007D7F2F" w:rsidRDefault="007D7F2F">
      <w:pPr>
        <w:pStyle w:val="31"/>
        <w:rPr>
          <w:ins w:id="227" w:author="腹黒い茶" w:date="2013-07-08T20:36:00Z"/>
          <w:rFonts w:asciiTheme="minorHAnsi" w:hAnsiTheme="minorHAnsi" w:cstheme="minorBidi"/>
          <w:noProof/>
        </w:rPr>
      </w:pPr>
      <w:ins w:id="228" w:author="腹黒い茶" w:date="2013-07-08T20:36:00Z">
        <w:r w:rsidRPr="006E7FB9">
          <w:rPr>
            <w:rStyle w:val="af"/>
            <w:noProof/>
          </w:rPr>
          <w:fldChar w:fldCharType="begin"/>
        </w:r>
        <w:r w:rsidRPr="006E7FB9">
          <w:rPr>
            <w:rStyle w:val="af"/>
            <w:noProof/>
          </w:rPr>
          <w:instrText xml:space="preserve"> </w:instrText>
        </w:r>
        <w:r>
          <w:rPr>
            <w:noProof/>
          </w:rPr>
          <w:instrText>HYPERLINK \l "_Toc361079423"</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參</w:t>
        </w:r>
        <w:r w:rsidRPr="006E7FB9">
          <w:rPr>
            <w:rStyle w:val="af"/>
            <w:rFonts w:hint="eastAsia"/>
            <w:noProof/>
          </w:rPr>
          <w:t xml:space="preserve"> </w:t>
        </w:r>
        <w:r w:rsidRPr="006E7FB9">
          <w:rPr>
            <w:rStyle w:val="af"/>
            <w:rFonts w:hint="eastAsia"/>
            <w:noProof/>
          </w:rPr>
          <w:t>多個電子病歷檔案讀取與輸出能力</w:t>
        </w:r>
        <w:r>
          <w:rPr>
            <w:noProof/>
            <w:webHidden/>
          </w:rPr>
          <w:tab/>
        </w:r>
        <w:r>
          <w:rPr>
            <w:noProof/>
            <w:webHidden/>
          </w:rPr>
          <w:fldChar w:fldCharType="begin"/>
        </w:r>
        <w:r>
          <w:rPr>
            <w:noProof/>
            <w:webHidden/>
          </w:rPr>
          <w:instrText xml:space="preserve"> PAGEREF _Toc361079423 \h </w:instrText>
        </w:r>
        <w:r>
          <w:rPr>
            <w:noProof/>
            <w:webHidden/>
          </w:rPr>
        </w:r>
      </w:ins>
      <w:r>
        <w:rPr>
          <w:noProof/>
          <w:webHidden/>
        </w:rPr>
        <w:fldChar w:fldCharType="separate"/>
      </w:r>
      <w:ins w:id="229" w:author="腹黒い茶" w:date="2013-07-08T20:36:00Z">
        <w:r>
          <w:rPr>
            <w:noProof/>
            <w:webHidden/>
          </w:rPr>
          <w:t>60</w:t>
        </w:r>
        <w:r>
          <w:rPr>
            <w:noProof/>
            <w:webHidden/>
          </w:rPr>
          <w:fldChar w:fldCharType="end"/>
        </w:r>
        <w:r w:rsidRPr="006E7FB9">
          <w:rPr>
            <w:rStyle w:val="af"/>
            <w:noProof/>
          </w:rPr>
          <w:fldChar w:fldCharType="end"/>
        </w:r>
      </w:ins>
    </w:p>
    <w:p w14:paraId="38E68AE7" w14:textId="77777777" w:rsidR="007D7F2F" w:rsidRDefault="007D7F2F">
      <w:pPr>
        <w:pStyle w:val="31"/>
        <w:rPr>
          <w:ins w:id="230" w:author="腹黒い茶" w:date="2013-07-08T20:36:00Z"/>
          <w:rFonts w:asciiTheme="minorHAnsi" w:hAnsiTheme="minorHAnsi" w:cstheme="minorBidi"/>
          <w:noProof/>
        </w:rPr>
      </w:pPr>
      <w:ins w:id="231" w:author="腹黒い茶" w:date="2013-07-08T20:36:00Z">
        <w:r w:rsidRPr="006E7FB9">
          <w:rPr>
            <w:rStyle w:val="af"/>
            <w:noProof/>
          </w:rPr>
          <w:fldChar w:fldCharType="begin"/>
        </w:r>
        <w:r w:rsidRPr="006E7FB9">
          <w:rPr>
            <w:rStyle w:val="af"/>
            <w:noProof/>
          </w:rPr>
          <w:instrText xml:space="preserve"> </w:instrText>
        </w:r>
        <w:r>
          <w:rPr>
            <w:noProof/>
          </w:rPr>
          <w:instrText>HYPERLINK \l "_Toc361079424"</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肆</w:t>
        </w:r>
        <w:r w:rsidRPr="006E7FB9">
          <w:rPr>
            <w:rStyle w:val="af"/>
            <w:rFonts w:hint="eastAsia"/>
            <w:noProof/>
          </w:rPr>
          <w:t xml:space="preserve"> </w:t>
        </w:r>
        <w:r w:rsidRPr="006E7FB9">
          <w:rPr>
            <w:rStyle w:val="af"/>
            <w:rFonts w:hint="eastAsia"/>
            <w:noProof/>
          </w:rPr>
          <w:t>技術與工具差異比較</w:t>
        </w:r>
        <w:r>
          <w:rPr>
            <w:noProof/>
            <w:webHidden/>
          </w:rPr>
          <w:tab/>
        </w:r>
        <w:r>
          <w:rPr>
            <w:noProof/>
            <w:webHidden/>
          </w:rPr>
          <w:fldChar w:fldCharType="begin"/>
        </w:r>
        <w:r>
          <w:rPr>
            <w:noProof/>
            <w:webHidden/>
          </w:rPr>
          <w:instrText xml:space="preserve"> PAGEREF _Toc361079424 \h </w:instrText>
        </w:r>
        <w:r>
          <w:rPr>
            <w:noProof/>
            <w:webHidden/>
          </w:rPr>
        </w:r>
      </w:ins>
      <w:r>
        <w:rPr>
          <w:noProof/>
          <w:webHidden/>
        </w:rPr>
        <w:fldChar w:fldCharType="separate"/>
      </w:r>
      <w:ins w:id="232" w:author="腹黒い茶" w:date="2013-07-08T20:36:00Z">
        <w:r>
          <w:rPr>
            <w:noProof/>
            <w:webHidden/>
          </w:rPr>
          <w:t>62</w:t>
        </w:r>
        <w:r>
          <w:rPr>
            <w:noProof/>
            <w:webHidden/>
          </w:rPr>
          <w:fldChar w:fldCharType="end"/>
        </w:r>
        <w:r w:rsidRPr="006E7FB9">
          <w:rPr>
            <w:rStyle w:val="af"/>
            <w:noProof/>
          </w:rPr>
          <w:fldChar w:fldCharType="end"/>
        </w:r>
      </w:ins>
    </w:p>
    <w:p w14:paraId="7F6B86B9" w14:textId="77777777" w:rsidR="007D7F2F" w:rsidRDefault="007D7F2F">
      <w:pPr>
        <w:pStyle w:val="31"/>
        <w:rPr>
          <w:ins w:id="233" w:author="腹黒い茶" w:date="2013-07-08T20:36:00Z"/>
          <w:rFonts w:asciiTheme="minorHAnsi" w:hAnsiTheme="minorHAnsi" w:cstheme="minorBidi"/>
          <w:noProof/>
        </w:rPr>
      </w:pPr>
      <w:ins w:id="234" w:author="腹黒い茶" w:date="2013-07-08T20:36:00Z">
        <w:r w:rsidRPr="006E7FB9">
          <w:rPr>
            <w:rStyle w:val="af"/>
            <w:noProof/>
          </w:rPr>
          <w:fldChar w:fldCharType="begin"/>
        </w:r>
        <w:r w:rsidRPr="006E7FB9">
          <w:rPr>
            <w:rStyle w:val="af"/>
            <w:noProof/>
          </w:rPr>
          <w:instrText xml:space="preserve"> </w:instrText>
        </w:r>
        <w:r>
          <w:rPr>
            <w:noProof/>
          </w:rPr>
          <w:instrText>HYPERLINK \l "_Toc361079425"</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伍</w:t>
        </w:r>
        <w:r w:rsidRPr="006E7FB9">
          <w:rPr>
            <w:rStyle w:val="af"/>
            <w:rFonts w:hint="eastAsia"/>
            <w:noProof/>
          </w:rPr>
          <w:t xml:space="preserve"> </w:t>
        </w:r>
        <w:r w:rsidRPr="006E7FB9">
          <w:rPr>
            <w:rStyle w:val="af"/>
            <w:rFonts w:hint="eastAsia"/>
            <w:noProof/>
          </w:rPr>
          <w:t>坊間雲端平台比較</w:t>
        </w:r>
        <w:r>
          <w:rPr>
            <w:noProof/>
            <w:webHidden/>
          </w:rPr>
          <w:tab/>
        </w:r>
        <w:r>
          <w:rPr>
            <w:noProof/>
            <w:webHidden/>
          </w:rPr>
          <w:fldChar w:fldCharType="begin"/>
        </w:r>
        <w:r>
          <w:rPr>
            <w:noProof/>
            <w:webHidden/>
          </w:rPr>
          <w:instrText xml:space="preserve"> PAGEREF _Toc361079425 \h </w:instrText>
        </w:r>
        <w:r>
          <w:rPr>
            <w:noProof/>
            <w:webHidden/>
          </w:rPr>
        </w:r>
      </w:ins>
      <w:r>
        <w:rPr>
          <w:noProof/>
          <w:webHidden/>
        </w:rPr>
        <w:fldChar w:fldCharType="separate"/>
      </w:r>
      <w:ins w:id="235" w:author="腹黒い茶" w:date="2013-07-08T20:36:00Z">
        <w:r>
          <w:rPr>
            <w:noProof/>
            <w:webHidden/>
          </w:rPr>
          <w:t>63</w:t>
        </w:r>
        <w:r>
          <w:rPr>
            <w:noProof/>
            <w:webHidden/>
          </w:rPr>
          <w:fldChar w:fldCharType="end"/>
        </w:r>
        <w:r w:rsidRPr="006E7FB9">
          <w:rPr>
            <w:rStyle w:val="af"/>
            <w:noProof/>
          </w:rPr>
          <w:fldChar w:fldCharType="end"/>
        </w:r>
      </w:ins>
    </w:p>
    <w:p w14:paraId="5B1C59FF" w14:textId="77777777" w:rsidR="007D7F2F" w:rsidRDefault="007D7F2F">
      <w:pPr>
        <w:pStyle w:val="31"/>
        <w:rPr>
          <w:ins w:id="236" w:author="腹黒い茶" w:date="2013-07-08T20:36:00Z"/>
          <w:rFonts w:asciiTheme="minorHAnsi" w:hAnsiTheme="minorHAnsi" w:cstheme="minorBidi"/>
          <w:noProof/>
        </w:rPr>
      </w:pPr>
      <w:ins w:id="237" w:author="腹黒い茶" w:date="2013-07-08T20:36:00Z">
        <w:r w:rsidRPr="006E7FB9">
          <w:rPr>
            <w:rStyle w:val="af"/>
            <w:noProof/>
          </w:rPr>
          <w:fldChar w:fldCharType="begin"/>
        </w:r>
        <w:r w:rsidRPr="006E7FB9">
          <w:rPr>
            <w:rStyle w:val="af"/>
            <w:noProof/>
          </w:rPr>
          <w:instrText xml:space="preserve"> </w:instrText>
        </w:r>
        <w:r>
          <w:rPr>
            <w:noProof/>
          </w:rPr>
          <w:instrText>HYPERLINK \l "_Toc361079426"</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陸</w:t>
        </w:r>
        <w:r w:rsidRPr="006E7FB9">
          <w:rPr>
            <w:rStyle w:val="af"/>
            <w:noProof/>
          </w:rPr>
          <w:t xml:space="preserve"> XML</w:t>
        </w:r>
        <w:r w:rsidRPr="006E7FB9">
          <w:rPr>
            <w:rStyle w:val="af"/>
            <w:rFonts w:hint="eastAsia"/>
            <w:noProof/>
          </w:rPr>
          <w:t>、</w:t>
        </w:r>
        <w:r w:rsidRPr="006E7FB9">
          <w:rPr>
            <w:rStyle w:val="af"/>
            <w:noProof/>
          </w:rPr>
          <w:t>XSL</w:t>
        </w:r>
        <w:r w:rsidRPr="006E7FB9">
          <w:rPr>
            <w:rStyle w:val="af"/>
            <w:rFonts w:hint="eastAsia"/>
            <w:noProof/>
          </w:rPr>
          <w:t>與</w:t>
        </w:r>
        <w:r w:rsidRPr="006E7FB9">
          <w:rPr>
            <w:rStyle w:val="af"/>
            <w:noProof/>
          </w:rPr>
          <w:t>HTML5</w:t>
        </w:r>
        <w:r w:rsidRPr="006E7FB9">
          <w:rPr>
            <w:rStyle w:val="af"/>
            <w:rFonts w:hint="eastAsia"/>
            <w:noProof/>
          </w:rPr>
          <w:t>、</w:t>
        </w:r>
        <w:r w:rsidRPr="006E7FB9">
          <w:rPr>
            <w:rStyle w:val="af"/>
            <w:noProof/>
          </w:rPr>
          <w:t>JavaScript</w:t>
        </w:r>
        <w:r w:rsidRPr="006E7FB9">
          <w:rPr>
            <w:rStyle w:val="af"/>
            <w:rFonts w:hint="eastAsia"/>
            <w:noProof/>
          </w:rPr>
          <w:t>套表技術比較</w:t>
        </w:r>
        <w:r>
          <w:rPr>
            <w:noProof/>
            <w:webHidden/>
          </w:rPr>
          <w:tab/>
        </w:r>
        <w:r>
          <w:rPr>
            <w:noProof/>
            <w:webHidden/>
          </w:rPr>
          <w:fldChar w:fldCharType="begin"/>
        </w:r>
        <w:r>
          <w:rPr>
            <w:noProof/>
            <w:webHidden/>
          </w:rPr>
          <w:instrText xml:space="preserve"> PAGEREF _Toc361079426 \h </w:instrText>
        </w:r>
        <w:r>
          <w:rPr>
            <w:noProof/>
            <w:webHidden/>
          </w:rPr>
        </w:r>
      </w:ins>
      <w:r>
        <w:rPr>
          <w:noProof/>
          <w:webHidden/>
        </w:rPr>
        <w:fldChar w:fldCharType="separate"/>
      </w:r>
      <w:ins w:id="238" w:author="腹黒い茶" w:date="2013-07-08T20:36:00Z">
        <w:r>
          <w:rPr>
            <w:noProof/>
            <w:webHidden/>
          </w:rPr>
          <w:t>66</w:t>
        </w:r>
        <w:r>
          <w:rPr>
            <w:noProof/>
            <w:webHidden/>
          </w:rPr>
          <w:fldChar w:fldCharType="end"/>
        </w:r>
        <w:r w:rsidRPr="006E7FB9">
          <w:rPr>
            <w:rStyle w:val="af"/>
            <w:noProof/>
          </w:rPr>
          <w:fldChar w:fldCharType="end"/>
        </w:r>
      </w:ins>
    </w:p>
    <w:p w14:paraId="69B56FF7" w14:textId="77777777" w:rsidR="007D7F2F" w:rsidRDefault="007D7F2F">
      <w:pPr>
        <w:pStyle w:val="21"/>
        <w:tabs>
          <w:tab w:val="right" w:leader="dot" w:pos="9628"/>
        </w:tabs>
        <w:ind w:left="560"/>
        <w:rPr>
          <w:ins w:id="239" w:author="腹黒い茶" w:date="2013-07-08T20:36:00Z"/>
          <w:rFonts w:asciiTheme="minorHAnsi" w:eastAsiaTheme="minorEastAsia" w:hAnsiTheme="minorHAnsi" w:cstheme="minorBidi"/>
          <w:noProof/>
        </w:rPr>
      </w:pPr>
      <w:ins w:id="240" w:author="腹黒い茶" w:date="2013-07-08T20:36:00Z">
        <w:r w:rsidRPr="006E7FB9">
          <w:rPr>
            <w:rStyle w:val="af"/>
            <w:noProof/>
          </w:rPr>
          <w:fldChar w:fldCharType="begin"/>
        </w:r>
        <w:r w:rsidRPr="006E7FB9">
          <w:rPr>
            <w:rStyle w:val="af"/>
            <w:noProof/>
          </w:rPr>
          <w:instrText xml:space="preserve"> </w:instrText>
        </w:r>
        <w:r>
          <w:rPr>
            <w:noProof/>
          </w:rPr>
          <w:instrText>HYPERLINK \l "_Toc361079427"</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三節</w:t>
        </w:r>
        <w:r w:rsidRPr="006E7FB9">
          <w:rPr>
            <w:rStyle w:val="af"/>
            <w:rFonts w:hint="eastAsia"/>
            <w:noProof/>
          </w:rPr>
          <w:t xml:space="preserve"> </w:t>
        </w:r>
        <w:r w:rsidRPr="006E7FB9">
          <w:rPr>
            <w:rStyle w:val="af"/>
            <w:rFonts w:hint="eastAsia"/>
            <w:noProof/>
          </w:rPr>
          <w:t>系統評估</w:t>
        </w:r>
        <w:r>
          <w:rPr>
            <w:noProof/>
            <w:webHidden/>
          </w:rPr>
          <w:tab/>
        </w:r>
        <w:r>
          <w:rPr>
            <w:noProof/>
            <w:webHidden/>
          </w:rPr>
          <w:fldChar w:fldCharType="begin"/>
        </w:r>
        <w:r>
          <w:rPr>
            <w:noProof/>
            <w:webHidden/>
          </w:rPr>
          <w:instrText xml:space="preserve"> PAGEREF _Toc361079427 \h </w:instrText>
        </w:r>
        <w:r>
          <w:rPr>
            <w:noProof/>
            <w:webHidden/>
          </w:rPr>
        </w:r>
      </w:ins>
      <w:r>
        <w:rPr>
          <w:noProof/>
          <w:webHidden/>
        </w:rPr>
        <w:fldChar w:fldCharType="separate"/>
      </w:r>
      <w:ins w:id="241" w:author="腹黒い茶" w:date="2013-07-08T20:36:00Z">
        <w:r>
          <w:rPr>
            <w:noProof/>
            <w:webHidden/>
          </w:rPr>
          <w:t>69</w:t>
        </w:r>
        <w:r>
          <w:rPr>
            <w:noProof/>
            <w:webHidden/>
          </w:rPr>
          <w:fldChar w:fldCharType="end"/>
        </w:r>
        <w:r w:rsidRPr="006E7FB9">
          <w:rPr>
            <w:rStyle w:val="af"/>
            <w:noProof/>
          </w:rPr>
          <w:fldChar w:fldCharType="end"/>
        </w:r>
      </w:ins>
    </w:p>
    <w:p w14:paraId="709538E2" w14:textId="77777777" w:rsidR="007D7F2F" w:rsidRDefault="007D7F2F">
      <w:pPr>
        <w:pStyle w:val="21"/>
        <w:tabs>
          <w:tab w:val="right" w:leader="dot" w:pos="9628"/>
        </w:tabs>
        <w:ind w:left="560"/>
        <w:rPr>
          <w:ins w:id="242" w:author="腹黒い茶" w:date="2013-07-08T20:36:00Z"/>
          <w:rFonts w:asciiTheme="minorHAnsi" w:eastAsiaTheme="minorEastAsia" w:hAnsiTheme="minorHAnsi" w:cstheme="minorBidi"/>
          <w:noProof/>
        </w:rPr>
      </w:pPr>
      <w:ins w:id="243" w:author="腹黒い茶" w:date="2013-07-08T20:36:00Z">
        <w:r w:rsidRPr="006E7FB9">
          <w:rPr>
            <w:rStyle w:val="af"/>
            <w:noProof/>
          </w:rPr>
          <w:fldChar w:fldCharType="begin"/>
        </w:r>
        <w:r w:rsidRPr="006E7FB9">
          <w:rPr>
            <w:rStyle w:val="af"/>
            <w:noProof/>
          </w:rPr>
          <w:instrText xml:space="preserve"> </w:instrText>
        </w:r>
        <w:r>
          <w:rPr>
            <w:noProof/>
          </w:rPr>
          <w:instrText>HYPERLINK \l "_Toc361079428"</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四節</w:t>
        </w:r>
        <w:r w:rsidRPr="006E7FB9">
          <w:rPr>
            <w:rStyle w:val="af"/>
            <w:rFonts w:hint="eastAsia"/>
            <w:noProof/>
          </w:rPr>
          <w:t xml:space="preserve"> </w:t>
        </w:r>
        <w:r w:rsidRPr="006E7FB9">
          <w:rPr>
            <w:rStyle w:val="af"/>
            <w:rFonts w:hint="eastAsia"/>
            <w:noProof/>
          </w:rPr>
          <w:t>研究限制</w:t>
        </w:r>
        <w:r>
          <w:rPr>
            <w:noProof/>
            <w:webHidden/>
          </w:rPr>
          <w:tab/>
        </w:r>
        <w:r>
          <w:rPr>
            <w:noProof/>
            <w:webHidden/>
          </w:rPr>
          <w:fldChar w:fldCharType="begin"/>
        </w:r>
        <w:r>
          <w:rPr>
            <w:noProof/>
            <w:webHidden/>
          </w:rPr>
          <w:instrText xml:space="preserve"> PAGEREF _Toc361079428 \h </w:instrText>
        </w:r>
        <w:r>
          <w:rPr>
            <w:noProof/>
            <w:webHidden/>
          </w:rPr>
        </w:r>
      </w:ins>
      <w:r>
        <w:rPr>
          <w:noProof/>
          <w:webHidden/>
        </w:rPr>
        <w:fldChar w:fldCharType="separate"/>
      </w:r>
      <w:ins w:id="244" w:author="腹黒い茶" w:date="2013-07-08T20:36:00Z">
        <w:r>
          <w:rPr>
            <w:noProof/>
            <w:webHidden/>
          </w:rPr>
          <w:t>75</w:t>
        </w:r>
        <w:r>
          <w:rPr>
            <w:noProof/>
            <w:webHidden/>
          </w:rPr>
          <w:fldChar w:fldCharType="end"/>
        </w:r>
        <w:r w:rsidRPr="006E7FB9">
          <w:rPr>
            <w:rStyle w:val="af"/>
            <w:noProof/>
          </w:rPr>
          <w:fldChar w:fldCharType="end"/>
        </w:r>
      </w:ins>
    </w:p>
    <w:p w14:paraId="27B4345C" w14:textId="77777777" w:rsidR="007D7F2F" w:rsidRDefault="007D7F2F">
      <w:pPr>
        <w:pStyle w:val="11"/>
        <w:rPr>
          <w:ins w:id="245" w:author="腹黒い茶" w:date="2013-07-08T20:36:00Z"/>
          <w:rFonts w:asciiTheme="minorHAnsi" w:eastAsiaTheme="minorEastAsia" w:hAnsiTheme="minorHAnsi" w:cstheme="minorBidi"/>
        </w:rPr>
      </w:pPr>
      <w:ins w:id="246" w:author="腹黒い茶" w:date="2013-07-08T20:36:00Z">
        <w:r w:rsidRPr="006E7FB9">
          <w:rPr>
            <w:rStyle w:val="af"/>
          </w:rPr>
          <w:fldChar w:fldCharType="begin"/>
        </w:r>
        <w:r w:rsidRPr="006E7FB9">
          <w:rPr>
            <w:rStyle w:val="af"/>
          </w:rPr>
          <w:instrText xml:space="preserve"> </w:instrText>
        </w:r>
        <w:r>
          <w:instrText>HYPERLINK \l "_Toc361079429"</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第伍章</w:t>
        </w:r>
        <w:r w:rsidRPr="006E7FB9">
          <w:rPr>
            <w:rStyle w:val="af"/>
            <w:rFonts w:hint="eastAsia"/>
          </w:rPr>
          <w:t xml:space="preserve"> </w:t>
        </w:r>
        <w:r w:rsidRPr="006E7FB9">
          <w:rPr>
            <w:rStyle w:val="af"/>
            <w:rFonts w:hint="eastAsia"/>
          </w:rPr>
          <w:t>結論與建議</w:t>
        </w:r>
        <w:r>
          <w:rPr>
            <w:webHidden/>
          </w:rPr>
          <w:tab/>
        </w:r>
        <w:r>
          <w:rPr>
            <w:webHidden/>
          </w:rPr>
          <w:fldChar w:fldCharType="begin"/>
        </w:r>
        <w:r>
          <w:rPr>
            <w:webHidden/>
          </w:rPr>
          <w:instrText xml:space="preserve"> PAGEREF _Toc361079429 \h </w:instrText>
        </w:r>
        <w:r>
          <w:rPr>
            <w:webHidden/>
          </w:rPr>
        </w:r>
      </w:ins>
      <w:r>
        <w:rPr>
          <w:webHidden/>
        </w:rPr>
        <w:fldChar w:fldCharType="separate"/>
      </w:r>
      <w:ins w:id="247" w:author="腹黒い茶" w:date="2013-07-08T20:36:00Z">
        <w:r>
          <w:rPr>
            <w:webHidden/>
          </w:rPr>
          <w:t>76</w:t>
        </w:r>
        <w:r>
          <w:rPr>
            <w:webHidden/>
          </w:rPr>
          <w:fldChar w:fldCharType="end"/>
        </w:r>
        <w:r w:rsidRPr="006E7FB9">
          <w:rPr>
            <w:rStyle w:val="af"/>
          </w:rPr>
          <w:fldChar w:fldCharType="end"/>
        </w:r>
      </w:ins>
    </w:p>
    <w:p w14:paraId="47496372" w14:textId="77777777" w:rsidR="007D7F2F" w:rsidRDefault="007D7F2F">
      <w:pPr>
        <w:pStyle w:val="21"/>
        <w:tabs>
          <w:tab w:val="right" w:leader="dot" w:pos="9628"/>
        </w:tabs>
        <w:ind w:left="560"/>
        <w:rPr>
          <w:ins w:id="248" w:author="腹黒い茶" w:date="2013-07-08T20:36:00Z"/>
          <w:rFonts w:asciiTheme="minorHAnsi" w:eastAsiaTheme="minorEastAsia" w:hAnsiTheme="minorHAnsi" w:cstheme="minorBidi"/>
          <w:noProof/>
        </w:rPr>
      </w:pPr>
      <w:ins w:id="249" w:author="腹黒い茶" w:date="2013-07-08T20:36:00Z">
        <w:r w:rsidRPr="006E7FB9">
          <w:rPr>
            <w:rStyle w:val="af"/>
            <w:noProof/>
          </w:rPr>
          <w:fldChar w:fldCharType="begin"/>
        </w:r>
        <w:r w:rsidRPr="006E7FB9">
          <w:rPr>
            <w:rStyle w:val="af"/>
            <w:noProof/>
          </w:rPr>
          <w:instrText xml:space="preserve"> </w:instrText>
        </w:r>
        <w:r>
          <w:rPr>
            <w:noProof/>
          </w:rPr>
          <w:instrText>HYPERLINK \l "_Toc361079430"</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一節</w:t>
        </w:r>
        <w:r w:rsidRPr="006E7FB9">
          <w:rPr>
            <w:rStyle w:val="af"/>
            <w:rFonts w:hint="eastAsia"/>
            <w:noProof/>
          </w:rPr>
          <w:t xml:space="preserve"> </w:t>
        </w:r>
        <w:r w:rsidRPr="006E7FB9">
          <w:rPr>
            <w:rStyle w:val="af"/>
            <w:rFonts w:hint="eastAsia"/>
            <w:noProof/>
          </w:rPr>
          <w:t>結論</w:t>
        </w:r>
        <w:r>
          <w:rPr>
            <w:noProof/>
            <w:webHidden/>
          </w:rPr>
          <w:tab/>
        </w:r>
        <w:r>
          <w:rPr>
            <w:noProof/>
            <w:webHidden/>
          </w:rPr>
          <w:fldChar w:fldCharType="begin"/>
        </w:r>
        <w:r>
          <w:rPr>
            <w:noProof/>
            <w:webHidden/>
          </w:rPr>
          <w:instrText xml:space="preserve"> PAGEREF _Toc361079430 \h </w:instrText>
        </w:r>
        <w:r>
          <w:rPr>
            <w:noProof/>
            <w:webHidden/>
          </w:rPr>
        </w:r>
      </w:ins>
      <w:r>
        <w:rPr>
          <w:noProof/>
          <w:webHidden/>
        </w:rPr>
        <w:fldChar w:fldCharType="separate"/>
      </w:r>
      <w:ins w:id="250" w:author="腹黒い茶" w:date="2013-07-08T20:36:00Z">
        <w:r>
          <w:rPr>
            <w:noProof/>
            <w:webHidden/>
          </w:rPr>
          <w:t>76</w:t>
        </w:r>
        <w:r>
          <w:rPr>
            <w:noProof/>
            <w:webHidden/>
          </w:rPr>
          <w:fldChar w:fldCharType="end"/>
        </w:r>
        <w:r w:rsidRPr="006E7FB9">
          <w:rPr>
            <w:rStyle w:val="af"/>
            <w:noProof/>
          </w:rPr>
          <w:fldChar w:fldCharType="end"/>
        </w:r>
      </w:ins>
    </w:p>
    <w:p w14:paraId="6578E4D4" w14:textId="77777777" w:rsidR="007D7F2F" w:rsidRDefault="007D7F2F">
      <w:pPr>
        <w:pStyle w:val="21"/>
        <w:tabs>
          <w:tab w:val="right" w:leader="dot" w:pos="9628"/>
        </w:tabs>
        <w:ind w:left="560"/>
        <w:rPr>
          <w:ins w:id="251" w:author="腹黒い茶" w:date="2013-07-08T20:36:00Z"/>
          <w:rFonts w:asciiTheme="minorHAnsi" w:eastAsiaTheme="minorEastAsia" w:hAnsiTheme="minorHAnsi" w:cstheme="minorBidi"/>
          <w:noProof/>
        </w:rPr>
      </w:pPr>
      <w:ins w:id="252" w:author="腹黒い茶" w:date="2013-07-08T20:36:00Z">
        <w:r w:rsidRPr="006E7FB9">
          <w:rPr>
            <w:rStyle w:val="af"/>
            <w:noProof/>
          </w:rPr>
          <w:fldChar w:fldCharType="begin"/>
        </w:r>
        <w:r w:rsidRPr="006E7FB9">
          <w:rPr>
            <w:rStyle w:val="af"/>
            <w:noProof/>
          </w:rPr>
          <w:instrText xml:space="preserve"> </w:instrText>
        </w:r>
        <w:r>
          <w:rPr>
            <w:noProof/>
          </w:rPr>
          <w:instrText>HYPERLINK \l "_Toc361079431"</w:instrText>
        </w:r>
        <w:r w:rsidRPr="006E7FB9">
          <w:rPr>
            <w:rStyle w:val="af"/>
            <w:noProof/>
          </w:rPr>
          <w:instrText xml:space="preserve"> </w:instrText>
        </w:r>
        <w:r w:rsidRPr="006E7FB9">
          <w:rPr>
            <w:rStyle w:val="af"/>
            <w:noProof/>
          </w:rPr>
        </w:r>
        <w:r w:rsidRPr="006E7FB9">
          <w:rPr>
            <w:rStyle w:val="af"/>
            <w:noProof/>
          </w:rPr>
          <w:fldChar w:fldCharType="separate"/>
        </w:r>
        <w:r w:rsidRPr="006E7FB9">
          <w:rPr>
            <w:rStyle w:val="af"/>
            <w:rFonts w:hint="eastAsia"/>
            <w:noProof/>
          </w:rPr>
          <w:t>第二節</w:t>
        </w:r>
        <w:r w:rsidRPr="006E7FB9">
          <w:rPr>
            <w:rStyle w:val="af"/>
            <w:rFonts w:hint="eastAsia"/>
            <w:noProof/>
          </w:rPr>
          <w:t xml:space="preserve"> </w:t>
        </w:r>
        <w:r w:rsidRPr="006E7FB9">
          <w:rPr>
            <w:rStyle w:val="af"/>
            <w:rFonts w:hint="eastAsia"/>
            <w:noProof/>
          </w:rPr>
          <w:t>未來努力方向</w:t>
        </w:r>
        <w:r>
          <w:rPr>
            <w:noProof/>
            <w:webHidden/>
          </w:rPr>
          <w:tab/>
        </w:r>
        <w:r>
          <w:rPr>
            <w:noProof/>
            <w:webHidden/>
          </w:rPr>
          <w:fldChar w:fldCharType="begin"/>
        </w:r>
        <w:r>
          <w:rPr>
            <w:noProof/>
            <w:webHidden/>
          </w:rPr>
          <w:instrText xml:space="preserve"> PAGEREF _Toc361079431 \h </w:instrText>
        </w:r>
        <w:r>
          <w:rPr>
            <w:noProof/>
            <w:webHidden/>
          </w:rPr>
        </w:r>
      </w:ins>
      <w:r>
        <w:rPr>
          <w:noProof/>
          <w:webHidden/>
        </w:rPr>
        <w:fldChar w:fldCharType="separate"/>
      </w:r>
      <w:ins w:id="253" w:author="腹黒い茶" w:date="2013-07-08T20:36:00Z">
        <w:r>
          <w:rPr>
            <w:noProof/>
            <w:webHidden/>
          </w:rPr>
          <w:t>77</w:t>
        </w:r>
        <w:r>
          <w:rPr>
            <w:noProof/>
            <w:webHidden/>
          </w:rPr>
          <w:fldChar w:fldCharType="end"/>
        </w:r>
        <w:r w:rsidRPr="006E7FB9">
          <w:rPr>
            <w:rStyle w:val="af"/>
            <w:noProof/>
          </w:rPr>
          <w:fldChar w:fldCharType="end"/>
        </w:r>
      </w:ins>
    </w:p>
    <w:p w14:paraId="69EF7FBD" w14:textId="77777777" w:rsidR="007D7F2F" w:rsidRDefault="007D7F2F">
      <w:pPr>
        <w:pStyle w:val="11"/>
        <w:rPr>
          <w:ins w:id="254" w:author="腹黒い茶" w:date="2013-07-08T20:36:00Z"/>
          <w:rFonts w:asciiTheme="minorHAnsi" w:eastAsiaTheme="minorEastAsia" w:hAnsiTheme="minorHAnsi" w:cstheme="minorBidi"/>
        </w:rPr>
      </w:pPr>
      <w:ins w:id="255" w:author="腹黒い茶" w:date="2013-07-08T20:36:00Z">
        <w:r w:rsidRPr="006E7FB9">
          <w:rPr>
            <w:rStyle w:val="af"/>
          </w:rPr>
          <w:fldChar w:fldCharType="begin"/>
        </w:r>
        <w:r w:rsidRPr="006E7FB9">
          <w:rPr>
            <w:rStyle w:val="af"/>
          </w:rPr>
          <w:instrText xml:space="preserve"> </w:instrText>
        </w:r>
        <w:r>
          <w:instrText>HYPERLINK \l "_Toc361079432"</w:instrText>
        </w:r>
        <w:r w:rsidRPr="006E7FB9">
          <w:rPr>
            <w:rStyle w:val="af"/>
          </w:rPr>
          <w:instrText xml:space="preserve"> </w:instrText>
        </w:r>
        <w:r w:rsidRPr="006E7FB9">
          <w:rPr>
            <w:rStyle w:val="af"/>
          </w:rPr>
        </w:r>
        <w:r w:rsidRPr="006E7FB9">
          <w:rPr>
            <w:rStyle w:val="af"/>
          </w:rPr>
          <w:fldChar w:fldCharType="separate"/>
        </w:r>
        <w:r w:rsidRPr="006E7FB9">
          <w:rPr>
            <w:rStyle w:val="af"/>
            <w:rFonts w:hint="eastAsia"/>
          </w:rPr>
          <w:t>第陸章</w:t>
        </w:r>
        <w:r w:rsidRPr="006E7FB9">
          <w:rPr>
            <w:rStyle w:val="af"/>
            <w:rFonts w:hint="eastAsia"/>
          </w:rPr>
          <w:t xml:space="preserve"> </w:t>
        </w:r>
        <w:r w:rsidRPr="006E7FB9">
          <w:rPr>
            <w:rStyle w:val="af"/>
            <w:rFonts w:hint="eastAsia"/>
          </w:rPr>
          <w:t>參考文獻</w:t>
        </w:r>
        <w:r>
          <w:rPr>
            <w:webHidden/>
          </w:rPr>
          <w:tab/>
        </w:r>
        <w:r>
          <w:rPr>
            <w:webHidden/>
          </w:rPr>
          <w:fldChar w:fldCharType="begin"/>
        </w:r>
        <w:r>
          <w:rPr>
            <w:webHidden/>
          </w:rPr>
          <w:instrText xml:space="preserve"> PAGEREF _Toc361079432 \h </w:instrText>
        </w:r>
        <w:r>
          <w:rPr>
            <w:webHidden/>
          </w:rPr>
        </w:r>
      </w:ins>
      <w:r>
        <w:rPr>
          <w:webHidden/>
        </w:rPr>
        <w:fldChar w:fldCharType="separate"/>
      </w:r>
      <w:ins w:id="256" w:author="腹黒い茶" w:date="2013-07-08T20:36:00Z">
        <w:r>
          <w:rPr>
            <w:webHidden/>
          </w:rPr>
          <w:t>78</w:t>
        </w:r>
        <w:r>
          <w:rPr>
            <w:webHidden/>
          </w:rPr>
          <w:fldChar w:fldCharType="end"/>
        </w:r>
        <w:r w:rsidRPr="006E7FB9">
          <w:rPr>
            <w:rStyle w:val="af"/>
          </w:rPr>
          <w:fldChar w:fldCharType="end"/>
        </w:r>
      </w:ins>
    </w:p>
    <w:p w14:paraId="66329904" w14:textId="77777777" w:rsidR="00A24B75" w:rsidDel="007D7F2F" w:rsidRDefault="00A24B75">
      <w:pPr>
        <w:pStyle w:val="11"/>
        <w:rPr>
          <w:ins w:id="257" w:author="Haraguroicha Hsu" w:date="2013-07-07T20:12:00Z"/>
          <w:del w:id="258" w:author="腹黒い茶" w:date="2013-07-08T20:34:00Z"/>
          <w:rFonts w:asciiTheme="minorHAnsi" w:eastAsiaTheme="minorEastAsia" w:hAnsiTheme="minorHAnsi" w:cstheme="minorBidi"/>
          <w:szCs w:val="24"/>
        </w:rPr>
      </w:pPr>
      <w:ins w:id="259" w:author="Haraguroicha Hsu" w:date="2013-07-07T20:12:00Z">
        <w:del w:id="260" w:author="腹黒い茶" w:date="2013-07-08T20:34:00Z">
          <w:r w:rsidDel="007D7F2F">
            <w:rPr>
              <w:rFonts w:hint="eastAsia"/>
            </w:rPr>
            <w:delText>審查核定書</w:delText>
          </w:r>
          <w:r w:rsidDel="007D7F2F">
            <w:tab/>
            <w:delText>I</w:delText>
          </w:r>
        </w:del>
      </w:ins>
    </w:p>
    <w:p w14:paraId="3E250E23" w14:textId="77777777" w:rsidR="00A24B75" w:rsidDel="007D7F2F" w:rsidRDefault="00A24B75">
      <w:pPr>
        <w:pStyle w:val="11"/>
        <w:rPr>
          <w:ins w:id="261" w:author="Haraguroicha Hsu" w:date="2013-07-07T20:12:00Z"/>
          <w:del w:id="262" w:author="腹黒い茶" w:date="2013-07-08T20:34:00Z"/>
          <w:rFonts w:asciiTheme="minorHAnsi" w:eastAsiaTheme="minorEastAsia" w:hAnsiTheme="minorHAnsi" w:cstheme="minorBidi"/>
          <w:szCs w:val="24"/>
        </w:rPr>
      </w:pPr>
      <w:ins w:id="263" w:author="Haraguroicha Hsu" w:date="2013-07-07T20:12:00Z">
        <w:del w:id="264" w:author="腹黒い茶" w:date="2013-07-08T20:34:00Z">
          <w:r w:rsidDel="007D7F2F">
            <w:rPr>
              <w:rFonts w:hint="eastAsia"/>
            </w:rPr>
            <w:delText>誌謝</w:delText>
          </w:r>
          <w:r w:rsidDel="007D7F2F">
            <w:tab/>
            <w:delText>II</w:delText>
          </w:r>
        </w:del>
      </w:ins>
    </w:p>
    <w:p w14:paraId="2E9C2CD5" w14:textId="77777777" w:rsidR="00A24B75" w:rsidDel="007D7F2F" w:rsidRDefault="00A24B75">
      <w:pPr>
        <w:pStyle w:val="11"/>
        <w:rPr>
          <w:ins w:id="265" w:author="Haraguroicha Hsu" w:date="2013-07-07T20:12:00Z"/>
          <w:del w:id="266" w:author="腹黒い茶" w:date="2013-07-08T20:34:00Z"/>
          <w:rFonts w:asciiTheme="minorHAnsi" w:eastAsiaTheme="minorEastAsia" w:hAnsiTheme="minorHAnsi" w:cstheme="minorBidi"/>
          <w:szCs w:val="24"/>
        </w:rPr>
      </w:pPr>
      <w:ins w:id="267" w:author="Haraguroicha Hsu" w:date="2013-07-07T20:12:00Z">
        <w:del w:id="268" w:author="腹黒い茶" w:date="2013-07-08T20:34:00Z">
          <w:r w:rsidDel="007D7F2F">
            <w:rPr>
              <w:rFonts w:hint="eastAsia"/>
            </w:rPr>
            <w:delText>論文摘要</w:delText>
          </w:r>
          <w:r w:rsidDel="007D7F2F">
            <w:tab/>
            <w:delText>III</w:delText>
          </w:r>
        </w:del>
      </w:ins>
    </w:p>
    <w:p w14:paraId="3870B23C" w14:textId="77777777" w:rsidR="00A24B75" w:rsidDel="007D7F2F" w:rsidRDefault="00A24B75">
      <w:pPr>
        <w:pStyle w:val="11"/>
        <w:rPr>
          <w:ins w:id="269" w:author="Haraguroicha Hsu" w:date="2013-07-07T20:12:00Z"/>
          <w:del w:id="270" w:author="腹黒い茶" w:date="2013-07-08T20:34:00Z"/>
          <w:rFonts w:asciiTheme="minorHAnsi" w:eastAsiaTheme="minorEastAsia" w:hAnsiTheme="minorHAnsi" w:cstheme="minorBidi"/>
          <w:szCs w:val="24"/>
        </w:rPr>
      </w:pPr>
      <w:ins w:id="271" w:author="Haraguroicha Hsu" w:date="2013-07-07T20:12:00Z">
        <w:del w:id="272" w:author="腹黒い茶" w:date="2013-07-08T20:34:00Z">
          <w:r w:rsidDel="007D7F2F">
            <w:delText>ABSTRACT</w:delText>
          </w:r>
          <w:r w:rsidDel="007D7F2F">
            <w:tab/>
            <w:delText>IV</w:delText>
          </w:r>
        </w:del>
      </w:ins>
    </w:p>
    <w:p w14:paraId="56726CE1" w14:textId="77777777" w:rsidR="00A24B75" w:rsidDel="007D7F2F" w:rsidRDefault="00A24B75">
      <w:pPr>
        <w:pStyle w:val="11"/>
        <w:rPr>
          <w:ins w:id="273" w:author="Haraguroicha Hsu" w:date="2013-07-07T20:12:00Z"/>
          <w:del w:id="274" w:author="腹黒い茶" w:date="2013-07-08T20:34:00Z"/>
          <w:rFonts w:asciiTheme="minorHAnsi" w:eastAsiaTheme="minorEastAsia" w:hAnsiTheme="minorHAnsi" w:cstheme="minorBidi"/>
          <w:szCs w:val="24"/>
        </w:rPr>
      </w:pPr>
      <w:ins w:id="275" w:author="Haraguroicha Hsu" w:date="2013-07-07T20:12:00Z">
        <w:del w:id="276" w:author="腹黒い茶" w:date="2013-07-08T20:34:00Z">
          <w:r w:rsidDel="007D7F2F">
            <w:rPr>
              <w:rFonts w:hint="eastAsia"/>
            </w:rPr>
            <w:delText>目錄</w:delText>
          </w:r>
          <w:r w:rsidDel="007D7F2F">
            <w:tab/>
            <w:delText>V</w:delText>
          </w:r>
        </w:del>
      </w:ins>
    </w:p>
    <w:p w14:paraId="7EC7DFB5" w14:textId="77777777" w:rsidR="00A24B75" w:rsidDel="007D7F2F" w:rsidRDefault="00A24B75">
      <w:pPr>
        <w:pStyle w:val="11"/>
        <w:rPr>
          <w:ins w:id="277" w:author="Haraguroicha Hsu" w:date="2013-07-07T20:12:00Z"/>
          <w:del w:id="278" w:author="腹黒い茶" w:date="2013-07-08T20:34:00Z"/>
          <w:rFonts w:asciiTheme="minorHAnsi" w:eastAsiaTheme="minorEastAsia" w:hAnsiTheme="minorHAnsi" w:cstheme="minorBidi"/>
          <w:szCs w:val="24"/>
        </w:rPr>
      </w:pPr>
      <w:ins w:id="279" w:author="Haraguroicha Hsu" w:date="2013-07-07T20:12:00Z">
        <w:del w:id="280" w:author="腹黒い茶" w:date="2013-07-08T20:34:00Z">
          <w:r w:rsidDel="007D7F2F">
            <w:rPr>
              <w:rFonts w:hint="eastAsia"/>
            </w:rPr>
            <w:delText>圖目錄</w:delText>
          </w:r>
          <w:r w:rsidDel="007D7F2F">
            <w:tab/>
            <w:delText>VII</w:delText>
          </w:r>
        </w:del>
      </w:ins>
    </w:p>
    <w:p w14:paraId="54DE1924" w14:textId="77777777" w:rsidR="00A24B75" w:rsidDel="007D7F2F" w:rsidRDefault="00A24B75">
      <w:pPr>
        <w:pStyle w:val="11"/>
        <w:rPr>
          <w:ins w:id="281" w:author="Haraguroicha Hsu" w:date="2013-07-07T20:12:00Z"/>
          <w:del w:id="282" w:author="腹黒い茶" w:date="2013-07-08T20:34:00Z"/>
          <w:rFonts w:asciiTheme="minorHAnsi" w:eastAsiaTheme="minorEastAsia" w:hAnsiTheme="minorHAnsi" w:cstheme="minorBidi"/>
          <w:szCs w:val="24"/>
        </w:rPr>
      </w:pPr>
      <w:ins w:id="283" w:author="Haraguroicha Hsu" w:date="2013-07-07T20:12:00Z">
        <w:del w:id="284" w:author="腹黒い茶" w:date="2013-07-08T20:34:00Z">
          <w:r w:rsidDel="007D7F2F">
            <w:rPr>
              <w:rFonts w:hint="eastAsia"/>
            </w:rPr>
            <w:delText>表目錄</w:delText>
          </w:r>
          <w:r w:rsidDel="007D7F2F">
            <w:tab/>
            <w:delText>VIII</w:delText>
          </w:r>
        </w:del>
      </w:ins>
    </w:p>
    <w:p w14:paraId="6777539E" w14:textId="77777777" w:rsidR="00A24B75" w:rsidDel="007D7F2F" w:rsidRDefault="00A24B75">
      <w:pPr>
        <w:pStyle w:val="11"/>
        <w:rPr>
          <w:ins w:id="285" w:author="Haraguroicha Hsu" w:date="2013-07-07T20:12:00Z"/>
          <w:del w:id="286" w:author="腹黒い茶" w:date="2013-07-08T20:34:00Z"/>
          <w:rFonts w:asciiTheme="minorHAnsi" w:eastAsiaTheme="minorEastAsia" w:hAnsiTheme="minorHAnsi" w:cstheme="minorBidi"/>
          <w:szCs w:val="24"/>
        </w:rPr>
      </w:pPr>
      <w:ins w:id="287" w:author="Haraguroicha Hsu" w:date="2013-07-07T20:12:00Z">
        <w:del w:id="288" w:author="腹黒い茶" w:date="2013-07-08T20:34:00Z">
          <w:r w:rsidRPr="001D69A6" w:rsidDel="007D7F2F">
            <w:rPr>
              <w:rFonts w:hint="eastAsia"/>
              <w:color w:val="000000"/>
            </w:rPr>
            <w:delText>第壹章</w:delText>
          </w:r>
          <w:r w:rsidDel="007D7F2F">
            <w:rPr>
              <w:rFonts w:hint="eastAsia"/>
            </w:rPr>
            <w:delText xml:space="preserve"> </w:delText>
          </w:r>
          <w:r w:rsidDel="007D7F2F">
            <w:rPr>
              <w:rFonts w:hint="eastAsia"/>
            </w:rPr>
            <w:delText>緒論</w:delText>
          </w:r>
          <w:r w:rsidDel="007D7F2F">
            <w:tab/>
            <w:delText>1</w:delText>
          </w:r>
        </w:del>
      </w:ins>
    </w:p>
    <w:p w14:paraId="67CFB08F" w14:textId="77777777" w:rsidR="00A24B75" w:rsidDel="007D7F2F" w:rsidRDefault="00A24B75" w:rsidP="00A24B75">
      <w:pPr>
        <w:pStyle w:val="21"/>
        <w:tabs>
          <w:tab w:val="right" w:leader="dot" w:pos="9628"/>
        </w:tabs>
        <w:ind w:left="560"/>
        <w:rPr>
          <w:ins w:id="289" w:author="Haraguroicha Hsu" w:date="2013-07-07T20:12:00Z"/>
          <w:del w:id="290" w:author="腹黒い茶" w:date="2013-07-08T20:34:00Z"/>
          <w:rFonts w:asciiTheme="minorHAnsi" w:eastAsiaTheme="minorEastAsia" w:hAnsiTheme="minorHAnsi" w:cstheme="minorBidi"/>
          <w:noProof/>
          <w:szCs w:val="24"/>
        </w:rPr>
      </w:pPr>
      <w:ins w:id="291" w:author="Haraguroicha Hsu" w:date="2013-07-07T20:12:00Z">
        <w:del w:id="292"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研究背景</w:delText>
          </w:r>
          <w:r w:rsidDel="007D7F2F">
            <w:rPr>
              <w:noProof/>
            </w:rPr>
            <w:tab/>
            <w:delText>1</w:delText>
          </w:r>
        </w:del>
      </w:ins>
    </w:p>
    <w:p w14:paraId="25B547D3" w14:textId="77777777" w:rsidR="00A24B75" w:rsidDel="007D7F2F" w:rsidRDefault="00A24B75">
      <w:pPr>
        <w:pStyle w:val="31"/>
        <w:rPr>
          <w:ins w:id="293" w:author="Haraguroicha Hsu" w:date="2013-07-07T20:12:00Z"/>
          <w:del w:id="294" w:author="腹黒い茶" w:date="2013-07-08T20:34:00Z"/>
          <w:rFonts w:asciiTheme="minorHAnsi" w:hAnsiTheme="minorHAnsi" w:cstheme="minorBidi"/>
          <w:noProof/>
          <w:szCs w:val="24"/>
        </w:rPr>
      </w:pPr>
      <w:ins w:id="295" w:author="Haraguroicha Hsu" w:date="2013-07-07T20:12:00Z">
        <w:del w:id="296"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國內電子病歷推行狀況</w:delText>
          </w:r>
          <w:r w:rsidDel="007D7F2F">
            <w:rPr>
              <w:noProof/>
            </w:rPr>
            <w:tab/>
            <w:delText>1</w:delText>
          </w:r>
        </w:del>
      </w:ins>
    </w:p>
    <w:p w14:paraId="36913661" w14:textId="77777777" w:rsidR="00A24B75" w:rsidDel="007D7F2F" w:rsidRDefault="00A24B75" w:rsidP="00A24B75">
      <w:pPr>
        <w:pStyle w:val="21"/>
        <w:tabs>
          <w:tab w:val="right" w:leader="dot" w:pos="9628"/>
        </w:tabs>
        <w:ind w:left="560"/>
        <w:rPr>
          <w:ins w:id="297" w:author="Haraguroicha Hsu" w:date="2013-07-07T20:12:00Z"/>
          <w:del w:id="298" w:author="腹黒い茶" w:date="2013-07-08T20:34:00Z"/>
          <w:rFonts w:asciiTheme="minorHAnsi" w:eastAsiaTheme="minorEastAsia" w:hAnsiTheme="minorHAnsi" w:cstheme="minorBidi"/>
          <w:noProof/>
          <w:szCs w:val="24"/>
        </w:rPr>
      </w:pPr>
      <w:ins w:id="299" w:author="Haraguroicha Hsu" w:date="2013-07-07T20:12:00Z">
        <w:del w:id="300"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研究動機</w:delText>
          </w:r>
          <w:r w:rsidDel="007D7F2F">
            <w:rPr>
              <w:noProof/>
            </w:rPr>
            <w:tab/>
            <w:delText>2</w:delText>
          </w:r>
        </w:del>
      </w:ins>
    </w:p>
    <w:p w14:paraId="7BE00113" w14:textId="77777777" w:rsidR="00A24B75" w:rsidDel="007D7F2F" w:rsidRDefault="00A24B75" w:rsidP="00A24B75">
      <w:pPr>
        <w:pStyle w:val="21"/>
        <w:tabs>
          <w:tab w:val="right" w:leader="dot" w:pos="9628"/>
        </w:tabs>
        <w:ind w:left="560"/>
        <w:rPr>
          <w:ins w:id="301" w:author="Haraguroicha Hsu" w:date="2013-07-07T20:12:00Z"/>
          <w:del w:id="302" w:author="腹黒い茶" w:date="2013-07-08T20:34:00Z"/>
          <w:rFonts w:asciiTheme="minorHAnsi" w:eastAsiaTheme="minorEastAsia" w:hAnsiTheme="minorHAnsi" w:cstheme="minorBidi"/>
          <w:noProof/>
          <w:szCs w:val="24"/>
        </w:rPr>
      </w:pPr>
      <w:ins w:id="303" w:author="Haraguroicha Hsu" w:date="2013-07-07T20:12:00Z">
        <w:del w:id="304" w:author="腹黒い茶" w:date="2013-07-08T20:34:00Z">
          <w:r w:rsidRPr="001D69A6" w:rsidDel="007D7F2F">
            <w:rPr>
              <w:rFonts w:hint="eastAsia"/>
              <w:noProof/>
            </w:rPr>
            <w:delText>第三節</w:delText>
          </w:r>
          <w:r w:rsidDel="007D7F2F">
            <w:rPr>
              <w:rFonts w:hint="eastAsia"/>
              <w:noProof/>
            </w:rPr>
            <w:delText xml:space="preserve"> </w:delText>
          </w:r>
          <w:r w:rsidDel="007D7F2F">
            <w:rPr>
              <w:rFonts w:hint="eastAsia"/>
              <w:noProof/>
            </w:rPr>
            <w:delText>研究目的</w:delText>
          </w:r>
          <w:r w:rsidDel="007D7F2F">
            <w:rPr>
              <w:noProof/>
            </w:rPr>
            <w:tab/>
            <w:delText>3</w:delText>
          </w:r>
        </w:del>
      </w:ins>
    </w:p>
    <w:p w14:paraId="5B962DF0" w14:textId="77777777" w:rsidR="00A24B75" w:rsidDel="007D7F2F" w:rsidRDefault="00A24B75" w:rsidP="00A24B75">
      <w:pPr>
        <w:pStyle w:val="21"/>
        <w:tabs>
          <w:tab w:val="right" w:leader="dot" w:pos="9628"/>
        </w:tabs>
        <w:ind w:left="560"/>
        <w:rPr>
          <w:ins w:id="305" w:author="Haraguroicha Hsu" w:date="2013-07-07T20:12:00Z"/>
          <w:del w:id="306" w:author="腹黒い茶" w:date="2013-07-08T20:34:00Z"/>
          <w:rFonts w:asciiTheme="minorHAnsi" w:eastAsiaTheme="minorEastAsia" w:hAnsiTheme="minorHAnsi" w:cstheme="minorBidi"/>
          <w:noProof/>
          <w:szCs w:val="24"/>
        </w:rPr>
      </w:pPr>
      <w:ins w:id="307" w:author="Haraguroicha Hsu" w:date="2013-07-07T20:12:00Z">
        <w:del w:id="308" w:author="腹黒い茶" w:date="2013-07-08T20:34:00Z">
          <w:r w:rsidRPr="001D69A6" w:rsidDel="007D7F2F">
            <w:rPr>
              <w:rFonts w:hint="eastAsia"/>
              <w:noProof/>
            </w:rPr>
            <w:delText>第四節</w:delText>
          </w:r>
          <w:r w:rsidDel="007D7F2F">
            <w:rPr>
              <w:rFonts w:hint="eastAsia"/>
              <w:noProof/>
            </w:rPr>
            <w:delText xml:space="preserve"> </w:delText>
          </w:r>
          <w:r w:rsidDel="007D7F2F">
            <w:rPr>
              <w:rFonts w:hint="eastAsia"/>
              <w:noProof/>
            </w:rPr>
            <w:delText>論文架構</w:delText>
          </w:r>
          <w:r w:rsidDel="007D7F2F">
            <w:rPr>
              <w:noProof/>
            </w:rPr>
            <w:tab/>
            <w:delText>3</w:delText>
          </w:r>
        </w:del>
      </w:ins>
    </w:p>
    <w:p w14:paraId="2B6D29BA" w14:textId="77777777" w:rsidR="00A24B75" w:rsidDel="007D7F2F" w:rsidRDefault="00A24B75">
      <w:pPr>
        <w:pStyle w:val="11"/>
        <w:rPr>
          <w:ins w:id="309" w:author="Haraguroicha Hsu" w:date="2013-07-07T20:12:00Z"/>
          <w:del w:id="310" w:author="腹黒い茶" w:date="2013-07-08T20:34:00Z"/>
          <w:rFonts w:asciiTheme="minorHAnsi" w:eastAsiaTheme="minorEastAsia" w:hAnsiTheme="minorHAnsi" w:cstheme="minorBidi"/>
          <w:szCs w:val="24"/>
        </w:rPr>
      </w:pPr>
      <w:ins w:id="311" w:author="Haraguroicha Hsu" w:date="2013-07-07T20:12:00Z">
        <w:del w:id="312" w:author="腹黒い茶" w:date="2013-07-08T20:34:00Z">
          <w:r w:rsidRPr="001D69A6" w:rsidDel="007D7F2F">
            <w:rPr>
              <w:rFonts w:hint="eastAsia"/>
              <w:color w:val="000000"/>
            </w:rPr>
            <w:delText>第貳章</w:delText>
          </w:r>
          <w:r w:rsidDel="007D7F2F">
            <w:rPr>
              <w:rFonts w:hint="eastAsia"/>
            </w:rPr>
            <w:delText xml:space="preserve"> </w:delText>
          </w:r>
          <w:r w:rsidDel="007D7F2F">
            <w:rPr>
              <w:rFonts w:hint="eastAsia"/>
            </w:rPr>
            <w:delText>文獻探討</w:delText>
          </w:r>
          <w:r w:rsidDel="007D7F2F">
            <w:tab/>
            <w:delText>4</w:delText>
          </w:r>
        </w:del>
      </w:ins>
    </w:p>
    <w:p w14:paraId="15E6A0BC" w14:textId="77777777" w:rsidR="00A24B75" w:rsidDel="007D7F2F" w:rsidRDefault="00A24B75" w:rsidP="00A24B75">
      <w:pPr>
        <w:pStyle w:val="21"/>
        <w:tabs>
          <w:tab w:val="right" w:leader="dot" w:pos="9628"/>
        </w:tabs>
        <w:ind w:left="560"/>
        <w:rPr>
          <w:ins w:id="313" w:author="Haraguroicha Hsu" w:date="2013-07-07T20:12:00Z"/>
          <w:del w:id="314" w:author="腹黒い茶" w:date="2013-07-08T20:34:00Z"/>
          <w:rFonts w:asciiTheme="minorHAnsi" w:eastAsiaTheme="minorEastAsia" w:hAnsiTheme="minorHAnsi" w:cstheme="minorBidi"/>
          <w:noProof/>
          <w:szCs w:val="24"/>
        </w:rPr>
      </w:pPr>
      <w:ins w:id="315" w:author="Haraguroicha Hsu" w:date="2013-07-07T20:12:00Z">
        <w:del w:id="316"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電子病歷</w:delText>
          </w:r>
          <w:r w:rsidDel="007D7F2F">
            <w:rPr>
              <w:noProof/>
            </w:rPr>
            <w:tab/>
            <w:delText>4</w:delText>
          </w:r>
        </w:del>
      </w:ins>
    </w:p>
    <w:p w14:paraId="4BB10FCF" w14:textId="77777777" w:rsidR="00A24B75" w:rsidDel="007D7F2F" w:rsidRDefault="00A24B75" w:rsidP="00A24B75">
      <w:pPr>
        <w:pStyle w:val="21"/>
        <w:tabs>
          <w:tab w:val="right" w:leader="dot" w:pos="9628"/>
        </w:tabs>
        <w:ind w:left="560"/>
        <w:rPr>
          <w:ins w:id="317" w:author="Haraguroicha Hsu" w:date="2013-07-07T20:12:00Z"/>
          <w:del w:id="318" w:author="腹黒い茶" w:date="2013-07-08T20:34:00Z"/>
          <w:rFonts w:asciiTheme="minorHAnsi" w:eastAsiaTheme="minorEastAsia" w:hAnsiTheme="minorHAnsi" w:cstheme="minorBidi"/>
          <w:noProof/>
          <w:szCs w:val="24"/>
        </w:rPr>
      </w:pPr>
      <w:ins w:id="319" w:author="Haraguroicha Hsu" w:date="2013-07-07T20:12:00Z">
        <w:del w:id="320"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資訊技術與服務</w:delText>
          </w:r>
          <w:r w:rsidDel="007D7F2F">
            <w:rPr>
              <w:noProof/>
            </w:rPr>
            <w:tab/>
            <w:delText>5</w:delText>
          </w:r>
        </w:del>
      </w:ins>
    </w:p>
    <w:p w14:paraId="62B844ED" w14:textId="77777777" w:rsidR="00A24B75" w:rsidDel="007D7F2F" w:rsidRDefault="00A24B75">
      <w:pPr>
        <w:pStyle w:val="31"/>
        <w:rPr>
          <w:ins w:id="321" w:author="Haraguroicha Hsu" w:date="2013-07-07T20:12:00Z"/>
          <w:del w:id="322" w:author="腹黒い茶" w:date="2013-07-08T20:34:00Z"/>
          <w:rFonts w:asciiTheme="minorHAnsi" w:hAnsiTheme="minorHAnsi" w:cstheme="minorBidi"/>
          <w:noProof/>
          <w:szCs w:val="24"/>
        </w:rPr>
      </w:pPr>
      <w:ins w:id="323" w:author="Haraguroicha Hsu" w:date="2013-07-07T20:12:00Z">
        <w:del w:id="324"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基礎構想</w:delText>
          </w:r>
          <w:r w:rsidDel="007D7F2F">
            <w:rPr>
              <w:noProof/>
            </w:rPr>
            <w:tab/>
            <w:delText>5</w:delText>
          </w:r>
        </w:del>
      </w:ins>
    </w:p>
    <w:p w14:paraId="523911F0" w14:textId="77777777" w:rsidR="00A24B75" w:rsidDel="007D7F2F" w:rsidRDefault="00A24B75">
      <w:pPr>
        <w:pStyle w:val="31"/>
        <w:rPr>
          <w:ins w:id="325" w:author="Haraguroicha Hsu" w:date="2013-07-07T20:12:00Z"/>
          <w:del w:id="326" w:author="腹黒い茶" w:date="2013-07-08T20:34:00Z"/>
          <w:rFonts w:asciiTheme="minorHAnsi" w:hAnsiTheme="minorHAnsi" w:cstheme="minorBidi"/>
          <w:noProof/>
          <w:szCs w:val="24"/>
        </w:rPr>
      </w:pPr>
      <w:ins w:id="327" w:author="Haraguroicha Hsu" w:date="2013-07-07T20:12:00Z">
        <w:del w:id="328"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服務管理</w:delText>
          </w:r>
          <w:r w:rsidDel="007D7F2F">
            <w:rPr>
              <w:noProof/>
            </w:rPr>
            <w:tab/>
            <w:delText>6</w:delText>
          </w:r>
        </w:del>
      </w:ins>
    </w:p>
    <w:p w14:paraId="7271F5DB" w14:textId="77777777" w:rsidR="00A24B75" w:rsidDel="007D7F2F" w:rsidRDefault="00A24B75" w:rsidP="00A24B75">
      <w:pPr>
        <w:pStyle w:val="21"/>
        <w:tabs>
          <w:tab w:val="right" w:leader="dot" w:pos="9628"/>
        </w:tabs>
        <w:ind w:left="560"/>
        <w:rPr>
          <w:ins w:id="329" w:author="Haraguroicha Hsu" w:date="2013-07-07T20:12:00Z"/>
          <w:del w:id="330" w:author="腹黒い茶" w:date="2013-07-08T20:34:00Z"/>
          <w:rFonts w:asciiTheme="minorHAnsi" w:eastAsiaTheme="minorEastAsia" w:hAnsiTheme="minorHAnsi" w:cstheme="minorBidi"/>
          <w:noProof/>
          <w:szCs w:val="24"/>
        </w:rPr>
      </w:pPr>
      <w:ins w:id="331" w:author="Haraguroicha Hsu" w:date="2013-07-07T20:12:00Z">
        <w:del w:id="332" w:author="腹黒い茶" w:date="2013-07-08T20:34:00Z">
          <w:r w:rsidRPr="001D69A6" w:rsidDel="007D7F2F">
            <w:rPr>
              <w:rFonts w:hint="eastAsia"/>
              <w:noProof/>
            </w:rPr>
            <w:delText>第三節</w:delText>
          </w:r>
          <w:r w:rsidDel="007D7F2F">
            <w:rPr>
              <w:noProof/>
            </w:rPr>
            <w:delText xml:space="preserve"> XML</w:delText>
          </w:r>
          <w:r w:rsidDel="007D7F2F">
            <w:rPr>
              <w:noProof/>
            </w:rPr>
            <w:tab/>
            <w:delText>8</w:delText>
          </w:r>
        </w:del>
      </w:ins>
    </w:p>
    <w:p w14:paraId="18F1D250" w14:textId="77777777" w:rsidR="00A24B75" w:rsidDel="007D7F2F" w:rsidRDefault="00A24B75">
      <w:pPr>
        <w:pStyle w:val="31"/>
        <w:rPr>
          <w:ins w:id="333" w:author="Haraguroicha Hsu" w:date="2013-07-07T20:12:00Z"/>
          <w:del w:id="334" w:author="腹黒い茶" w:date="2013-07-08T20:34:00Z"/>
          <w:rFonts w:asciiTheme="minorHAnsi" w:hAnsiTheme="minorHAnsi" w:cstheme="minorBidi"/>
          <w:noProof/>
          <w:szCs w:val="24"/>
        </w:rPr>
      </w:pPr>
      <w:ins w:id="335" w:author="Haraguroicha Hsu" w:date="2013-07-07T20:12:00Z">
        <w:del w:id="336" w:author="腹黒い茶" w:date="2013-07-08T20:34:00Z">
          <w:r w:rsidDel="007D7F2F">
            <w:rPr>
              <w:rFonts w:hint="eastAsia"/>
              <w:noProof/>
            </w:rPr>
            <w:delText>壹</w:delText>
          </w:r>
          <w:r w:rsidDel="007D7F2F">
            <w:rPr>
              <w:noProof/>
            </w:rPr>
            <w:delText xml:space="preserve"> XPath</w:delText>
          </w:r>
          <w:r w:rsidDel="007D7F2F">
            <w:rPr>
              <w:noProof/>
            </w:rPr>
            <w:tab/>
            <w:delText>9</w:delText>
          </w:r>
        </w:del>
      </w:ins>
    </w:p>
    <w:p w14:paraId="101E155E" w14:textId="77777777" w:rsidR="00A24B75" w:rsidDel="007D7F2F" w:rsidRDefault="00A24B75" w:rsidP="00A24B75">
      <w:pPr>
        <w:pStyle w:val="21"/>
        <w:tabs>
          <w:tab w:val="right" w:leader="dot" w:pos="9628"/>
        </w:tabs>
        <w:ind w:left="560"/>
        <w:rPr>
          <w:ins w:id="337" w:author="Haraguroicha Hsu" w:date="2013-07-07T20:12:00Z"/>
          <w:del w:id="338" w:author="腹黒い茶" w:date="2013-07-08T20:34:00Z"/>
          <w:rFonts w:asciiTheme="minorHAnsi" w:eastAsiaTheme="minorEastAsia" w:hAnsiTheme="minorHAnsi" w:cstheme="minorBidi"/>
          <w:noProof/>
          <w:szCs w:val="24"/>
        </w:rPr>
      </w:pPr>
      <w:ins w:id="339" w:author="Haraguroicha Hsu" w:date="2013-07-07T20:12:00Z">
        <w:del w:id="340" w:author="腹黒い茶" w:date="2013-07-08T20:34:00Z">
          <w:r w:rsidRPr="001D69A6" w:rsidDel="007D7F2F">
            <w:rPr>
              <w:rFonts w:hint="eastAsia"/>
              <w:noProof/>
            </w:rPr>
            <w:delText>第四節</w:delText>
          </w:r>
          <w:r w:rsidDel="007D7F2F">
            <w:rPr>
              <w:noProof/>
            </w:rPr>
            <w:delText xml:space="preserve"> Web 3.0</w:delText>
          </w:r>
          <w:r w:rsidDel="007D7F2F">
            <w:rPr>
              <w:noProof/>
            </w:rPr>
            <w:tab/>
            <w:delText>10</w:delText>
          </w:r>
        </w:del>
      </w:ins>
    </w:p>
    <w:p w14:paraId="6D266381" w14:textId="77777777" w:rsidR="00A24B75" w:rsidDel="007D7F2F" w:rsidRDefault="00A24B75">
      <w:pPr>
        <w:pStyle w:val="31"/>
        <w:rPr>
          <w:ins w:id="341" w:author="Haraguroicha Hsu" w:date="2013-07-07T20:12:00Z"/>
          <w:del w:id="342" w:author="腹黒い茶" w:date="2013-07-08T20:34:00Z"/>
          <w:rFonts w:asciiTheme="minorHAnsi" w:hAnsiTheme="minorHAnsi" w:cstheme="minorBidi"/>
          <w:noProof/>
          <w:szCs w:val="24"/>
        </w:rPr>
      </w:pPr>
      <w:ins w:id="343" w:author="Haraguroicha Hsu" w:date="2013-07-07T20:12:00Z">
        <w:del w:id="344" w:author="腹黒い茶" w:date="2013-07-08T20:34:00Z">
          <w:r w:rsidDel="007D7F2F">
            <w:rPr>
              <w:rFonts w:hint="eastAsia"/>
              <w:noProof/>
            </w:rPr>
            <w:delText>壹</w:delText>
          </w:r>
          <w:r w:rsidDel="007D7F2F">
            <w:rPr>
              <w:noProof/>
            </w:rPr>
            <w:delText xml:space="preserve"> HTML5</w:delText>
          </w:r>
          <w:r w:rsidDel="007D7F2F">
            <w:rPr>
              <w:noProof/>
            </w:rPr>
            <w:tab/>
            <w:delText>11</w:delText>
          </w:r>
        </w:del>
      </w:ins>
    </w:p>
    <w:p w14:paraId="74C43A14" w14:textId="77777777" w:rsidR="00A24B75" w:rsidDel="007D7F2F" w:rsidRDefault="00A24B75">
      <w:pPr>
        <w:pStyle w:val="31"/>
        <w:rPr>
          <w:ins w:id="345" w:author="Haraguroicha Hsu" w:date="2013-07-07T20:12:00Z"/>
          <w:del w:id="346" w:author="腹黒い茶" w:date="2013-07-08T20:34:00Z"/>
          <w:rFonts w:asciiTheme="minorHAnsi" w:hAnsiTheme="minorHAnsi" w:cstheme="minorBidi"/>
          <w:noProof/>
          <w:szCs w:val="24"/>
        </w:rPr>
      </w:pPr>
      <w:ins w:id="347" w:author="Haraguroicha Hsu" w:date="2013-07-07T20:12:00Z">
        <w:del w:id="348"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自適應網頁設計</w:delText>
          </w:r>
          <w:r w:rsidDel="007D7F2F">
            <w:rPr>
              <w:noProof/>
            </w:rPr>
            <w:tab/>
            <w:delText>12</w:delText>
          </w:r>
        </w:del>
      </w:ins>
    </w:p>
    <w:p w14:paraId="26F518F6" w14:textId="77777777" w:rsidR="00A24B75" w:rsidDel="007D7F2F" w:rsidRDefault="00A24B75">
      <w:pPr>
        <w:pStyle w:val="31"/>
        <w:rPr>
          <w:ins w:id="349" w:author="Haraguroicha Hsu" w:date="2013-07-07T20:12:00Z"/>
          <w:del w:id="350" w:author="腹黒い茶" w:date="2013-07-08T20:34:00Z"/>
          <w:rFonts w:asciiTheme="minorHAnsi" w:hAnsiTheme="minorHAnsi" w:cstheme="minorBidi"/>
          <w:noProof/>
          <w:szCs w:val="24"/>
        </w:rPr>
      </w:pPr>
      <w:ins w:id="351" w:author="Haraguroicha Hsu" w:date="2013-07-07T20:12:00Z">
        <w:del w:id="352" w:author="腹黒い茶" w:date="2013-07-08T20:34:00Z">
          <w:r w:rsidDel="007D7F2F">
            <w:rPr>
              <w:rFonts w:hint="eastAsia"/>
              <w:noProof/>
            </w:rPr>
            <w:delText>參</w:delText>
          </w:r>
          <w:r w:rsidDel="007D7F2F">
            <w:rPr>
              <w:rFonts w:hint="eastAsia"/>
              <w:noProof/>
            </w:rPr>
            <w:delText xml:space="preserve"> </w:delText>
          </w:r>
          <w:r w:rsidDel="007D7F2F">
            <w:rPr>
              <w:rFonts w:hint="eastAsia"/>
              <w:noProof/>
            </w:rPr>
            <w:delText>行動裝置與平板電腦的崛起，</w:delText>
          </w:r>
          <w:r w:rsidDel="007D7F2F">
            <w:rPr>
              <w:noProof/>
            </w:rPr>
            <w:delText>Web 3.0</w:delText>
          </w:r>
          <w:r w:rsidDel="007D7F2F">
            <w:rPr>
              <w:rFonts w:hint="eastAsia"/>
              <w:noProof/>
            </w:rPr>
            <w:delText>的時代來臨</w:delText>
          </w:r>
          <w:r w:rsidDel="007D7F2F">
            <w:rPr>
              <w:noProof/>
            </w:rPr>
            <w:tab/>
            <w:delText>13</w:delText>
          </w:r>
        </w:del>
      </w:ins>
    </w:p>
    <w:p w14:paraId="23CB6D69" w14:textId="77777777" w:rsidR="00A24B75" w:rsidDel="007D7F2F" w:rsidRDefault="00A24B75" w:rsidP="00A24B75">
      <w:pPr>
        <w:pStyle w:val="21"/>
        <w:tabs>
          <w:tab w:val="right" w:leader="dot" w:pos="9628"/>
        </w:tabs>
        <w:ind w:left="560"/>
        <w:rPr>
          <w:ins w:id="353" w:author="Haraguroicha Hsu" w:date="2013-07-07T20:12:00Z"/>
          <w:del w:id="354" w:author="腹黒い茶" w:date="2013-07-08T20:34:00Z"/>
          <w:rFonts w:asciiTheme="minorHAnsi" w:eastAsiaTheme="minorEastAsia" w:hAnsiTheme="minorHAnsi" w:cstheme="minorBidi"/>
          <w:noProof/>
          <w:szCs w:val="24"/>
        </w:rPr>
      </w:pPr>
      <w:ins w:id="355" w:author="Haraguroicha Hsu" w:date="2013-07-07T20:12:00Z">
        <w:del w:id="356" w:author="腹黒い茶" w:date="2013-07-08T20:34:00Z">
          <w:r w:rsidRPr="001D69A6" w:rsidDel="007D7F2F">
            <w:rPr>
              <w:rFonts w:hint="eastAsia"/>
              <w:noProof/>
            </w:rPr>
            <w:delText>第五節</w:delText>
          </w:r>
          <w:r w:rsidDel="007D7F2F">
            <w:rPr>
              <w:rFonts w:hint="eastAsia"/>
              <w:noProof/>
            </w:rPr>
            <w:delText xml:space="preserve"> </w:delText>
          </w:r>
          <w:r w:rsidDel="007D7F2F">
            <w:rPr>
              <w:rFonts w:hint="eastAsia"/>
              <w:noProof/>
            </w:rPr>
            <w:delText>雲端運算</w:delText>
          </w:r>
          <w:r w:rsidDel="007D7F2F">
            <w:rPr>
              <w:noProof/>
            </w:rPr>
            <w:tab/>
            <w:delText>13</w:delText>
          </w:r>
        </w:del>
      </w:ins>
    </w:p>
    <w:p w14:paraId="4E311907" w14:textId="77777777" w:rsidR="00A24B75" w:rsidDel="007D7F2F" w:rsidRDefault="00A24B75">
      <w:pPr>
        <w:pStyle w:val="31"/>
        <w:rPr>
          <w:ins w:id="357" w:author="Haraguroicha Hsu" w:date="2013-07-07T20:12:00Z"/>
          <w:del w:id="358" w:author="腹黒い茶" w:date="2013-07-08T20:34:00Z"/>
          <w:rFonts w:asciiTheme="minorHAnsi" w:hAnsiTheme="minorHAnsi" w:cstheme="minorBidi"/>
          <w:noProof/>
          <w:szCs w:val="24"/>
        </w:rPr>
      </w:pPr>
      <w:ins w:id="359" w:author="Haraguroicha Hsu" w:date="2013-07-07T20:12:00Z">
        <w:del w:id="360"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雲端服務的普及度</w:delText>
          </w:r>
          <w:r w:rsidDel="007D7F2F">
            <w:rPr>
              <w:noProof/>
            </w:rPr>
            <w:tab/>
            <w:delText>15</w:delText>
          </w:r>
        </w:del>
      </w:ins>
    </w:p>
    <w:p w14:paraId="4C9A111C" w14:textId="77777777" w:rsidR="00A24B75" w:rsidDel="007D7F2F" w:rsidRDefault="00A24B75" w:rsidP="00A24B75">
      <w:pPr>
        <w:pStyle w:val="21"/>
        <w:tabs>
          <w:tab w:val="right" w:leader="dot" w:pos="9628"/>
        </w:tabs>
        <w:ind w:left="560"/>
        <w:rPr>
          <w:ins w:id="361" w:author="Haraguroicha Hsu" w:date="2013-07-07T20:12:00Z"/>
          <w:del w:id="362" w:author="腹黒い茶" w:date="2013-07-08T20:34:00Z"/>
          <w:rFonts w:asciiTheme="minorHAnsi" w:eastAsiaTheme="minorEastAsia" w:hAnsiTheme="minorHAnsi" w:cstheme="minorBidi"/>
          <w:noProof/>
          <w:szCs w:val="24"/>
        </w:rPr>
      </w:pPr>
      <w:ins w:id="363" w:author="Haraguroicha Hsu" w:date="2013-07-07T20:12:00Z">
        <w:del w:id="364" w:author="腹黒い茶" w:date="2013-07-08T20:34:00Z">
          <w:r w:rsidRPr="001D69A6" w:rsidDel="007D7F2F">
            <w:rPr>
              <w:rFonts w:hint="eastAsia"/>
              <w:noProof/>
            </w:rPr>
            <w:delText>第六節</w:delText>
          </w:r>
          <w:r w:rsidDel="007D7F2F">
            <w:rPr>
              <w:rFonts w:hint="eastAsia"/>
              <w:noProof/>
            </w:rPr>
            <w:delText xml:space="preserve"> </w:delText>
          </w:r>
          <w:r w:rsidDel="007D7F2F">
            <w:rPr>
              <w:rFonts w:hint="eastAsia"/>
              <w:noProof/>
            </w:rPr>
            <w:delText>多國語系應用程式</w:delText>
          </w:r>
          <w:r w:rsidDel="007D7F2F">
            <w:rPr>
              <w:noProof/>
            </w:rPr>
            <w:tab/>
            <w:delText>16</w:delText>
          </w:r>
        </w:del>
      </w:ins>
    </w:p>
    <w:p w14:paraId="4D8F4AC5" w14:textId="77777777" w:rsidR="00A24B75" w:rsidDel="007D7F2F" w:rsidRDefault="00A24B75" w:rsidP="00A24B75">
      <w:pPr>
        <w:pStyle w:val="21"/>
        <w:tabs>
          <w:tab w:val="right" w:leader="dot" w:pos="9628"/>
        </w:tabs>
        <w:ind w:left="560"/>
        <w:rPr>
          <w:ins w:id="365" w:author="Haraguroicha Hsu" w:date="2013-07-07T20:12:00Z"/>
          <w:del w:id="366" w:author="腹黒い茶" w:date="2013-07-08T20:34:00Z"/>
          <w:rFonts w:asciiTheme="minorHAnsi" w:eastAsiaTheme="minorEastAsia" w:hAnsiTheme="minorHAnsi" w:cstheme="minorBidi"/>
          <w:noProof/>
          <w:szCs w:val="24"/>
        </w:rPr>
      </w:pPr>
      <w:ins w:id="367" w:author="Haraguroicha Hsu" w:date="2013-07-07T20:12:00Z">
        <w:del w:id="368" w:author="腹黒い茶" w:date="2013-07-08T20:34:00Z">
          <w:r w:rsidRPr="001D69A6" w:rsidDel="007D7F2F">
            <w:rPr>
              <w:rFonts w:hint="eastAsia"/>
              <w:noProof/>
            </w:rPr>
            <w:delText>第七節</w:delText>
          </w:r>
          <w:r w:rsidDel="007D7F2F">
            <w:rPr>
              <w:rFonts w:hint="eastAsia"/>
              <w:noProof/>
            </w:rPr>
            <w:delText xml:space="preserve"> </w:delText>
          </w:r>
          <w:r w:rsidDel="007D7F2F">
            <w:rPr>
              <w:rFonts w:hint="eastAsia"/>
              <w:noProof/>
            </w:rPr>
            <w:delText>其他相關研究</w:delText>
          </w:r>
          <w:r w:rsidDel="007D7F2F">
            <w:rPr>
              <w:noProof/>
            </w:rPr>
            <w:tab/>
            <w:delText>16</w:delText>
          </w:r>
        </w:del>
      </w:ins>
    </w:p>
    <w:p w14:paraId="0D343B1D" w14:textId="77777777" w:rsidR="00A24B75" w:rsidDel="007D7F2F" w:rsidRDefault="00A24B75">
      <w:pPr>
        <w:pStyle w:val="11"/>
        <w:rPr>
          <w:ins w:id="369" w:author="Haraguroicha Hsu" w:date="2013-07-07T20:12:00Z"/>
          <w:del w:id="370" w:author="腹黒い茶" w:date="2013-07-08T20:34:00Z"/>
          <w:rFonts w:asciiTheme="minorHAnsi" w:eastAsiaTheme="minorEastAsia" w:hAnsiTheme="minorHAnsi" w:cstheme="minorBidi"/>
          <w:szCs w:val="24"/>
        </w:rPr>
      </w:pPr>
      <w:ins w:id="371" w:author="Haraguroicha Hsu" w:date="2013-07-07T20:12:00Z">
        <w:del w:id="372" w:author="腹黒い茶" w:date="2013-07-08T20:34:00Z">
          <w:r w:rsidRPr="001D69A6" w:rsidDel="007D7F2F">
            <w:rPr>
              <w:rFonts w:hint="eastAsia"/>
              <w:color w:val="000000"/>
            </w:rPr>
            <w:delText>第參章</w:delText>
          </w:r>
          <w:r w:rsidDel="007D7F2F">
            <w:rPr>
              <w:rFonts w:hint="eastAsia"/>
            </w:rPr>
            <w:delText xml:space="preserve"> </w:delText>
          </w:r>
          <w:r w:rsidDel="007D7F2F">
            <w:rPr>
              <w:rFonts w:hint="eastAsia"/>
            </w:rPr>
            <w:delText>研究方法</w:delText>
          </w:r>
          <w:r w:rsidDel="007D7F2F">
            <w:tab/>
            <w:delText>18</w:delText>
          </w:r>
        </w:del>
      </w:ins>
    </w:p>
    <w:p w14:paraId="27CC8F51" w14:textId="77777777" w:rsidR="00A24B75" w:rsidDel="007D7F2F" w:rsidRDefault="00A24B75" w:rsidP="00A24B75">
      <w:pPr>
        <w:pStyle w:val="21"/>
        <w:tabs>
          <w:tab w:val="right" w:leader="dot" w:pos="9628"/>
        </w:tabs>
        <w:ind w:left="560"/>
        <w:rPr>
          <w:ins w:id="373" w:author="Haraguroicha Hsu" w:date="2013-07-07T20:12:00Z"/>
          <w:del w:id="374" w:author="腹黒い茶" w:date="2013-07-08T20:34:00Z"/>
          <w:rFonts w:asciiTheme="minorHAnsi" w:eastAsiaTheme="minorEastAsia" w:hAnsiTheme="minorHAnsi" w:cstheme="minorBidi"/>
          <w:noProof/>
          <w:szCs w:val="24"/>
        </w:rPr>
      </w:pPr>
      <w:ins w:id="375" w:author="Haraguroicha Hsu" w:date="2013-07-07T20:12:00Z">
        <w:del w:id="376"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研究流程與步驟</w:delText>
          </w:r>
          <w:r w:rsidDel="007D7F2F">
            <w:rPr>
              <w:noProof/>
            </w:rPr>
            <w:tab/>
            <w:delText>18</w:delText>
          </w:r>
        </w:del>
      </w:ins>
    </w:p>
    <w:p w14:paraId="6DA2F0B6" w14:textId="77777777" w:rsidR="00A24B75" w:rsidDel="007D7F2F" w:rsidRDefault="00A24B75">
      <w:pPr>
        <w:pStyle w:val="31"/>
        <w:rPr>
          <w:ins w:id="377" w:author="Haraguroicha Hsu" w:date="2013-07-07T20:12:00Z"/>
          <w:del w:id="378" w:author="腹黒い茶" w:date="2013-07-08T20:34:00Z"/>
          <w:rFonts w:asciiTheme="minorHAnsi" w:hAnsiTheme="minorHAnsi" w:cstheme="minorBidi"/>
          <w:noProof/>
          <w:szCs w:val="24"/>
        </w:rPr>
      </w:pPr>
      <w:ins w:id="379" w:author="Haraguroicha Hsu" w:date="2013-07-07T20:12:00Z">
        <w:del w:id="380"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系統建置流程</w:delText>
          </w:r>
          <w:r w:rsidDel="007D7F2F">
            <w:rPr>
              <w:noProof/>
            </w:rPr>
            <w:tab/>
            <w:delText>19</w:delText>
          </w:r>
        </w:del>
      </w:ins>
    </w:p>
    <w:p w14:paraId="1EF9719A" w14:textId="77777777" w:rsidR="00A24B75" w:rsidDel="007D7F2F" w:rsidRDefault="00A24B75" w:rsidP="00A24B75">
      <w:pPr>
        <w:pStyle w:val="21"/>
        <w:tabs>
          <w:tab w:val="right" w:leader="dot" w:pos="9628"/>
        </w:tabs>
        <w:ind w:left="560"/>
        <w:rPr>
          <w:ins w:id="381" w:author="Haraguroicha Hsu" w:date="2013-07-07T20:12:00Z"/>
          <w:del w:id="382" w:author="腹黒い茶" w:date="2013-07-08T20:34:00Z"/>
          <w:rFonts w:asciiTheme="minorHAnsi" w:eastAsiaTheme="minorEastAsia" w:hAnsiTheme="minorHAnsi" w:cstheme="minorBidi"/>
          <w:noProof/>
          <w:szCs w:val="24"/>
        </w:rPr>
      </w:pPr>
      <w:ins w:id="383" w:author="Haraguroicha Hsu" w:date="2013-07-07T20:12:00Z">
        <w:del w:id="384"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系統需求分析與設計</w:delText>
          </w:r>
          <w:r w:rsidDel="007D7F2F">
            <w:rPr>
              <w:noProof/>
            </w:rPr>
            <w:tab/>
            <w:delText>22</w:delText>
          </w:r>
        </w:del>
      </w:ins>
    </w:p>
    <w:p w14:paraId="6287E19B" w14:textId="77777777" w:rsidR="00A24B75" w:rsidDel="007D7F2F" w:rsidRDefault="00A24B75">
      <w:pPr>
        <w:pStyle w:val="31"/>
        <w:rPr>
          <w:ins w:id="385" w:author="Haraguroicha Hsu" w:date="2013-07-07T20:12:00Z"/>
          <w:del w:id="386" w:author="腹黒い茶" w:date="2013-07-08T20:34:00Z"/>
          <w:rFonts w:asciiTheme="minorHAnsi" w:hAnsiTheme="minorHAnsi" w:cstheme="minorBidi"/>
          <w:noProof/>
          <w:szCs w:val="24"/>
        </w:rPr>
      </w:pPr>
      <w:ins w:id="387" w:author="Haraguroicha Hsu" w:date="2013-07-07T20:12:00Z">
        <w:del w:id="388"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需求分析</w:delText>
          </w:r>
          <w:r w:rsidDel="007D7F2F">
            <w:rPr>
              <w:noProof/>
            </w:rPr>
            <w:tab/>
            <w:delText>22</w:delText>
          </w:r>
        </w:del>
      </w:ins>
    </w:p>
    <w:p w14:paraId="11E6EE26" w14:textId="77777777" w:rsidR="00A24B75" w:rsidDel="007D7F2F" w:rsidRDefault="00A24B75">
      <w:pPr>
        <w:pStyle w:val="31"/>
        <w:rPr>
          <w:ins w:id="389" w:author="Haraguroicha Hsu" w:date="2013-07-07T20:12:00Z"/>
          <w:del w:id="390" w:author="腹黒い茶" w:date="2013-07-08T20:34:00Z"/>
          <w:rFonts w:asciiTheme="minorHAnsi" w:hAnsiTheme="minorHAnsi" w:cstheme="minorBidi"/>
          <w:noProof/>
          <w:szCs w:val="24"/>
        </w:rPr>
      </w:pPr>
      <w:ins w:id="391" w:author="Haraguroicha Hsu" w:date="2013-07-07T20:12:00Z">
        <w:del w:id="392"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系統架構與設計</w:delText>
          </w:r>
          <w:r w:rsidDel="007D7F2F">
            <w:rPr>
              <w:noProof/>
            </w:rPr>
            <w:tab/>
            <w:delText>24</w:delText>
          </w:r>
        </w:del>
      </w:ins>
    </w:p>
    <w:p w14:paraId="634ADE6D" w14:textId="77777777" w:rsidR="00A24B75" w:rsidDel="007D7F2F" w:rsidRDefault="00A24B75" w:rsidP="00A24B75">
      <w:pPr>
        <w:pStyle w:val="21"/>
        <w:tabs>
          <w:tab w:val="right" w:leader="dot" w:pos="9628"/>
        </w:tabs>
        <w:ind w:left="560"/>
        <w:rPr>
          <w:ins w:id="393" w:author="Haraguroicha Hsu" w:date="2013-07-07T20:12:00Z"/>
          <w:del w:id="394" w:author="腹黒い茶" w:date="2013-07-08T20:34:00Z"/>
          <w:rFonts w:asciiTheme="minorHAnsi" w:eastAsiaTheme="minorEastAsia" w:hAnsiTheme="minorHAnsi" w:cstheme="minorBidi"/>
          <w:noProof/>
          <w:szCs w:val="24"/>
        </w:rPr>
      </w:pPr>
      <w:ins w:id="395" w:author="Haraguroicha Hsu" w:date="2013-07-07T20:12:00Z">
        <w:del w:id="396" w:author="腹黒い茶" w:date="2013-07-08T20:34:00Z">
          <w:r w:rsidRPr="001D69A6" w:rsidDel="007D7F2F">
            <w:rPr>
              <w:rFonts w:hint="eastAsia"/>
              <w:noProof/>
            </w:rPr>
            <w:delText>第三節</w:delText>
          </w:r>
          <w:r w:rsidDel="007D7F2F">
            <w:rPr>
              <w:rFonts w:hint="eastAsia"/>
              <w:noProof/>
            </w:rPr>
            <w:delText xml:space="preserve"> </w:delText>
          </w:r>
          <w:r w:rsidDel="007D7F2F">
            <w:rPr>
              <w:rFonts w:hint="eastAsia"/>
              <w:noProof/>
            </w:rPr>
            <w:delText>雲端部屬流程</w:delText>
          </w:r>
          <w:r w:rsidDel="007D7F2F">
            <w:rPr>
              <w:noProof/>
            </w:rPr>
            <w:tab/>
            <w:delText>30</w:delText>
          </w:r>
        </w:del>
      </w:ins>
    </w:p>
    <w:p w14:paraId="4A43E565" w14:textId="77777777" w:rsidR="00A24B75" w:rsidDel="007D7F2F" w:rsidRDefault="00A24B75" w:rsidP="00A24B75">
      <w:pPr>
        <w:pStyle w:val="21"/>
        <w:tabs>
          <w:tab w:val="right" w:leader="dot" w:pos="9628"/>
        </w:tabs>
        <w:ind w:left="560"/>
        <w:rPr>
          <w:ins w:id="397" w:author="Haraguroicha Hsu" w:date="2013-07-07T20:12:00Z"/>
          <w:del w:id="398" w:author="腹黒い茶" w:date="2013-07-08T20:34:00Z"/>
          <w:rFonts w:asciiTheme="minorHAnsi" w:eastAsiaTheme="minorEastAsia" w:hAnsiTheme="minorHAnsi" w:cstheme="minorBidi"/>
          <w:noProof/>
          <w:szCs w:val="24"/>
        </w:rPr>
      </w:pPr>
      <w:ins w:id="399" w:author="Haraguroicha Hsu" w:date="2013-07-07T20:12:00Z">
        <w:del w:id="400" w:author="腹黒い茶" w:date="2013-07-08T20:34:00Z">
          <w:r w:rsidRPr="001D69A6" w:rsidDel="007D7F2F">
            <w:rPr>
              <w:rFonts w:hint="eastAsia"/>
              <w:noProof/>
            </w:rPr>
            <w:delText>第四節</w:delText>
          </w:r>
          <w:r w:rsidDel="007D7F2F">
            <w:rPr>
              <w:rFonts w:hint="eastAsia"/>
              <w:noProof/>
            </w:rPr>
            <w:delText xml:space="preserve"> </w:delText>
          </w:r>
          <w:r w:rsidDel="007D7F2F">
            <w:rPr>
              <w:rFonts w:hint="eastAsia"/>
              <w:noProof/>
            </w:rPr>
            <w:delText>相關技術及開發工具</w:delText>
          </w:r>
          <w:r w:rsidDel="007D7F2F">
            <w:rPr>
              <w:noProof/>
            </w:rPr>
            <w:tab/>
            <w:delText>38</w:delText>
          </w:r>
        </w:del>
      </w:ins>
    </w:p>
    <w:p w14:paraId="29C43FD1" w14:textId="77777777" w:rsidR="00A24B75" w:rsidDel="007D7F2F" w:rsidRDefault="00A24B75">
      <w:pPr>
        <w:pStyle w:val="11"/>
        <w:rPr>
          <w:ins w:id="401" w:author="Haraguroicha Hsu" w:date="2013-07-07T20:12:00Z"/>
          <w:del w:id="402" w:author="腹黒い茶" w:date="2013-07-08T20:34:00Z"/>
          <w:rFonts w:asciiTheme="minorHAnsi" w:eastAsiaTheme="minorEastAsia" w:hAnsiTheme="minorHAnsi" w:cstheme="minorBidi"/>
          <w:szCs w:val="24"/>
        </w:rPr>
      </w:pPr>
      <w:ins w:id="403" w:author="Haraguroicha Hsu" w:date="2013-07-07T20:12:00Z">
        <w:del w:id="404" w:author="腹黒い茶" w:date="2013-07-08T20:34:00Z">
          <w:r w:rsidRPr="001D69A6" w:rsidDel="007D7F2F">
            <w:rPr>
              <w:rFonts w:hint="eastAsia"/>
              <w:color w:val="000000"/>
            </w:rPr>
            <w:delText>第肆章</w:delText>
          </w:r>
          <w:r w:rsidDel="007D7F2F">
            <w:rPr>
              <w:rFonts w:hint="eastAsia"/>
            </w:rPr>
            <w:delText xml:space="preserve"> </w:delText>
          </w:r>
          <w:r w:rsidDel="007D7F2F">
            <w:rPr>
              <w:rFonts w:hint="eastAsia"/>
            </w:rPr>
            <w:delText>研究結果與討論</w:delText>
          </w:r>
          <w:r w:rsidDel="007D7F2F">
            <w:tab/>
            <w:delText>39</w:delText>
          </w:r>
        </w:del>
      </w:ins>
    </w:p>
    <w:p w14:paraId="68D0EC85" w14:textId="77777777" w:rsidR="00A24B75" w:rsidDel="007D7F2F" w:rsidRDefault="00A24B75" w:rsidP="00A24B75">
      <w:pPr>
        <w:pStyle w:val="21"/>
        <w:tabs>
          <w:tab w:val="right" w:leader="dot" w:pos="9628"/>
        </w:tabs>
        <w:ind w:left="560"/>
        <w:rPr>
          <w:ins w:id="405" w:author="Haraguroicha Hsu" w:date="2013-07-07T20:12:00Z"/>
          <w:del w:id="406" w:author="腹黒い茶" w:date="2013-07-08T20:34:00Z"/>
          <w:rFonts w:asciiTheme="minorHAnsi" w:eastAsiaTheme="minorEastAsia" w:hAnsiTheme="minorHAnsi" w:cstheme="minorBidi"/>
          <w:noProof/>
          <w:szCs w:val="24"/>
        </w:rPr>
      </w:pPr>
      <w:ins w:id="407" w:author="Haraguroicha Hsu" w:date="2013-07-07T20:12:00Z">
        <w:del w:id="408"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研究結果</w:delText>
          </w:r>
          <w:r w:rsidDel="007D7F2F">
            <w:rPr>
              <w:noProof/>
            </w:rPr>
            <w:tab/>
            <w:delText>39</w:delText>
          </w:r>
        </w:del>
      </w:ins>
    </w:p>
    <w:p w14:paraId="320EA1FA" w14:textId="77777777" w:rsidR="00A24B75" w:rsidDel="007D7F2F" w:rsidRDefault="00A24B75">
      <w:pPr>
        <w:pStyle w:val="31"/>
        <w:rPr>
          <w:ins w:id="409" w:author="Haraguroicha Hsu" w:date="2013-07-07T20:12:00Z"/>
          <w:del w:id="410" w:author="腹黒い茶" w:date="2013-07-08T20:34:00Z"/>
          <w:rFonts w:asciiTheme="minorHAnsi" w:hAnsiTheme="minorHAnsi" w:cstheme="minorBidi"/>
          <w:noProof/>
          <w:szCs w:val="24"/>
        </w:rPr>
      </w:pPr>
      <w:ins w:id="411" w:author="Haraguroicha Hsu" w:date="2013-07-07T20:12:00Z">
        <w:del w:id="412"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樣板管理模組</w:delText>
          </w:r>
          <w:r w:rsidDel="007D7F2F">
            <w:rPr>
              <w:noProof/>
            </w:rPr>
            <w:tab/>
            <w:delText>39</w:delText>
          </w:r>
        </w:del>
      </w:ins>
    </w:p>
    <w:p w14:paraId="7668D0BA" w14:textId="77777777" w:rsidR="00A24B75" w:rsidDel="007D7F2F" w:rsidRDefault="00A24B75">
      <w:pPr>
        <w:pStyle w:val="31"/>
        <w:rPr>
          <w:ins w:id="413" w:author="Haraguroicha Hsu" w:date="2013-07-07T20:12:00Z"/>
          <w:del w:id="414" w:author="腹黒い茶" w:date="2013-07-08T20:34:00Z"/>
          <w:rFonts w:asciiTheme="minorHAnsi" w:hAnsiTheme="minorHAnsi" w:cstheme="minorBidi"/>
          <w:noProof/>
          <w:szCs w:val="24"/>
        </w:rPr>
      </w:pPr>
      <w:ins w:id="415" w:author="Haraguroicha Hsu" w:date="2013-07-07T20:12:00Z">
        <w:del w:id="416"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文件讀取及解析模組</w:delText>
          </w:r>
          <w:r w:rsidDel="007D7F2F">
            <w:rPr>
              <w:noProof/>
            </w:rPr>
            <w:tab/>
            <w:delText>42</w:delText>
          </w:r>
        </w:del>
      </w:ins>
    </w:p>
    <w:p w14:paraId="2E1C78C4" w14:textId="77777777" w:rsidR="00A24B75" w:rsidDel="007D7F2F" w:rsidRDefault="00A24B75">
      <w:pPr>
        <w:pStyle w:val="31"/>
        <w:rPr>
          <w:ins w:id="417" w:author="Haraguroicha Hsu" w:date="2013-07-07T20:12:00Z"/>
          <w:del w:id="418" w:author="腹黒い茶" w:date="2013-07-08T20:34:00Z"/>
          <w:rFonts w:asciiTheme="minorHAnsi" w:hAnsiTheme="minorHAnsi" w:cstheme="minorBidi"/>
          <w:noProof/>
          <w:szCs w:val="24"/>
        </w:rPr>
      </w:pPr>
      <w:ins w:id="419" w:author="Haraguroicha Hsu" w:date="2013-07-07T20:12:00Z">
        <w:del w:id="420" w:author="腹黒い茶" w:date="2013-07-08T20:34:00Z">
          <w:r w:rsidDel="007D7F2F">
            <w:rPr>
              <w:rFonts w:hint="eastAsia"/>
              <w:noProof/>
            </w:rPr>
            <w:delText>參</w:delText>
          </w:r>
          <w:r w:rsidDel="007D7F2F">
            <w:rPr>
              <w:rFonts w:hint="eastAsia"/>
              <w:noProof/>
            </w:rPr>
            <w:delText xml:space="preserve"> </w:delText>
          </w:r>
          <w:r w:rsidDel="007D7F2F">
            <w:rPr>
              <w:rFonts w:hint="eastAsia"/>
              <w:noProof/>
            </w:rPr>
            <w:delText>資料內嵌處理模組</w:delText>
          </w:r>
          <w:r w:rsidDel="007D7F2F">
            <w:rPr>
              <w:noProof/>
            </w:rPr>
            <w:tab/>
            <w:delText>44</w:delText>
          </w:r>
        </w:del>
      </w:ins>
    </w:p>
    <w:p w14:paraId="1551C129" w14:textId="77777777" w:rsidR="00A24B75" w:rsidDel="007D7F2F" w:rsidRDefault="00A24B75">
      <w:pPr>
        <w:pStyle w:val="31"/>
        <w:rPr>
          <w:ins w:id="421" w:author="Haraguroicha Hsu" w:date="2013-07-07T20:12:00Z"/>
          <w:del w:id="422" w:author="腹黒い茶" w:date="2013-07-08T20:34:00Z"/>
          <w:rFonts w:asciiTheme="minorHAnsi" w:hAnsiTheme="minorHAnsi" w:cstheme="minorBidi"/>
          <w:noProof/>
          <w:szCs w:val="24"/>
        </w:rPr>
      </w:pPr>
      <w:ins w:id="423" w:author="Haraguroicha Hsu" w:date="2013-07-07T20:12:00Z">
        <w:del w:id="424" w:author="腹黒い茶" w:date="2013-07-08T20:34:00Z">
          <w:r w:rsidDel="007D7F2F">
            <w:rPr>
              <w:rFonts w:hint="eastAsia"/>
              <w:noProof/>
            </w:rPr>
            <w:delText>肆</w:delText>
          </w:r>
          <w:r w:rsidDel="007D7F2F">
            <w:rPr>
              <w:rFonts w:hint="eastAsia"/>
              <w:noProof/>
            </w:rPr>
            <w:delText xml:space="preserve"> </w:delText>
          </w:r>
          <w:r w:rsidDel="007D7F2F">
            <w:rPr>
              <w:rFonts w:hint="eastAsia"/>
              <w:noProof/>
            </w:rPr>
            <w:delText>樣板輸出處理模組</w:delText>
          </w:r>
          <w:r w:rsidDel="007D7F2F">
            <w:rPr>
              <w:noProof/>
            </w:rPr>
            <w:tab/>
            <w:delText>47</w:delText>
          </w:r>
        </w:del>
      </w:ins>
    </w:p>
    <w:p w14:paraId="7C6C0015" w14:textId="77777777" w:rsidR="00A24B75" w:rsidDel="007D7F2F" w:rsidRDefault="00A24B75">
      <w:pPr>
        <w:pStyle w:val="31"/>
        <w:rPr>
          <w:ins w:id="425" w:author="Haraguroicha Hsu" w:date="2013-07-07T20:12:00Z"/>
          <w:del w:id="426" w:author="腹黒い茶" w:date="2013-07-08T20:34:00Z"/>
          <w:rFonts w:asciiTheme="minorHAnsi" w:hAnsiTheme="minorHAnsi" w:cstheme="minorBidi"/>
          <w:noProof/>
          <w:szCs w:val="24"/>
        </w:rPr>
      </w:pPr>
      <w:ins w:id="427" w:author="Haraguroicha Hsu" w:date="2013-07-07T20:12:00Z">
        <w:del w:id="428" w:author="腹黒い茶" w:date="2013-07-08T20:34:00Z">
          <w:r w:rsidDel="007D7F2F">
            <w:rPr>
              <w:rFonts w:hint="eastAsia"/>
              <w:noProof/>
            </w:rPr>
            <w:delText>伍</w:delText>
          </w:r>
          <w:r w:rsidDel="007D7F2F">
            <w:rPr>
              <w:rFonts w:hint="eastAsia"/>
              <w:noProof/>
            </w:rPr>
            <w:delText xml:space="preserve"> </w:delText>
          </w:r>
          <w:r w:rsidDel="007D7F2F">
            <w:rPr>
              <w:rFonts w:hint="eastAsia"/>
              <w:noProof/>
            </w:rPr>
            <w:delText>多國語系模組</w:delText>
          </w:r>
          <w:r w:rsidDel="007D7F2F">
            <w:rPr>
              <w:noProof/>
            </w:rPr>
            <w:tab/>
            <w:delText>50</w:delText>
          </w:r>
        </w:del>
      </w:ins>
    </w:p>
    <w:p w14:paraId="564C1CB0" w14:textId="77777777" w:rsidR="00A24B75" w:rsidDel="007D7F2F" w:rsidRDefault="00A24B75">
      <w:pPr>
        <w:pStyle w:val="31"/>
        <w:rPr>
          <w:ins w:id="429" w:author="Haraguroicha Hsu" w:date="2013-07-07T20:12:00Z"/>
          <w:del w:id="430" w:author="腹黒い茶" w:date="2013-07-08T20:34:00Z"/>
          <w:rFonts w:asciiTheme="minorHAnsi" w:hAnsiTheme="minorHAnsi" w:cstheme="minorBidi"/>
          <w:noProof/>
          <w:szCs w:val="24"/>
        </w:rPr>
      </w:pPr>
      <w:ins w:id="431" w:author="Haraguroicha Hsu" w:date="2013-07-07T20:12:00Z">
        <w:del w:id="432" w:author="腹黒い茶" w:date="2013-07-08T20:34:00Z">
          <w:r w:rsidDel="007D7F2F">
            <w:rPr>
              <w:rFonts w:hint="eastAsia"/>
              <w:noProof/>
            </w:rPr>
            <w:delText>陸</w:delText>
          </w:r>
          <w:r w:rsidDel="007D7F2F">
            <w:rPr>
              <w:rFonts w:hint="eastAsia"/>
              <w:noProof/>
            </w:rPr>
            <w:delText xml:space="preserve"> </w:delText>
          </w:r>
          <w:r w:rsidDel="007D7F2F">
            <w:rPr>
              <w:rFonts w:hint="eastAsia"/>
              <w:noProof/>
            </w:rPr>
            <w:delText>樣板檔編輯器</w:delText>
          </w:r>
          <w:r w:rsidDel="007D7F2F">
            <w:rPr>
              <w:noProof/>
            </w:rPr>
            <w:tab/>
            <w:delText>52</w:delText>
          </w:r>
        </w:del>
      </w:ins>
    </w:p>
    <w:p w14:paraId="40F57DE7" w14:textId="77777777" w:rsidR="00A24B75" w:rsidDel="007D7F2F" w:rsidRDefault="00A24B75" w:rsidP="00A24B75">
      <w:pPr>
        <w:pStyle w:val="21"/>
        <w:tabs>
          <w:tab w:val="right" w:leader="dot" w:pos="9628"/>
        </w:tabs>
        <w:ind w:left="560"/>
        <w:rPr>
          <w:ins w:id="433" w:author="Haraguroicha Hsu" w:date="2013-07-07T20:12:00Z"/>
          <w:del w:id="434" w:author="腹黒い茶" w:date="2013-07-08T20:34:00Z"/>
          <w:rFonts w:asciiTheme="minorHAnsi" w:eastAsiaTheme="minorEastAsia" w:hAnsiTheme="minorHAnsi" w:cstheme="minorBidi"/>
          <w:noProof/>
          <w:szCs w:val="24"/>
        </w:rPr>
      </w:pPr>
      <w:ins w:id="435" w:author="Haraguroicha Hsu" w:date="2013-07-07T20:12:00Z">
        <w:del w:id="436"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討論</w:delText>
          </w:r>
          <w:r w:rsidDel="007D7F2F">
            <w:rPr>
              <w:noProof/>
            </w:rPr>
            <w:tab/>
            <w:delText>54</w:delText>
          </w:r>
        </w:del>
      </w:ins>
    </w:p>
    <w:p w14:paraId="24EBEB53" w14:textId="77777777" w:rsidR="00A24B75" w:rsidDel="007D7F2F" w:rsidRDefault="00A24B75">
      <w:pPr>
        <w:pStyle w:val="31"/>
        <w:rPr>
          <w:ins w:id="437" w:author="Haraguroicha Hsu" w:date="2013-07-07T20:12:00Z"/>
          <w:del w:id="438" w:author="腹黒い茶" w:date="2013-07-08T20:34:00Z"/>
          <w:rFonts w:asciiTheme="minorHAnsi" w:hAnsiTheme="minorHAnsi" w:cstheme="minorBidi"/>
          <w:noProof/>
          <w:szCs w:val="24"/>
        </w:rPr>
      </w:pPr>
      <w:ins w:id="439" w:author="Haraguroicha Hsu" w:date="2013-07-07T20:12:00Z">
        <w:del w:id="440" w:author="腹黒い茶" w:date="2013-07-08T20:34:00Z">
          <w:r w:rsidDel="007D7F2F">
            <w:rPr>
              <w:rFonts w:hint="eastAsia"/>
              <w:noProof/>
            </w:rPr>
            <w:delText>壹</w:delText>
          </w:r>
          <w:r w:rsidDel="007D7F2F">
            <w:rPr>
              <w:rFonts w:hint="eastAsia"/>
              <w:noProof/>
            </w:rPr>
            <w:delText xml:space="preserve"> </w:delText>
          </w:r>
          <w:r w:rsidDel="007D7F2F">
            <w:rPr>
              <w:rFonts w:hint="eastAsia"/>
              <w:noProof/>
            </w:rPr>
            <w:delText>樣板檔編輯</w:delText>
          </w:r>
          <w:r w:rsidDel="007D7F2F">
            <w:rPr>
              <w:noProof/>
            </w:rPr>
            <w:tab/>
            <w:delText>54</w:delText>
          </w:r>
        </w:del>
      </w:ins>
    </w:p>
    <w:p w14:paraId="09AF91EB" w14:textId="77777777" w:rsidR="00A24B75" w:rsidDel="007D7F2F" w:rsidRDefault="00A24B75">
      <w:pPr>
        <w:pStyle w:val="31"/>
        <w:rPr>
          <w:ins w:id="441" w:author="Haraguroicha Hsu" w:date="2013-07-07T20:12:00Z"/>
          <w:del w:id="442" w:author="腹黒い茶" w:date="2013-07-08T20:34:00Z"/>
          <w:rFonts w:asciiTheme="minorHAnsi" w:hAnsiTheme="minorHAnsi" w:cstheme="minorBidi"/>
          <w:noProof/>
          <w:szCs w:val="24"/>
        </w:rPr>
      </w:pPr>
      <w:ins w:id="443" w:author="Haraguroicha Hsu" w:date="2013-07-07T20:12:00Z">
        <w:del w:id="444" w:author="腹黒い茶" w:date="2013-07-08T20:34:00Z">
          <w:r w:rsidDel="007D7F2F">
            <w:rPr>
              <w:rFonts w:hint="eastAsia"/>
              <w:noProof/>
            </w:rPr>
            <w:delText>貳</w:delText>
          </w:r>
          <w:r w:rsidDel="007D7F2F">
            <w:rPr>
              <w:rFonts w:hint="eastAsia"/>
              <w:noProof/>
            </w:rPr>
            <w:delText xml:space="preserve"> </w:delText>
          </w:r>
          <w:r w:rsidDel="007D7F2F">
            <w:rPr>
              <w:rFonts w:hint="eastAsia"/>
              <w:noProof/>
            </w:rPr>
            <w:delText>檢視器存取能力</w:delText>
          </w:r>
          <w:r w:rsidDel="007D7F2F">
            <w:rPr>
              <w:noProof/>
            </w:rPr>
            <w:tab/>
            <w:delText>58</w:delText>
          </w:r>
        </w:del>
      </w:ins>
    </w:p>
    <w:p w14:paraId="2F7D91C7" w14:textId="77777777" w:rsidR="00A24B75" w:rsidDel="007D7F2F" w:rsidRDefault="00A24B75">
      <w:pPr>
        <w:pStyle w:val="31"/>
        <w:rPr>
          <w:ins w:id="445" w:author="Haraguroicha Hsu" w:date="2013-07-07T20:12:00Z"/>
          <w:del w:id="446" w:author="腹黒い茶" w:date="2013-07-08T20:34:00Z"/>
          <w:rFonts w:asciiTheme="minorHAnsi" w:hAnsiTheme="minorHAnsi" w:cstheme="minorBidi"/>
          <w:noProof/>
          <w:szCs w:val="24"/>
        </w:rPr>
      </w:pPr>
      <w:ins w:id="447" w:author="Haraguroicha Hsu" w:date="2013-07-07T20:12:00Z">
        <w:del w:id="448" w:author="腹黒い茶" w:date="2013-07-08T20:34:00Z">
          <w:r w:rsidDel="007D7F2F">
            <w:rPr>
              <w:rFonts w:hint="eastAsia"/>
              <w:noProof/>
            </w:rPr>
            <w:delText>參</w:delText>
          </w:r>
          <w:r w:rsidDel="007D7F2F">
            <w:rPr>
              <w:rFonts w:hint="eastAsia"/>
              <w:noProof/>
            </w:rPr>
            <w:delText xml:space="preserve"> </w:delText>
          </w:r>
          <w:r w:rsidDel="007D7F2F">
            <w:rPr>
              <w:rFonts w:hint="eastAsia"/>
              <w:noProof/>
            </w:rPr>
            <w:delText>多個電子病歷檔案讀取與輸出能力</w:delText>
          </w:r>
          <w:r w:rsidDel="007D7F2F">
            <w:rPr>
              <w:noProof/>
            </w:rPr>
            <w:tab/>
            <w:delText>60</w:delText>
          </w:r>
        </w:del>
      </w:ins>
    </w:p>
    <w:p w14:paraId="7F4E5BFA" w14:textId="77777777" w:rsidR="00A24B75" w:rsidDel="007D7F2F" w:rsidRDefault="00A24B75">
      <w:pPr>
        <w:pStyle w:val="31"/>
        <w:rPr>
          <w:ins w:id="449" w:author="Haraguroicha Hsu" w:date="2013-07-07T20:12:00Z"/>
          <w:del w:id="450" w:author="腹黒い茶" w:date="2013-07-08T20:34:00Z"/>
          <w:rFonts w:asciiTheme="minorHAnsi" w:hAnsiTheme="minorHAnsi" w:cstheme="minorBidi"/>
          <w:noProof/>
          <w:szCs w:val="24"/>
        </w:rPr>
      </w:pPr>
      <w:ins w:id="451" w:author="Haraguroicha Hsu" w:date="2013-07-07T20:12:00Z">
        <w:del w:id="452" w:author="腹黒い茶" w:date="2013-07-08T20:34:00Z">
          <w:r w:rsidDel="007D7F2F">
            <w:rPr>
              <w:rFonts w:hint="eastAsia"/>
              <w:noProof/>
            </w:rPr>
            <w:delText>肆</w:delText>
          </w:r>
          <w:r w:rsidDel="007D7F2F">
            <w:rPr>
              <w:rFonts w:hint="eastAsia"/>
              <w:noProof/>
            </w:rPr>
            <w:delText xml:space="preserve"> </w:delText>
          </w:r>
          <w:r w:rsidDel="007D7F2F">
            <w:rPr>
              <w:rFonts w:hint="eastAsia"/>
              <w:noProof/>
            </w:rPr>
            <w:delText>技術與工具差異比較</w:delText>
          </w:r>
          <w:r w:rsidDel="007D7F2F">
            <w:rPr>
              <w:noProof/>
            </w:rPr>
            <w:tab/>
            <w:delText>62</w:delText>
          </w:r>
        </w:del>
      </w:ins>
    </w:p>
    <w:p w14:paraId="7C2B7A1B" w14:textId="77777777" w:rsidR="00A24B75" w:rsidDel="007D7F2F" w:rsidRDefault="00A24B75">
      <w:pPr>
        <w:pStyle w:val="31"/>
        <w:rPr>
          <w:ins w:id="453" w:author="Haraguroicha Hsu" w:date="2013-07-07T20:12:00Z"/>
          <w:del w:id="454" w:author="腹黒い茶" w:date="2013-07-08T20:34:00Z"/>
          <w:rFonts w:asciiTheme="minorHAnsi" w:hAnsiTheme="minorHAnsi" w:cstheme="minorBidi"/>
          <w:noProof/>
          <w:szCs w:val="24"/>
        </w:rPr>
      </w:pPr>
      <w:ins w:id="455" w:author="Haraguroicha Hsu" w:date="2013-07-07T20:12:00Z">
        <w:del w:id="456" w:author="腹黒い茶" w:date="2013-07-08T20:34:00Z">
          <w:r w:rsidDel="007D7F2F">
            <w:rPr>
              <w:rFonts w:hint="eastAsia"/>
              <w:noProof/>
            </w:rPr>
            <w:delText>伍</w:delText>
          </w:r>
          <w:r w:rsidDel="007D7F2F">
            <w:rPr>
              <w:rFonts w:hint="eastAsia"/>
              <w:noProof/>
            </w:rPr>
            <w:delText xml:space="preserve"> </w:delText>
          </w:r>
          <w:r w:rsidDel="007D7F2F">
            <w:rPr>
              <w:rFonts w:hint="eastAsia"/>
              <w:noProof/>
            </w:rPr>
            <w:delText>坊間雲端平台比較</w:delText>
          </w:r>
          <w:r w:rsidDel="007D7F2F">
            <w:rPr>
              <w:noProof/>
            </w:rPr>
            <w:tab/>
            <w:delText>63</w:delText>
          </w:r>
        </w:del>
      </w:ins>
    </w:p>
    <w:p w14:paraId="2AF85A6A" w14:textId="77777777" w:rsidR="00A24B75" w:rsidDel="007D7F2F" w:rsidRDefault="00A24B75">
      <w:pPr>
        <w:pStyle w:val="31"/>
        <w:rPr>
          <w:ins w:id="457" w:author="Haraguroicha Hsu" w:date="2013-07-07T20:12:00Z"/>
          <w:del w:id="458" w:author="腹黒い茶" w:date="2013-07-08T20:34:00Z"/>
          <w:rFonts w:asciiTheme="minorHAnsi" w:hAnsiTheme="minorHAnsi" w:cstheme="minorBidi"/>
          <w:noProof/>
          <w:szCs w:val="24"/>
        </w:rPr>
      </w:pPr>
      <w:ins w:id="459" w:author="Haraguroicha Hsu" w:date="2013-07-07T20:12:00Z">
        <w:del w:id="460" w:author="腹黒い茶" w:date="2013-07-08T20:34:00Z">
          <w:r w:rsidDel="007D7F2F">
            <w:rPr>
              <w:rFonts w:hint="eastAsia"/>
              <w:noProof/>
            </w:rPr>
            <w:delText>陸</w:delText>
          </w:r>
          <w:r w:rsidDel="007D7F2F">
            <w:rPr>
              <w:noProof/>
            </w:rPr>
            <w:delText xml:space="preserve"> XML</w:delText>
          </w:r>
          <w:r w:rsidDel="007D7F2F">
            <w:rPr>
              <w:rFonts w:hint="eastAsia"/>
              <w:noProof/>
            </w:rPr>
            <w:delText>、</w:delText>
          </w:r>
          <w:r w:rsidDel="007D7F2F">
            <w:rPr>
              <w:noProof/>
            </w:rPr>
            <w:delText>XSL</w:delText>
          </w:r>
          <w:r w:rsidDel="007D7F2F">
            <w:rPr>
              <w:rFonts w:hint="eastAsia"/>
              <w:noProof/>
            </w:rPr>
            <w:delText>與</w:delText>
          </w:r>
          <w:r w:rsidDel="007D7F2F">
            <w:rPr>
              <w:noProof/>
            </w:rPr>
            <w:delText>HTML5</w:delText>
          </w:r>
          <w:r w:rsidDel="007D7F2F">
            <w:rPr>
              <w:rFonts w:hint="eastAsia"/>
              <w:noProof/>
            </w:rPr>
            <w:delText>、</w:delText>
          </w:r>
          <w:r w:rsidDel="007D7F2F">
            <w:rPr>
              <w:noProof/>
            </w:rPr>
            <w:delText>JavaScript</w:delText>
          </w:r>
          <w:r w:rsidDel="007D7F2F">
            <w:rPr>
              <w:rFonts w:hint="eastAsia"/>
              <w:noProof/>
            </w:rPr>
            <w:delText>套表技術比較</w:delText>
          </w:r>
          <w:r w:rsidDel="007D7F2F">
            <w:rPr>
              <w:noProof/>
            </w:rPr>
            <w:tab/>
            <w:delText>66</w:delText>
          </w:r>
        </w:del>
      </w:ins>
    </w:p>
    <w:p w14:paraId="14B1710C" w14:textId="77777777" w:rsidR="00A24B75" w:rsidDel="007D7F2F" w:rsidRDefault="00A24B75" w:rsidP="00A24B75">
      <w:pPr>
        <w:pStyle w:val="21"/>
        <w:tabs>
          <w:tab w:val="right" w:leader="dot" w:pos="9628"/>
        </w:tabs>
        <w:ind w:left="560"/>
        <w:rPr>
          <w:ins w:id="461" w:author="Haraguroicha Hsu" w:date="2013-07-07T20:12:00Z"/>
          <w:del w:id="462" w:author="腹黒い茶" w:date="2013-07-08T20:34:00Z"/>
          <w:rFonts w:asciiTheme="minorHAnsi" w:eastAsiaTheme="minorEastAsia" w:hAnsiTheme="minorHAnsi" w:cstheme="minorBidi"/>
          <w:noProof/>
          <w:szCs w:val="24"/>
        </w:rPr>
      </w:pPr>
      <w:ins w:id="463" w:author="Haraguroicha Hsu" w:date="2013-07-07T20:12:00Z">
        <w:del w:id="464" w:author="腹黒い茶" w:date="2013-07-08T20:34:00Z">
          <w:r w:rsidRPr="001D69A6" w:rsidDel="007D7F2F">
            <w:rPr>
              <w:rFonts w:hint="eastAsia"/>
              <w:noProof/>
            </w:rPr>
            <w:delText>第三節</w:delText>
          </w:r>
          <w:r w:rsidDel="007D7F2F">
            <w:rPr>
              <w:rFonts w:hint="eastAsia"/>
              <w:noProof/>
            </w:rPr>
            <w:delText xml:space="preserve"> </w:delText>
          </w:r>
          <w:r w:rsidDel="007D7F2F">
            <w:rPr>
              <w:rFonts w:hint="eastAsia"/>
              <w:noProof/>
            </w:rPr>
            <w:delText>系統評估</w:delText>
          </w:r>
          <w:r w:rsidDel="007D7F2F">
            <w:rPr>
              <w:noProof/>
            </w:rPr>
            <w:tab/>
            <w:delText>68</w:delText>
          </w:r>
        </w:del>
      </w:ins>
    </w:p>
    <w:p w14:paraId="764A9958" w14:textId="77777777" w:rsidR="00A24B75" w:rsidDel="007D7F2F" w:rsidRDefault="00A24B75" w:rsidP="00A24B75">
      <w:pPr>
        <w:pStyle w:val="21"/>
        <w:tabs>
          <w:tab w:val="right" w:leader="dot" w:pos="9628"/>
        </w:tabs>
        <w:ind w:left="560"/>
        <w:rPr>
          <w:ins w:id="465" w:author="Haraguroicha Hsu" w:date="2013-07-07T20:12:00Z"/>
          <w:del w:id="466" w:author="腹黒い茶" w:date="2013-07-08T20:34:00Z"/>
          <w:rFonts w:asciiTheme="minorHAnsi" w:eastAsiaTheme="minorEastAsia" w:hAnsiTheme="minorHAnsi" w:cstheme="minorBidi"/>
          <w:noProof/>
          <w:szCs w:val="24"/>
        </w:rPr>
      </w:pPr>
      <w:ins w:id="467" w:author="Haraguroicha Hsu" w:date="2013-07-07T20:12:00Z">
        <w:del w:id="468" w:author="腹黒い茶" w:date="2013-07-08T20:34:00Z">
          <w:r w:rsidRPr="001D69A6" w:rsidDel="007D7F2F">
            <w:rPr>
              <w:rFonts w:hint="eastAsia"/>
              <w:noProof/>
            </w:rPr>
            <w:delText>第四節</w:delText>
          </w:r>
          <w:r w:rsidDel="007D7F2F">
            <w:rPr>
              <w:rFonts w:hint="eastAsia"/>
              <w:noProof/>
            </w:rPr>
            <w:delText xml:space="preserve"> </w:delText>
          </w:r>
          <w:r w:rsidDel="007D7F2F">
            <w:rPr>
              <w:rFonts w:hint="eastAsia"/>
              <w:noProof/>
            </w:rPr>
            <w:delText>研究限制</w:delText>
          </w:r>
          <w:r w:rsidDel="007D7F2F">
            <w:rPr>
              <w:noProof/>
            </w:rPr>
            <w:tab/>
            <w:delText>74</w:delText>
          </w:r>
        </w:del>
      </w:ins>
    </w:p>
    <w:p w14:paraId="26E9C9D2" w14:textId="77777777" w:rsidR="00A24B75" w:rsidDel="007D7F2F" w:rsidRDefault="00A24B75">
      <w:pPr>
        <w:pStyle w:val="11"/>
        <w:rPr>
          <w:ins w:id="469" w:author="Haraguroicha Hsu" w:date="2013-07-07T20:12:00Z"/>
          <w:del w:id="470" w:author="腹黒い茶" w:date="2013-07-08T20:34:00Z"/>
          <w:rFonts w:asciiTheme="minorHAnsi" w:eastAsiaTheme="minorEastAsia" w:hAnsiTheme="minorHAnsi" w:cstheme="minorBidi"/>
          <w:szCs w:val="24"/>
        </w:rPr>
      </w:pPr>
      <w:ins w:id="471" w:author="Haraguroicha Hsu" w:date="2013-07-07T20:12:00Z">
        <w:del w:id="472" w:author="腹黒い茶" w:date="2013-07-08T20:34:00Z">
          <w:r w:rsidRPr="001D69A6" w:rsidDel="007D7F2F">
            <w:rPr>
              <w:rFonts w:hint="eastAsia"/>
              <w:color w:val="000000"/>
            </w:rPr>
            <w:delText>第伍章</w:delText>
          </w:r>
          <w:r w:rsidDel="007D7F2F">
            <w:rPr>
              <w:rFonts w:hint="eastAsia"/>
            </w:rPr>
            <w:delText xml:space="preserve"> </w:delText>
          </w:r>
          <w:r w:rsidDel="007D7F2F">
            <w:rPr>
              <w:rFonts w:hint="eastAsia"/>
            </w:rPr>
            <w:delText>結論與建議</w:delText>
          </w:r>
          <w:r w:rsidDel="007D7F2F">
            <w:tab/>
            <w:delText>75</w:delText>
          </w:r>
        </w:del>
      </w:ins>
    </w:p>
    <w:p w14:paraId="71F032B6" w14:textId="77777777" w:rsidR="00A24B75" w:rsidDel="007D7F2F" w:rsidRDefault="00A24B75" w:rsidP="00A24B75">
      <w:pPr>
        <w:pStyle w:val="21"/>
        <w:tabs>
          <w:tab w:val="right" w:leader="dot" w:pos="9628"/>
        </w:tabs>
        <w:ind w:left="560"/>
        <w:rPr>
          <w:ins w:id="473" w:author="Haraguroicha Hsu" w:date="2013-07-07T20:12:00Z"/>
          <w:del w:id="474" w:author="腹黒い茶" w:date="2013-07-08T20:34:00Z"/>
          <w:rFonts w:asciiTheme="minorHAnsi" w:eastAsiaTheme="minorEastAsia" w:hAnsiTheme="minorHAnsi" w:cstheme="minorBidi"/>
          <w:noProof/>
          <w:szCs w:val="24"/>
        </w:rPr>
      </w:pPr>
      <w:ins w:id="475" w:author="Haraguroicha Hsu" w:date="2013-07-07T20:12:00Z">
        <w:del w:id="476" w:author="腹黒い茶" w:date="2013-07-08T20:34:00Z">
          <w:r w:rsidRPr="001D69A6" w:rsidDel="007D7F2F">
            <w:rPr>
              <w:rFonts w:hint="eastAsia"/>
              <w:noProof/>
            </w:rPr>
            <w:delText>第一節</w:delText>
          </w:r>
          <w:r w:rsidDel="007D7F2F">
            <w:rPr>
              <w:rFonts w:hint="eastAsia"/>
              <w:noProof/>
            </w:rPr>
            <w:delText xml:space="preserve"> </w:delText>
          </w:r>
          <w:r w:rsidDel="007D7F2F">
            <w:rPr>
              <w:rFonts w:hint="eastAsia"/>
              <w:noProof/>
            </w:rPr>
            <w:delText>結論</w:delText>
          </w:r>
          <w:r w:rsidDel="007D7F2F">
            <w:rPr>
              <w:noProof/>
            </w:rPr>
            <w:tab/>
            <w:delText>75</w:delText>
          </w:r>
        </w:del>
      </w:ins>
    </w:p>
    <w:p w14:paraId="26D65D84" w14:textId="77777777" w:rsidR="00A24B75" w:rsidDel="007D7F2F" w:rsidRDefault="00A24B75" w:rsidP="00A24B75">
      <w:pPr>
        <w:pStyle w:val="21"/>
        <w:tabs>
          <w:tab w:val="right" w:leader="dot" w:pos="9628"/>
        </w:tabs>
        <w:ind w:left="560"/>
        <w:rPr>
          <w:ins w:id="477" w:author="Haraguroicha Hsu" w:date="2013-07-07T20:12:00Z"/>
          <w:del w:id="478" w:author="腹黒い茶" w:date="2013-07-08T20:34:00Z"/>
          <w:rFonts w:asciiTheme="minorHAnsi" w:eastAsiaTheme="minorEastAsia" w:hAnsiTheme="minorHAnsi" w:cstheme="minorBidi"/>
          <w:noProof/>
          <w:szCs w:val="24"/>
        </w:rPr>
      </w:pPr>
      <w:ins w:id="479" w:author="Haraguroicha Hsu" w:date="2013-07-07T20:12:00Z">
        <w:del w:id="480" w:author="腹黒い茶" w:date="2013-07-08T20:34:00Z">
          <w:r w:rsidRPr="001D69A6" w:rsidDel="007D7F2F">
            <w:rPr>
              <w:rFonts w:hint="eastAsia"/>
              <w:noProof/>
            </w:rPr>
            <w:delText>第二節</w:delText>
          </w:r>
          <w:r w:rsidDel="007D7F2F">
            <w:rPr>
              <w:rFonts w:hint="eastAsia"/>
              <w:noProof/>
            </w:rPr>
            <w:delText xml:space="preserve"> </w:delText>
          </w:r>
          <w:r w:rsidDel="007D7F2F">
            <w:rPr>
              <w:rFonts w:hint="eastAsia"/>
              <w:noProof/>
            </w:rPr>
            <w:delText>未來努力方向</w:delText>
          </w:r>
          <w:r w:rsidDel="007D7F2F">
            <w:rPr>
              <w:noProof/>
            </w:rPr>
            <w:tab/>
            <w:delText>76</w:delText>
          </w:r>
        </w:del>
      </w:ins>
    </w:p>
    <w:p w14:paraId="08CE4BED" w14:textId="77777777" w:rsidR="00A24B75" w:rsidDel="007D7F2F" w:rsidRDefault="00A24B75">
      <w:pPr>
        <w:pStyle w:val="11"/>
        <w:rPr>
          <w:ins w:id="481" w:author="Haraguroicha Hsu" w:date="2013-07-07T20:12:00Z"/>
          <w:del w:id="482" w:author="腹黒い茶" w:date="2013-07-08T20:34:00Z"/>
          <w:rFonts w:asciiTheme="minorHAnsi" w:eastAsiaTheme="minorEastAsia" w:hAnsiTheme="minorHAnsi" w:cstheme="minorBidi"/>
          <w:szCs w:val="24"/>
        </w:rPr>
      </w:pPr>
      <w:ins w:id="483" w:author="Haraguroicha Hsu" w:date="2013-07-07T20:12:00Z">
        <w:del w:id="484" w:author="腹黒い茶" w:date="2013-07-08T20:34:00Z">
          <w:r w:rsidRPr="001D69A6" w:rsidDel="007D7F2F">
            <w:rPr>
              <w:rFonts w:hint="eastAsia"/>
              <w:color w:val="000000"/>
            </w:rPr>
            <w:delText>第陸章</w:delText>
          </w:r>
          <w:r w:rsidDel="007D7F2F">
            <w:rPr>
              <w:rFonts w:hint="eastAsia"/>
            </w:rPr>
            <w:delText xml:space="preserve"> </w:delText>
          </w:r>
          <w:r w:rsidDel="007D7F2F">
            <w:rPr>
              <w:rFonts w:hint="eastAsia"/>
            </w:rPr>
            <w:delText>參考文獻</w:delText>
          </w:r>
          <w:r w:rsidDel="007D7F2F">
            <w:tab/>
            <w:delText>77</w:delText>
          </w:r>
        </w:del>
      </w:ins>
    </w:p>
    <w:p w14:paraId="27448EF5" w14:textId="77777777" w:rsidR="00424242" w:rsidDel="007D7F2F" w:rsidRDefault="00424242">
      <w:pPr>
        <w:pStyle w:val="11"/>
        <w:rPr>
          <w:del w:id="485" w:author="腹黒い茶" w:date="2013-07-08T20:34:00Z"/>
          <w:rFonts w:asciiTheme="minorHAnsi" w:eastAsiaTheme="minorEastAsia" w:hAnsiTheme="minorHAnsi" w:cstheme="minorBidi"/>
        </w:rPr>
      </w:pPr>
      <w:del w:id="486" w:author="腹黒い茶" w:date="2013-07-08T20:34:00Z">
        <w:r w:rsidRPr="009601F8" w:rsidDel="007D7F2F">
          <w:rPr>
            <w:rFonts w:hint="eastAsia"/>
            <w:rPrChange w:id="487" w:author="Haraguroicha Hsu" w:date="2013-06-30T04:17:00Z">
              <w:rPr>
                <w:rStyle w:val="af"/>
                <w:rFonts w:hint="eastAsia"/>
              </w:rPr>
            </w:rPrChange>
          </w:rPr>
          <w:delText>論文摘要</w:delText>
        </w:r>
        <w:r w:rsidDel="007D7F2F">
          <w:rPr>
            <w:webHidden/>
          </w:rPr>
          <w:tab/>
        </w:r>
        <w:r w:rsidR="00F76BDD" w:rsidDel="007D7F2F">
          <w:rPr>
            <w:webHidden/>
          </w:rPr>
          <w:delText>I</w:delText>
        </w:r>
      </w:del>
    </w:p>
    <w:p w14:paraId="0C2D2520" w14:textId="77777777" w:rsidR="00424242" w:rsidDel="007D7F2F" w:rsidRDefault="00424242">
      <w:pPr>
        <w:pStyle w:val="11"/>
        <w:rPr>
          <w:del w:id="488" w:author="腹黒い茶" w:date="2013-07-08T20:34:00Z"/>
          <w:rFonts w:asciiTheme="minorHAnsi" w:eastAsiaTheme="minorEastAsia" w:hAnsiTheme="minorHAnsi" w:cstheme="minorBidi"/>
        </w:rPr>
      </w:pPr>
      <w:del w:id="489" w:author="腹黒い茶" w:date="2013-07-08T20:34:00Z">
        <w:r w:rsidRPr="009601F8" w:rsidDel="007D7F2F">
          <w:rPr>
            <w:rPrChange w:id="490" w:author="Haraguroicha Hsu" w:date="2013-06-30T04:17:00Z">
              <w:rPr>
                <w:rStyle w:val="af"/>
              </w:rPr>
            </w:rPrChange>
          </w:rPr>
          <w:delText>Abstract</w:delText>
        </w:r>
        <w:r w:rsidDel="007D7F2F">
          <w:rPr>
            <w:webHidden/>
          </w:rPr>
          <w:tab/>
        </w:r>
        <w:r w:rsidR="00F76BDD" w:rsidDel="007D7F2F">
          <w:rPr>
            <w:webHidden/>
          </w:rPr>
          <w:delText>II</w:delText>
        </w:r>
      </w:del>
    </w:p>
    <w:p w14:paraId="3AF5F81E" w14:textId="77777777" w:rsidR="00424242" w:rsidDel="007D7F2F" w:rsidRDefault="00424242">
      <w:pPr>
        <w:pStyle w:val="11"/>
        <w:rPr>
          <w:del w:id="491" w:author="腹黒い茶" w:date="2013-07-08T20:34:00Z"/>
          <w:rFonts w:asciiTheme="minorHAnsi" w:eastAsiaTheme="minorEastAsia" w:hAnsiTheme="minorHAnsi" w:cstheme="minorBidi"/>
        </w:rPr>
      </w:pPr>
      <w:del w:id="492" w:author="腹黒い茶" w:date="2013-07-08T20:34:00Z">
        <w:r w:rsidRPr="009601F8" w:rsidDel="007D7F2F">
          <w:rPr>
            <w:rFonts w:hint="eastAsia"/>
            <w:rPrChange w:id="493" w:author="Haraguroicha Hsu" w:date="2013-06-30T04:17:00Z">
              <w:rPr>
                <w:rStyle w:val="af"/>
                <w:rFonts w:hint="eastAsia"/>
              </w:rPr>
            </w:rPrChange>
          </w:rPr>
          <w:delText>目錄</w:delText>
        </w:r>
        <w:r w:rsidDel="007D7F2F">
          <w:rPr>
            <w:webHidden/>
          </w:rPr>
          <w:tab/>
        </w:r>
        <w:r w:rsidR="00F76BDD" w:rsidDel="007D7F2F">
          <w:rPr>
            <w:webHidden/>
          </w:rPr>
          <w:delText>III</w:delText>
        </w:r>
      </w:del>
    </w:p>
    <w:p w14:paraId="093C7948" w14:textId="77777777" w:rsidR="00424242" w:rsidDel="007D7F2F" w:rsidRDefault="00424242">
      <w:pPr>
        <w:pStyle w:val="11"/>
        <w:rPr>
          <w:del w:id="494" w:author="腹黒い茶" w:date="2013-07-08T20:34:00Z"/>
          <w:rFonts w:asciiTheme="minorHAnsi" w:eastAsiaTheme="minorEastAsia" w:hAnsiTheme="minorHAnsi" w:cstheme="minorBidi"/>
        </w:rPr>
      </w:pPr>
      <w:del w:id="495" w:author="腹黒い茶" w:date="2013-07-08T20:34:00Z">
        <w:r w:rsidRPr="009601F8" w:rsidDel="007D7F2F">
          <w:rPr>
            <w:rFonts w:hint="eastAsia"/>
            <w:rPrChange w:id="496" w:author="Haraguroicha Hsu" w:date="2013-06-30T04:17:00Z">
              <w:rPr>
                <w:rStyle w:val="af"/>
                <w:rFonts w:hint="eastAsia"/>
              </w:rPr>
            </w:rPrChange>
          </w:rPr>
          <w:delText>圖目錄</w:delText>
        </w:r>
        <w:r w:rsidDel="007D7F2F">
          <w:rPr>
            <w:webHidden/>
          </w:rPr>
          <w:tab/>
        </w:r>
        <w:r w:rsidR="00F76BDD" w:rsidDel="007D7F2F">
          <w:rPr>
            <w:webHidden/>
          </w:rPr>
          <w:delText>V</w:delText>
        </w:r>
      </w:del>
    </w:p>
    <w:p w14:paraId="70058596" w14:textId="77777777" w:rsidR="00424242" w:rsidDel="007D7F2F" w:rsidRDefault="00424242">
      <w:pPr>
        <w:pStyle w:val="11"/>
        <w:rPr>
          <w:del w:id="497" w:author="腹黒い茶" w:date="2013-07-08T20:34:00Z"/>
          <w:rFonts w:asciiTheme="minorHAnsi" w:eastAsiaTheme="minorEastAsia" w:hAnsiTheme="minorHAnsi" w:cstheme="minorBidi"/>
        </w:rPr>
      </w:pPr>
      <w:del w:id="498" w:author="腹黒い茶" w:date="2013-07-08T20:34:00Z">
        <w:r w:rsidRPr="009601F8" w:rsidDel="007D7F2F">
          <w:rPr>
            <w:rFonts w:hint="eastAsia"/>
            <w:rPrChange w:id="499" w:author="Haraguroicha Hsu" w:date="2013-06-30T04:17:00Z">
              <w:rPr>
                <w:rStyle w:val="af"/>
                <w:rFonts w:hint="eastAsia"/>
              </w:rPr>
            </w:rPrChange>
          </w:rPr>
          <w:delText>表目錄</w:delText>
        </w:r>
        <w:r w:rsidDel="007D7F2F">
          <w:rPr>
            <w:webHidden/>
          </w:rPr>
          <w:tab/>
        </w:r>
        <w:r w:rsidR="00F76BDD" w:rsidDel="007D7F2F">
          <w:rPr>
            <w:webHidden/>
          </w:rPr>
          <w:delText>VI</w:delText>
        </w:r>
      </w:del>
    </w:p>
    <w:p w14:paraId="1EE2C1CE" w14:textId="77777777" w:rsidR="00424242" w:rsidDel="007D7F2F" w:rsidRDefault="00424242">
      <w:pPr>
        <w:pStyle w:val="11"/>
        <w:rPr>
          <w:del w:id="500" w:author="腹黒い茶" w:date="2013-07-08T20:34:00Z"/>
          <w:rFonts w:asciiTheme="minorHAnsi" w:eastAsiaTheme="minorEastAsia" w:hAnsiTheme="minorHAnsi" w:cstheme="minorBidi"/>
        </w:rPr>
      </w:pPr>
      <w:del w:id="501" w:author="腹黒い茶" w:date="2013-07-08T20:34:00Z">
        <w:r w:rsidRPr="009601F8" w:rsidDel="007D7F2F">
          <w:rPr>
            <w:rFonts w:hint="eastAsia"/>
            <w:rPrChange w:id="502" w:author="Haraguroicha Hsu" w:date="2013-06-30T04:17:00Z">
              <w:rPr>
                <w:rStyle w:val="af"/>
                <w:rFonts w:hint="eastAsia"/>
              </w:rPr>
            </w:rPrChange>
          </w:rPr>
          <w:delText>第壹章</w:delText>
        </w:r>
        <w:r w:rsidRPr="009601F8" w:rsidDel="007D7F2F">
          <w:rPr>
            <w:rPrChange w:id="503" w:author="Haraguroicha Hsu" w:date="2013-06-30T04:17:00Z">
              <w:rPr>
                <w:rStyle w:val="af"/>
              </w:rPr>
            </w:rPrChange>
          </w:rPr>
          <w:delText xml:space="preserve"> </w:delText>
        </w:r>
        <w:r w:rsidRPr="009601F8" w:rsidDel="007D7F2F">
          <w:rPr>
            <w:rFonts w:hint="eastAsia"/>
            <w:rPrChange w:id="504" w:author="Haraguroicha Hsu" w:date="2013-06-30T04:17:00Z">
              <w:rPr>
                <w:rStyle w:val="af"/>
                <w:rFonts w:hint="eastAsia"/>
              </w:rPr>
            </w:rPrChange>
          </w:rPr>
          <w:delText>緒論</w:delText>
        </w:r>
        <w:r w:rsidDel="007D7F2F">
          <w:rPr>
            <w:webHidden/>
          </w:rPr>
          <w:tab/>
        </w:r>
        <w:r w:rsidR="00F76BDD" w:rsidDel="007D7F2F">
          <w:rPr>
            <w:webHidden/>
          </w:rPr>
          <w:delText>1</w:delText>
        </w:r>
      </w:del>
    </w:p>
    <w:p w14:paraId="7C31CE7A" w14:textId="77777777" w:rsidR="00424242" w:rsidDel="007D7F2F" w:rsidRDefault="00424242">
      <w:pPr>
        <w:pStyle w:val="21"/>
        <w:tabs>
          <w:tab w:val="right" w:leader="dot" w:pos="9628"/>
        </w:tabs>
        <w:ind w:left="560"/>
        <w:rPr>
          <w:del w:id="505" w:author="腹黒い茶" w:date="2013-07-08T20:34:00Z"/>
          <w:rFonts w:asciiTheme="minorHAnsi" w:eastAsiaTheme="minorEastAsia" w:hAnsiTheme="minorHAnsi" w:cstheme="minorBidi"/>
          <w:noProof/>
        </w:rPr>
      </w:pPr>
      <w:del w:id="506" w:author="腹黒い茶" w:date="2013-07-08T20:34:00Z">
        <w:r w:rsidRPr="009601F8" w:rsidDel="007D7F2F">
          <w:rPr>
            <w:rFonts w:hint="eastAsia"/>
            <w:noProof/>
            <w:rPrChange w:id="507" w:author="Haraguroicha Hsu" w:date="2013-06-30T04:17:00Z">
              <w:rPr>
                <w:rStyle w:val="af"/>
                <w:rFonts w:hint="eastAsia"/>
                <w:noProof/>
              </w:rPr>
            </w:rPrChange>
          </w:rPr>
          <w:delText>第一節</w:delText>
        </w:r>
        <w:r w:rsidRPr="009601F8" w:rsidDel="007D7F2F">
          <w:rPr>
            <w:noProof/>
            <w:rPrChange w:id="508" w:author="Haraguroicha Hsu" w:date="2013-06-30T04:17:00Z">
              <w:rPr>
                <w:rStyle w:val="af"/>
                <w:noProof/>
              </w:rPr>
            </w:rPrChange>
          </w:rPr>
          <w:delText xml:space="preserve"> </w:delText>
        </w:r>
        <w:r w:rsidRPr="009601F8" w:rsidDel="007D7F2F">
          <w:rPr>
            <w:rFonts w:hint="eastAsia"/>
            <w:noProof/>
            <w:rPrChange w:id="509" w:author="Haraguroicha Hsu" w:date="2013-06-30T04:17:00Z">
              <w:rPr>
                <w:rStyle w:val="af"/>
                <w:rFonts w:hint="eastAsia"/>
                <w:noProof/>
              </w:rPr>
            </w:rPrChange>
          </w:rPr>
          <w:delText>研究背景</w:delText>
        </w:r>
        <w:r w:rsidDel="007D7F2F">
          <w:rPr>
            <w:noProof/>
            <w:webHidden/>
          </w:rPr>
          <w:tab/>
        </w:r>
        <w:r w:rsidR="00F76BDD" w:rsidDel="007D7F2F">
          <w:rPr>
            <w:noProof/>
            <w:webHidden/>
          </w:rPr>
          <w:delText>1</w:delText>
        </w:r>
      </w:del>
    </w:p>
    <w:p w14:paraId="1DCB2BF0" w14:textId="77777777" w:rsidR="00424242" w:rsidDel="007D7F2F" w:rsidRDefault="00424242">
      <w:pPr>
        <w:pStyle w:val="31"/>
        <w:rPr>
          <w:del w:id="510" w:author="腹黒い茶" w:date="2013-07-08T20:34:00Z"/>
          <w:rFonts w:asciiTheme="minorHAnsi" w:hAnsiTheme="minorHAnsi" w:cstheme="minorBidi"/>
          <w:noProof/>
        </w:rPr>
      </w:pPr>
      <w:del w:id="511" w:author="腹黒い茶" w:date="2013-07-08T20:34:00Z">
        <w:r w:rsidRPr="009601F8" w:rsidDel="007D7F2F">
          <w:rPr>
            <w:rFonts w:hint="eastAsia"/>
            <w:noProof/>
            <w:rPrChange w:id="512" w:author="Haraguroicha Hsu" w:date="2013-06-30T04:17:00Z">
              <w:rPr>
                <w:rStyle w:val="af"/>
                <w:rFonts w:hint="eastAsia"/>
                <w:noProof/>
              </w:rPr>
            </w:rPrChange>
          </w:rPr>
          <w:delText>壹</w:delText>
        </w:r>
        <w:r w:rsidRPr="009601F8" w:rsidDel="007D7F2F">
          <w:rPr>
            <w:noProof/>
            <w:rPrChange w:id="513" w:author="Haraguroicha Hsu" w:date="2013-06-30T04:17:00Z">
              <w:rPr>
                <w:rStyle w:val="af"/>
                <w:noProof/>
              </w:rPr>
            </w:rPrChange>
          </w:rPr>
          <w:delText xml:space="preserve"> </w:delText>
        </w:r>
        <w:r w:rsidRPr="009601F8" w:rsidDel="007D7F2F">
          <w:rPr>
            <w:rFonts w:hint="eastAsia"/>
            <w:noProof/>
            <w:rPrChange w:id="514" w:author="Haraguroicha Hsu" w:date="2013-06-30T04:17:00Z">
              <w:rPr>
                <w:rStyle w:val="af"/>
                <w:rFonts w:hint="eastAsia"/>
                <w:noProof/>
              </w:rPr>
            </w:rPrChange>
          </w:rPr>
          <w:delText>國內電子病歷推行狀況</w:delText>
        </w:r>
        <w:r w:rsidDel="007D7F2F">
          <w:rPr>
            <w:noProof/>
            <w:webHidden/>
          </w:rPr>
          <w:tab/>
        </w:r>
        <w:r w:rsidR="00F76BDD" w:rsidDel="007D7F2F">
          <w:rPr>
            <w:noProof/>
            <w:webHidden/>
          </w:rPr>
          <w:delText>1</w:delText>
        </w:r>
      </w:del>
    </w:p>
    <w:p w14:paraId="1661555B" w14:textId="77777777" w:rsidR="00424242" w:rsidDel="007D7F2F" w:rsidRDefault="00424242">
      <w:pPr>
        <w:pStyle w:val="21"/>
        <w:tabs>
          <w:tab w:val="right" w:leader="dot" w:pos="9628"/>
        </w:tabs>
        <w:ind w:left="560"/>
        <w:rPr>
          <w:del w:id="515" w:author="腹黒い茶" w:date="2013-07-08T20:34:00Z"/>
          <w:rFonts w:asciiTheme="minorHAnsi" w:eastAsiaTheme="minorEastAsia" w:hAnsiTheme="minorHAnsi" w:cstheme="minorBidi"/>
          <w:noProof/>
        </w:rPr>
      </w:pPr>
      <w:del w:id="516" w:author="腹黒い茶" w:date="2013-07-08T20:34:00Z">
        <w:r w:rsidRPr="009601F8" w:rsidDel="007D7F2F">
          <w:rPr>
            <w:rFonts w:hint="eastAsia"/>
            <w:noProof/>
            <w:rPrChange w:id="517" w:author="Haraguroicha Hsu" w:date="2013-06-30T04:17:00Z">
              <w:rPr>
                <w:rStyle w:val="af"/>
                <w:rFonts w:hint="eastAsia"/>
                <w:noProof/>
              </w:rPr>
            </w:rPrChange>
          </w:rPr>
          <w:delText>第二節</w:delText>
        </w:r>
        <w:r w:rsidRPr="009601F8" w:rsidDel="007D7F2F">
          <w:rPr>
            <w:noProof/>
            <w:rPrChange w:id="518" w:author="Haraguroicha Hsu" w:date="2013-06-30T04:17:00Z">
              <w:rPr>
                <w:rStyle w:val="af"/>
                <w:noProof/>
              </w:rPr>
            </w:rPrChange>
          </w:rPr>
          <w:delText xml:space="preserve"> </w:delText>
        </w:r>
        <w:r w:rsidRPr="009601F8" w:rsidDel="007D7F2F">
          <w:rPr>
            <w:rFonts w:hint="eastAsia"/>
            <w:noProof/>
            <w:rPrChange w:id="519" w:author="Haraguroicha Hsu" w:date="2013-06-30T04:17:00Z">
              <w:rPr>
                <w:rStyle w:val="af"/>
                <w:rFonts w:hint="eastAsia"/>
                <w:noProof/>
              </w:rPr>
            </w:rPrChange>
          </w:rPr>
          <w:delText>研究動機</w:delText>
        </w:r>
        <w:r w:rsidDel="007D7F2F">
          <w:rPr>
            <w:noProof/>
            <w:webHidden/>
          </w:rPr>
          <w:tab/>
        </w:r>
        <w:r w:rsidR="00F76BDD" w:rsidDel="007D7F2F">
          <w:rPr>
            <w:noProof/>
            <w:webHidden/>
          </w:rPr>
          <w:delText>2</w:delText>
        </w:r>
      </w:del>
    </w:p>
    <w:p w14:paraId="2F143C42" w14:textId="77777777" w:rsidR="00424242" w:rsidDel="007D7F2F" w:rsidRDefault="00424242">
      <w:pPr>
        <w:pStyle w:val="21"/>
        <w:tabs>
          <w:tab w:val="right" w:leader="dot" w:pos="9628"/>
        </w:tabs>
        <w:ind w:left="560"/>
        <w:rPr>
          <w:del w:id="520" w:author="腹黒い茶" w:date="2013-07-08T20:34:00Z"/>
          <w:rFonts w:asciiTheme="minorHAnsi" w:eastAsiaTheme="minorEastAsia" w:hAnsiTheme="minorHAnsi" w:cstheme="minorBidi"/>
          <w:noProof/>
        </w:rPr>
      </w:pPr>
      <w:del w:id="521" w:author="腹黒い茶" w:date="2013-07-08T20:34:00Z">
        <w:r w:rsidRPr="009601F8" w:rsidDel="007D7F2F">
          <w:rPr>
            <w:rFonts w:hint="eastAsia"/>
            <w:noProof/>
            <w:rPrChange w:id="522" w:author="Haraguroicha Hsu" w:date="2013-06-30T04:17:00Z">
              <w:rPr>
                <w:rStyle w:val="af"/>
                <w:rFonts w:hint="eastAsia"/>
                <w:noProof/>
              </w:rPr>
            </w:rPrChange>
          </w:rPr>
          <w:delText>第三節</w:delText>
        </w:r>
        <w:r w:rsidRPr="009601F8" w:rsidDel="007D7F2F">
          <w:rPr>
            <w:noProof/>
            <w:rPrChange w:id="523" w:author="Haraguroicha Hsu" w:date="2013-06-30T04:17:00Z">
              <w:rPr>
                <w:rStyle w:val="af"/>
                <w:noProof/>
              </w:rPr>
            </w:rPrChange>
          </w:rPr>
          <w:delText xml:space="preserve"> </w:delText>
        </w:r>
        <w:r w:rsidRPr="009601F8" w:rsidDel="007D7F2F">
          <w:rPr>
            <w:rFonts w:hint="eastAsia"/>
            <w:noProof/>
            <w:rPrChange w:id="524" w:author="Haraguroicha Hsu" w:date="2013-06-30T04:17:00Z">
              <w:rPr>
                <w:rStyle w:val="af"/>
                <w:rFonts w:hint="eastAsia"/>
                <w:noProof/>
              </w:rPr>
            </w:rPrChange>
          </w:rPr>
          <w:delText>研究目的</w:delText>
        </w:r>
        <w:r w:rsidDel="007D7F2F">
          <w:rPr>
            <w:noProof/>
            <w:webHidden/>
          </w:rPr>
          <w:tab/>
        </w:r>
        <w:r w:rsidR="00F76BDD" w:rsidDel="007D7F2F">
          <w:rPr>
            <w:noProof/>
            <w:webHidden/>
          </w:rPr>
          <w:delText>3</w:delText>
        </w:r>
      </w:del>
    </w:p>
    <w:p w14:paraId="36586C4B" w14:textId="77777777" w:rsidR="00424242" w:rsidDel="007D7F2F" w:rsidRDefault="00424242">
      <w:pPr>
        <w:pStyle w:val="11"/>
        <w:rPr>
          <w:del w:id="525" w:author="腹黒い茶" w:date="2013-07-08T20:34:00Z"/>
          <w:rFonts w:asciiTheme="minorHAnsi" w:eastAsiaTheme="minorEastAsia" w:hAnsiTheme="minorHAnsi" w:cstheme="minorBidi"/>
        </w:rPr>
      </w:pPr>
      <w:del w:id="526" w:author="腹黒い茶" w:date="2013-07-08T20:34:00Z">
        <w:r w:rsidRPr="009601F8" w:rsidDel="007D7F2F">
          <w:rPr>
            <w:rFonts w:hint="eastAsia"/>
            <w:rPrChange w:id="527" w:author="Haraguroicha Hsu" w:date="2013-06-30T04:17:00Z">
              <w:rPr>
                <w:rStyle w:val="af"/>
                <w:rFonts w:hint="eastAsia"/>
              </w:rPr>
            </w:rPrChange>
          </w:rPr>
          <w:delText>第貳章</w:delText>
        </w:r>
        <w:r w:rsidRPr="009601F8" w:rsidDel="007D7F2F">
          <w:rPr>
            <w:rPrChange w:id="528" w:author="Haraguroicha Hsu" w:date="2013-06-30T04:17:00Z">
              <w:rPr>
                <w:rStyle w:val="af"/>
              </w:rPr>
            </w:rPrChange>
          </w:rPr>
          <w:delText xml:space="preserve"> </w:delText>
        </w:r>
        <w:r w:rsidRPr="009601F8" w:rsidDel="007D7F2F">
          <w:rPr>
            <w:rFonts w:hint="eastAsia"/>
            <w:rPrChange w:id="529" w:author="Haraguroicha Hsu" w:date="2013-06-30T04:17:00Z">
              <w:rPr>
                <w:rStyle w:val="af"/>
                <w:rFonts w:hint="eastAsia"/>
              </w:rPr>
            </w:rPrChange>
          </w:rPr>
          <w:delText>文獻探討</w:delText>
        </w:r>
        <w:r w:rsidDel="007D7F2F">
          <w:rPr>
            <w:webHidden/>
          </w:rPr>
          <w:tab/>
        </w:r>
        <w:r w:rsidR="00F76BDD" w:rsidDel="007D7F2F">
          <w:rPr>
            <w:webHidden/>
          </w:rPr>
          <w:delText>4</w:delText>
        </w:r>
      </w:del>
    </w:p>
    <w:p w14:paraId="793F5B8D" w14:textId="77777777" w:rsidR="00424242" w:rsidDel="007D7F2F" w:rsidRDefault="00424242">
      <w:pPr>
        <w:pStyle w:val="21"/>
        <w:tabs>
          <w:tab w:val="right" w:leader="dot" w:pos="9628"/>
        </w:tabs>
        <w:ind w:left="560"/>
        <w:rPr>
          <w:del w:id="530" w:author="腹黒い茶" w:date="2013-07-08T20:34:00Z"/>
          <w:rFonts w:asciiTheme="minorHAnsi" w:eastAsiaTheme="minorEastAsia" w:hAnsiTheme="minorHAnsi" w:cstheme="minorBidi"/>
          <w:noProof/>
        </w:rPr>
      </w:pPr>
      <w:del w:id="531" w:author="腹黒い茶" w:date="2013-07-08T20:34:00Z">
        <w:r w:rsidRPr="009601F8" w:rsidDel="007D7F2F">
          <w:rPr>
            <w:rFonts w:hint="eastAsia"/>
            <w:noProof/>
            <w:rPrChange w:id="532" w:author="Haraguroicha Hsu" w:date="2013-06-30T04:17:00Z">
              <w:rPr>
                <w:rStyle w:val="af"/>
                <w:rFonts w:hint="eastAsia"/>
                <w:noProof/>
              </w:rPr>
            </w:rPrChange>
          </w:rPr>
          <w:delText>第一節</w:delText>
        </w:r>
        <w:r w:rsidRPr="009601F8" w:rsidDel="007D7F2F">
          <w:rPr>
            <w:noProof/>
            <w:rPrChange w:id="533" w:author="Haraguroicha Hsu" w:date="2013-06-30T04:17:00Z">
              <w:rPr>
                <w:rStyle w:val="af"/>
                <w:noProof/>
              </w:rPr>
            </w:rPrChange>
          </w:rPr>
          <w:delText xml:space="preserve"> </w:delText>
        </w:r>
        <w:r w:rsidRPr="009601F8" w:rsidDel="007D7F2F">
          <w:rPr>
            <w:rFonts w:hint="eastAsia"/>
            <w:noProof/>
            <w:rPrChange w:id="534" w:author="Haraguroicha Hsu" w:date="2013-06-30T04:17:00Z">
              <w:rPr>
                <w:rStyle w:val="af"/>
                <w:rFonts w:hint="eastAsia"/>
                <w:noProof/>
              </w:rPr>
            </w:rPrChange>
          </w:rPr>
          <w:delText>電子病歷</w:delText>
        </w:r>
        <w:r w:rsidDel="007D7F2F">
          <w:rPr>
            <w:noProof/>
            <w:webHidden/>
          </w:rPr>
          <w:tab/>
        </w:r>
        <w:r w:rsidR="00F76BDD" w:rsidDel="007D7F2F">
          <w:rPr>
            <w:noProof/>
            <w:webHidden/>
          </w:rPr>
          <w:delText>4</w:delText>
        </w:r>
      </w:del>
    </w:p>
    <w:p w14:paraId="0EA8160E" w14:textId="77777777" w:rsidR="00424242" w:rsidDel="007D7F2F" w:rsidRDefault="00424242">
      <w:pPr>
        <w:pStyle w:val="21"/>
        <w:tabs>
          <w:tab w:val="right" w:leader="dot" w:pos="9628"/>
        </w:tabs>
        <w:ind w:left="560"/>
        <w:rPr>
          <w:del w:id="535" w:author="腹黒い茶" w:date="2013-07-08T20:34:00Z"/>
          <w:rFonts w:asciiTheme="minorHAnsi" w:eastAsiaTheme="minorEastAsia" w:hAnsiTheme="minorHAnsi" w:cstheme="minorBidi"/>
          <w:noProof/>
        </w:rPr>
      </w:pPr>
      <w:del w:id="536" w:author="腹黒い茶" w:date="2013-07-08T20:34:00Z">
        <w:r w:rsidRPr="009601F8" w:rsidDel="007D7F2F">
          <w:rPr>
            <w:rFonts w:hint="eastAsia"/>
            <w:noProof/>
            <w:rPrChange w:id="537" w:author="Haraguroicha Hsu" w:date="2013-06-30T04:17:00Z">
              <w:rPr>
                <w:rStyle w:val="af"/>
                <w:rFonts w:hint="eastAsia"/>
                <w:noProof/>
              </w:rPr>
            </w:rPrChange>
          </w:rPr>
          <w:delText>第二節</w:delText>
        </w:r>
        <w:r w:rsidRPr="009601F8" w:rsidDel="007D7F2F">
          <w:rPr>
            <w:noProof/>
            <w:rPrChange w:id="538" w:author="Haraguroicha Hsu" w:date="2013-06-30T04:17:00Z">
              <w:rPr>
                <w:rStyle w:val="af"/>
                <w:noProof/>
              </w:rPr>
            </w:rPrChange>
          </w:rPr>
          <w:delText xml:space="preserve"> </w:delText>
        </w:r>
        <w:r w:rsidRPr="009601F8" w:rsidDel="007D7F2F">
          <w:rPr>
            <w:rFonts w:hint="eastAsia"/>
            <w:noProof/>
            <w:rPrChange w:id="539" w:author="Haraguroicha Hsu" w:date="2013-06-30T04:17:00Z">
              <w:rPr>
                <w:rStyle w:val="af"/>
                <w:rFonts w:hint="eastAsia"/>
                <w:noProof/>
              </w:rPr>
            </w:rPrChange>
          </w:rPr>
          <w:delText>資訊技術與服務</w:delText>
        </w:r>
        <w:r w:rsidDel="007D7F2F">
          <w:rPr>
            <w:noProof/>
            <w:webHidden/>
          </w:rPr>
          <w:tab/>
        </w:r>
        <w:r w:rsidR="00F76BDD" w:rsidDel="007D7F2F">
          <w:rPr>
            <w:noProof/>
            <w:webHidden/>
          </w:rPr>
          <w:delText>5</w:delText>
        </w:r>
      </w:del>
    </w:p>
    <w:p w14:paraId="6162C4DE" w14:textId="77777777" w:rsidR="00424242" w:rsidDel="007D7F2F" w:rsidRDefault="00424242">
      <w:pPr>
        <w:pStyle w:val="31"/>
        <w:rPr>
          <w:del w:id="540" w:author="腹黒い茶" w:date="2013-07-08T20:34:00Z"/>
          <w:rFonts w:asciiTheme="minorHAnsi" w:hAnsiTheme="minorHAnsi" w:cstheme="minorBidi"/>
          <w:noProof/>
        </w:rPr>
      </w:pPr>
      <w:del w:id="541" w:author="腹黒い茶" w:date="2013-07-08T20:34:00Z">
        <w:r w:rsidRPr="009601F8" w:rsidDel="007D7F2F">
          <w:rPr>
            <w:rFonts w:hint="eastAsia"/>
            <w:noProof/>
            <w:rPrChange w:id="542" w:author="Haraguroicha Hsu" w:date="2013-06-30T04:17:00Z">
              <w:rPr>
                <w:rStyle w:val="af"/>
                <w:rFonts w:hint="eastAsia"/>
                <w:noProof/>
              </w:rPr>
            </w:rPrChange>
          </w:rPr>
          <w:delText>壹</w:delText>
        </w:r>
        <w:r w:rsidRPr="009601F8" w:rsidDel="007D7F2F">
          <w:rPr>
            <w:noProof/>
            <w:rPrChange w:id="543" w:author="Haraguroicha Hsu" w:date="2013-06-30T04:17:00Z">
              <w:rPr>
                <w:rStyle w:val="af"/>
                <w:noProof/>
              </w:rPr>
            </w:rPrChange>
          </w:rPr>
          <w:delText xml:space="preserve"> </w:delText>
        </w:r>
        <w:r w:rsidRPr="009601F8" w:rsidDel="007D7F2F">
          <w:rPr>
            <w:rFonts w:hint="eastAsia"/>
            <w:noProof/>
            <w:rPrChange w:id="544" w:author="Haraguroicha Hsu" w:date="2013-06-30T04:17:00Z">
              <w:rPr>
                <w:rStyle w:val="af"/>
                <w:rFonts w:hint="eastAsia"/>
                <w:noProof/>
              </w:rPr>
            </w:rPrChange>
          </w:rPr>
          <w:delText>基礎構想</w:delText>
        </w:r>
        <w:r w:rsidDel="007D7F2F">
          <w:rPr>
            <w:noProof/>
            <w:webHidden/>
          </w:rPr>
          <w:tab/>
        </w:r>
        <w:r w:rsidR="00F76BDD" w:rsidDel="007D7F2F">
          <w:rPr>
            <w:noProof/>
            <w:webHidden/>
          </w:rPr>
          <w:delText>5</w:delText>
        </w:r>
      </w:del>
    </w:p>
    <w:p w14:paraId="252751D1" w14:textId="77777777" w:rsidR="00424242" w:rsidDel="007D7F2F" w:rsidRDefault="00424242">
      <w:pPr>
        <w:pStyle w:val="31"/>
        <w:rPr>
          <w:del w:id="545" w:author="腹黒い茶" w:date="2013-07-08T20:34:00Z"/>
          <w:rFonts w:asciiTheme="minorHAnsi" w:hAnsiTheme="minorHAnsi" w:cstheme="minorBidi"/>
          <w:noProof/>
        </w:rPr>
      </w:pPr>
      <w:del w:id="546" w:author="腹黒い茶" w:date="2013-07-08T20:34:00Z">
        <w:r w:rsidRPr="009601F8" w:rsidDel="007D7F2F">
          <w:rPr>
            <w:rFonts w:hint="eastAsia"/>
            <w:noProof/>
            <w:rPrChange w:id="547" w:author="Haraguroicha Hsu" w:date="2013-06-30T04:17:00Z">
              <w:rPr>
                <w:rStyle w:val="af"/>
                <w:rFonts w:hint="eastAsia"/>
                <w:noProof/>
              </w:rPr>
            </w:rPrChange>
          </w:rPr>
          <w:delText>貳</w:delText>
        </w:r>
        <w:r w:rsidRPr="009601F8" w:rsidDel="007D7F2F">
          <w:rPr>
            <w:noProof/>
            <w:rPrChange w:id="548" w:author="Haraguroicha Hsu" w:date="2013-06-30T04:17:00Z">
              <w:rPr>
                <w:rStyle w:val="af"/>
                <w:noProof/>
              </w:rPr>
            </w:rPrChange>
          </w:rPr>
          <w:delText xml:space="preserve"> </w:delText>
        </w:r>
        <w:r w:rsidRPr="009601F8" w:rsidDel="007D7F2F">
          <w:rPr>
            <w:rFonts w:hint="eastAsia"/>
            <w:noProof/>
            <w:rPrChange w:id="549" w:author="Haraguroicha Hsu" w:date="2013-06-30T04:17:00Z">
              <w:rPr>
                <w:rStyle w:val="af"/>
                <w:rFonts w:hint="eastAsia"/>
                <w:noProof/>
              </w:rPr>
            </w:rPrChange>
          </w:rPr>
          <w:delText>服務管理</w:delText>
        </w:r>
        <w:r w:rsidDel="007D7F2F">
          <w:rPr>
            <w:noProof/>
            <w:webHidden/>
          </w:rPr>
          <w:tab/>
        </w:r>
        <w:r w:rsidR="00F76BDD" w:rsidDel="007D7F2F">
          <w:rPr>
            <w:noProof/>
            <w:webHidden/>
          </w:rPr>
          <w:delText>6</w:delText>
        </w:r>
      </w:del>
    </w:p>
    <w:p w14:paraId="707A783E" w14:textId="77777777" w:rsidR="00424242" w:rsidDel="007D7F2F" w:rsidRDefault="00424242">
      <w:pPr>
        <w:pStyle w:val="21"/>
        <w:tabs>
          <w:tab w:val="right" w:leader="dot" w:pos="9628"/>
        </w:tabs>
        <w:ind w:left="560"/>
        <w:rPr>
          <w:del w:id="550" w:author="腹黒い茶" w:date="2013-07-08T20:34:00Z"/>
          <w:rFonts w:asciiTheme="minorHAnsi" w:eastAsiaTheme="minorEastAsia" w:hAnsiTheme="minorHAnsi" w:cstheme="minorBidi"/>
          <w:noProof/>
        </w:rPr>
      </w:pPr>
      <w:del w:id="551" w:author="腹黒い茶" w:date="2013-07-08T20:34:00Z">
        <w:r w:rsidRPr="009601F8" w:rsidDel="007D7F2F">
          <w:rPr>
            <w:rFonts w:hint="eastAsia"/>
            <w:noProof/>
            <w:rPrChange w:id="552" w:author="Haraguroicha Hsu" w:date="2013-06-30T04:17:00Z">
              <w:rPr>
                <w:rStyle w:val="af"/>
                <w:rFonts w:hint="eastAsia"/>
                <w:noProof/>
              </w:rPr>
            </w:rPrChange>
          </w:rPr>
          <w:delText>第三節</w:delText>
        </w:r>
        <w:r w:rsidRPr="009601F8" w:rsidDel="007D7F2F">
          <w:rPr>
            <w:noProof/>
            <w:rPrChange w:id="553" w:author="Haraguroicha Hsu" w:date="2013-06-30T04:17:00Z">
              <w:rPr>
                <w:rStyle w:val="af"/>
                <w:noProof/>
              </w:rPr>
            </w:rPrChange>
          </w:rPr>
          <w:delText xml:space="preserve"> XML</w:delText>
        </w:r>
        <w:r w:rsidDel="007D7F2F">
          <w:rPr>
            <w:noProof/>
            <w:webHidden/>
          </w:rPr>
          <w:tab/>
        </w:r>
        <w:r w:rsidR="00F76BDD" w:rsidDel="007D7F2F">
          <w:rPr>
            <w:noProof/>
            <w:webHidden/>
          </w:rPr>
          <w:delText>8</w:delText>
        </w:r>
      </w:del>
    </w:p>
    <w:p w14:paraId="2563E101" w14:textId="77777777" w:rsidR="00424242" w:rsidDel="007D7F2F" w:rsidRDefault="00424242">
      <w:pPr>
        <w:pStyle w:val="31"/>
        <w:rPr>
          <w:del w:id="554" w:author="腹黒い茶" w:date="2013-07-08T20:34:00Z"/>
          <w:rFonts w:asciiTheme="minorHAnsi" w:hAnsiTheme="minorHAnsi" w:cstheme="minorBidi"/>
          <w:noProof/>
        </w:rPr>
      </w:pPr>
      <w:del w:id="555" w:author="腹黒い茶" w:date="2013-07-08T20:34:00Z">
        <w:r w:rsidRPr="009601F8" w:rsidDel="007D7F2F">
          <w:rPr>
            <w:rFonts w:hint="eastAsia"/>
            <w:noProof/>
            <w:rPrChange w:id="556" w:author="Haraguroicha Hsu" w:date="2013-06-30T04:17:00Z">
              <w:rPr>
                <w:rStyle w:val="af"/>
                <w:rFonts w:hint="eastAsia"/>
                <w:noProof/>
              </w:rPr>
            </w:rPrChange>
          </w:rPr>
          <w:delText>壹</w:delText>
        </w:r>
        <w:r w:rsidRPr="009601F8" w:rsidDel="007D7F2F">
          <w:rPr>
            <w:noProof/>
            <w:rPrChange w:id="557" w:author="Haraguroicha Hsu" w:date="2013-06-30T04:17:00Z">
              <w:rPr>
                <w:rStyle w:val="af"/>
                <w:noProof/>
              </w:rPr>
            </w:rPrChange>
          </w:rPr>
          <w:delText xml:space="preserve"> XPath</w:delText>
        </w:r>
        <w:r w:rsidDel="007D7F2F">
          <w:rPr>
            <w:noProof/>
            <w:webHidden/>
          </w:rPr>
          <w:tab/>
        </w:r>
        <w:r w:rsidR="00F76BDD" w:rsidDel="007D7F2F">
          <w:rPr>
            <w:noProof/>
            <w:webHidden/>
          </w:rPr>
          <w:delText>9</w:delText>
        </w:r>
      </w:del>
    </w:p>
    <w:p w14:paraId="03BBAE38" w14:textId="77777777" w:rsidR="00424242" w:rsidDel="007D7F2F" w:rsidRDefault="00424242">
      <w:pPr>
        <w:pStyle w:val="21"/>
        <w:tabs>
          <w:tab w:val="right" w:leader="dot" w:pos="9628"/>
        </w:tabs>
        <w:ind w:left="560"/>
        <w:rPr>
          <w:del w:id="558" w:author="腹黒い茶" w:date="2013-07-08T20:34:00Z"/>
          <w:rFonts w:asciiTheme="minorHAnsi" w:eastAsiaTheme="minorEastAsia" w:hAnsiTheme="minorHAnsi" w:cstheme="minorBidi"/>
          <w:noProof/>
        </w:rPr>
      </w:pPr>
      <w:del w:id="559" w:author="腹黒い茶" w:date="2013-07-08T20:34:00Z">
        <w:r w:rsidRPr="009601F8" w:rsidDel="007D7F2F">
          <w:rPr>
            <w:rFonts w:hint="eastAsia"/>
            <w:noProof/>
            <w:rPrChange w:id="560" w:author="Haraguroicha Hsu" w:date="2013-06-30T04:17:00Z">
              <w:rPr>
                <w:rStyle w:val="af"/>
                <w:rFonts w:hint="eastAsia"/>
                <w:noProof/>
              </w:rPr>
            </w:rPrChange>
          </w:rPr>
          <w:delText>第四節</w:delText>
        </w:r>
        <w:r w:rsidRPr="009601F8" w:rsidDel="007D7F2F">
          <w:rPr>
            <w:noProof/>
            <w:rPrChange w:id="561" w:author="Haraguroicha Hsu" w:date="2013-06-30T04:17:00Z">
              <w:rPr>
                <w:rStyle w:val="af"/>
                <w:noProof/>
              </w:rPr>
            </w:rPrChange>
          </w:rPr>
          <w:delText xml:space="preserve"> Web 3.0</w:delText>
        </w:r>
        <w:r w:rsidDel="007D7F2F">
          <w:rPr>
            <w:noProof/>
            <w:webHidden/>
          </w:rPr>
          <w:tab/>
        </w:r>
        <w:r w:rsidR="00F76BDD" w:rsidDel="007D7F2F">
          <w:rPr>
            <w:noProof/>
            <w:webHidden/>
          </w:rPr>
          <w:delText>10</w:delText>
        </w:r>
      </w:del>
    </w:p>
    <w:p w14:paraId="52175F6D" w14:textId="77777777" w:rsidR="00424242" w:rsidDel="007D7F2F" w:rsidRDefault="00424242">
      <w:pPr>
        <w:pStyle w:val="31"/>
        <w:rPr>
          <w:del w:id="562" w:author="腹黒い茶" w:date="2013-07-08T20:34:00Z"/>
          <w:rFonts w:asciiTheme="minorHAnsi" w:hAnsiTheme="minorHAnsi" w:cstheme="minorBidi"/>
          <w:noProof/>
        </w:rPr>
      </w:pPr>
      <w:del w:id="563" w:author="腹黒い茶" w:date="2013-07-08T20:34:00Z">
        <w:r w:rsidRPr="009601F8" w:rsidDel="007D7F2F">
          <w:rPr>
            <w:rFonts w:hint="eastAsia"/>
            <w:noProof/>
            <w:rPrChange w:id="564" w:author="Haraguroicha Hsu" w:date="2013-06-30T04:17:00Z">
              <w:rPr>
                <w:rStyle w:val="af"/>
                <w:rFonts w:hint="eastAsia"/>
                <w:noProof/>
              </w:rPr>
            </w:rPrChange>
          </w:rPr>
          <w:delText>壹</w:delText>
        </w:r>
        <w:r w:rsidRPr="009601F8" w:rsidDel="007D7F2F">
          <w:rPr>
            <w:noProof/>
            <w:rPrChange w:id="565" w:author="Haraguroicha Hsu" w:date="2013-06-30T04:17:00Z">
              <w:rPr>
                <w:rStyle w:val="af"/>
                <w:noProof/>
              </w:rPr>
            </w:rPrChange>
          </w:rPr>
          <w:delText xml:space="preserve"> HTML5</w:delText>
        </w:r>
        <w:r w:rsidDel="007D7F2F">
          <w:rPr>
            <w:noProof/>
            <w:webHidden/>
          </w:rPr>
          <w:tab/>
        </w:r>
        <w:r w:rsidR="00F76BDD" w:rsidDel="007D7F2F">
          <w:rPr>
            <w:noProof/>
            <w:webHidden/>
          </w:rPr>
          <w:delText>11</w:delText>
        </w:r>
      </w:del>
    </w:p>
    <w:p w14:paraId="65B4C491" w14:textId="77777777" w:rsidR="00424242" w:rsidDel="007D7F2F" w:rsidRDefault="00424242">
      <w:pPr>
        <w:pStyle w:val="31"/>
        <w:rPr>
          <w:del w:id="566" w:author="腹黒い茶" w:date="2013-07-08T20:34:00Z"/>
          <w:rFonts w:asciiTheme="minorHAnsi" w:hAnsiTheme="minorHAnsi" w:cstheme="minorBidi"/>
          <w:noProof/>
        </w:rPr>
      </w:pPr>
      <w:del w:id="567" w:author="腹黒い茶" w:date="2013-07-08T20:34:00Z">
        <w:r w:rsidRPr="009601F8" w:rsidDel="007D7F2F">
          <w:rPr>
            <w:rFonts w:hint="eastAsia"/>
            <w:noProof/>
            <w:rPrChange w:id="568" w:author="Haraguroicha Hsu" w:date="2013-06-30T04:17:00Z">
              <w:rPr>
                <w:rStyle w:val="af"/>
                <w:rFonts w:hint="eastAsia"/>
                <w:noProof/>
              </w:rPr>
            </w:rPrChange>
          </w:rPr>
          <w:delText>貳</w:delText>
        </w:r>
        <w:r w:rsidRPr="009601F8" w:rsidDel="007D7F2F">
          <w:rPr>
            <w:noProof/>
            <w:rPrChange w:id="569" w:author="Haraguroicha Hsu" w:date="2013-06-30T04:17:00Z">
              <w:rPr>
                <w:rStyle w:val="af"/>
                <w:noProof/>
              </w:rPr>
            </w:rPrChange>
          </w:rPr>
          <w:delText xml:space="preserve"> </w:delText>
        </w:r>
        <w:r w:rsidRPr="009601F8" w:rsidDel="007D7F2F">
          <w:rPr>
            <w:rFonts w:hint="eastAsia"/>
            <w:noProof/>
            <w:rPrChange w:id="570" w:author="Haraguroicha Hsu" w:date="2013-06-30T04:17:00Z">
              <w:rPr>
                <w:rStyle w:val="af"/>
                <w:rFonts w:hint="eastAsia"/>
                <w:noProof/>
              </w:rPr>
            </w:rPrChange>
          </w:rPr>
          <w:delText>自適應網頁設計</w:delText>
        </w:r>
        <w:r w:rsidDel="007D7F2F">
          <w:rPr>
            <w:noProof/>
            <w:webHidden/>
          </w:rPr>
          <w:tab/>
        </w:r>
        <w:r w:rsidR="00F76BDD" w:rsidDel="007D7F2F">
          <w:rPr>
            <w:noProof/>
            <w:webHidden/>
          </w:rPr>
          <w:delText>12</w:delText>
        </w:r>
      </w:del>
    </w:p>
    <w:p w14:paraId="62E5E510" w14:textId="77777777" w:rsidR="00424242" w:rsidDel="007D7F2F" w:rsidRDefault="00424242">
      <w:pPr>
        <w:pStyle w:val="31"/>
        <w:rPr>
          <w:del w:id="571" w:author="腹黒い茶" w:date="2013-07-08T20:34:00Z"/>
          <w:rFonts w:asciiTheme="minorHAnsi" w:hAnsiTheme="minorHAnsi" w:cstheme="minorBidi"/>
          <w:noProof/>
        </w:rPr>
      </w:pPr>
      <w:del w:id="572" w:author="腹黒い茶" w:date="2013-07-08T20:34:00Z">
        <w:r w:rsidRPr="009601F8" w:rsidDel="007D7F2F">
          <w:rPr>
            <w:rFonts w:hint="eastAsia"/>
            <w:noProof/>
            <w:rPrChange w:id="573" w:author="Haraguroicha Hsu" w:date="2013-06-30T04:17:00Z">
              <w:rPr>
                <w:rStyle w:val="af"/>
                <w:rFonts w:hint="eastAsia"/>
                <w:noProof/>
              </w:rPr>
            </w:rPrChange>
          </w:rPr>
          <w:delText>參</w:delText>
        </w:r>
        <w:r w:rsidRPr="009601F8" w:rsidDel="007D7F2F">
          <w:rPr>
            <w:noProof/>
            <w:rPrChange w:id="574" w:author="Haraguroicha Hsu" w:date="2013-06-30T04:17:00Z">
              <w:rPr>
                <w:rStyle w:val="af"/>
                <w:noProof/>
              </w:rPr>
            </w:rPrChange>
          </w:rPr>
          <w:delText xml:space="preserve"> </w:delText>
        </w:r>
        <w:r w:rsidRPr="009601F8" w:rsidDel="007D7F2F">
          <w:rPr>
            <w:rFonts w:hint="eastAsia"/>
            <w:noProof/>
            <w:rPrChange w:id="575" w:author="Haraguroicha Hsu" w:date="2013-06-30T04:17:00Z">
              <w:rPr>
                <w:rStyle w:val="af"/>
                <w:rFonts w:hint="eastAsia"/>
                <w:noProof/>
              </w:rPr>
            </w:rPrChange>
          </w:rPr>
          <w:delText>行動裝置與平板電腦的崛起，</w:delText>
        </w:r>
        <w:r w:rsidRPr="009601F8" w:rsidDel="007D7F2F">
          <w:rPr>
            <w:noProof/>
            <w:rPrChange w:id="576" w:author="Haraguroicha Hsu" w:date="2013-06-30T04:17:00Z">
              <w:rPr>
                <w:rStyle w:val="af"/>
                <w:noProof/>
              </w:rPr>
            </w:rPrChange>
          </w:rPr>
          <w:delText>Web 3.0</w:delText>
        </w:r>
        <w:r w:rsidRPr="009601F8" w:rsidDel="007D7F2F">
          <w:rPr>
            <w:rFonts w:hint="eastAsia"/>
            <w:noProof/>
            <w:rPrChange w:id="577" w:author="Haraguroicha Hsu" w:date="2013-06-30T04:17:00Z">
              <w:rPr>
                <w:rStyle w:val="af"/>
                <w:rFonts w:hint="eastAsia"/>
                <w:noProof/>
              </w:rPr>
            </w:rPrChange>
          </w:rPr>
          <w:delText>的時代來臨</w:delText>
        </w:r>
        <w:r w:rsidDel="007D7F2F">
          <w:rPr>
            <w:noProof/>
            <w:webHidden/>
          </w:rPr>
          <w:tab/>
        </w:r>
        <w:r w:rsidR="00F76BDD" w:rsidDel="007D7F2F">
          <w:rPr>
            <w:noProof/>
            <w:webHidden/>
          </w:rPr>
          <w:delText>13</w:delText>
        </w:r>
      </w:del>
    </w:p>
    <w:p w14:paraId="2891705B" w14:textId="77777777" w:rsidR="00424242" w:rsidDel="007D7F2F" w:rsidRDefault="00424242">
      <w:pPr>
        <w:pStyle w:val="21"/>
        <w:tabs>
          <w:tab w:val="right" w:leader="dot" w:pos="9628"/>
        </w:tabs>
        <w:ind w:left="560"/>
        <w:rPr>
          <w:del w:id="578" w:author="腹黒い茶" w:date="2013-07-08T20:34:00Z"/>
          <w:rFonts w:asciiTheme="minorHAnsi" w:eastAsiaTheme="minorEastAsia" w:hAnsiTheme="minorHAnsi" w:cstheme="minorBidi"/>
          <w:noProof/>
        </w:rPr>
      </w:pPr>
      <w:del w:id="579" w:author="腹黒い茶" w:date="2013-07-08T20:34:00Z">
        <w:r w:rsidRPr="009601F8" w:rsidDel="007D7F2F">
          <w:rPr>
            <w:rFonts w:hint="eastAsia"/>
            <w:noProof/>
            <w:rPrChange w:id="580" w:author="Haraguroicha Hsu" w:date="2013-06-30T04:17:00Z">
              <w:rPr>
                <w:rStyle w:val="af"/>
                <w:rFonts w:hint="eastAsia"/>
                <w:noProof/>
              </w:rPr>
            </w:rPrChange>
          </w:rPr>
          <w:delText>第五節</w:delText>
        </w:r>
        <w:r w:rsidRPr="009601F8" w:rsidDel="007D7F2F">
          <w:rPr>
            <w:noProof/>
            <w:rPrChange w:id="581" w:author="Haraguroicha Hsu" w:date="2013-06-30T04:17:00Z">
              <w:rPr>
                <w:rStyle w:val="af"/>
                <w:noProof/>
              </w:rPr>
            </w:rPrChange>
          </w:rPr>
          <w:delText xml:space="preserve"> </w:delText>
        </w:r>
        <w:r w:rsidRPr="009601F8" w:rsidDel="007D7F2F">
          <w:rPr>
            <w:rFonts w:hint="eastAsia"/>
            <w:noProof/>
            <w:rPrChange w:id="582" w:author="Haraguroicha Hsu" w:date="2013-06-30T04:17:00Z">
              <w:rPr>
                <w:rStyle w:val="af"/>
                <w:rFonts w:hint="eastAsia"/>
                <w:noProof/>
              </w:rPr>
            </w:rPrChange>
          </w:rPr>
          <w:delText>雲端運算</w:delText>
        </w:r>
        <w:r w:rsidDel="007D7F2F">
          <w:rPr>
            <w:noProof/>
            <w:webHidden/>
          </w:rPr>
          <w:tab/>
        </w:r>
        <w:r w:rsidR="00F76BDD" w:rsidDel="007D7F2F">
          <w:rPr>
            <w:noProof/>
            <w:webHidden/>
          </w:rPr>
          <w:delText>13</w:delText>
        </w:r>
      </w:del>
    </w:p>
    <w:p w14:paraId="6E9008DB" w14:textId="77777777" w:rsidR="00424242" w:rsidDel="007D7F2F" w:rsidRDefault="00424242">
      <w:pPr>
        <w:pStyle w:val="31"/>
        <w:rPr>
          <w:del w:id="583" w:author="腹黒い茶" w:date="2013-07-08T20:34:00Z"/>
          <w:rFonts w:asciiTheme="minorHAnsi" w:hAnsiTheme="minorHAnsi" w:cstheme="minorBidi"/>
          <w:noProof/>
        </w:rPr>
      </w:pPr>
      <w:del w:id="584" w:author="腹黒い茶" w:date="2013-07-08T20:34:00Z">
        <w:r w:rsidRPr="009601F8" w:rsidDel="007D7F2F">
          <w:rPr>
            <w:rFonts w:hint="eastAsia"/>
            <w:noProof/>
            <w:rPrChange w:id="585" w:author="Haraguroicha Hsu" w:date="2013-06-30T04:17:00Z">
              <w:rPr>
                <w:rStyle w:val="af"/>
                <w:rFonts w:hint="eastAsia"/>
                <w:noProof/>
              </w:rPr>
            </w:rPrChange>
          </w:rPr>
          <w:delText>壹</w:delText>
        </w:r>
        <w:r w:rsidRPr="009601F8" w:rsidDel="007D7F2F">
          <w:rPr>
            <w:noProof/>
            <w:rPrChange w:id="586" w:author="Haraguroicha Hsu" w:date="2013-06-30T04:17:00Z">
              <w:rPr>
                <w:rStyle w:val="af"/>
                <w:noProof/>
              </w:rPr>
            </w:rPrChange>
          </w:rPr>
          <w:delText xml:space="preserve"> </w:delText>
        </w:r>
        <w:r w:rsidRPr="009601F8" w:rsidDel="007D7F2F">
          <w:rPr>
            <w:rFonts w:hint="eastAsia"/>
            <w:noProof/>
            <w:rPrChange w:id="587" w:author="Haraguroicha Hsu" w:date="2013-06-30T04:17:00Z">
              <w:rPr>
                <w:rStyle w:val="af"/>
                <w:rFonts w:hint="eastAsia"/>
                <w:noProof/>
              </w:rPr>
            </w:rPrChange>
          </w:rPr>
          <w:delText>雲端服務的普及度</w:delText>
        </w:r>
        <w:r w:rsidDel="007D7F2F">
          <w:rPr>
            <w:noProof/>
            <w:webHidden/>
          </w:rPr>
          <w:tab/>
        </w:r>
        <w:r w:rsidR="00F76BDD" w:rsidDel="007D7F2F">
          <w:rPr>
            <w:noProof/>
            <w:webHidden/>
          </w:rPr>
          <w:delText>15</w:delText>
        </w:r>
      </w:del>
    </w:p>
    <w:p w14:paraId="26B0A36F" w14:textId="77777777" w:rsidR="00424242" w:rsidDel="007D7F2F" w:rsidRDefault="00424242">
      <w:pPr>
        <w:pStyle w:val="21"/>
        <w:tabs>
          <w:tab w:val="right" w:leader="dot" w:pos="9628"/>
        </w:tabs>
        <w:ind w:left="560"/>
        <w:rPr>
          <w:del w:id="588" w:author="腹黒い茶" w:date="2013-07-08T20:34:00Z"/>
          <w:rFonts w:asciiTheme="minorHAnsi" w:eastAsiaTheme="minorEastAsia" w:hAnsiTheme="minorHAnsi" w:cstheme="minorBidi"/>
          <w:noProof/>
        </w:rPr>
      </w:pPr>
      <w:del w:id="589" w:author="腹黒い茶" w:date="2013-07-08T20:34:00Z">
        <w:r w:rsidRPr="009601F8" w:rsidDel="007D7F2F">
          <w:rPr>
            <w:rFonts w:hint="eastAsia"/>
            <w:noProof/>
            <w:rPrChange w:id="590" w:author="Haraguroicha Hsu" w:date="2013-06-30T04:17:00Z">
              <w:rPr>
                <w:rStyle w:val="af"/>
                <w:rFonts w:hint="eastAsia"/>
                <w:noProof/>
              </w:rPr>
            </w:rPrChange>
          </w:rPr>
          <w:delText>第六節</w:delText>
        </w:r>
        <w:r w:rsidRPr="009601F8" w:rsidDel="007D7F2F">
          <w:rPr>
            <w:noProof/>
            <w:rPrChange w:id="591" w:author="Haraguroicha Hsu" w:date="2013-06-30T04:17:00Z">
              <w:rPr>
                <w:rStyle w:val="af"/>
                <w:noProof/>
              </w:rPr>
            </w:rPrChange>
          </w:rPr>
          <w:delText xml:space="preserve"> </w:delText>
        </w:r>
        <w:r w:rsidRPr="009601F8" w:rsidDel="007D7F2F">
          <w:rPr>
            <w:rFonts w:hint="eastAsia"/>
            <w:noProof/>
            <w:rPrChange w:id="592" w:author="Haraguroicha Hsu" w:date="2013-06-30T04:17:00Z">
              <w:rPr>
                <w:rStyle w:val="af"/>
                <w:rFonts w:hint="eastAsia"/>
                <w:noProof/>
              </w:rPr>
            </w:rPrChange>
          </w:rPr>
          <w:delText>多國語系應用程式</w:delText>
        </w:r>
        <w:r w:rsidDel="007D7F2F">
          <w:rPr>
            <w:noProof/>
            <w:webHidden/>
          </w:rPr>
          <w:tab/>
        </w:r>
        <w:r w:rsidR="00F76BDD" w:rsidDel="007D7F2F">
          <w:rPr>
            <w:noProof/>
            <w:webHidden/>
          </w:rPr>
          <w:delText>16</w:delText>
        </w:r>
      </w:del>
    </w:p>
    <w:p w14:paraId="617AA620" w14:textId="77777777" w:rsidR="00424242" w:rsidDel="007D7F2F" w:rsidRDefault="00424242">
      <w:pPr>
        <w:pStyle w:val="21"/>
        <w:tabs>
          <w:tab w:val="right" w:leader="dot" w:pos="9628"/>
        </w:tabs>
        <w:ind w:left="560"/>
        <w:rPr>
          <w:del w:id="593" w:author="腹黒い茶" w:date="2013-07-08T20:34:00Z"/>
          <w:rFonts w:asciiTheme="minorHAnsi" w:eastAsiaTheme="minorEastAsia" w:hAnsiTheme="minorHAnsi" w:cstheme="minorBidi"/>
          <w:noProof/>
        </w:rPr>
      </w:pPr>
      <w:del w:id="594" w:author="腹黒い茶" w:date="2013-07-08T20:34:00Z">
        <w:r w:rsidRPr="009601F8" w:rsidDel="007D7F2F">
          <w:rPr>
            <w:rFonts w:hint="eastAsia"/>
            <w:noProof/>
            <w:rPrChange w:id="595" w:author="Haraguroicha Hsu" w:date="2013-06-30T04:17:00Z">
              <w:rPr>
                <w:rStyle w:val="af"/>
                <w:rFonts w:hint="eastAsia"/>
                <w:noProof/>
              </w:rPr>
            </w:rPrChange>
          </w:rPr>
          <w:delText>第七節</w:delText>
        </w:r>
        <w:r w:rsidRPr="009601F8" w:rsidDel="007D7F2F">
          <w:rPr>
            <w:noProof/>
            <w:rPrChange w:id="596" w:author="Haraguroicha Hsu" w:date="2013-06-30T04:17:00Z">
              <w:rPr>
                <w:rStyle w:val="af"/>
                <w:noProof/>
              </w:rPr>
            </w:rPrChange>
          </w:rPr>
          <w:delText xml:space="preserve"> </w:delText>
        </w:r>
        <w:r w:rsidRPr="009601F8" w:rsidDel="007D7F2F">
          <w:rPr>
            <w:rFonts w:hint="eastAsia"/>
            <w:noProof/>
            <w:rPrChange w:id="597" w:author="Haraguroicha Hsu" w:date="2013-06-30T04:17:00Z">
              <w:rPr>
                <w:rStyle w:val="af"/>
                <w:rFonts w:hint="eastAsia"/>
                <w:noProof/>
              </w:rPr>
            </w:rPrChange>
          </w:rPr>
          <w:delText>其他相關研究</w:delText>
        </w:r>
        <w:r w:rsidDel="007D7F2F">
          <w:rPr>
            <w:noProof/>
            <w:webHidden/>
          </w:rPr>
          <w:tab/>
        </w:r>
        <w:r w:rsidR="00F76BDD" w:rsidDel="007D7F2F">
          <w:rPr>
            <w:noProof/>
            <w:webHidden/>
          </w:rPr>
          <w:delText>16</w:delText>
        </w:r>
      </w:del>
    </w:p>
    <w:p w14:paraId="3943FA6F" w14:textId="77777777" w:rsidR="00424242" w:rsidDel="007D7F2F" w:rsidRDefault="00424242">
      <w:pPr>
        <w:pStyle w:val="11"/>
        <w:rPr>
          <w:del w:id="598" w:author="腹黒い茶" w:date="2013-07-08T20:34:00Z"/>
          <w:rFonts w:asciiTheme="minorHAnsi" w:eastAsiaTheme="minorEastAsia" w:hAnsiTheme="minorHAnsi" w:cstheme="minorBidi"/>
        </w:rPr>
      </w:pPr>
      <w:del w:id="599" w:author="腹黒い茶" w:date="2013-07-08T20:34:00Z">
        <w:r w:rsidRPr="009601F8" w:rsidDel="007D7F2F">
          <w:rPr>
            <w:rFonts w:hint="eastAsia"/>
            <w:rPrChange w:id="600" w:author="Haraguroicha Hsu" w:date="2013-06-30T04:17:00Z">
              <w:rPr>
                <w:rStyle w:val="af"/>
                <w:rFonts w:hint="eastAsia"/>
              </w:rPr>
            </w:rPrChange>
          </w:rPr>
          <w:delText>第參章</w:delText>
        </w:r>
        <w:r w:rsidRPr="009601F8" w:rsidDel="007D7F2F">
          <w:rPr>
            <w:rPrChange w:id="601" w:author="Haraguroicha Hsu" w:date="2013-06-30T04:17:00Z">
              <w:rPr>
                <w:rStyle w:val="af"/>
              </w:rPr>
            </w:rPrChange>
          </w:rPr>
          <w:delText xml:space="preserve"> </w:delText>
        </w:r>
        <w:r w:rsidRPr="009601F8" w:rsidDel="007D7F2F">
          <w:rPr>
            <w:rFonts w:hint="eastAsia"/>
            <w:rPrChange w:id="602" w:author="Haraguroicha Hsu" w:date="2013-06-30T04:17:00Z">
              <w:rPr>
                <w:rStyle w:val="af"/>
                <w:rFonts w:hint="eastAsia"/>
              </w:rPr>
            </w:rPrChange>
          </w:rPr>
          <w:delText>研究方法</w:delText>
        </w:r>
        <w:r w:rsidDel="007D7F2F">
          <w:rPr>
            <w:webHidden/>
          </w:rPr>
          <w:tab/>
        </w:r>
        <w:r w:rsidR="00F76BDD" w:rsidDel="007D7F2F">
          <w:rPr>
            <w:webHidden/>
          </w:rPr>
          <w:delText>18</w:delText>
        </w:r>
      </w:del>
    </w:p>
    <w:p w14:paraId="7FEB41DF" w14:textId="77777777" w:rsidR="00424242" w:rsidDel="007D7F2F" w:rsidRDefault="00424242">
      <w:pPr>
        <w:pStyle w:val="21"/>
        <w:tabs>
          <w:tab w:val="right" w:leader="dot" w:pos="9628"/>
        </w:tabs>
        <w:ind w:left="560"/>
        <w:rPr>
          <w:del w:id="603" w:author="腹黒い茶" w:date="2013-07-08T20:34:00Z"/>
          <w:rFonts w:asciiTheme="minorHAnsi" w:eastAsiaTheme="minorEastAsia" w:hAnsiTheme="minorHAnsi" w:cstheme="minorBidi"/>
          <w:noProof/>
        </w:rPr>
      </w:pPr>
      <w:del w:id="604" w:author="腹黒い茶" w:date="2013-07-08T20:34:00Z">
        <w:r w:rsidRPr="009601F8" w:rsidDel="007D7F2F">
          <w:rPr>
            <w:rFonts w:hint="eastAsia"/>
            <w:noProof/>
            <w:rPrChange w:id="605" w:author="Haraguroicha Hsu" w:date="2013-06-30T04:17:00Z">
              <w:rPr>
                <w:rStyle w:val="af"/>
                <w:rFonts w:hint="eastAsia"/>
                <w:noProof/>
              </w:rPr>
            </w:rPrChange>
          </w:rPr>
          <w:delText>第一節</w:delText>
        </w:r>
        <w:r w:rsidRPr="009601F8" w:rsidDel="007D7F2F">
          <w:rPr>
            <w:noProof/>
            <w:rPrChange w:id="606" w:author="Haraguroicha Hsu" w:date="2013-06-30T04:17:00Z">
              <w:rPr>
                <w:rStyle w:val="af"/>
                <w:noProof/>
              </w:rPr>
            </w:rPrChange>
          </w:rPr>
          <w:delText xml:space="preserve"> </w:delText>
        </w:r>
        <w:r w:rsidRPr="009601F8" w:rsidDel="007D7F2F">
          <w:rPr>
            <w:rFonts w:hint="eastAsia"/>
            <w:noProof/>
            <w:rPrChange w:id="607" w:author="Haraguroicha Hsu" w:date="2013-06-30T04:17:00Z">
              <w:rPr>
                <w:rStyle w:val="af"/>
                <w:rFonts w:hint="eastAsia"/>
                <w:noProof/>
              </w:rPr>
            </w:rPrChange>
          </w:rPr>
          <w:delText>研究流程與步驟</w:delText>
        </w:r>
        <w:r w:rsidDel="007D7F2F">
          <w:rPr>
            <w:noProof/>
            <w:webHidden/>
          </w:rPr>
          <w:tab/>
        </w:r>
        <w:r w:rsidR="00F76BDD" w:rsidDel="007D7F2F">
          <w:rPr>
            <w:noProof/>
            <w:webHidden/>
          </w:rPr>
          <w:delText>18</w:delText>
        </w:r>
      </w:del>
    </w:p>
    <w:p w14:paraId="7F4B0823" w14:textId="77777777" w:rsidR="00424242" w:rsidDel="007D7F2F" w:rsidRDefault="00424242">
      <w:pPr>
        <w:pStyle w:val="31"/>
        <w:rPr>
          <w:del w:id="608" w:author="腹黒い茶" w:date="2013-07-08T20:34:00Z"/>
          <w:rFonts w:asciiTheme="minorHAnsi" w:hAnsiTheme="minorHAnsi" w:cstheme="minorBidi"/>
          <w:noProof/>
        </w:rPr>
      </w:pPr>
      <w:del w:id="609" w:author="腹黒い茶" w:date="2013-07-08T20:34:00Z">
        <w:r w:rsidRPr="009601F8" w:rsidDel="007D7F2F">
          <w:rPr>
            <w:rFonts w:hint="eastAsia"/>
            <w:noProof/>
            <w:rPrChange w:id="610" w:author="Haraguroicha Hsu" w:date="2013-06-30T04:17:00Z">
              <w:rPr>
                <w:rStyle w:val="af"/>
                <w:rFonts w:hint="eastAsia"/>
                <w:noProof/>
              </w:rPr>
            </w:rPrChange>
          </w:rPr>
          <w:delText>壹</w:delText>
        </w:r>
        <w:r w:rsidRPr="009601F8" w:rsidDel="007D7F2F">
          <w:rPr>
            <w:noProof/>
            <w:rPrChange w:id="611" w:author="Haraguroicha Hsu" w:date="2013-06-30T04:17:00Z">
              <w:rPr>
                <w:rStyle w:val="af"/>
                <w:noProof/>
              </w:rPr>
            </w:rPrChange>
          </w:rPr>
          <w:delText xml:space="preserve"> </w:delText>
        </w:r>
        <w:r w:rsidRPr="009601F8" w:rsidDel="007D7F2F">
          <w:rPr>
            <w:rFonts w:hint="eastAsia"/>
            <w:noProof/>
            <w:rPrChange w:id="612" w:author="Haraguroicha Hsu" w:date="2013-06-30T04:17:00Z">
              <w:rPr>
                <w:rStyle w:val="af"/>
                <w:rFonts w:hint="eastAsia"/>
                <w:noProof/>
              </w:rPr>
            </w:rPrChange>
          </w:rPr>
          <w:delText>系統建置流程</w:delText>
        </w:r>
        <w:r w:rsidDel="007D7F2F">
          <w:rPr>
            <w:noProof/>
            <w:webHidden/>
          </w:rPr>
          <w:tab/>
        </w:r>
        <w:r w:rsidR="00F76BDD" w:rsidDel="007D7F2F">
          <w:rPr>
            <w:noProof/>
            <w:webHidden/>
          </w:rPr>
          <w:delText>19</w:delText>
        </w:r>
      </w:del>
    </w:p>
    <w:p w14:paraId="7C8417EE" w14:textId="77777777" w:rsidR="00424242" w:rsidDel="007D7F2F" w:rsidRDefault="00424242">
      <w:pPr>
        <w:pStyle w:val="21"/>
        <w:tabs>
          <w:tab w:val="right" w:leader="dot" w:pos="9628"/>
        </w:tabs>
        <w:ind w:left="560"/>
        <w:rPr>
          <w:del w:id="613" w:author="腹黒い茶" w:date="2013-07-08T20:34:00Z"/>
          <w:rFonts w:asciiTheme="minorHAnsi" w:eastAsiaTheme="minorEastAsia" w:hAnsiTheme="minorHAnsi" w:cstheme="minorBidi"/>
          <w:noProof/>
        </w:rPr>
      </w:pPr>
      <w:del w:id="614" w:author="腹黒い茶" w:date="2013-07-08T20:34:00Z">
        <w:r w:rsidRPr="009601F8" w:rsidDel="007D7F2F">
          <w:rPr>
            <w:rFonts w:hint="eastAsia"/>
            <w:noProof/>
            <w:rPrChange w:id="615" w:author="Haraguroicha Hsu" w:date="2013-06-30T04:17:00Z">
              <w:rPr>
                <w:rStyle w:val="af"/>
                <w:rFonts w:hint="eastAsia"/>
                <w:noProof/>
              </w:rPr>
            </w:rPrChange>
          </w:rPr>
          <w:delText>第二節</w:delText>
        </w:r>
        <w:r w:rsidRPr="009601F8" w:rsidDel="007D7F2F">
          <w:rPr>
            <w:noProof/>
            <w:rPrChange w:id="616" w:author="Haraguroicha Hsu" w:date="2013-06-30T04:17:00Z">
              <w:rPr>
                <w:rStyle w:val="af"/>
                <w:noProof/>
              </w:rPr>
            </w:rPrChange>
          </w:rPr>
          <w:delText xml:space="preserve"> </w:delText>
        </w:r>
        <w:r w:rsidRPr="009601F8" w:rsidDel="007D7F2F">
          <w:rPr>
            <w:rFonts w:hint="eastAsia"/>
            <w:noProof/>
            <w:rPrChange w:id="617" w:author="Haraguroicha Hsu" w:date="2013-06-30T04:17:00Z">
              <w:rPr>
                <w:rStyle w:val="af"/>
                <w:rFonts w:hint="eastAsia"/>
                <w:noProof/>
              </w:rPr>
            </w:rPrChange>
          </w:rPr>
          <w:delText>系統需求分析與設計</w:delText>
        </w:r>
        <w:r w:rsidDel="007D7F2F">
          <w:rPr>
            <w:noProof/>
            <w:webHidden/>
          </w:rPr>
          <w:tab/>
        </w:r>
        <w:r w:rsidR="00F76BDD" w:rsidDel="007D7F2F">
          <w:rPr>
            <w:noProof/>
            <w:webHidden/>
          </w:rPr>
          <w:delText>21</w:delText>
        </w:r>
      </w:del>
    </w:p>
    <w:p w14:paraId="7296F0FB" w14:textId="77777777" w:rsidR="00424242" w:rsidDel="007D7F2F" w:rsidRDefault="00424242">
      <w:pPr>
        <w:pStyle w:val="31"/>
        <w:rPr>
          <w:del w:id="618" w:author="腹黒い茶" w:date="2013-07-08T20:34:00Z"/>
          <w:rFonts w:asciiTheme="minorHAnsi" w:hAnsiTheme="minorHAnsi" w:cstheme="minorBidi"/>
          <w:noProof/>
        </w:rPr>
      </w:pPr>
      <w:del w:id="619" w:author="腹黒い茶" w:date="2013-07-08T20:34:00Z">
        <w:r w:rsidRPr="009601F8" w:rsidDel="007D7F2F">
          <w:rPr>
            <w:rFonts w:hint="eastAsia"/>
            <w:noProof/>
            <w:rPrChange w:id="620" w:author="Haraguroicha Hsu" w:date="2013-06-30T04:17:00Z">
              <w:rPr>
                <w:rStyle w:val="af"/>
                <w:rFonts w:hint="eastAsia"/>
                <w:noProof/>
              </w:rPr>
            </w:rPrChange>
          </w:rPr>
          <w:delText>壹</w:delText>
        </w:r>
        <w:r w:rsidRPr="009601F8" w:rsidDel="007D7F2F">
          <w:rPr>
            <w:noProof/>
            <w:rPrChange w:id="621" w:author="Haraguroicha Hsu" w:date="2013-06-30T04:17:00Z">
              <w:rPr>
                <w:rStyle w:val="af"/>
                <w:noProof/>
              </w:rPr>
            </w:rPrChange>
          </w:rPr>
          <w:delText xml:space="preserve"> </w:delText>
        </w:r>
        <w:r w:rsidRPr="009601F8" w:rsidDel="007D7F2F">
          <w:rPr>
            <w:rFonts w:hint="eastAsia"/>
            <w:noProof/>
            <w:rPrChange w:id="622" w:author="Haraguroicha Hsu" w:date="2013-06-30T04:17:00Z">
              <w:rPr>
                <w:rStyle w:val="af"/>
                <w:rFonts w:hint="eastAsia"/>
                <w:noProof/>
              </w:rPr>
            </w:rPrChange>
          </w:rPr>
          <w:delText>需求分析與系統架構</w:delText>
        </w:r>
        <w:r w:rsidDel="007D7F2F">
          <w:rPr>
            <w:noProof/>
            <w:webHidden/>
          </w:rPr>
          <w:tab/>
        </w:r>
        <w:r w:rsidR="00F76BDD" w:rsidDel="007D7F2F">
          <w:rPr>
            <w:noProof/>
            <w:webHidden/>
          </w:rPr>
          <w:delText>21</w:delText>
        </w:r>
      </w:del>
    </w:p>
    <w:p w14:paraId="23A7C033" w14:textId="77777777" w:rsidR="00424242" w:rsidDel="007D7F2F" w:rsidRDefault="00424242">
      <w:pPr>
        <w:pStyle w:val="31"/>
        <w:rPr>
          <w:del w:id="623" w:author="腹黒い茶" w:date="2013-07-08T20:34:00Z"/>
          <w:rFonts w:asciiTheme="minorHAnsi" w:hAnsiTheme="minorHAnsi" w:cstheme="minorBidi"/>
          <w:noProof/>
        </w:rPr>
      </w:pPr>
      <w:del w:id="624" w:author="腹黒い茶" w:date="2013-07-08T20:34:00Z">
        <w:r w:rsidRPr="009601F8" w:rsidDel="007D7F2F">
          <w:rPr>
            <w:rFonts w:hint="eastAsia"/>
            <w:noProof/>
            <w:rPrChange w:id="625" w:author="Haraguroicha Hsu" w:date="2013-06-30T04:17:00Z">
              <w:rPr>
                <w:rStyle w:val="af"/>
                <w:rFonts w:hint="eastAsia"/>
                <w:noProof/>
              </w:rPr>
            </w:rPrChange>
          </w:rPr>
          <w:delText>貳</w:delText>
        </w:r>
        <w:r w:rsidRPr="009601F8" w:rsidDel="007D7F2F">
          <w:rPr>
            <w:noProof/>
            <w:rPrChange w:id="626" w:author="Haraguroicha Hsu" w:date="2013-06-30T04:17:00Z">
              <w:rPr>
                <w:rStyle w:val="af"/>
                <w:noProof/>
              </w:rPr>
            </w:rPrChange>
          </w:rPr>
          <w:delText xml:space="preserve"> </w:delText>
        </w:r>
        <w:r w:rsidRPr="009601F8" w:rsidDel="007D7F2F">
          <w:rPr>
            <w:rFonts w:hint="eastAsia"/>
            <w:noProof/>
            <w:rPrChange w:id="627" w:author="Haraguroicha Hsu" w:date="2013-06-30T04:17:00Z">
              <w:rPr>
                <w:rStyle w:val="af"/>
                <w:rFonts w:hint="eastAsia"/>
                <w:noProof/>
              </w:rPr>
            </w:rPrChange>
          </w:rPr>
          <w:delText>系統分析與設計</w:delText>
        </w:r>
        <w:r w:rsidDel="007D7F2F">
          <w:rPr>
            <w:noProof/>
            <w:webHidden/>
          </w:rPr>
          <w:tab/>
        </w:r>
        <w:r w:rsidR="00F76BDD" w:rsidDel="007D7F2F">
          <w:rPr>
            <w:noProof/>
            <w:webHidden/>
          </w:rPr>
          <w:delText>23</w:delText>
        </w:r>
      </w:del>
    </w:p>
    <w:p w14:paraId="75853778" w14:textId="77777777" w:rsidR="00424242" w:rsidDel="007D7F2F" w:rsidRDefault="00424242">
      <w:pPr>
        <w:pStyle w:val="21"/>
        <w:tabs>
          <w:tab w:val="right" w:leader="dot" w:pos="9628"/>
        </w:tabs>
        <w:ind w:left="560"/>
        <w:rPr>
          <w:del w:id="628" w:author="腹黒い茶" w:date="2013-07-08T20:34:00Z"/>
          <w:rFonts w:asciiTheme="minorHAnsi" w:eastAsiaTheme="minorEastAsia" w:hAnsiTheme="minorHAnsi" w:cstheme="minorBidi"/>
          <w:noProof/>
        </w:rPr>
      </w:pPr>
      <w:del w:id="629" w:author="腹黒い茶" w:date="2013-07-08T20:34:00Z">
        <w:r w:rsidRPr="009601F8" w:rsidDel="007D7F2F">
          <w:rPr>
            <w:rFonts w:hint="eastAsia"/>
            <w:noProof/>
            <w:rPrChange w:id="630" w:author="Haraguroicha Hsu" w:date="2013-06-30T04:17:00Z">
              <w:rPr>
                <w:rStyle w:val="af"/>
                <w:rFonts w:hint="eastAsia"/>
                <w:noProof/>
              </w:rPr>
            </w:rPrChange>
          </w:rPr>
          <w:delText>第三節</w:delText>
        </w:r>
        <w:r w:rsidRPr="009601F8" w:rsidDel="007D7F2F">
          <w:rPr>
            <w:noProof/>
            <w:rPrChange w:id="631" w:author="Haraguroicha Hsu" w:date="2013-06-30T04:17:00Z">
              <w:rPr>
                <w:rStyle w:val="af"/>
                <w:noProof/>
              </w:rPr>
            </w:rPrChange>
          </w:rPr>
          <w:delText xml:space="preserve"> </w:delText>
        </w:r>
        <w:r w:rsidRPr="009601F8" w:rsidDel="007D7F2F">
          <w:rPr>
            <w:rFonts w:hint="eastAsia"/>
            <w:noProof/>
            <w:rPrChange w:id="632" w:author="Haraguroicha Hsu" w:date="2013-06-30T04:17:00Z">
              <w:rPr>
                <w:rStyle w:val="af"/>
                <w:rFonts w:hint="eastAsia"/>
                <w:noProof/>
              </w:rPr>
            </w:rPrChange>
          </w:rPr>
          <w:delText>相關技術及開發工具</w:delText>
        </w:r>
        <w:r w:rsidDel="007D7F2F">
          <w:rPr>
            <w:noProof/>
            <w:webHidden/>
          </w:rPr>
          <w:tab/>
        </w:r>
        <w:r w:rsidR="00F76BDD" w:rsidDel="007D7F2F">
          <w:rPr>
            <w:noProof/>
            <w:webHidden/>
          </w:rPr>
          <w:delText>28</w:delText>
        </w:r>
      </w:del>
    </w:p>
    <w:p w14:paraId="12ADF9B9" w14:textId="77777777" w:rsidR="00424242" w:rsidDel="007D7F2F" w:rsidRDefault="00424242">
      <w:pPr>
        <w:pStyle w:val="11"/>
        <w:rPr>
          <w:del w:id="633" w:author="腹黒い茶" w:date="2013-07-08T20:34:00Z"/>
          <w:rFonts w:asciiTheme="minorHAnsi" w:eastAsiaTheme="minorEastAsia" w:hAnsiTheme="minorHAnsi" w:cstheme="minorBidi"/>
        </w:rPr>
      </w:pPr>
      <w:del w:id="634" w:author="腹黒い茶" w:date="2013-07-08T20:34:00Z">
        <w:r w:rsidRPr="009601F8" w:rsidDel="007D7F2F">
          <w:rPr>
            <w:rFonts w:hint="eastAsia"/>
            <w:rPrChange w:id="635" w:author="Haraguroicha Hsu" w:date="2013-06-30T04:17:00Z">
              <w:rPr>
                <w:rStyle w:val="af"/>
                <w:rFonts w:hint="eastAsia"/>
              </w:rPr>
            </w:rPrChange>
          </w:rPr>
          <w:delText>第肆章</w:delText>
        </w:r>
        <w:r w:rsidRPr="009601F8" w:rsidDel="007D7F2F">
          <w:rPr>
            <w:rPrChange w:id="636" w:author="Haraguroicha Hsu" w:date="2013-06-30T04:17:00Z">
              <w:rPr>
                <w:rStyle w:val="af"/>
              </w:rPr>
            </w:rPrChange>
          </w:rPr>
          <w:delText xml:space="preserve"> </w:delText>
        </w:r>
        <w:r w:rsidRPr="009601F8" w:rsidDel="007D7F2F">
          <w:rPr>
            <w:rFonts w:hint="eastAsia"/>
            <w:rPrChange w:id="637" w:author="Haraguroicha Hsu" w:date="2013-06-30T04:17:00Z">
              <w:rPr>
                <w:rStyle w:val="af"/>
                <w:rFonts w:hint="eastAsia"/>
              </w:rPr>
            </w:rPrChange>
          </w:rPr>
          <w:delText>研究結果與討論</w:delText>
        </w:r>
        <w:r w:rsidDel="007D7F2F">
          <w:rPr>
            <w:webHidden/>
          </w:rPr>
          <w:tab/>
        </w:r>
        <w:r w:rsidR="00F76BDD" w:rsidDel="007D7F2F">
          <w:rPr>
            <w:webHidden/>
          </w:rPr>
          <w:delText>29</w:delText>
        </w:r>
      </w:del>
    </w:p>
    <w:p w14:paraId="3751DCE3" w14:textId="77777777" w:rsidR="00424242" w:rsidDel="007D7F2F" w:rsidRDefault="00424242">
      <w:pPr>
        <w:pStyle w:val="21"/>
        <w:tabs>
          <w:tab w:val="right" w:leader="dot" w:pos="9628"/>
        </w:tabs>
        <w:ind w:left="560"/>
        <w:rPr>
          <w:del w:id="638" w:author="腹黒い茶" w:date="2013-07-08T20:34:00Z"/>
          <w:rFonts w:asciiTheme="minorHAnsi" w:eastAsiaTheme="minorEastAsia" w:hAnsiTheme="minorHAnsi" w:cstheme="minorBidi"/>
          <w:noProof/>
        </w:rPr>
      </w:pPr>
      <w:del w:id="639" w:author="腹黒い茶" w:date="2013-07-08T20:34:00Z">
        <w:r w:rsidRPr="009601F8" w:rsidDel="007D7F2F">
          <w:rPr>
            <w:rFonts w:hint="eastAsia"/>
            <w:noProof/>
            <w:rPrChange w:id="640" w:author="Haraguroicha Hsu" w:date="2013-06-30T04:17:00Z">
              <w:rPr>
                <w:rStyle w:val="af"/>
                <w:rFonts w:hint="eastAsia"/>
                <w:noProof/>
              </w:rPr>
            </w:rPrChange>
          </w:rPr>
          <w:delText>第一節</w:delText>
        </w:r>
        <w:r w:rsidRPr="009601F8" w:rsidDel="007D7F2F">
          <w:rPr>
            <w:noProof/>
            <w:rPrChange w:id="641" w:author="Haraguroicha Hsu" w:date="2013-06-30T04:17:00Z">
              <w:rPr>
                <w:rStyle w:val="af"/>
                <w:noProof/>
              </w:rPr>
            </w:rPrChange>
          </w:rPr>
          <w:delText xml:space="preserve"> </w:delText>
        </w:r>
        <w:r w:rsidRPr="009601F8" w:rsidDel="007D7F2F">
          <w:rPr>
            <w:rFonts w:hint="eastAsia"/>
            <w:noProof/>
            <w:rPrChange w:id="642" w:author="Haraguroicha Hsu" w:date="2013-06-30T04:17:00Z">
              <w:rPr>
                <w:rStyle w:val="af"/>
                <w:rFonts w:hint="eastAsia"/>
                <w:noProof/>
              </w:rPr>
            </w:rPrChange>
          </w:rPr>
          <w:delText>研究結果</w:delText>
        </w:r>
        <w:r w:rsidDel="007D7F2F">
          <w:rPr>
            <w:noProof/>
            <w:webHidden/>
          </w:rPr>
          <w:tab/>
        </w:r>
        <w:r w:rsidR="00F76BDD" w:rsidDel="007D7F2F">
          <w:rPr>
            <w:noProof/>
            <w:webHidden/>
          </w:rPr>
          <w:delText>29</w:delText>
        </w:r>
      </w:del>
    </w:p>
    <w:p w14:paraId="5A93D086" w14:textId="77777777" w:rsidR="00424242" w:rsidDel="007D7F2F" w:rsidRDefault="00424242">
      <w:pPr>
        <w:pStyle w:val="31"/>
        <w:rPr>
          <w:del w:id="643" w:author="腹黒い茶" w:date="2013-07-08T20:34:00Z"/>
          <w:rFonts w:asciiTheme="minorHAnsi" w:hAnsiTheme="minorHAnsi" w:cstheme="minorBidi"/>
          <w:noProof/>
        </w:rPr>
      </w:pPr>
      <w:del w:id="644" w:author="腹黒い茶" w:date="2013-07-08T20:34:00Z">
        <w:r w:rsidRPr="009601F8" w:rsidDel="007D7F2F">
          <w:rPr>
            <w:rFonts w:hint="eastAsia"/>
            <w:noProof/>
            <w:rPrChange w:id="645" w:author="Haraguroicha Hsu" w:date="2013-06-30T04:17:00Z">
              <w:rPr>
                <w:rStyle w:val="af"/>
                <w:rFonts w:hint="eastAsia"/>
                <w:noProof/>
              </w:rPr>
            </w:rPrChange>
          </w:rPr>
          <w:delText>壹</w:delText>
        </w:r>
        <w:r w:rsidRPr="009601F8" w:rsidDel="007D7F2F">
          <w:rPr>
            <w:noProof/>
            <w:rPrChange w:id="646" w:author="Haraguroicha Hsu" w:date="2013-06-30T04:17:00Z">
              <w:rPr>
                <w:rStyle w:val="af"/>
                <w:noProof/>
              </w:rPr>
            </w:rPrChange>
          </w:rPr>
          <w:delText xml:space="preserve"> </w:delText>
        </w:r>
        <w:r w:rsidRPr="009601F8" w:rsidDel="007D7F2F">
          <w:rPr>
            <w:rFonts w:hint="eastAsia"/>
            <w:noProof/>
            <w:rPrChange w:id="647" w:author="Haraguroicha Hsu" w:date="2013-06-30T04:17:00Z">
              <w:rPr>
                <w:rStyle w:val="af"/>
                <w:rFonts w:hint="eastAsia"/>
                <w:noProof/>
              </w:rPr>
            </w:rPrChange>
          </w:rPr>
          <w:delText>樣板管理模組</w:delText>
        </w:r>
        <w:r w:rsidDel="007D7F2F">
          <w:rPr>
            <w:noProof/>
            <w:webHidden/>
          </w:rPr>
          <w:tab/>
        </w:r>
        <w:r w:rsidR="00F76BDD" w:rsidDel="007D7F2F">
          <w:rPr>
            <w:noProof/>
            <w:webHidden/>
          </w:rPr>
          <w:delText>29</w:delText>
        </w:r>
      </w:del>
    </w:p>
    <w:p w14:paraId="73B37945" w14:textId="77777777" w:rsidR="00424242" w:rsidDel="007D7F2F" w:rsidRDefault="00424242">
      <w:pPr>
        <w:pStyle w:val="31"/>
        <w:rPr>
          <w:del w:id="648" w:author="腹黒い茶" w:date="2013-07-08T20:34:00Z"/>
          <w:rFonts w:asciiTheme="minorHAnsi" w:hAnsiTheme="minorHAnsi" w:cstheme="minorBidi"/>
          <w:noProof/>
        </w:rPr>
      </w:pPr>
      <w:del w:id="649" w:author="腹黒い茶" w:date="2013-07-08T20:34:00Z">
        <w:r w:rsidRPr="009601F8" w:rsidDel="007D7F2F">
          <w:rPr>
            <w:rFonts w:hint="eastAsia"/>
            <w:noProof/>
            <w:rPrChange w:id="650" w:author="Haraguroicha Hsu" w:date="2013-06-30T04:17:00Z">
              <w:rPr>
                <w:rStyle w:val="af"/>
                <w:rFonts w:hint="eastAsia"/>
                <w:noProof/>
              </w:rPr>
            </w:rPrChange>
          </w:rPr>
          <w:delText>貳</w:delText>
        </w:r>
        <w:r w:rsidRPr="009601F8" w:rsidDel="007D7F2F">
          <w:rPr>
            <w:noProof/>
            <w:rPrChange w:id="651" w:author="Haraguroicha Hsu" w:date="2013-06-30T04:17:00Z">
              <w:rPr>
                <w:rStyle w:val="af"/>
                <w:noProof/>
              </w:rPr>
            </w:rPrChange>
          </w:rPr>
          <w:delText xml:space="preserve"> </w:delText>
        </w:r>
        <w:r w:rsidRPr="009601F8" w:rsidDel="007D7F2F">
          <w:rPr>
            <w:rFonts w:hint="eastAsia"/>
            <w:noProof/>
            <w:rPrChange w:id="652" w:author="Haraguroicha Hsu" w:date="2013-06-30T04:17:00Z">
              <w:rPr>
                <w:rStyle w:val="af"/>
                <w:rFonts w:hint="eastAsia"/>
                <w:noProof/>
              </w:rPr>
            </w:rPrChange>
          </w:rPr>
          <w:delText>文件讀取及解析模組</w:delText>
        </w:r>
        <w:r w:rsidDel="007D7F2F">
          <w:rPr>
            <w:noProof/>
            <w:webHidden/>
          </w:rPr>
          <w:tab/>
        </w:r>
        <w:r w:rsidR="00F76BDD" w:rsidDel="007D7F2F">
          <w:rPr>
            <w:noProof/>
            <w:webHidden/>
          </w:rPr>
          <w:delText>31</w:delText>
        </w:r>
      </w:del>
    </w:p>
    <w:p w14:paraId="47404F0A" w14:textId="77777777" w:rsidR="00424242" w:rsidDel="007D7F2F" w:rsidRDefault="00424242">
      <w:pPr>
        <w:pStyle w:val="31"/>
        <w:rPr>
          <w:del w:id="653" w:author="腹黒い茶" w:date="2013-07-08T20:34:00Z"/>
          <w:rFonts w:asciiTheme="minorHAnsi" w:hAnsiTheme="minorHAnsi" w:cstheme="minorBidi"/>
          <w:noProof/>
        </w:rPr>
      </w:pPr>
      <w:del w:id="654" w:author="腹黒い茶" w:date="2013-07-08T20:34:00Z">
        <w:r w:rsidRPr="009601F8" w:rsidDel="007D7F2F">
          <w:rPr>
            <w:rFonts w:hint="eastAsia"/>
            <w:noProof/>
            <w:rPrChange w:id="655" w:author="Haraguroicha Hsu" w:date="2013-06-30T04:17:00Z">
              <w:rPr>
                <w:rStyle w:val="af"/>
                <w:rFonts w:hint="eastAsia"/>
                <w:noProof/>
              </w:rPr>
            </w:rPrChange>
          </w:rPr>
          <w:delText>參</w:delText>
        </w:r>
        <w:r w:rsidRPr="009601F8" w:rsidDel="007D7F2F">
          <w:rPr>
            <w:noProof/>
            <w:rPrChange w:id="656" w:author="Haraguroicha Hsu" w:date="2013-06-30T04:17:00Z">
              <w:rPr>
                <w:rStyle w:val="af"/>
                <w:noProof/>
              </w:rPr>
            </w:rPrChange>
          </w:rPr>
          <w:delText xml:space="preserve"> </w:delText>
        </w:r>
        <w:r w:rsidRPr="009601F8" w:rsidDel="007D7F2F">
          <w:rPr>
            <w:rFonts w:hint="eastAsia"/>
            <w:noProof/>
            <w:rPrChange w:id="657" w:author="Haraguroicha Hsu" w:date="2013-06-30T04:17:00Z">
              <w:rPr>
                <w:rStyle w:val="af"/>
                <w:rFonts w:hint="eastAsia"/>
                <w:noProof/>
              </w:rPr>
            </w:rPrChange>
          </w:rPr>
          <w:delText>資料內嵌處理模組</w:delText>
        </w:r>
        <w:r w:rsidDel="007D7F2F">
          <w:rPr>
            <w:noProof/>
            <w:webHidden/>
          </w:rPr>
          <w:tab/>
        </w:r>
        <w:r w:rsidR="00F76BDD" w:rsidDel="007D7F2F">
          <w:rPr>
            <w:noProof/>
            <w:webHidden/>
          </w:rPr>
          <w:delText>33</w:delText>
        </w:r>
      </w:del>
    </w:p>
    <w:p w14:paraId="09251FF5" w14:textId="77777777" w:rsidR="00424242" w:rsidDel="007D7F2F" w:rsidRDefault="00424242">
      <w:pPr>
        <w:pStyle w:val="31"/>
        <w:rPr>
          <w:del w:id="658" w:author="腹黒い茶" w:date="2013-07-08T20:34:00Z"/>
          <w:rFonts w:asciiTheme="minorHAnsi" w:hAnsiTheme="minorHAnsi" w:cstheme="minorBidi"/>
          <w:noProof/>
        </w:rPr>
      </w:pPr>
      <w:del w:id="659" w:author="腹黒い茶" w:date="2013-07-08T20:34:00Z">
        <w:r w:rsidRPr="009601F8" w:rsidDel="007D7F2F">
          <w:rPr>
            <w:rFonts w:hint="eastAsia"/>
            <w:noProof/>
            <w:rPrChange w:id="660" w:author="Haraguroicha Hsu" w:date="2013-06-30T04:17:00Z">
              <w:rPr>
                <w:rStyle w:val="af"/>
                <w:rFonts w:hint="eastAsia"/>
                <w:noProof/>
              </w:rPr>
            </w:rPrChange>
          </w:rPr>
          <w:delText>肆</w:delText>
        </w:r>
        <w:r w:rsidRPr="009601F8" w:rsidDel="007D7F2F">
          <w:rPr>
            <w:noProof/>
            <w:rPrChange w:id="661" w:author="Haraguroicha Hsu" w:date="2013-06-30T04:17:00Z">
              <w:rPr>
                <w:rStyle w:val="af"/>
                <w:noProof/>
              </w:rPr>
            </w:rPrChange>
          </w:rPr>
          <w:delText xml:space="preserve"> </w:delText>
        </w:r>
        <w:r w:rsidRPr="009601F8" w:rsidDel="007D7F2F">
          <w:rPr>
            <w:rFonts w:hint="eastAsia"/>
            <w:noProof/>
            <w:rPrChange w:id="662" w:author="Haraguroicha Hsu" w:date="2013-06-30T04:17:00Z">
              <w:rPr>
                <w:rStyle w:val="af"/>
                <w:rFonts w:hint="eastAsia"/>
                <w:noProof/>
              </w:rPr>
            </w:rPrChange>
          </w:rPr>
          <w:delText>樣板輸出處理模組</w:delText>
        </w:r>
        <w:r w:rsidDel="007D7F2F">
          <w:rPr>
            <w:noProof/>
            <w:webHidden/>
          </w:rPr>
          <w:tab/>
        </w:r>
        <w:r w:rsidR="00F76BDD" w:rsidDel="007D7F2F">
          <w:rPr>
            <w:noProof/>
            <w:webHidden/>
          </w:rPr>
          <w:delText>35</w:delText>
        </w:r>
      </w:del>
    </w:p>
    <w:p w14:paraId="7047AE00" w14:textId="77777777" w:rsidR="00424242" w:rsidDel="007D7F2F" w:rsidRDefault="00424242">
      <w:pPr>
        <w:pStyle w:val="31"/>
        <w:rPr>
          <w:del w:id="663" w:author="腹黒い茶" w:date="2013-07-08T20:34:00Z"/>
          <w:rFonts w:asciiTheme="minorHAnsi" w:hAnsiTheme="minorHAnsi" w:cstheme="minorBidi"/>
          <w:noProof/>
        </w:rPr>
      </w:pPr>
      <w:del w:id="664" w:author="腹黒い茶" w:date="2013-07-08T20:34:00Z">
        <w:r w:rsidRPr="009601F8" w:rsidDel="007D7F2F">
          <w:rPr>
            <w:rFonts w:hint="eastAsia"/>
            <w:noProof/>
            <w:rPrChange w:id="665" w:author="Haraguroicha Hsu" w:date="2013-06-30T04:17:00Z">
              <w:rPr>
                <w:rStyle w:val="af"/>
                <w:rFonts w:hint="eastAsia"/>
                <w:noProof/>
              </w:rPr>
            </w:rPrChange>
          </w:rPr>
          <w:delText>伍</w:delText>
        </w:r>
        <w:r w:rsidRPr="009601F8" w:rsidDel="007D7F2F">
          <w:rPr>
            <w:noProof/>
            <w:rPrChange w:id="666" w:author="Haraguroicha Hsu" w:date="2013-06-30T04:17:00Z">
              <w:rPr>
                <w:rStyle w:val="af"/>
                <w:noProof/>
              </w:rPr>
            </w:rPrChange>
          </w:rPr>
          <w:delText xml:space="preserve"> </w:delText>
        </w:r>
        <w:r w:rsidRPr="009601F8" w:rsidDel="007D7F2F">
          <w:rPr>
            <w:rFonts w:hint="eastAsia"/>
            <w:noProof/>
            <w:rPrChange w:id="667" w:author="Haraguroicha Hsu" w:date="2013-06-30T04:17:00Z">
              <w:rPr>
                <w:rStyle w:val="af"/>
                <w:rFonts w:hint="eastAsia"/>
                <w:noProof/>
              </w:rPr>
            </w:rPrChange>
          </w:rPr>
          <w:delText>多國語系模組</w:delText>
        </w:r>
        <w:r w:rsidDel="007D7F2F">
          <w:rPr>
            <w:noProof/>
            <w:webHidden/>
          </w:rPr>
          <w:tab/>
        </w:r>
        <w:r w:rsidR="00F76BDD" w:rsidDel="007D7F2F">
          <w:rPr>
            <w:noProof/>
            <w:webHidden/>
          </w:rPr>
          <w:delText>38</w:delText>
        </w:r>
      </w:del>
    </w:p>
    <w:p w14:paraId="08EB3874" w14:textId="77777777" w:rsidR="00424242" w:rsidDel="007D7F2F" w:rsidRDefault="00424242">
      <w:pPr>
        <w:pStyle w:val="31"/>
        <w:rPr>
          <w:del w:id="668" w:author="腹黒い茶" w:date="2013-07-08T20:34:00Z"/>
          <w:rFonts w:asciiTheme="minorHAnsi" w:hAnsiTheme="minorHAnsi" w:cstheme="minorBidi"/>
          <w:noProof/>
        </w:rPr>
      </w:pPr>
      <w:del w:id="669" w:author="腹黒い茶" w:date="2013-07-08T20:34:00Z">
        <w:r w:rsidRPr="009601F8" w:rsidDel="007D7F2F">
          <w:rPr>
            <w:rFonts w:hint="eastAsia"/>
            <w:noProof/>
            <w:rPrChange w:id="670" w:author="Haraguroicha Hsu" w:date="2013-06-30T04:17:00Z">
              <w:rPr>
                <w:rStyle w:val="af"/>
                <w:rFonts w:hint="eastAsia"/>
                <w:noProof/>
              </w:rPr>
            </w:rPrChange>
          </w:rPr>
          <w:delText>陸</w:delText>
        </w:r>
        <w:r w:rsidRPr="009601F8" w:rsidDel="007D7F2F">
          <w:rPr>
            <w:noProof/>
            <w:rPrChange w:id="671" w:author="Haraguroicha Hsu" w:date="2013-06-30T04:17:00Z">
              <w:rPr>
                <w:rStyle w:val="af"/>
                <w:noProof/>
              </w:rPr>
            </w:rPrChange>
          </w:rPr>
          <w:delText xml:space="preserve"> </w:delText>
        </w:r>
        <w:r w:rsidRPr="009601F8" w:rsidDel="007D7F2F">
          <w:rPr>
            <w:rFonts w:hint="eastAsia"/>
            <w:noProof/>
            <w:rPrChange w:id="672" w:author="Haraguroicha Hsu" w:date="2013-06-30T04:17:00Z">
              <w:rPr>
                <w:rStyle w:val="af"/>
                <w:rFonts w:hint="eastAsia"/>
                <w:noProof/>
              </w:rPr>
            </w:rPrChange>
          </w:rPr>
          <w:delText>樣板檔編輯器</w:delText>
        </w:r>
        <w:r w:rsidDel="007D7F2F">
          <w:rPr>
            <w:noProof/>
            <w:webHidden/>
          </w:rPr>
          <w:tab/>
        </w:r>
        <w:r w:rsidR="00F76BDD" w:rsidDel="007D7F2F">
          <w:rPr>
            <w:noProof/>
            <w:webHidden/>
          </w:rPr>
          <w:delText>41</w:delText>
        </w:r>
      </w:del>
    </w:p>
    <w:p w14:paraId="42E176C2" w14:textId="77777777" w:rsidR="00424242" w:rsidDel="007D7F2F" w:rsidRDefault="00424242">
      <w:pPr>
        <w:pStyle w:val="21"/>
        <w:tabs>
          <w:tab w:val="right" w:leader="dot" w:pos="9628"/>
        </w:tabs>
        <w:ind w:left="560"/>
        <w:rPr>
          <w:del w:id="673" w:author="腹黒い茶" w:date="2013-07-08T20:34:00Z"/>
          <w:rFonts w:asciiTheme="minorHAnsi" w:eastAsiaTheme="minorEastAsia" w:hAnsiTheme="minorHAnsi" w:cstheme="minorBidi"/>
          <w:noProof/>
        </w:rPr>
      </w:pPr>
      <w:del w:id="674" w:author="腹黒い茶" w:date="2013-07-08T20:34:00Z">
        <w:r w:rsidRPr="009601F8" w:rsidDel="007D7F2F">
          <w:rPr>
            <w:rFonts w:hint="eastAsia"/>
            <w:noProof/>
            <w:rPrChange w:id="675" w:author="Haraguroicha Hsu" w:date="2013-06-30T04:17:00Z">
              <w:rPr>
                <w:rStyle w:val="af"/>
                <w:rFonts w:hint="eastAsia"/>
                <w:noProof/>
              </w:rPr>
            </w:rPrChange>
          </w:rPr>
          <w:delText>第二節</w:delText>
        </w:r>
        <w:r w:rsidRPr="009601F8" w:rsidDel="007D7F2F">
          <w:rPr>
            <w:noProof/>
            <w:rPrChange w:id="676" w:author="Haraguroicha Hsu" w:date="2013-06-30T04:17:00Z">
              <w:rPr>
                <w:rStyle w:val="af"/>
                <w:noProof/>
              </w:rPr>
            </w:rPrChange>
          </w:rPr>
          <w:delText xml:space="preserve"> </w:delText>
        </w:r>
        <w:r w:rsidRPr="009601F8" w:rsidDel="007D7F2F">
          <w:rPr>
            <w:rFonts w:hint="eastAsia"/>
            <w:noProof/>
            <w:rPrChange w:id="677" w:author="Haraguroicha Hsu" w:date="2013-06-30T04:17:00Z">
              <w:rPr>
                <w:rStyle w:val="af"/>
                <w:rFonts w:hint="eastAsia"/>
                <w:noProof/>
              </w:rPr>
            </w:rPrChange>
          </w:rPr>
          <w:delText>討論</w:delText>
        </w:r>
        <w:r w:rsidDel="007D7F2F">
          <w:rPr>
            <w:noProof/>
            <w:webHidden/>
          </w:rPr>
          <w:tab/>
        </w:r>
        <w:r w:rsidR="00F76BDD" w:rsidDel="007D7F2F">
          <w:rPr>
            <w:noProof/>
            <w:webHidden/>
          </w:rPr>
          <w:delText>41</w:delText>
        </w:r>
      </w:del>
    </w:p>
    <w:p w14:paraId="5E95C84A" w14:textId="77777777" w:rsidR="00424242" w:rsidDel="007D7F2F" w:rsidRDefault="00424242">
      <w:pPr>
        <w:pStyle w:val="31"/>
        <w:rPr>
          <w:del w:id="678" w:author="腹黒い茶" w:date="2013-07-08T20:34:00Z"/>
          <w:rFonts w:asciiTheme="minorHAnsi" w:hAnsiTheme="minorHAnsi" w:cstheme="minorBidi"/>
          <w:noProof/>
        </w:rPr>
      </w:pPr>
      <w:del w:id="679" w:author="腹黒い茶" w:date="2013-07-08T20:34:00Z">
        <w:r w:rsidRPr="009601F8" w:rsidDel="007D7F2F">
          <w:rPr>
            <w:rFonts w:hint="eastAsia"/>
            <w:noProof/>
            <w:rPrChange w:id="680" w:author="Haraguroicha Hsu" w:date="2013-06-30T04:17:00Z">
              <w:rPr>
                <w:rStyle w:val="af"/>
                <w:rFonts w:hint="eastAsia"/>
                <w:noProof/>
              </w:rPr>
            </w:rPrChange>
          </w:rPr>
          <w:delText>壹</w:delText>
        </w:r>
        <w:r w:rsidRPr="009601F8" w:rsidDel="007D7F2F">
          <w:rPr>
            <w:noProof/>
            <w:rPrChange w:id="681" w:author="Haraguroicha Hsu" w:date="2013-06-30T04:17:00Z">
              <w:rPr>
                <w:rStyle w:val="af"/>
                <w:noProof/>
              </w:rPr>
            </w:rPrChange>
          </w:rPr>
          <w:delText xml:space="preserve"> </w:delText>
        </w:r>
        <w:r w:rsidRPr="009601F8" w:rsidDel="007D7F2F">
          <w:rPr>
            <w:rFonts w:hint="eastAsia"/>
            <w:noProof/>
            <w:rPrChange w:id="682" w:author="Haraguroicha Hsu" w:date="2013-06-30T04:17:00Z">
              <w:rPr>
                <w:rStyle w:val="af"/>
                <w:rFonts w:hint="eastAsia"/>
                <w:noProof/>
              </w:rPr>
            </w:rPrChange>
          </w:rPr>
          <w:delText>樣板檔編輯</w:delText>
        </w:r>
        <w:r w:rsidDel="007D7F2F">
          <w:rPr>
            <w:noProof/>
            <w:webHidden/>
          </w:rPr>
          <w:tab/>
        </w:r>
        <w:r w:rsidR="00F76BDD" w:rsidDel="007D7F2F">
          <w:rPr>
            <w:noProof/>
            <w:webHidden/>
          </w:rPr>
          <w:delText>41</w:delText>
        </w:r>
      </w:del>
    </w:p>
    <w:p w14:paraId="3331BA97" w14:textId="77777777" w:rsidR="00424242" w:rsidDel="007D7F2F" w:rsidRDefault="00424242">
      <w:pPr>
        <w:pStyle w:val="31"/>
        <w:rPr>
          <w:del w:id="683" w:author="腹黒い茶" w:date="2013-07-08T20:34:00Z"/>
          <w:rFonts w:asciiTheme="minorHAnsi" w:hAnsiTheme="minorHAnsi" w:cstheme="minorBidi"/>
          <w:noProof/>
        </w:rPr>
      </w:pPr>
      <w:del w:id="684" w:author="腹黒い茶" w:date="2013-07-08T20:34:00Z">
        <w:r w:rsidRPr="009601F8" w:rsidDel="007D7F2F">
          <w:rPr>
            <w:rFonts w:hint="eastAsia"/>
            <w:noProof/>
            <w:rPrChange w:id="685" w:author="Haraguroicha Hsu" w:date="2013-06-30T04:17:00Z">
              <w:rPr>
                <w:rStyle w:val="af"/>
                <w:rFonts w:hint="eastAsia"/>
                <w:noProof/>
              </w:rPr>
            </w:rPrChange>
          </w:rPr>
          <w:delText>貳</w:delText>
        </w:r>
        <w:r w:rsidRPr="009601F8" w:rsidDel="007D7F2F">
          <w:rPr>
            <w:noProof/>
            <w:rPrChange w:id="686" w:author="Haraguroicha Hsu" w:date="2013-06-30T04:17:00Z">
              <w:rPr>
                <w:rStyle w:val="af"/>
                <w:noProof/>
              </w:rPr>
            </w:rPrChange>
          </w:rPr>
          <w:delText xml:space="preserve"> </w:delText>
        </w:r>
        <w:r w:rsidRPr="009601F8" w:rsidDel="007D7F2F">
          <w:rPr>
            <w:rFonts w:hint="eastAsia"/>
            <w:noProof/>
            <w:rPrChange w:id="687" w:author="Haraguroicha Hsu" w:date="2013-06-30T04:17:00Z">
              <w:rPr>
                <w:rStyle w:val="af"/>
                <w:rFonts w:hint="eastAsia"/>
                <w:noProof/>
              </w:rPr>
            </w:rPrChange>
          </w:rPr>
          <w:delText>檢視器存取能力</w:delText>
        </w:r>
        <w:r w:rsidDel="007D7F2F">
          <w:rPr>
            <w:noProof/>
            <w:webHidden/>
          </w:rPr>
          <w:tab/>
        </w:r>
        <w:r w:rsidR="00F76BDD" w:rsidDel="007D7F2F">
          <w:rPr>
            <w:noProof/>
            <w:webHidden/>
          </w:rPr>
          <w:delText>45</w:delText>
        </w:r>
      </w:del>
    </w:p>
    <w:p w14:paraId="15D0086D" w14:textId="77777777" w:rsidR="00424242" w:rsidDel="007D7F2F" w:rsidRDefault="00424242">
      <w:pPr>
        <w:pStyle w:val="31"/>
        <w:rPr>
          <w:del w:id="688" w:author="腹黒い茶" w:date="2013-07-08T20:34:00Z"/>
          <w:rFonts w:asciiTheme="minorHAnsi" w:hAnsiTheme="minorHAnsi" w:cstheme="minorBidi"/>
          <w:noProof/>
        </w:rPr>
      </w:pPr>
      <w:del w:id="689" w:author="腹黒い茶" w:date="2013-07-08T20:34:00Z">
        <w:r w:rsidRPr="009601F8" w:rsidDel="007D7F2F">
          <w:rPr>
            <w:rFonts w:hint="eastAsia"/>
            <w:noProof/>
            <w:rPrChange w:id="690" w:author="Haraguroicha Hsu" w:date="2013-06-30T04:17:00Z">
              <w:rPr>
                <w:rStyle w:val="af"/>
                <w:rFonts w:hint="eastAsia"/>
                <w:noProof/>
              </w:rPr>
            </w:rPrChange>
          </w:rPr>
          <w:delText>參</w:delText>
        </w:r>
        <w:r w:rsidRPr="009601F8" w:rsidDel="007D7F2F">
          <w:rPr>
            <w:noProof/>
            <w:rPrChange w:id="691" w:author="Haraguroicha Hsu" w:date="2013-06-30T04:17:00Z">
              <w:rPr>
                <w:rStyle w:val="af"/>
                <w:noProof/>
              </w:rPr>
            </w:rPrChange>
          </w:rPr>
          <w:delText xml:space="preserve"> </w:delText>
        </w:r>
        <w:r w:rsidRPr="009601F8" w:rsidDel="007D7F2F">
          <w:rPr>
            <w:rFonts w:hint="eastAsia"/>
            <w:noProof/>
            <w:rPrChange w:id="692" w:author="Haraguroicha Hsu" w:date="2013-06-30T04:17:00Z">
              <w:rPr>
                <w:rStyle w:val="af"/>
                <w:rFonts w:hint="eastAsia"/>
                <w:noProof/>
              </w:rPr>
            </w:rPrChange>
          </w:rPr>
          <w:delText>多個電子病歷檔案讀取與輸出能力</w:delText>
        </w:r>
        <w:r w:rsidDel="007D7F2F">
          <w:rPr>
            <w:noProof/>
            <w:webHidden/>
          </w:rPr>
          <w:tab/>
        </w:r>
        <w:r w:rsidR="00F76BDD" w:rsidDel="007D7F2F">
          <w:rPr>
            <w:noProof/>
            <w:webHidden/>
          </w:rPr>
          <w:delText>46</w:delText>
        </w:r>
      </w:del>
    </w:p>
    <w:p w14:paraId="68E001B5" w14:textId="77777777" w:rsidR="00424242" w:rsidDel="007D7F2F" w:rsidRDefault="00424242">
      <w:pPr>
        <w:pStyle w:val="21"/>
        <w:tabs>
          <w:tab w:val="right" w:leader="dot" w:pos="9628"/>
        </w:tabs>
        <w:ind w:left="560"/>
        <w:rPr>
          <w:del w:id="693" w:author="腹黒い茶" w:date="2013-07-08T20:34:00Z"/>
          <w:rFonts w:asciiTheme="minorHAnsi" w:eastAsiaTheme="minorEastAsia" w:hAnsiTheme="minorHAnsi" w:cstheme="minorBidi"/>
          <w:noProof/>
        </w:rPr>
      </w:pPr>
      <w:del w:id="694" w:author="腹黒い茶" w:date="2013-07-08T20:34:00Z">
        <w:r w:rsidRPr="009601F8" w:rsidDel="007D7F2F">
          <w:rPr>
            <w:rFonts w:hint="eastAsia"/>
            <w:noProof/>
            <w:rPrChange w:id="695" w:author="Haraguroicha Hsu" w:date="2013-06-30T04:17:00Z">
              <w:rPr>
                <w:rStyle w:val="af"/>
                <w:rFonts w:hint="eastAsia"/>
                <w:noProof/>
              </w:rPr>
            </w:rPrChange>
          </w:rPr>
          <w:delText>第三節</w:delText>
        </w:r>
        <w:r w:rsidRPr="009601F8" w:rsidDel="007D7F2F">
          <w:rPr>
            <w:noProof/>
            <w:rPrChange w:id="696" w:author="Haraguroicha Hsu" w:date="2013-06-30T04:17:00Z">
              <w:rPr>
                <w:rStyle w:val="af"/>
                <w:noProof/>
              </w:rPr>
            </w:rPrChange>
          </w:rPr>
          <w:delText xml:space="preserve"> </w:delText>
        </w:r>
        <w:r w:rsidRPr="009601F8" w:rsidDel="007D7F2F">
          <w:rPr>
            <w:rFonts w:hint="eastAsia"/>
            <w:noProof/>
            <w:rPrChange w:id="697" w:author="Haraguroicha Hsu" w:date="2013-06-30T04:17:00Z">
              <w:rPr>
                <w:rStyle w:val="af"/>
                <w:rFonts w:hint="eastAsia"/>
                <w:noProof/>
              </w:rPr>
            </w:rPrChange>
          </w:rPr>
          <w:delText>研究限制</w:delText>
        </w:r>
        <w:r w:rsidDel="007D7F2F">
          <w:rPr>
            <w:noProof/>
            <w:webHidden/>
          </w:rPr>
          <w:tab/>
        </w:r>
        <w:r w:rsidR="00F76BDD" w:rsidDel="007D7F2F">
          <w:rPr>
            <w:noProof/>
            <w:webHidden/>
          </w:rPr>
          <w:delText>48</w:delText>
        </w:r>
      </w:del>
    </w:p>
    <w:p w14:paraId="74AE5ADC" w14:textId="77777777" w:rsidR="00424242" w:rsidDel="007D7F2F" w:rsidRDefault="00424242">
      <w:pPr>
        <w:pStyle w:val="11"/>
        <w:rPr>
          <w:del w:id="698" w:author="腹黒い茶" w:date="2013-07-08T20:34:00Z"/>
          <w:rFonts w:asciiTheme="minorHAnsi" w:eastAsiaTheme="minorEastAsia" w:hAnsiTheme="minorHAnsi" w:cstheme="minorBidi"/>
        </w:rPr>
      </w:pPr>
      <w:del w:id="699" w:author="腹黒い茶" w:date="2013-07-08T20:34:00Z">
        <w:r w:rsidRPr="009601F8" w:rsidDel="007D7F2F">
          <w:rPr>
            <w:rFonts w:hint="eastAsia"/>
            <w:rPrChange w:id="700" w:author="Haraguroicha Hsu" w:date="2013-06-30T04:17:00Z">
              <w:rPr>
                <w:rStyle w:val="af"/>
                <w:rFonts w:hint="eastAsia"/>
              </w:rPr>
            </w:rPrChange>
          </w:rPr>
          <w:delText>第伍章</w:delText>
        </w:r>
        <w:r w:rsidRPr="009601F8" w:rsidDel="007D7F2F">
          <w:rPr>
            <w:rPrChange w:id="701" w:author="Haraguroicha Hsu" w:date="2013-06-30T04:17:00Z">
              <w:rPr>
                <w:rStyle w:val="af"/>
              </w:rPr>
            </w:rPrChange>
          </w:rPr>
          <w:delText xml:space="preserve"> </w:delText>
        </w:r>
        <w:r w:rsidRPr="009601F8" w:rsidDel="007D7F2F">
          <w:rPr>
            <w:rFonts w:hint="eastAsia"/>
            <w:rPrChange w:id="702" w:author="Haraguroicha Hsu" w:date="2013-06-30T04:17:00Z">
              <w:rPr>
                <w:rStyle w:val="af"/>
                <w:rFonts w:hint="eastAsia"/>
              </w:rPr>
            </w:rPrChange>
          </w:rPr>
          <w:delText>結論與建議</w:delText>
        </w:r>
        <w:r w:rsidDel="007D7F2F">
          <w:rPr>
            <w:webHidden/>
          </w:rPr>
          <w:tab/>
        </w:r>
        <w:r w:rsidR="00F76BDD" w:rsidDel="007D7F2F">
          <w:rPr>
            <w:webHidden/>
          </w:rPr>
          <w:delText>49</w:delText>
        </w:r>
      </w:del>
    </w:p>
    <w:p w14:paraId="5FE0AF84" w14:textId="77777777" w:rsidR="00424242" w:rsidDel="007D7F2F" w:rsidRDefault="00424242">
      <w:pPr>
        <w:pStyle w:val="21"/>
        <w:tabs>
          <w:tab w:val="right" w:leader="dot" w:pos="9628"/>
        </w:tabs>
        <w:ind w:left="560"/>
        <w:rPr>
          <w:del w:id="703" w:author="腹黒い茶" w:date="2013-07-08T20:34:00Z"/>
          <w:rFonts w:asciiTheme="minorHAnsi" w:eastAsiaTheme="minorEastAsia" w:hAnsiTheme="minorHAnsi" w:cstheme="minorBidi"/>
          <w:noProof/>
        </w:rPr>
      </w:pPr>
      <w:del w:id="704" w:author="腹黒い茶" w:date="2013-07-08T20:34:00Z">
        <w:r w:rsidRPr="009601F8" w:rsidDel="007D7F2F">
          <w:rPr>
            <w:rFonts w:hint="eastAsia"/>
            <w:noProof/>
            <w:rPrChange w:id="705" w:author="Haraguroicha Hsu" w:date="2013-06-30T04:17:00Z">
              <w:rPr>
                <w:rStyle w:val="af"/>
                <w:rFonts w:hint="eastAsia"/>
                <w:noProof/>
              </w:rPr>
            </w:rPrChange>
          </w:rPr>
          <w:delText>第一節</w:delText>
        </w:r>
        <w:r w:rsidRPr="009601F8" w:rsidDel="007D7F2F">
          <w:rPr>
            <w:noProof/>
            <w:rPrChange w:id="706" w:author="Haraguroicha Hsu" w:date="2013-06-30T04:17:00Z">
              <w:rPr>
                <w:rStyle w:val="af"/>
                <w:noProof/>
              </w:rPr>
            </w:rPrChange>
          </w:rPr>
          <w:delText xml:space="preserve"> </w:delText>
        </w:r>
        <w:r w:rsidRPr="009601F8" w:rsidDel="007D7F2F">
          <w:rPr>
            <w:rFonts w:hint="eastAsia"/>
            <w:noProof/>
            <w:rPrChange w:id="707" w:author="Haraguroicha Hsu" w:date="2013-06-30T04:17:00Z">
              <w:rPr>
                <w:rStyle w:val="af"/>
                <w:rFonts w:hint="eastAsia"/>
                <w:noProof/>
              </w:rPr>
            </w:rPrChange>
          </w:rPr>
          <w:delText>結論</w:delText>
        </w:r>
        <w:r w:rsidDel="007D7F2F">
          <w:rPr>
            <w:noProof/>
            <w:webHidden/>
          </w:rPr>
          <w:tab/>
        </w:r>
        <w:r w:rsidR="00F76BDD" w:rsidDel="007D7F2F">
          <w:rPr>
            <w:noProof/>
            <w:webHidden/>
          </w:rPr>
          <w:delText>49</w:delText>
        </w:r>
      </w:del>
    </w:p>
    <w:p w14:paraId="49BA560F" w14:textId="77777777" w:rsidR="00424242" w:rsidDel="007D7F2F" w:rsidRDefault="00424242">
      <w:pPr>
        <w:pStyle w:val="21"/>
        <w:tabs>
          <w:tab w:val="right" w:leader="dot" w:pos="9628"/>
        </w:tabs>
        <w:ind w:left="560"/>
        <w:rPr>
          <w:del w:id="708" w:author="腹黒い茶" w:date="2013-07-08T20:34:00Z"/>
          <w:rFonts w:asciiTheme="minorHAnsi" w:eastAsiaTheme="minorEastAsia" w:hAnsiTheme="minorHAnsi" w:cstheme="minorBidi"/>
          <w:noProof/>
        </w:rPr>
      </w:pPr>
      <w:del w:id="709" w:author="腹黒い茶" w:date="2013-07-08T20:34:00Z">
        <w:r w:rsidRPr="009601F8" w:rsidDel="007D7F2F">
          <w:rPr>
            <w:rFonts w:hint="eastAsia"/>
            <w:noProof/>
            <w:rPrChange w:id="710" w:author="Haraguroicha Hsu" w:date="2013-06-30T04:17:00Z">
              <w:rPr>
                <w:rStyle w:val="af"/>
                <w:rFonts w:hint="eastAsia"/>
                <w:noProof/>
              </w:rPr>
            </w:rPrChange>
          </w:rPr>
          <w:delText>第二節</w:delText>
        </w:r>
        <w:r w:rsidRPr="009601F8" w:rsidDel="007D7F2F">
          <w:rPr>
            <w:noProof/>
            <w:rPrChange w:id="711" w:author="Haraguroicha Hsu" w:date="2013-06-30T04:17:00Z">
              <w:rPr>
                <w:rStyle w:val="af"/>
                <w:noProof/>
              </w:rPr>
            </w:rPrChange>
          </w:rPr>
          <w:delText xml:space="preserve"> </w:delText>
        </w:r>
        <w:r w:rsidRPr="009601F8" w:rsidDel="007D7F2F">
          <w:rPr>
            <w:rFonts w:hint="eastAsia"/>
            <w:noProof/>
            <w:rPrChange w:id="712" w:author="Haraguroicha Hsu" w:date="2013-06-30T04:17:00Z">
              <w:rPr>
                <w:rStyle w:val="af"/>
                <w:rFonts w:hint="eastAsia"/>
                <w:noProof/>
              </w:rPr>
            </w:rPrChange>
          </w:rPr>
          <w:delText>未來努力方向</w:delText>
        </w:r>
        <w:r w:rsidDel="007D7F2F">
          <w:rPr>
            <w:noProof/>
            <w:webHidden/>
          </w:rPr>
          <w:tab/>
        </w:r>
        <w:r w:rsidR="00F76BDD" w:rsidDel="007D7F2F">
          <w:rPr>
            <w:noProof/>
            <w:webHidden/>
          </w:rPr>
          <w:delText>50</w:delText>
        </w:r>
      </w:del>
    </w:p>
    <w:p w14:paraId="0C846800" w14:textId="77777777" w:rsidR="00424242" w:rsidDel="007D7F2F" w:rsidRDefault="00424242">
      <w:pPr>
        <w:pStyle w:val="11"/>
        <w:rPr>
          <w:del w:id="713" w:author="腹黒い茶" w:date="2013-07-08T20:34:00Z"/>
          <w:rFonts w:asciiTheme="minorHAnsi" w:eastAsiaTheme="minorEastAsia" w:hAnsiTheme="minorHAnsi" w:cstheme="minorBidi"/>
        </w:rPr>
      </w:pPr>
      <w:del w:id="714" w:author="腹黒い茶" w:date="2013-07-08T20:34:00Z">
        <w:r w:rsidRPr="009601F8" w:rsidDel="007D7F2F">
          <w:rPr>
            <w:rFonts w:hint="eastAsia"/>
            <w:rPrChange w:id="715" w:author="Haraguroicha Hsu" w:date="2013-06-30T04:17:00Z">
              <w:rPr>
                <w:rStyle w:val="af"/>
                <w:rFonts w:hint="eastAsia"/>
              </w:rPr>
            </w:rPrChange>
          </w:rPr>
          <w:delText>第陸章</w:delText>
        </w:r>
        <w:r w:rsidRPr="009601F8" w:rsidDel="007D7F2F">
          <w:rPr>
            <w:rPrChange w:id="716" w:author="Haraguroicha Hsu" w:date="2013-06-30T04:17:00Z">
              <w:rPr>
                <w:rStyle w:val="af"/>
              </w:rPr>
            </w:rPrChange>
          </w:rPr>
          <w:delText xml:space="preserve"> </w:delText>
        </w:r>
        <w:r w:rsidRPr="009601F8" w:rsidDel="007D7F2F">
          <w:rPr>
            <w:rFonts w:hint="eastAsia"/>
            <w:rPrChange w:id="717" w:author="Haraguroicha Hsu" w:date="2013-06-30T04:17:00Z">
              <w:rPr>
                <w:rStyle w:val="af"/>
                <w:rFonts w:hint="eastAsia"/>
              </w:rPr>
            </w:rPrChange>
          </w:rPr>
          <w:delText>參考文獻</w:delText>
        </w:r>
        <w:r w:rsidDel="007D7F2F">
          <w:rPr>
            <w:webHidden/>
          </w:rPr>
          <w:tab/>
        </w:r>
        <w:r w:rsidR="00F76BDD" w:rsidDel="007D7F2F">
          <w:rPr>
            <w:webHidden/>
          </w:rPr>
          <w:delText>51</w:delText>
        </w:r>
      </w:del>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pPr>
        <w:pStyle w:val="afd"/>
      </w:pPr>
      <w:bookmarkStart w:id="718" w:name="_Toc352873088"/>
      <w:bookmarkStart w:id="719" w:name="_Toc357866719"/>
      <w:bookmarkStart w:id="720" w:name="_Toc361079379"/>
      <w:r w:rsidRPr="00DF21BB">
        <w:rPr>
          <w:rFonts w:hint="eastAsia"/>
        </w:rPr>
        <w:lastRenderedPageBreak/>
        <w:t>圖目錄</w:t>
      </w:r>
      <w:bookmarkEnd w:id="718"/>
      <w:bookmarkEnd w:id="719"/>
      <w:bookmarkEnd w:id="720"/>
    </w:p>
    <w:p w14:paraId="7095E2E1" w14:textId="77777777" w:rsidR="007D7F2F" w:rsidRDefault="00D4287C">
      <w:pPr>
        <w:pStyle w:val="af6"/>
        <w:tabs>
          <w:tab w:val="right" w:leader="dot" w:pos="9628"/>
        </w:tabs>
        <w:rPr>
          <w:ins w:id="721" w:author="腹黒い茶" w:date="2013-07-08T20:40:00Z"/>
          <w:rFonts w:asciiTheme="minorHAnsi" w:hAnsiTheme="minorHAnsi" w:cstheme="minorBidi"/>
          <w:noProof/>
          <w:szCs w:val="22"/>
        </w:rPr>
      </w:pPr>
      <w:ins w:id="722" w:author="Haraguroicha Hsu" w:date="2013-06-30T05:01:00Z">
        <w:r>
          <w:rPr>
            <w:noProof/>
          </w:rPr>
          <w:fldChar w:fldCharType="begin"/>
        </w:r>
        <w:r>
          <w:rPr>
            <w:noProof/>
          </w:rPr>
          <w:instrText xml:space="preserve"> TOC </w:instrText>
        </w:r>
      </w:ins>
      <w:ins w:id="723" w:author="腹黒い茶" w:date="2013-07-08T20:40:00Z">
        <w:r w:rsidR="007D7F2F">
          <w:rPr>
            <w:rStyle w:val="af"/>
            <w:b/>
            <w:bCs/>
          </w:rPr>
          <w:instrText xml:space="preserve">\h \z </w:instrText>
        </w:r>
      </w:ins>
      <w:ins w:id="724" w:author="Haraguroicha Hsu" w:date="2013-06-30T05:01:00Z">
        <w:r>
          <w:rPr>
            <w:noProof/>
          </w:rPr>
          <w:instrText>\c "</w:instrText>
        </w:r>
        <w:r>
          <w:rPr>
            <w:noProof/>
          </w:rPr>
          <w:instrText>圖</w:instrText>
        </w:r>
        <w:r>
          <w:rPr>
            <w:noProof/>
          </w:rPr>
          <w:instrText xml:space="preserve">" </w:instrText>
        </w:r>
      </w:ins>
      <w:r>
        <w:rPr>
          <w:noProof/>
        </w:rPr>
        <w:fldChar w:fldCharType="separate"/>
      </w:r>
      <w:ins w:id="725" w:author="腹黒い茶" w:date="2013-07-08T20:40:00Z">
        <w:r w:rsidR="007D7F2F" w:rsidRPr="00761F2B">
          <w:rPr>
            <w:rStyle w:val="af"/>
            <w:noProof/>
          </w:rPr>
          <w:fldChar w:fldCharType="begin"/>
        </w:r>
        <w:r w:rsidR="007D7F2F" w:rsidRPr="00761F2B">
          <w:rPr>
            <w:rStyle w:val="af"/>
            <w:noProof/>
          </w:rPr>
          <w:instrText xml:space="preserve"> </w:instrText>
        </w:r>
        <w:r w:rsidR="007D7F2F">
          <w:rPr>
            <w:noProof/>
          </w:rPr>
          <w:instrText>HYPERLINK \l "_Toc361079696"</w:instrText>
        </w:r>
        <w:r w:rsidR="007D7F2F" w:rsidRPr="00761F2B">
          <w:rPr>
            <w:rStyle w:val="af"/>
            <w:noProof/>
          </w:rPr>
          <w:instrText xml:space="preserve"> </w:instrText>
        </w:r>
        <w:r w:rsidR="007D7F2F" w:rsidRPr="00761F2B">
          <w:rPr>
            <w:rStyle w:val="af"/>
            <w:noProof/>
          </w:rPr>
        </w:r>
        <w:r w:rsidR="007D7F2F" w:rsidRPr="00761F2B">
          <w:rPr>
            <w:rStyle w:val="af"/>
            <w:noProof/>
          </w:rPr>
          <w:fldChar w:fldCharType="separate"/>
        </w:r>
        <w:r w:rsidR="007D7F2F" w:rsidRPr="00761F2B">
          <w:rPr>
            <w:rStyle w:val="af"/>
            <w:rFonts w:hint="eastAsia"/>
            <w:noProof/>
          </w:rPr>
          <w:t>圖</w:t>
        </w:r>
        <w:r w:rsidR="007D7F2F" w:rsidRPr="00761F2B">
          <w:rPr>
            <w:rStyle w:val="af"/>
            <w:noProof/>
          </w:rPr>
          <w:t xml:space="preserve"> 1 </w:t>
        </w:r>
        <w:r w:rsidR="007D7F2F" w:rsidRPr="00761F2B">
          <w:rPr>
            <w:rStyle w:val="af"/>
            <w:rFonts w:hint="eastAsia"/>
            <w:noProof/>
          </w:rPr>
          <w:t>研究流程與步驟圖</w:t>
        </w:r>
        <w:r w:rsidR="007D7F2F">
          <w:rPr>
            <w:noProof/>
            <w:webHidden/>
          </w:rPr>
          <w:tab/>
        </w:r>
        <w:r w:rsidR="007D7F2F">
          <w:rPr>
            <w:noProof/>
            <w:webHidden/>
          </w:rPr>
          <w:fldChar w:fldCharType="begin"/>
        </w:r>
        <w:r w:rsidR="007D7F2F">
          <w:rPr>
            <w:noProof/>
            <w:webHidden/>
          </w:rPr>
          <w:instrText xml:space="preserve"> PAGEREF _Toc361079696 \h </w:instrText>
        </w:r>
        <w:r w:rsidR="007D7F2F">
          <w:rPr>
            <w:noProof/>
            <w:webHidden/>
          </w:rPr>
        </w:r>
      </w:ins>
      <w:r w:rsidR="007D7F2F">
        <w:rPr>
          <w:noProof/>
          <w:webHidden/>
        </w:rPr>
        <w:fldChar w:fldCharType="separate"/>
      </w:r>
      <w:ins w:id="726" w:author="腹黒い茶" w:date="2013-07-08T20:40:00Z">
        <w:r w:rsidR="007D7F2F">
          <w:rPr>
            <w:noProof/>
            <w:webHidden/>
          </w:rPr>
          <w:t>18</w:t>
        </w:r>
        <w:r w:rsidR="007D7F2F">
          <w:rPr>
            <w:noProof/>
            <w:webHidden/>
          </w:rPr>
          <w:fldChar w:fldCharType="end"/>
        </w:r>
        <w:r w:rsidR="007D7F2F" w:rsidRPr="00761F2B">
          <w:rPr>
            <w:rStyle w:val="af"/>
            <w:noProof/>
          </w:rPr>
          <w:fldChar w:fldCharType="end"/>
        </w:r>
      </w:ins>
    </w:p>
    <w:p w14:paraId="412DB3F8" w14:textId="77777777" w:rsidR="007D7F2F" w:rsidRDefault="007D7F2F">
      <w:pPr>
        <w:pStyle w:val="af6"/>
        <w:tabs>
          <w:tab w:val="right" w:leader="dot" w:pos="9628"/>
        </w:tabs>
        <w:rPr>
          <w:ins w:id="727" w:author="腹黒い茶" w:date="2013-07-08T20:40:00Z"/>
          <w:rFonts w:asciiTheme="minorHAnsi" w:hAnsiTheme="minorHAnsi" w:cstheme="minorBidi"/>
          <w:noProof/>
          <w:szCs w:val="22"/>
        </w:rPr>
      </w:pPr>
      <w:ins w:id="728" w:author="腹黒い茶" w:date="2013-07-08T20:40:00Z">
        <w:r w:rsidRPr="00761F2B">
          <w:rPr>
            <w:rStyle w:val="af"/>
            <w:noProof/>
          </w:rPr>
          <w:fldChar w:fldCharType="begin"/>
        </w:r>
        <w:r w:rsidRPr="00761F2B">
          <w:rPr>
            <w:rStyle w:val="af"/>
            <w:noProof/>
          </w:rPr>
          <w:instrText xml:space="preserve"> </w:instrText>
        </w:r>
        <w:r>
          <w:rPr>
            <w:noProof/>
          </w:rPr>
          <w:instrText>HYPERLINK \l "_Toc361079697"</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 </w:t>
        </w:r>
        <w:r w:rsidRPr="00761F2B">
          <w:rPr>
            <w:rStyle w:val="af"/>
            <w:rFonts w:hint="eastAsia"/>
            <w:noProof/>
          </w:rPr>
          <w:t>雲端部署架構示意圖</w:t>
        </w:r>
        <w:r>
          <w:rPr>
            <w:noProof/>
            <w:webHidden/>
          </w:rPr>
          <w:tab/>
        </w:r>
        <w:r>
          <w:rPr>
            <w:noProof/>
            <w:webHidden/>
          </w:rPr>
          <w:fldChar w:fldCharType="begin"/>
        </w:r>
        <w:r>
          <w:rPr>
            <w:noProof/>
            <w:webHidden/>
          </w:rPr>
          <w:instrText xml:space="preserve"> PAGEREF _Toc361079697 \h </w:instrText>
        </w:r>
        <w:r>
          <w:rPr>
            <w:noProof/>
            <w:webHidden/>
          </w:rPr>
        </w:r>
      </w:ins>
      <w:r>
        <w:rPr>
          <w:noProof/>
          <w:webHidden/>
        </w:rPr>
        <w:fldChar w:fldCharType="separate"/>
      </w:r>
      <w:ins w:id="729" w:author="腹黒い茶" w:date="2013-07-08T20:40:00Z">
        <w:r>
          <w:rPr>
            <w:noProof/>
            <w:webHidden/>
          </w:rPr>
          <w:t>21</w:t>
        </w:r>
        <w:r>
          <w:rPr>
            <w:noProof/>
            <w:webHidden/>
          </w:rPr>
          <w:fldChar w:fldCharType="end"/>
        </w:r>
        <w:r w:rsidRPr="00761F2B">
          <w:rPr>
            <w:rStyle w:val="af"/>
            <w:noProof/>
          </w:rPr>
          <w:fldChar w:fldCharType="end"/>
        </w:r>
      </w:ins>
    </w:p>
    <w:p w14:paraId="115E1008" w14:textId="77777777" w:rsidR="007D7F2F" w:rsidRDefault="007D7F2F">
      <w:pPr>
        <w:pStyle w:val="af6"/>
        <w:tabs>
          <w:tab w:val="right" w:leader="dot" w:pos="9628"/>
        </w:tabs>
        <w:rPr>
          <w:ins w:id="730" w:author="腹黒い茶" w:date="2013-07-08T20:40:00Z"/>
          <w:rFonts w:asciiTheme="minorHAnsi" w:hAnsiTheme="minorHAnsi" w:cstheme="minorBidi"/>
          <w:noProof/>
          <w:szCs w:val="22"/>
        </w:rPr>
      </w:pPr>
      <w:ins w:id="731" w:author="腹黒い茶" w:date="2013-07-08T20:40:00Z">
        <w:r w:rsidRPr="00761F2B">
          <w:rPr>
            <w:rStyle w:val="af"/>
            <w:noProof/>
          </w:rPr>
          <w:fldChar w:fldCharType="begin"/>
        </w:r>
        <w:r w:rsidRPr="00761F2B">
          <w:rPr>
            <w:rStyle w:val="af"/>
            <w:noProof/>
          </w:rPr>
          <w:instrText xml:space="preserve"> </w:instrText>
        </w:r>
        <w:r>
          <w:rPr>
            <w:noProof/>
          </w:rPr>
          <w:instrText>HYPERLINK \l "_Toc361079698"</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 </w:t>
        </w:r>
        <w:r w:rsidRPr="00761F2B">
          <w:rPr>
            <w:rStyle w:val="af"/>
            <w:rFonts w:hint="eastAsia"/>
            <w:noProof/>
          </w:rPr>
          <w:t>系統架構圖，</w:t>
        </w:r>
        <w:r>
          <w:rPr>
            <w:noProof/>
            <w:webHidden/>
          </w:rPr>
          <w:tab/>
        </w:r>
        <w:r>
          <w:rPr>
            <w:noProof/>
            <w:webHidden/>
          </w:rPr>
          <w:fldChar w:fldCharType="begin"/>
        </w:r>
        <w:r>
          <w:rPr>
            <w:noProof/>
            <w:webHidden/>
          </w:rPr>
          <w:instrText xml:space="preserve"> PAGEREF _Toc361079698 \h </w:instrText>
        </w:r>
        <w:r>
          <w:rPr>
            <w:noProof/>
            <w:webHidden/>
          </w:rPr>
        </w:r>
      </w:ins>
      <w:r>
        <w:rPr>
          <w:noProof/>
          <w:webHidden/>
        </w:rPr>
        <w:fldChar w:fldCharType="separate"/>
      </w:r>
      <w:ins w:id="732" w:author="腹黒い茶" w:date="2013-07-08T20:40:00Z">
        <w:r>
          <w:rPr>
            <w:noProof/>
            <w:webHidden/>
          </w:rPr>
          <w:t>24</w:t>
        </w:r>
        <w:r>
          <w:rPr>
            <w:noProof/>
            <w:webHidden/>
          </w:rPr>
          <w:fldChar w:fldCharType="end"/>
        </w:r>
        <w:r w:rsidRPr="00761F2B">
          <w:rPr>
            <w:rStyle w:val="af"/>
            <w:noProof/>
          </w:rPr>
          <w:fldChar w:fldCharType="end"/>
        </w:r>
      </w:ins>
    </w:p>
    <w:p w14:paraId="6099BBB3" w14:textId="77777777" w:rsidR="007D7F2F" w:rsidRDefault="007D7F2F">
      <w:pPr>
        <w:pStyle w:val="af6"/>
        <w:tabs>
          <w:tab w:val="right" w:leader="dot" w:pos="9628"/>
        </w:tabs>
        <w:rPr>
          <w:ins w:id="733" w:author="腹黒い茶" w:date="2013-07-08T20:40:00Z"/>
          <w:rFonts w:asciiTheme="minorHAnsi" w:hAnsiTheme="minorHAnsi" w:cstheme="minorBidi"/>
          <w:noProof/>
          <w:szCs w:val="22"/>
        </w:rPr>
      </w:pPr>
      <w:ins w:id="734" w:author="腹黒い茶" w:date="2013-07-08T20:40:00Z">
        <w:r w:rsidRPr="00761F2B">
          <w:rPr>
            <w:rStyle w:val="af"/>
            <w:noProof/>
          </w:rPr>
          <w:fldChar w:fldCharType="begin"/>
        </w:r>
        <w:r w:rsidRPr="00761F2B">
          <w:rPr>
            <w:rStyle w:val="af"/>
            <w:noProof/>
          </w:rPr>
          <w:instrText xml:space="preserve"> </w:instrText>
        </w:r>
        <w:r>
          <w:rPr>
            <w:noProof/>
          </w:rPr>
          <w:instrText>HYPERLINK \l "_Toc361079699"</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4 </w:t>
        </w:r>
        <w:r w:rsidRPr="00761F2B">
          <w:rPr>
            <w:rStyle w:val="af"/>
            <w:rFonts w:hint="eastAsia"/>
            <w:noProof/>
          </w:rPr>
          <w:t>環境部屬畫面</w:t>
        </w:r>
        <w:r>
          <w:rPr>
            <w:noProof/>
            <w:webHidden/>
          </w:rPr>
          <w:tab/>
        </w:r>
        <w:r>
          <w:rPr>
            <w:noProof/>
            <w:webHidden/>
          </w:rPr>
          <w:fldChar w:fldCharType="begin"/>
        </w:r>
        <w:r>
          <w:rPr>
            <w:noProof/>
            <w:webHidden/>
          </w:rPr>
          <w:instrText xml:space="preserve"> PAGEREF _Toc361079699 \h </w:instrText>
        </w:r>
        <w:r>
          <w:rPr>
            <w:noProof/>
            <w:webHidden/>
          </w:rPr>
        </w:r>
      </w:ins>
      <w:r>
        <w:rPr>
          <w:noProof/>
          <w:webHidden/>
        </w:rPr>
        <w:fldChar w:fldCharType="separate"/>
      </w:r>
      <w:ins w:id="735" w:author="腹黒い茶" w:date="2013-07-08T20:40:00Z">
        <w:r>
          <w:rPr>
            <w:noProof/>
            <w:webHidden/>
          </w:rPr>
          <w:t>31</w:t>
        </w:r>
        <w:r>
          <w:rPr>
            <w:noProof/>
            <w:webHidden/>
          </w:rPr>
          <w:fldChar w:fldCharType="end"/>
        </w:r>
        <w:r w:rsidRPr="00761F2B">
          <w:rPr>
            <w:rStyle w:val="af"/>
            <w:noProof/>
          </w:rPr>
          <w:fldChar w:fldCharType="end"/>
        </w:r>
      </w:ins>
    </w:p>
    <w:p w14:paraId="04C2B618" w14:textId="77777777" w:rsidR="007D7F2F" w:rsidRDefault="007D7F2F">
      <w:pPr>
        <w:pStyle w:val="af6"/>
        <w:tabs>
          <w:tab w:val="right" w:leader="dot" w:pos="9628"/>
        </w:tabs>
        <w:rPr>
          <w:ins w:id="736" w:author="腹黒い茶" w:date="2013-07-08T20:40:00Z"/>
          <w:rFonts w:asciiTheme="minorHAnsi" w:hAnsiTheme="minorHAnsi" w:cstheme="minorBidi"/>
          <w:noProof/>
          <w:szCs w:val="22"/>
        </w:rPr>
      </w:pPr>
      <w:ins w:id="737" w:author="腹黒い茶" w:date="2013-07-08T20:40:00Z">
        <w:r w:rsidRPr="00761F2B">
          <w:rPr>
            <w:rStyle w:val="af"/>
            <w:noProof/>
          </w:rPr>
          <w:fldChar w:fldCharType="begin"/>
        </w:r>
        <w:r w:rsidRPr="00761F2B">
          <w:rPr>
            <w:rStyle w:val="af"/>
            <w:noProof/>
          </w:rPr>
          <w:instrText xml:space="preserve"> </w:instrText>
        </w:r>
        <w:r>
          <w:rPr>
            <w:noProof/>
          </w:rPr>
          <w:instrText>HYPERLINK \l "_Toc361079700"</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5 AppFog</w:t>
        </w:r>
        <w:r w:rsidRPr="00761F2B">
          <w:rPr>
            <w:rStyle w:val="af"/>
            <w:rFonts w:hint="eastAsia"/>
            <w:noProof/>
          </w:rPr>
          <w:t>登入畫面</w:t>
        </w:r>
        <w:r>
          <w:rPr>
            <w:noProof/>
            <w:webHidden/>
          </w:rPr>
          <w:tab/>
        </w:r>
        <w:r>
          <w:rPr>
            <w:noProof/>
            <w:webHidden/>
          </w:rPr>
          <w:fldChar w:fldCharType="begin"/>
        </w:r>
        <w:r>
          <w:rPr>
            <w:noProof/>
            <w:webHidden/>
          </w:rPr>
          <w:instrText xml:space="preserve"> PAGEREF _Toc361079700 \h </w:instrText>
        </w:r>
        <w:r>
          <w:rPr>
            <w:noProof/>
            <w:webHidden/>
          </w:rPr>
        </w:r>
      </w:ins>
      <w:r>
        <w:rPr>
          <w:noProof/>
          <w:webHidden/>
        </w:rPr>
        <w:fldChar w:fldCharType="separate"/>
      </w:r>
      <w:ins w:id="738" w:author="腹黒い茶" w:date="2013-07-08T20:40:00Z">
        <w:r>
          <w:rPr>
            <w:noProof/>
            <w:webHidden/>
          </w:rPr>
          <w:t>32</w:t>
        </w:r>
        <w:r>
          <w:rPr>
            <w:noProof/>
            <w:webHidden/>
          </w:rPr>
          <w:fldChar w:fldCharType="end"/>
        </w:r>
        <w:r w:rsidRPr="00761F2B">
          <w:rPr>
            <w:rStyle w:val="af"/>
            <w:noProof/>
          </w:rPr>
          <w:fldChar w:fldCharType="end"/>
        </w:r>
      </w:ins>
    </w:p>
    <w:p w14:paraId="3CD0780F" w14:textId="77777777" w:rsidR="007D7F2F" w:rsidRDefault="007D7F2F">
      <w:pPr>
        <w:pStyle w:val="af6"/>
        <w:tabs>
          <w:tab w:val="right" w:leader="dot" w:pos="9628"/>
        </w:tabs>
        <w:rPr>
          <w:ins w:id="739" w:author="腹黒い茶" w:date="2013-07-08T20:40:00Z"/>
          <w:rFonts w:asciiTheme="minorHAnsi" w:hAnsiTheme="minorHAnsi" w:cstheme="minorBidi"/>
          <w:noProof/>
          <w:szCs w:val="22"/>
        </w:rPr>
      </w:pPr>
      <w:ins w:id="740" w:author="腹黒い茶" w:date="2013-07-08T20:40:00Z">
        <w:r w:rsidRPr="00761F2B">
          <w:rPr>
            <w:rStyle w:val="af"/>
            <w:noProof/>
          </w:rPr>
          <w:fldChar w:fldCharType="begin"/>
        </w:r>
        <w:r w:rsidRPr="00761F2B">
          <w:rPr>
            <w:rStyle w:val="af"/>
            <w:noProof/>
          </w:rPr>
          <w:instrText xml:space="preserve"> </w:instrText>
        </w:r>
        <w:r>
          <w:rPr>
            <w:noProof/>
          </w:rPr>
          <w:instrText>HYPERLINK \l "_Toc361079701"</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6 </w:t>
        </w:r>
        <w:r w:rsidRPr="00761F2B">
          <w:rPr>
            <w:rStyle w:val="af"/>
            <w:rFonts w:hint="eastAsia"/>
            <w:noProof/>
          </w:rPr>
          <w:t>建立</w:t>
        </w:r>
        <w:r w:rsidRPr="00761F2B">
          <w:rPr>
            <w:rStyle w:val="af"/>
            <w:noProof/>
          </w:rPr>
          <w:t>App</w:t>
        </w:r>
        <w:r w:rsidRPr="00761F2B">
          <w:rPr>
            <w:rStyle w:val="af"/>
            <w:rFonts w:hint="eastAsia"/>
            <w:noProof/>
          </w:rPr>
          <w:t>畫面</w:t>
        </w:r>
        <w:r>
          <w:rPr>
            <w:noProof/>
            <w:webHidden/>
          </w:rPr>
          <w:tab/>
        </w:r>
        <w:r>
          <w:rPr>
            <w:noProof/>
            <w:webHidden/>
          </w:rPr>
          <w:fldChar w:fldCharType="begin"/>
        </w:r>
        <w:r>
          <w:rPr>
            <w:noProof/>
            <w:webHidden/>
          </w:rPr>
          <w:instrText xml:space="preserve"> PAGEREF _Toc361079701 \h </w:instrText>
        </w:r>
        <w:r>
          <w:rPr>
            <w:noProof/>
            <w:webHidden/>
          </w:rPr>
        </w:r>
      </w:ins>
      <w:r>
        <w:rPr>
          <w:noProof/>
          <w:webHidden/>
        </w:rPr>
        <w:fldChar w:fldCharType="separate"/>
      </w:r>
      <w:ins w:id="741" w:author="腹黒い茶" w:date="2013-07-08T20:40:00Z">
        <w:r>
          <w:rPr>
            <w:noProof/>
            <w:webHidden/>
          </w:rPr>
          <w:t>33</w:t>
        </w:r>
        <w:r>
          <w:rPr>
            <w:noProof/>
            <w:webHidden/>
          </w:rPr>
          <w:fldChar w:fldCharType="end"/>
        </w:r>
        <w:r w:rsidRPr="00761F2B">
          <w:rPr>
            <w:rStyle w:val="af"/>
            <w:noProof/>
          </w:rPr>
          <w:fldChar w:fldCharType="end"/>
        </w:r>
      </w:ins>
    </w:p>
    <w:p w14:paraId="249A99EA" w14:textId="77777777" w:rsidR="007D7F2F" w:rsidRDefault="007D7F2F">
      <w:pPr>
        <w:pStyle w:val="af6"/>
        <w:tabs>
          <w:tab w:val="right" w:leader="dot" w:pos="9628"/>
        </w:tabs>
        <w:rPr>
          <w:ins w:id="742" w:author="腹黒い茶" w:date="2013-07-08T20:40:00Z"/>
          <w:rFonts w:asciiTheme="minorHAnsi" w:hAnsiTheme="minorHAnsi" w:cstheme="minorBidi"/>
          <w:noProof/>
          <w:szCs w:val="22"/>
        </w:rPr>
      </w:pPr>
      <w:ins w:id="743" w:author="腹黒い茶" w:date="2013-07-08T20:40:00Z">
        <w:r w:rsidRPr="00761F2B">
          <w:rPr>
            <w:rStyle w:val="af"/>
            <w:noProof/>
          </w:rPr>
          <w:fldChar w:fldCharType="begin"/>
        </w:r>
        <w:r w:rsidRPr="00761F2B">
          <w:rPr>
            <w:rStyle w:val="af"/>
            <w:noProof/>
          </w:rPr>
          <w:instrText xml:space="preserve"> </w:instrText>
        </w:r>
        <w:r>
          <w:rPr>
            <w:noProof/>
          </w:rPr>
          <w:instrText>HYPERLINK \l "_Toc361079702"</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7 </w:t>
        </w:r>
        <w:r w:rsidRPr="00761F2B">
          <w:rPr>
            <w:rStyle w:val="af"/>
            <w:rFonts w:hint="eastAsia"/>
            <w:noProof/>
          </w:rPr>
          <w:t>設定</w:t>
        </w:r>
        <w:r w:rsidRPr="00761F2B">
          <w:rPr>
            <w:rStyle w:val="af"/>
            <w:noProof/>
          </w:rPr>
          <w:t>Domain</w:t>
        </w:r>
        <w:r w:rsidRPr="00761F2B">
          <w:rPr>
            <w:rStyle w:val="af"/>
            <w:rFonts w:hint="eastAsia"/>
            <w:noProof/>
          </w:rPr>
          <w:t>畫面</w:t>
        </w:r>
        <w:r>
          <w:rPr>
            <w:noProof/>
            <w:webHidden/>
          </w:rPr>
          <w:tab/>
        </w:r>
        <w:r>
          <w:rPr>
            <w:noProof/>
            <w:webHidden/>
          </w:rPr>
          <w:fldChar w:fldCharType="begin"/>
        </w:r>
        <w:r>
          <w:rPr>
            <w:noProof/>
            <w:webHidden/>
          </w:rPr>
          <w:instrText xml:space="preserve"> PAGEREF _Toc361079702 \h </w:instrText>
        </w:r>
        <w:r>
          <w:rPr>
            <w:noProof/>
            <w:webHidden/>
          </w:rPr>
        </w:r>
      </w:ins>
      <w:r>
        <w:rPr>
          <w:noProof/>
          <w:webHidden/>
        </w:rPr>
        <w:fldChar w:fldCharType="separate"/>
      </w:r>
      <w:ins w:id="744" w:author="腹黒い茶" w:date="2013-07-08T20:40:00Z">
        <w:r>
          <w:rPr>
            <w:noProof/>
            <w:webHidden/>
          </w:rPr>
          <w:t>34</w:t>
        </w:r>
        <w:r>
          <w:rPr>
            <w:noProof/>
            <w:webHidden/>
          </w:rPr>
          <w:fldChar w:fldCharType="end"/>
        </w:r>
        <w:r w:rsidRPr="00761F2B">
          <w:rPr>
            <w:rStyle w:val="af"/>
            <w:noProof/>
          </w:rPr>
          <w:fldChar w:fldCharType="end"/>
        </w:r>
      </w:ins>
    </w:p>
    <w:p w14:paraId="5A0F5DE7" w14:textId="77777777" w:rsidR="007D7F2F" w:rsidRDefault="007D7F2F">
      <w:pPr>
        <w:pStyle w:val="af6"/>
        <w:tabs>
          <w:tab w:val="right" w:leader="dot" w:pos="9628"/>
        </w:tabs>
        <w:rPr>
          <w:ins w:id="745" w:author="腹黒い茶" w:date="2013-07-08T20:40:00Z"/>
          <w:rFonts w:asciiTheme="minorHAnsi" w:hAnsiTheme="minorHAnsi" w:cstheme="minorBidi"/>
          <w:noProof/>
          <w:szCs w:val="22"/>
        </w:rPr>
      </w:pPr>
      <w:ins w:id="746" w:author="腹黒い茶" w:date="2013-07-08T20:40:00Z">
        <w:r w:rsidRPr="00761F2B">
          <w:rPr>
            <w:rStyle w:val="af"/>
            <w:noProof/>
          </w:rPr>
          <w:fldChar w:fldCharType="begin"/>
        </w:r>
        <w:r w:rsidRPr="00761F2B">
          <w:rPr>
            <w:rStyle w:val="af"/>
            <w:noProof/>
          </w:rPr>
          <w:instrText xml:space="preserve"> </w:instrText>
        </w:r>
        <w:r>
          <w:rPr>
            <w:noProof/>
          </w:rPr>
          <w:instrText>HYPERLINK \l "_Toc361079703"</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8 </w:t>
        </w:r>
        <w:r w:rsidRPr="00761F2B">
          <w:rPr>
            <w:rStyle w:val="af"/>
            <w:rFonts w:hint="eastAsia"/>
            <w:noProof/>
          </w:rPr>
          <w:t>儀錶板畫面</w:t>
        </w:r>
        <w:r>
          <w:rPr>
            <w:noProof/>
            <w:webHidden/>
          </w:rPr>
          <w:tab/>
        </w:r>
        <w:r>
          <w:rPr>
            <w:noProof/>
            <w:webHidden/>
          </w:rPr>
          <w:fldChar w:fldCharType="begin"/>
        </w:r>
        <w:r>
          <w:rPr>
            <w:noProof/>
            <w:webHidden/>
          </w:rPr>
          <w:instrText xml:space="preserve"> PAGEREF _Toc361079703 \h </w:instrText>
        </w:r>
        <w:r>
          <w:rPr>
            <w:noProof/>
            <w:webHidden/>
          </w:rPr>
        </w:r>
      </w:ins>
      <w:r>
        <w:rPr>
          <w:noProof/>
          <w:webHidden/>
        </w:rPr>
        <w:fldChar w:fldCharType="separate"/>
      </w:r>
      <w:ins w:id="747" w:author="腹黒い茶" w:date="2013-07-08T20:40:00Z">
        <w:r>
          <w:rPr>
            <w:noProof/>
            <w:webHidden/>
          </w:rPr>
          <w:t>35</w:t>
        </w:r>
        <w:r>
          <w:rPr>
            <w:noProof/>
            <w:webHidden/>
          </w:rPr>
          <w:fldChar w:fldCharType="end"/>
        </w:r>
        <w:r w:rsidRPr="00761F2B">
          <w:rPr>
            <w:rStyle w:val="af"/>
            <w:noProof/>
          </w:rPr>
          <w:fldChar w:fldCharType="end"/>
        </w:r>
      </w:ins>
    </w:p>
    <w:p w14:paraId="1A925417" w14:textId="77777777" w:rsidR="007D7F2F" w:rsidRDefault="007D7F2F">
      <w:pPr>
        <w:pStyle w:val="af6"/>
        <w:tabs>
          <w:tab w:val="right" w:leader="dot" w:pos="9628"/>
        </w:tabs>
        <w:rPr>
          <w:ins w:id="748" w:author="腹黒い茶" w:date="2013-07-08T20:40:00Z"/>
          <w:rFonts w:asciiTheme="minorHAnsi" w:hAnsiTheme="minorHAnsi" w:cstheme="minorBidi"/>
          <w:noProof/>
          <w:szCs w:val="22"/>
        </w:rPr>
      </w:pPr>
      <w:ins w:id="749" w:author="腹黒い茶" w:date="2013-07-08T20:40:00Z">
        <w:r w:rsidRPr="00761F2B">
          <w:rPr>
            <w:rStyle w:val="af"/>
            <w:noProof/>
          </w:rPr>
          <w:fldChar w:fldCharType="begin"/>
        </w:r>
        <w:r w:rsidRPr="00761F2B">
          <w:rPr>
            <w:rStyle w:val="af"/>
            <w:noProof/>
          </w:rPr>
          <w:instrText xml:space="preserve"> </w:instrText>
        </w:r>
        <w:r>
          <w:rPr>
            <w:noProof/>
          </w:rPr>
          <w:instrText>HYPERLINK \l "_Toc361079704"</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9 </w:t>
        </w:r>
        <w:r w:rsidRPr="00761F2B">
          <w:rPr>
            <w:rStyle w:val="af"/>
            <w:rFonts w:hint="eastAsia"/>
            <w:noProof/>
          </w:rPr>
          <w:t>程式碼更新指示畫面，</w:t>
        </w:r>
        <w:r>
          <w:rPr>
            <w:noProof/>
            <w:webHidden/>
          </w:rPr>
          <w:tab/>
        </w:r>
        <w:r>
          <w:rPr>
            <w:noProof/>
            <w:webHidden/>
          </w:rPr>
          <w:fldChar w:fldCharType="begin"/>
        </w:r>
        <w:r>
          <w:rPr>
            <w:noProof/>
            <w:webHidden/>
          </w:rPr>
          <w:instrText xml:space="preserve"> PAGEREF _Toc361079704 \h </w:instrText>
        </w:r>
        <w:r>
          <w:rPr>
            <w:noProof/>
            <w:webHidden/>
          </w:rPr>
        </w:r>
      </w:ins>
      <w:r>
        <w:rPr>
          <w:noProof/>
          <w:webHidden/>
        </w:rPr>
        <w:fldChar w:fldCharType="separate"/>
      </w:r>
      <w:ins w:id="750" w:author="腹黒い茶" w:date="2013-07-08T20:40:00Z">
        <w:r>
          <w:rPr>
            <w:noProof/>
            <w:webHidden/>
          </w:rPr>
          <w:t>36</w:t>
        </w:r>
        <w:r>
          <w:rPr>
            <w:noProof/>
            <w:webHidden/>
          </w:rPr>
          <w:fldChar w:fldCharType="end"/>
        </w:r>
        <w:r w:rsidRPr="00761F2B">
          <w:rPr>
            <w:rStyle w:val="af"/>
            <w:noProof/>
          </w:rPr>
          <w:fldChar w:fldCharType="end"/>
        </w:r>
      </w:ins>
    </w:p>
    <w:p w14:paraId="7AB0C2C7" w14:textId="77777777" w:rsidR="007D7F2F" w:rsidRDefault="007D7F2F">
      <w:pPr>
        <w:pStyle w:val="af6"/>
        <w:tabs>
          <w:tab w:val="right" w:leader="dot" w:pos="9628"/>
        </w:tabs>
        <w:rPr>
          <w:ins w:id="751" w:author="腹黒い茶" w:date="2013-07-08T20:40:00Z"/>
          <w:rFonts w:asciiTheme="minorHAnsi" w:hAnsiTheme="minorHAnsi" w:cstheme="minorBidi"/>
          <w:noProof/>
          <w:szCs w:val="22"/>
        </w:rPr>
      </w:pPr>
      <w:ins w:id="752" w:author="腹黒い茶" w:date="2013-07-08T20:40:00Z">
        <w:r w:rsidRPr="00761F2B">
          <w:rPr>
            <w:rStyle w:val="af"/>
            <w:noProof/>
          </w:rPr>
          <w:fldChar w:fldCharType="begin"/>
        </w:r>
        <w:r w:rsidRPr="00761F2B">
          <w:rPr>
            <w:rStyle w:val="af"/>
            <w:noProof/>
          </w:rPr>
          <w:instrText xml:space="preserve"> </w:instrText>
        </w:r>
        <w:r>
          <w:rPr>
            <w:noProof/>
          </w:rPr>
          <w:instrText>HYPERLINK \l "_Toc361079705"</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0 </w:t>
        </w:r>
        <w:r w:rsidRPr="00761F2B">
          <w:rPr>
            <w:rStyle w:val="af"/>
            <w:rFonts w:hint="eastAsia"/>
            <w:noProof/>
          </w:rPr>
          <w:t>本系統程式碼更新部屬畫面，</w:t>
        </w:r>
        <w:r>
          <w:rPr>
            <w:noProof/>
            <w:webHidden/>
          </w:rPr>
          <w:tab/>
        </w:r>
        <w:r>
          <w:rPr>
            <w:noProof/>
            <w:webHidden/>
          </w:rPr>
          <w:fldChar w:fldCharType="begin"/>
        </w:r>
        <w:r>
          <w:rPr>
            <w:noProof/>
            <w:webHidden/>
          </w:rPr>
          <w:instrText xml:space="preserve"> PAGEREF _Toc361079705 \h </w:instrText>
        </w:r>
        <w:r>
          <w:rPr>
            <w:noProof/>
            <w:webHidden/>
          </w:rPr>
        </w:r>
      </w:ins>
      <w:r>
        <w:rPr>
          <w:noProof/>
          <w:webHidden/>
        </w:rPr>
        <w:fldChar w:fldCharType="separate"/>
      </w:r>
      <w:ins w:id="753" w:author="腹黒い茶" w:date="2013-07-08T20:40:00Z">
        <w:r>
          <w:rPr>
            <w:noProof/>
            <w:webHidden/>
          </w:rPr>
          <w:t>37</w:t>
        </w:r>
        <w:r>
          <w:rPr>
            <w:noProof/>
            <w:webHidden/>
          </w:rPr>
          <w:fldChar w:fldCharType="end"/>
        </w:r>
        <w:r w:rsidRPr="00761F2B">
          <w:rPr>
            <w:rStyle w:val="af"/>
            <w:noProof/>
          </w:rPr>
          <w:fldChar w:fldCharType="end"/>
        </w:r>
      </w:ins>
    </w:p>
    <w:p w14:paraId="6A2D56FC" w14:textId="77777777" w:rsidR="007D7F2F" w:rsidRDefault="007D7F2F">
      <w:pPr>
        <w:pStyle w:val="af6"/>
        <w:tabs>
          <w:tab w:val="right" w:leader="dot" w:pos="9628"/>
        </w:tabs>
        <w:rPr>
          <w:ins w:id="754" w:author="腹黒い茶" w:date="2013-07-08T20:40:00Z"/>
          <w:rFonts w:asciiTheme="minorHAnsi" w:hAnsiTheme="minorHAnsi" w:cstheme="minorBidi"/>
          <w:noProof/>
          <w:szCs w:val="22"/>
        </w:rPr>
      </w:pPr>
      <w:ins w:id="755" w:author="腹黒い茶" w:date="2013-07-08T20:40:00Z">
        <w:r w:rsidRPr="00761F2B">
          <w:rPr>
            <w:rStyle w:val="af"/>
            <w:noProof/>
          </w:rPr>
          <w:fldChar w:fldCharType="begin"/>
        </w:r>
        <w:r w:rsidRPr="00761F2B">
          <w:rPr>
            <w:rStyle w:val="af"/>
            <w:noProof/>
          </w:rPr>
          <w:instrText xml:space="preserve"> </w:instrText>
        </w:r>
        <w:r>
          <w:rPr>
            <w:noProof/>
          </w:rPr>
          <w:instrText>HYPERLINK \l "_Toc361079706"</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1 </w:t>
        </w:r>
        <w:r w:rsidRPr="00761F2B">
          <w:rPr>
            <w:rStyle w:val="af"/>
            <w:rFonts w:hint="eastAsia"/>
            <w:noProof/>
          </w:rPr>
          <w:t>單張代碼有預設樣板檔的查詢命令</w:t>
        </w:r>
        <w:r>
          <w:rPr>
            <w:noProof/>
            <w:webHidden/>
          </w:rPr>
          <w:tab/>
        </w:r>
        <w:r>
          <w:rPr>
            <w:noProof/>
            <w:webHidden/>
          </w:rPr>
          <w:fldChar w:fldCharType="begin"/>
        </w:r>
        <w:r>
          <w:rPr>
            <w:noProof/>
            <w:webHidden/>
          </w:rPr>
          <w:instrText xml:space="preserve"> PAGEREF _Toc361079706 \h </w:instrText>
        </w:r>
        <w:r>
          <w:rPr>
            <w:noProof/>
            <w:webHidden/>
          </w:rPr>
        </w:r>
      </w:ins>
      <w:r>
        <w:rPr>
          <w:noProof/>
          <w:webHidden/>
        </w:rPr>
        <w:fldChar w:fldCharType="separate"/>
      </w:r>
      <w:ins w:id="756" w:author="腹黒い茶" w:date="2013-07-08T20:40:00Z">
        <w:r>
          <w:rPr>
            <w:noProof/>
            <w:webHidden/>
          </w:rPr>
          <w:t>39</w:t>
        </w:r>
        <w:r>
          <w:rPr>
            <w:noProof/>
            <w:webHidden/>
          </w:rPr>
          <w:fldChar w:fldCharType="end"/>
        </w:r>
        <w:r w:rsidRPr="00761F2B">
          <w:rPr>
            <w:rStyle w:val="af"/>
            <w:noProof/>
          </w:rPr>
          <w:fldChar w:fldCharType="end"/>
        </w:r>
      </w:ins>
    </w:p>
    <w:p w14:paraId="686EE3C7" w14:textId="77777777" w:rsidR="007D7F2F" w:rsidRDefault="007D7F2F">
      <w:pPr>
        <w:pStyle w:val="af6"/>
        <w:tabs>
          <w:tab w:val="right" w:leader="dot" w:pos="9628"/>
        </w:tabs>
        <w:rPr>
          <w:ins w:id="757" w:author="腹黒い茶" w:date="2013-07-08T20:40:00Z"/>
          <w:rFonts w:asciiTheme="minorHAnsi" w:hAnsiTheme="minorHAnsi" w:cstheme="minorBidi"/>
          <w:noProof/>
          <w:szCs w:val="22"/>
        </w:rPr>
      </w:pPr>
      <w:ins w:id="758" w:author="腹黒い茶" w:date="2013-07-08T20:40:00Z">
        <w:r w:rsidRPr="00761F2B">
          <w:rPr>
            <w:rStyle w:val="af"/>
            <w:noProof/>
          </w:rPr>
          <w:fldChar w:fldCharType="begin"/>
        </w:r>
        <w:r w:rsidRPr="00761F2B">
          <w:rPr>
            <w:rStyle w:val="af"/>
            <w:noProof/>
          </w:rPr>
          <w:instrText xml:space="preserve"> </w:instrText>
        </w:r>
        <w:r>
          <w:rPr>
            <w:noProof/>
          </w:rPr>
          <w:instrText>HYPERLINK \l "_Toc361079707"</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2 </w:t>
        </w:r>
        <w:r w:rsidRPr="00761F2B">
          <w:rPr>
            <w:rStyle w:val="af"/>
            <w:rFonts w:hint="eastAsia"/>
            <w:noProof/>
          </w:rPr>
          <w:t>單張代碼有預設樣板檔的回應結果</w:t>
        </w:r>
        <w:r>
          <w:rPr>
            <w:noProof/>
            <w:webHidden/>
          </w:rPr>
          <w:tab/>
        </w:r>
        <w:r>
          <w:rPr>
            <w:noProof/>
            <w:webHidden/>
          </w:rPr>
          <w:fldChar w:fldCharType="begin"/>
        </w:r>
        <w:r>
          <w:rPr>
            <w:noProof/>
            <w:webHidden/>
          </w:rPr>
          <w:instrText xml:space="preserve"> PAGEREF _Toc361079707 \h </w:instrText>
        </w:r>
        <w:r>
          <w:rPr>
            <w:noProof/>
            <w:webHidden/>
          </w:rPr>
        </w:r>
      </w:ins>
      <w:r>
        <w:rPr>
          <w:noProof/>
          <w:webHidden/>
        </w:rPr>
        <w:fldChar w:fldCharType="separate"/>
      </w:r>
      <w:ins w:id="759" w:author="腹黒い茶" w:date="2013-07-08T20:40:00Z">
        <w:r>
          <w:rPr>
            <w:noProof/>
            <w:webHidden/>
          </w:rPr>
          <w:t>40</w:t>
        </w:r>
        <w:r>
          <w:rPr>
            <w:noProof/>
            <w:webHidden/>
          </w:rPr>
          <w:fldChar w:fldCharType="end"/>
        </w:r>
        <w:r w:rsidRPr="00761F2B">
          <w:rPr>
            <w:rStyle w:val="af"/>
            <w:noProof/>
          </w:rPr>
          <w:fldChar w:fldCharType="end"/>
        </w:r>
      </w:ins>
    </w:p>
    <w:p w14:paraId="01252828" w14:textId="77777777" w:rsidR="007D7F2F" w:rsidRDefault="007D7F2F">
      <w:pPr>
        <w:pStyle w:val="af6"/>
        <w:tabs>
          <w:tab w:val="right" w:leader="dot" w:pos="9628"/>
        </w:tabs>
        <w:rPr>
          <w:ins w:id="760" w:author="腹黒い茶" w:date="2013-07-08T20:40:00Z"/>
          <w:rFonts w:asciiTheme="minorHAnsi" w:hAnsiTheme="minorHAnsi" w:cstheme="minorBidi"/>
          <w:noProof/>
          <w:szCs w:val="22"/>
        </w:rPr>
      </w:pPr>
      <w:ins w:id="761" w:author="腹黒い茶" w:date="2013-07-08T20:40:00Z">
        <w:r w:rsidRPr="00761F2B">
          <w:rPr>
            <w:rStyle w:val="af"/>
            <w:noProof/>
          </w:rPr>
          <w:fldChar w:fldCharType="begin"/>
        </w:r>
        <w:r w:rsidRPr="00761F2B">
          <w:rPr>
            <w:rStyle w:val="af"/>
            <w:noProof/>
          </w:rPr>
          <w:instrText xml:space="preserve"> </w:instrText>
        </w:r>
        <w:r>
          <w:rPr>
            <w:noProof/>
          </w:rPr>
          <w:instrText>HYPERLINK \l "_Toc361079708"</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3 </w:t>
        </w:r>
        <w:r w:rsidRPr="00761F2B">
          <w:rPr>
            <w:rStyle w:val="af"/>
            <w:rFonts w:hint="eastAsia"/>
            <w:noProof/>
          </w:rPr>
          <w:t>單張代碼沒有預設樣板檔的查詢命令</w:t>
        </w:r>
        <w:r>
          <w:rPr>
            <w:noProof/>
            <w:webHidden/>
          </w:rPr>
          <w:tab/>
        </w:r>
        <w:r>
          <w:rPr>
            <w:noProof/>
            <w:webHidden/>
          </w:rPr>
          <w:fldChar w:fldCharType="begin"/>
        </w:r>
        <w:r>
          <w:rPr>
            <w:noProof/>
            <w:webHidden/>
          </w:rPr>
          <w:instrText xml:space="preserve"> PAGEREF _Toc361079708 \h </w:instrText>
        </w:r>
        <w:r>
          <w:rPr>
            <w:noProof/>
            <w:webHidden/>
          </w:rPr>
        </w:r>
      </w:ins>
      <w:r>
        <w:rPr>
          <w:noProof/>
          <w:webHidden/>
        </w:rPr>
        <w:fldChar w:fldCharType="separate"/>
      </w:r>
      <w:ins w:id="762" w:author="腹黒い茶" w:date="2013-07-08T20:40:00Z">
        <w:r>
          <w:rPr>
            <w:noProof/>
            <w:webHidden/>
          </w:rPr>
          <w:t>40</w:t>
        </w:r>
        <w:r>
          <w:rPr>
            <w:noProof/>
            <w:webHidden/>
          </w:rPr>
          <w:fldChar w:fldCharType="end"/>
        </w:r>
        <w:r w:rsidRPr="00761F2B">
          <w:rPr>
            <w:rStyle w:val="af"/>
            <w:noProof/>
          </w:rPr>
          <w:fldChar w:fldCharType="end"/>
        </w:r>
      </w:ins>
    </w:p>
    <w:p w14:paraId="0982385D" w14:textId="77777777" w:rsidR="007D7F2F" w:rsidRDefault="007D7F2F">
      <w:pPr>
        <w:pStyle w:val="af6"/>
        <w:tabs>
          <w:tab w:val="right" w:leader="dot" w:pos="9628"/>
        </w:tabs>
        <w:rPr>
          <w:ins w:id="763" w:author="腹黒い茶" w:date="2013-07-08T20:40:00Z"/>
          <w:rFonts w:asciiTheme="minorHAnsi" w:hAnsiTheme="minorHAnsi" w:cstheme="minorBidi"/>
          <w:noProof/>
          <w:szCs w:val="22"/>
        </w:rPr>
      </w:pPr>
      <w:ins w:id="764" w:author="腹黒い茶" w:date="2013-07-08T20:40:00Z">
        <w:r w:rsidRPr="00761F2B">
          <w:rPr>
            <w:rStyle w:val="af"/>
            <w:noProof/>
          </w:rPr>
          <w:fldChar w:fldCharType="begin"/>
        </w:r>
        <w:r w:rsidRPr="00761F2B">
          <w:rPr>
            <w:rStyle w:val="af"/>
            <w:noProof/>
          </w:rPr>
          <w:instrText xml:space="preserve"> </w:instrText>
        </w:r>
        <w:r>
          <w:rPr>
            <w:noProof/>
          </w:rPr>
          <w:instrText>HYPERLINK \l "_Toc361079709"</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4 </w:t>
        </w:r>
        <w:r w:rsidRPr="00761F2B">
          <w:rPr>
            <w:rStyle w:val="af"/>
            <w:rFonts w:hint="eastAsia"/>
            <w:noProof/>
          </w:rPr>
          <w:t>單張代碼沒有預設樣板檔的回應結果</w:t>
        </w:r>
        <w:r>
          <w:rPr>
            <w:noProof/>
            <w:webHidden/>
          </w:rPr>
          <w:tab/>
        </w:r>
        <w:r>
          <w:rPr>
            <w:noProof/>
            <w:webHidden/>
          </w:rPr>
          <w:fldChar w:fldCharType="begin"/>
        </w:r>
        <w:r>
          <w:rPr>
            <w:noProof/>
            <w:webHidden/>
          </w:rPr>
          <w:instrText xml:space="preserve"> PAGEREF _Toc361079709 \h </w:instrText>
        </w:r>
        <w:r>
          <w:rPr>
            <w:noProof/>
            <w:webHidden/>
          </w:rPr>
        </w:r>
      </w:ins>
      <w:r>
        <w:rPr>
          <w:noProof/>
          <w:webHidden/>
        </w:rPr>
        <w:fldChar w:fldCharType="separate"/>
      </w:r>
      <w:ins w:id="765" w:author="腹黒い茶" w:date="2013-07-08T20:40:00Z">
        <w:r>
          <w:rPr>
            <w:noProof/>
            <w:webHidden/>
          </w:rPr>
          <w:t>41</w:t>
        </w:r>
        <w:r>
          <w:rPr>
            <w:noProof/>
            <w:webHidden/>
          </w:rPr>
          <w:fldChar w:fldCharType="end"/>
        </w:r>
        <w:r w:rsidRPr="00761F2B">
          <w:rPr>
            <w:rStyle w:val="af"/>
            <w:noProof/>
          </w:rPr>
          <w:fldChar w:fldCharType="end"/>
        </w:r>
      </w:ins>
    </w:p>
    <w:p w14:paraId="63B8F33E" w14:textId="77777777" w:rsidR="007D7F2F" w:rsidRDefault="007D7F2F">
      <w:pPr>
        <w:pStyle w:val="af6"/>
        <w:tabs>
          <w:tab w:val="right" w:leader="dot" w:pos="9628"/>
        </w:tabs>
        <w:rPr>
          <w:ins w:id="766" w:author="腹黒い茶" w:date="2013-07-08T20:40:00Z"/>
          <w:rFonts w:asciiTheme="minorHAnsi" w:hAnsiTheme="minorHAnsi" w:cstheme="minorBidi"/>
          <w:noProof/>
          <w:szCs w:val="22"/>
        </w:rPr>
      </w:pPr>
      <w:ins w:id="767" w:author="腹黒い茶" w:date="2013-07-08T20:40:00Z">
        <w:r w:rsidRPr="00761F2B">
          <w:rPr>
            <w:rStyle w:val="af"/>
            <w:noProof/>
          </w:rPr>
          <w:fldChar w:fldCharType="begin"/>
        </w:r>
        <w:r w:rsidRPr="00761F2B">
          <w:rPr>
            <w:rStyle w:val="af"/>
            <w:noProof/>
          </w:rPr>
          <w:instrText xml:space="preserve"> </w:instrText>
        </w:r>
        <w:r>
          <w:rPr>
            <w:noProof/>
          </w:rPr>
          <w:instrText>HYPERLINK \l "_Toc361079710"</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5 </w:t>
        </w:r>
        <w:r w:rsidRPr="00761F2B">
          <w:rPr>
            <w:rStyle w:val="af"/>
            <w:rFonts w:hint="eastAsia"/>
            <w:noProof/>
          </w:rPr>
          <w:t>鼠標回應：未按附加按鍵</w:t>
        </w:r>
        <w:r>
          <w:rPr>
            <w:noProof/>
            <w:webHidden/>
          </w:rPr>
          <w:tab/>
        </w:r>
        <w:r>
          <w:rPr>
            <w:noProof/>
            <w:webHidden/>
          </w:rPr>
          <w:fldChar w:fldCharType="begin"/>
        </w:r>
        <w:r>
          <w:rPr>
            <w:noProof/>
            <w:webHidden/>
          </w:rPr>
          <w:instrText xml:space="preserve"> PAGEREF _Toc361079710 \h </w:instrText>
        </w:r>
        <w:r>
          <w:rPr>
            <w:noProof/>
            <w:webHidden/>
          </w:rPr>
        </w:r>
      </w:ins>
      <w:r>
        <w:rPr>
          <w:noProof/>
          <w:webHidden/>
        </w:rPr>
        <w:fldChar w:fldCharType="separate"/>
      </w:r>
      <w:ins w:id="768" w:author="腹黒い茶" w:date="2013-07-08T20:40:00Z">
        <w:r>
          <w:rPr>
            <w:noProof/>
            <w:webHidden/>
          </w:rPr>
          <w:t>42</w:t>
        </w:r>
        <w:r>
          <w:rPr>
            <w:noProof/>
            <w:webHidden/>
          </w:rPr>
          <w:fldChar w:fldCharType="end"/>
        </w:r>
        <w:r w:rsidRPr="00761F2B">
          <w:rPr>
            <w:rStyle w:val="af"/>
            <w:noProof/>
          </w:rPr>
          <w:fldChar w:fldCharType="end"/>
        </w:r>
      </w:ins>
    </w:p>
    <w:p w14:paraId="4958845A" w14:textId="77777777" w:rsidR="007D7F2F" w:rsidRDefault="007D7F2F">
      <w:pPr>
        <w:pStyle w:val="af6"/>
        <w:tabs>
          <w:tab w:val="right" w:leader="dot" w:pos="9628"/>
        </w:tabs>
        <w:rPr>
          <w:ins w:id="769" w:author="腹黒い茶" w:date="2013-07-08T20:40:00Z"/>
          <w:rFonts w:asciiTheme="minorHAnsi" w:hAnsiTheme="minorHAnsi" w:cstheme="minorBidi"/>
          <w:noProof/>
          <w:szCs w:val="22"/>
        </w:rPr>
      </w:pPr>
      <w:ins w:id="770" w:author="腹黒い茶" w:date="2013-07-08T20:40:00Z">
        <w:r w:rsidRPr="00761F2B">
          <w:rPr>
            <w:rStyle w:val="af"/>
            <w:noProof/>
          </w:rPr>
          <w:fldChar w:fldCharType="begin"/>
        </w:r>
        <w:r w:rsidRPr="00761F2B">
          <w:rPr>
            <w:rStyle w:val="af"/>
            <w:noProof/>
          </w:rPr>
          <w:instrText xml:space="preserve"> </w:instrText>
        </w:r>
        <w:r>
          <w:rPr>
            <w:noProof/>
          </w:rPr>
          <w:instrText>HYPERLINK \l "_Toc361079711"</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6 </w:t>
        </w:r>
        <w:r w:rsidRPr="00761F2B">
          <w:rPr>
            <w:rStyle w:val="af"/>
            <w:rFonts w:hint="eastAsia"/>
            <w:noProof/>
          </w:rPr>
          <w:t>鼠標回應：有按下附加按鍵</w:t>
        </w:r>
        <w:r>
          <w:rPr>
            <w:noProof/>
            <w:webHidden/>
          </w:rPr>
          <w:tab/>
        </w:r>
        <w:r>
          <w:rPr>
            <w:noProof/>
            <w:webHidden/>
          </w:rPr>
          <w:fldChar w:fldCharType="begin"/>
        </w:r>
        <w:r>
          <w:rPr>
            <w:noProof/>
            <w:webHidden/>
          </w:rPr>
          <w:instrText xml:space="preserve"> PAGEREF _Toc361079711 \h </w:instrText>
        </w:r>
        <w:r>
          <w:rPr>
            <w:noProof/>
            <w:webHidden/>
          </w:rPr>
        </w:r>
      </w:ins>
      <w:r>
        <w:rPr>
          <w:noProof/>
          <w:webHidden/>
        </w:rPr>
        <w:fldChar w:fldCharType="separate"/>
      </w:r>
      <w:ins w:id="771" w:author="腹黒い茶" w:date="2013-07-08T20:40:00Z">
        <w:r>
          <w:rPr>
            <w:noProof/>
            <w:webHidden/>
          </w:rPr>
          <w:t>42</w:t>
        </w:r>
        <w:r>
          <w:rPr>
            <w:noProof/>
            <w:webHidden/>
          </w:rPr>
          <w:fldChar w:fldCharType="end"/>
        </w:r>
        <w:r w:rsidRPr="00761F2B">
          <w:rPr>
            <w:rStyle w:val="af"/>
            <w:noProof/>
          </w:rPr>
          <w:fldChar w:fldCharType="end"/>
        </w:r>
      </w:ins>
    </w:p>
    <w:p w14:paraId="63DA455D" w14:textId="77777777" w:rsidR="007D7F2F" w:rsidRDefault="007D7F2F">
      <w:pPr>
        <w:pStyle w:val="af6"/>
        <w:tabs>
          <w:tab w:val="right" w:leader="dot" w:pos="9628"/>
        </w:tabs>
        <w:rPr>
          <w:ins w:id="772" w:author="腹黒い茶" w:date="2013-07-08T20:40:00Z"/>
          <w:rFonts w:asciiTheme="minorHAnsi" w:hAnsiTheme="minorHAnsi" w:cstheme="minorBidi"/>
          <w:noProof/>
          <w:szCs w:val="22"/>
        </w:rPr>
      </w:pPr>
      <w:ins w:id="773" w:author="腹黒い茶" w:date="2013-07-08T20:40:00Z">
        <w:r w:rsidRPr="00761F2B">
          <w:rPr>
            <w:rStyle w:val="af"/>
            <w:noProof/>
          </w:rPr>
          <w:fldChar w:fldCharType="begin"/>
        </w:r>
        <w:r w:rsidRPr="00761F2B">
          <w:rPr>
            <w:rStyle w:val="af"/>
            <w:noProof/>
          </w:rPr>
          <w:instrText xml:space="preserve"> </w:instrText>
        </w:r>
        <w:r>
          <w:rPr>
            <w:noProof/>
          </w:rPr>
          <w:instrText>HYPERLINK \l "_Toc361079712"</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7 </w:t>
        </w:r>
        <w:r w:rsidRPr="00761F2B">
          <w:rPr>
            <w:rStyle w:val="af"/>
            <w:rFonts w:hint="eastAsia"/>
            <w:noProof/>
          </w:rPr>
          <w:t>提示訊息：不正確的格式</w:t>
        </w:r>
        <w:r>
          <w:rPr>
            <w:noProof/>
            <w:webHidden/>
          </w:rPr>
          <w:tab/>
        </w:r>
        <w:r>
          <w:rPr>
            <w:noProof/>
            <w:webHidden/>
          </w:rPr>
          <w:fldChar w:fldCharType="begin"/>
        </w:r>
        <w:r>
          <w:rPr>
            <w:noProof/>
            <w:webHidden/>
          </w:rPr>
          <w:instrText xml:space="preserve"> PAGEREF _Toc361079712 \h </w:instrText>
        </w:r>
        <w:r>
          <w:rPr>
            <w:noProof/>
            <w:webHidden/>
          </w:rPr>
        </w:r>
      </w:ins>
      <w:r>
        <w:rPr>
          <w:noProof/>
          <w:webHidden/>
        </w:rPr>
        <w:fldChar w:fldCharType="separate"/>
      </w:r>
      <w:ins w:id="774" w:author="腹黒い茶" w:date="2013-07-08T20:40:00Z">
        <w:r>
          <w:rPr>
            <w:noProof/>
            <w:webHidden/>
          </w:rPr>
          <w:t>43</w:t>
        </w:r>
        <w:r>
          <w:rPr>
            <w:noProof/>
            <w:webHidden/>
          </w:rPr>
          <w:fldChar w:fldCharType="end"/>
        </w:r>
        <w:r w:rsidRPr="00761F2B">
          <w:rPr>
            <w:rStyle w:val="af"/>
            <w:noProof/>
          </w:rPr>
          <w:fldChar w:fldCharType="end"/>
        </w:r>
      </w:ins>
    </w:p>
    <w:p w14:paraId="47A3E45D" w14:textId="77777777" w:rsidR="007D7F2F" w:rsidRDefault="007D7F2F">
      <w:pPr>
        <w:pStyle w:val="af6"/>
        <w:tabs>
          <w:tab w:val="right" w:leader="dot" w:pos="9628"/>
        </w:tabs>
        <w:rPr>
          <w:ins w:id="775" w:author="腹黒い茶" w:date="2013-07-08T20:40:00Z"/>
          <w:rFonts w:asciiTheme="minorHAnsi" w:hAnsiTheme="minorHAnsi" w:cstheme="minorBidi"/>
          <w:noProof/>
          <w:szCs w:val="22"/>
        </w:rPr>
      </w:pPr>
      <w:ins w:id="776" w:author="腹黒い茶" w:date="2013-07-08T20:40:00Z">
        <w:r w:rsidRPr="00761F2B">
          <w:rPr>
            <w:rStyle w:val="af"/>
            <w:noProof/>
          </w:rPr>
          <w:fldChar w:fldCharType="begin"/>
        </w:r>
        <w:r w:rsidRPr="00761F2B">
          <w:rPr>
            <w:rStyle w:val="af"/>
            <w:noProof/>
          </w:rPr>
          <w:instrText xml:space="preserve"> </w:instrText>
        </w:r>
        <w:r>
          <w:rPr>
            <w:noProof/>
          </w:rPr>
          <w:instrText>HYPERLINK \l "_Toc361079713"</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8 </w:t>
        </w:r>
        <w:r w:rsidRPr="00761F2B">
          <w:rPr>
            <w:rStyle w:val="af"/>
            <w:rFonts w:hint="eastAsia"/>
            <w:noProof/>
          </w:rPr>
          <w:t>資料內嵌處理模組的系統畫面</w:t>
        </w:r>
        <w:r>
          <w:rPr>
            <w:noProof/>
            <w:webHidden/>
          </w:rPr>
          <w:tab/>
        </w:r>
        <w:r>
          <w:rPr>
            <w:noProof/>
            <w:webHidden/>
          </w:rPr>
          <w:fldChar w:fldCharType="begin"/>
        </w:r>
        <w:r>
          <w:rPr>
            <w:noProof/>
            <w:webHidden/>
          </w:rPr>
          <w:instrText xml:space="preserve"> PAGEREF _Toc361079713 \h </w:instrText>
        </w:r>
        <w:r>
          <w:rPr>
            <w:noProof/>
            <w:webHidden/>
          </w:rPr>
        </w:r>
      </w:ins>
      <w:r>
        <w:rPr>
          <w:noProof/>
          <w:webHidden/>
        </w:rPr>
        <w:fldChar w:fldCharType="separate"/>
      </w:r>
      <w:ins w:id="777" w:author="腹黒い茶" w:date="2013-07-08T20:40:00Z">
        <w:r>
          <w:rPr>
            <w:noProof/>
            <w:webHidden/>
          </w:rPr>
          <w:t>44</w:t>
        </w:r>
        <w:r>
          <w:rPr>
            <w:noProof/>
            <w:webHidden/>
          </w:rPr>
          <w:fldChar w:fldCharType="end"/>
        </w:r>
        <w:r w:rsidRPr="00761F2B">
          <w:rPr>
            <w:rStyle w:val="af"/>
            <w:noProof/>
          </w:rPr>
          <w:fldChar w:fldCharType="end"/>
        </w:r>
      </w:ins>
    </w:p>
    <w:p w14:paraId="757CACFB" w14:textId="77777777" w:rsidR="007D7F2F" w:rsidRDefault="007D7F2F">
      <w:pPr>
        <w:pStyle w:val="af6"/>
        <w:tabs>
          <w:tab w:val="right" w:leader="dot" w:pos="9628"/>
        </w:tabs>
        <w:rPr>
          <w:ins w:id="778" w:author="腹黒い茶" w:date="2013-07-08T20:40:00Z"/>
          <w:rFonts w:asciiTheme="minorHAnsi" w:hAnsiTheme="minorHAnsi" w:cstheme="minorBidi"/>
          <w:noProof/>
          <w:szCs w:val="22"/>
        </w:rPr>
      </w:pPr>
      <w:ins w:id="779" w:author="腹黒い茶" w:date="2013-07-08T20:40:00Z">
        <w:r w:rsidRPr="00761F2B">
          <w:rPr>
            <w:rStyle w:val="af"/>
            <w:noProof/>
          </w:rPr>
          <w:fldChar w:fldCharType="begin"/>
        </w:r>
        <w:r w:rsidRPr="00761F2B">
          <w:rPr>
            <w:rStyle w:val="af"/>
            <w:noProof/>
          </w:rPr>
          <w:instrText xml:space="preserve"> </w:instrText>
        </w:r>
        <w:r>
          <w:rPr>
            <w:noProof/>
          </w:rPr>
          <w:instrText>HYPERLINK \l "_Toc361079714"</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19 </w:t>
        </w:r>
        <w:r w:rsidRPr="00761F2B">
          <w:rPr>
            <w:rStyle w:val="af"/>
            <w:rFonts w:hint="eastAsia"/>
            <w:noProof/>
          </w:rPr>
          <w:t>內嵌資料於頁面中</w:t>
        </w:r>
        <w:r>
          <w:rPr>
            <w:noProof/>
            <w:webHidden/>
          </w:rPr>
          <w:tab/>
        </w:r>
        <w:r>
          <w:rPr>
            <w:noProof/>
            <w:webHidden/>
          </w:rPr>
          <w:fldChar w:fldCharType="begin"/>
        </w:r>
        <w:r>
          <w:rPr>
            <w:noProof/>
            <w:webHidden/>
          </w:rPr>
          <w:instrText xml:space="preserve"> PAGEREF _Toc361079714 \h </w:instrText>
        </w:r>
        <w:r>
          <w:rPr>
            <w:noProof/>
            <w:webHidden/>
          </w:rPr>
        </w:r>
      </w:ins>
      <w:r>
        <w:rPr>
          <w:noProof/>
          <w:webHidden/>
        </w:rPr>
        <w:fldChar w:fldCharType="separate"/>
      </w:r>
      <w:ins w:id="780" w:author="腹黒い茶" w:date="2013-07-08T20:40:00Z">
        <w:r>
          <w:rPr>
            <w:noProof/>
            <w:webHidden/>
          </w:rPr>
          <w:t>45</w:t>
        </w:r>
        <w:r>
          <w:rPr>
            <w:noProof/>
            <w:webHidden/>
          </w:rPr>
          <w:fldChar w:fldCharType="end"/>
        </w:r>
        <w:r w:rsidRPr="00761F2B">
          <w:rPr>
            <w:rStyle w:val="af"/>
            <w:noProof/>
          </w:rPr>
          <w:fldChar w:fldCharType="end"/>
        </w:r>
      </w:ins>
    </w:p>
    <w:p w14:paraId="4B051A49" w14:textId="77777777" w:rsidR="007D7F2F" w:rsidRDefault="007D7F2F">
      <w:pPr>
        <w:pStyle w:val="af6"/>
        <w:tabs>
          <w:tab w:val="right" w:leader="dot" w:pos="9628"/>
        </w:tabs>
        <w:rPr>
          <w:ins w:id="781" w:author="腹黒い茶" w:date="2013-07-08T20:40:00Z"/>
          <w:rFonts w:asciiTheme="minorHAnsi" w:hAnsiTheme="minorHAnsi" w:cstheme="minorBidi"/>
          <w:noProof/>
          <w:szCs w:val="22"/>
        </w:rPr>
      </w:pPr>
      <w:ins w:id="782" w:author="腹黒い茶" w:date="2013-07-08T20:40:00Z">
        <w:r w:rsidRPr="00761F2B">
          <w:rPr>
            <w:rStyle w:val="af"/>
            <w:noProof/>
          </w:rPr>
          <w:fldChar w:fldCharType="begin"/>
        </w:r>
        <w:r w:rsidRPr="00761F2B">
          <w:rPr>
            <w:rStyle w:val="af"/>
            <w:noProof/>
          </w:rPr>
          <w:instrText xml:space="preserve"> </w:instrText>
        </w:r>
        <w:r>
          <w:rPr>
            <w:noProof/>
          </w:rPr>
          <w:instrText>HYPERLINK \l "_Toc361079715"</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0 </w:t>
        </w:r>
        <w:r w:rsidRPr="00761F2B">
          <w:rPr>
            <w:rStyle w:val="af"/>
            <w:rFonts w:hint="eastAsia"/>
            <w:noProof/>
          </w:rPr>
          <w:t>內嵌</w:t>
        </w:r>
        <w:r w:rsidRPr="00761F2B">
          <w:rPr>
            <w:rStyle w:val="af"/>
            <w:noProof/>
          </w:rPr>
          <w:t>CDA</w:t>
        </w:r>
        <w:r w:rsidRPr="00761F2B">
          <w:rPr>
            <w:rStyle w:val="af"/>
            <w:rFonts w:hint="eastAsia"/>
            <w:noProof/>
          </w:rPr>
          <w:t>文件的</w:t>
        </w:r>
        <w:r w:rsidRPr="00761F2B">
          <w:rPr>
            <w:rStyle w:val="af"/>
            <w:noProof/>
          </w:rPr>
          <w:t>Header</w:t>
        </w:r>
        <w:r w:rsidRPr="00761F2B">
          <w:rPr>
            <w:rStyle w:val="af"/>
            <w:rFonts w:hint="eastAsia"/>
            <w:noProof/>
          </w:rPr>
          <w:t>與</w:t>
        </w:r>
        <w:r w:rsidRPr="00761F2B">
          <w:rPr>
            <w:rStyle w:val="af"/>
            <w:noProof/>
          </w:rPr>
          <w:t>Body</w:t>
        </w:r>
        <w:r w:rsidRPr="00761F2B">
          <w:rPr>
            <w:rStyle w:val="af"/>
            <w:rFonts w:hint="eastAsia"/>
            <w:noProof/>
          </w:rPr>
          <w:t>資料</w:t>
        </w:r>
        <w:r>
          <w:rPr>
            <w:noProof/>
            <w:webHidden/>
          </w:rPr>
          <w:tab/>
        </w:r>
        <w:r>
          <w:rPr>
            <w:noProof/>
            <w:webHidden/>
          </w:rPr>
          <w:fldChar w:fldCharType="begin"/>
        </w:r>
        <w:r>
          <w:rPr>
            <w:noProof/>
            <w:webHidden/>
          </w:rPr>
          <w:instrText xml:space="preserve"> PAGEREF _Toc361079715 \h </w:instrText>
        </w:r>
        <w:r>
          <w:rPr>
            <w:noProof/>
            <w:webHidden/>
          </w:rPr>
        </w:r>
      </w:ins>
      <w:r>
        <w:rPr>
          <w:noProof/>
          <w:webHidden/>
        </w:rPr>
        <w:fldChar w:fldCharType="separate"/>
      </w:r>
      <w:ins w:id="783" w:author="腹黒い茶" w:date="2013-07-08T20:40:00Z">
        <w:r>
          <w:rPr>
            <w:noProof/>
            <w:webHidden/>
          </w:rPr>
          <w:t>46</w:t>
        </w:r>
        <w:r>
          <w:rPr>
            <w:noProof/>
            <w:webHidden/>
          </w:rPr>
          <w:fldChar w:fldCharType="end"/>
        </w:r>
        <w:r w:rsidRPr="00761F2B">
          <w:rPr>
            <w:rStyle w:val="af"/>
            <w:noProof/>
          </w:rPr>
          <w:fldChar w:fldCharType="end"/>
        </w:r>
      </w:ins>
    </w:p>
    <w:p w14:paraId="1DCE3B2A" w14:textId="77777777" w:rsidR="007D7F2F" w:rsidRDefault="007D7F2F">
      <w:pPr>
        <w:pStyle w:val="af6"/>
        <w:tabs>
          <w:tab w:val="right" w:leader="dot" w:pos="9628"/>
        </w:tabs>
        <w:rPr>
          <w:ins w:id="784" w:author="腹黒い茶" w:date="2013-07-08T20:40:00Z"/>
          <w:rFonts w:asciiTheme="minorHAnsi" w:hAnsiTheme="minorHAnsi" w:cstheme="minorBidi"/>
          <w:noProof/>
          <w:szCs w:val="22"/>
        </w:rPr>
      </w:pPr>
      <w:ins w:id="785" w:author="腹黒い茶" w:date="2013-07-08T20:40:00Z">
        <w:r w:rsidRPr="00761F2B">
          <w:rPr>
            <w:rStyle w:val="af"/>
            <w:noProof/>
          </w:rPr>
          <w:fldChar w:fldCharType="begin"/>
        </w:r>
        <w:r w:rsidRPr="00761F2B">
          <w:rPr>
            <w:rStyle w:val="af"/>
            <w:noProof/>
          </w:rPr>
          <w:instrText xml:space="preserve"> </w:instrText>
        </w:r>
        <w:r>
          <w:rPr>
            <w:noProof/>
          </w:rPr>
          <w:instrText>HYPERLINK \l "_Toc361079716"</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1 </w:t>
        </w:r>
        <w:r w:rsidRPr="00761F2B">
          <w:rPr>
            <w:rStyle w:val="af"/>
            <w:rFonts w:hint="eastAsia"/>
            <w:noProof/>
          </w:rPr>
          <w:t>樣板輸出處理模組的系統畫面</w:t>
        </w:r>
        <w:r>
          <w:rPr>
            <w:noProof/>
            <w:webHidden/>
          </w:rPr>
          <w:tab/>
        </w:r>
        <w:r>
          <w:rPr>
            <w:noProof/>
            <w:webHidden/>
          </w:rPr>
          <w:fldChar w:fldCharType="begin"/>
        </w:r>
        <w:r>
          <w:rPr>
            <w:noProof/>
            <w:webHidden/>
          </w:rPr>
          <w:instrText xml:space="preserve"> PAGEREF _Toc361079716 \h </w:instrText>
        </w:r>
        <w:r>
          <w:rPr>
            <w:noProof/>
            <w:webHidden/>
          </w:rPr>
        </w:r>
      </w:ins>
      <w:r>
        <w:rPr>
          <w:noProof/>
          <w:webHidden/>
        </w:rPr>
        <w:fldChar w:fldCharType="separate"/>
      </w:r>
      <w:ins w:id="786" w:author="腹黒い茶" w:date="2013-07-08T20:40:00Z">
        <w:r>
          <w:rPr>
            <w:noProof/>
            <w:webHidden/>
          </w:rPr>
          <w:t>47</w:t>
        </w:r>
        <w:r>
          <w:rPr>
            <w:noProof/>
            <w:webHidden/>
          </w:rPr>
          <w:fldChar w:fldCharType="end"/>
        </w:r>
        <w:r w:rsidRPr="00761F2B">
          <w:rPr>
            <w:rStyle w:val="af"/>
            <w:noProof/>
          </w:rPr>
          <w:fldChar w:fldCharType="end"/>
        </w:r>
      </w:ins>
    </w:p>
    <w:p w14:paraId="0BC0692B" w14:textId="77777777" w:rsidR="007D7F2F" w:rsidRDefault="007D7F2F">
      <w:pPr>
        <w:pStyle w:val="af6"/>
        <w:tabs>
          <w:tab w:val="right" w:leader="dot" w:pos="9628"/>
        </w:tabs>
        <w:rPr>
          <w:ins w:id="787" w:author="腹黒い茶" w:date="2013-07-08T20:40:00Z"/>
          <w:rFonts w:asciiTheme="minorHAnsi" w:hAnsiTheme="minorHAnsi" w:cstheme="minorBidi"/>
          <w:noProof/>
          <w:szCs w:val="22"/>
        </w:rPr>
      </w:pPr>
      <w:ins w:id="788" w:author="腹黒い茶" w:date="2013-07-08T20:40:00Z">
        <w:r w:rsidRPr="00761F2B">
          <w:rPr>
            <w:rStyle w:val="af"/>
            <w:noProof/>
          </w:rPr>
          <w:fldChar w:fldCharType="begin"/>
        </w:r>
        <w:r w:rsidRPr="00761F2B">
          <w:rPr>
            <w:rStyle w:val="af"/>
            <w:noProof/>
          </w:rPr>
          <w:instrText xml:space="preserve"> </w:instrText>
        </w:r>
        <w:r>
          <w:rPr>
            <w:noProof/>
          </w:rPr>
          <w:instrText>HYPERLINK \l "_Toc361079717"</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2 </w:t>
        </w:r>
        <w:r w:rsidRPr="00761F2B">
          <w:rPr>
            <w:rStyle w:val="af"/>
            <w:rFonts w:hint="eastAsia"/>
            <w:noProof/>
          </w:rPr>
          <w:t>包含附件時的畫面呈現範例</w:t>
        </w:r>
        <w:r>
          <w:rPr>
            <w:noProof/>
            <w:webHidden/>
          </w:rPr>
          <w:tab/>
        </w:r>
        <w:r>
          <w:rPr>
            <w:noProof/>
            <w:webHidden/>
          </w:rPr>
          <w:fldChar w:fldCharType="begin"/>
        </w:r>
        <w:r>
          <w:rPr>
            <w:noProof/>
            <w:webHidden/>
          </w:rPr>
          <w:instrText xml:space="preserve"> PAGEREF _Toc361079717 \h </w:instrText>
        </w:r>
        <w:r>
          <w:rPr>
            <w:noProof/>
            <w:webHidden/>
          </w:rPr>
        </w:r>
      </w:ins>
      <w:r>
        <w:rPr>
          <w:noProof/>
          <w:webHidden/>
        </w:rPr>
        <w:fldChar w:fldCharType="separate"/>
      </w:r>
      <w:ins w:id="789" w:author="腹黒い茶" w:date="2013-07-08T20:40:00Z">
        <w:r>
          <w:rPr>
            <w:noProof/>
            <w:webHidden/>
          </w:rPr>
          <w:t>48</w:t>
        </w:r>
        <w:r>
          <w:rPr>
            <w:noProof/>
            <w:webHidden/>
          </w:rPr>
          <w:fldChar w:fldCharType="end"/>
        </w:r>
        <w:r w:rsidRPr="00761F2B">
          <w:rPr>
            <w:rStyle w:val="af"/>
            <w:noProof/>
          </w:rPr>
          <w:fldChar w:fldCharType="end"/>
        </w:r>
      </w:ins>
    </w:p>
    <w:p w14:paraId="6F8F3EDB" w14:textId="77777777" w:rsidR="007D7F2F" w:rsidRDefault="007D7F2F">
      <w:pPr>
        <w:pStyle w:val="af6"/>
        <w:tabs>
          <w:tab w:val="right" w:leader="dot" w:pos="9628"/>
        </w:tabs>
        <w:rPr>
          <w:ins w:id="790" w:author="腹黒い茶" w:date="2013-07-08T20:40:00Z"/>
          <w:rFonts w:asciiTheme="minorHAnsi" w:hAnsiTheme="minorHAnsi" w:cstheme="minorBidi"/>
          <w:noProof/>
          <w:szCs w:val="22"/>
        </w:rPr>
      </w:pPr>
      <w:ins w:id="791" w:author="腹黒い茶" w:date="2013-07-08T20:40:00Z">
        <w:r w:rsidRPr="00761F2B">
          <w:rPr>
            <w:rStyle w:val="af"/>
            <w:noProof/>
          </w:rPr>
          <w:fldChar w:fldCharType="begin"/>
        </w:r>
        <w:r w:rsidRPr="00761F2B">
          <w:rPr>
            <w:rStyle w:val="af"/>
            <w:noProof/>
          </w:rPr>
          <w:instrText xml:space="preserve"> </w:instrText>
        </w:r>
        <w:r>
          <w:rPr>
            <w:noProof/>
          </w:rPr>
          <w:instrText>HYPERLINK \l "_Toc361079718"</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3 </w:t>
        </w:r>
        <w:r w:rsidRPr="00761F2B">
          <w:rPr>
            <w:rStyle w:val="af"/>
            <w:rFonts w:hint="eastAsia"/>
            <w:noProof/>
          </w:rPr>
          <w:t>樣板檔輸出指定的</w:t>
        </w:r>
        <w:r w:rsidRPr="00761F2B">
          <w:rPr>
            <w:rStyle w:val="af"/>
            <w:noProof/>
          </w:rPr>
          <w:t>XML</w:t>
        </w:r>
        <w:r w:rsidRPr="00761F2B">
          <w:rPr>
            <w:rStyle w:val="af"/>
            <w:rFonts w:hint="eastAsia"/>
            <w:noProof/>
          </w:rPr>
          <w:t>格式文件範例</w:t>
        </w:r>
        <w:r>
          <w:rPr>
            <w:noProof/>
            <w:webHidden/>
          </w:rPr>
          <w:tab/>
        </w:r>
        <w:r>
          <w:rPr>
            <w:noProof/>
            <w:webHidden/>
          </w:rPr>
          <w:fldChar w:fldCharType="begin"/>
        </w:r>
        <w:r>
          <w:rPr>
            <w:noProof/>
            <w:webHidden/>
          </w:rPr>
          <w:instrText xml:space="preserve"> PAGEREF _Toc361079718 \h </w:instrText>
        </w:r>
        <w:r>
          <w:rPr>
            <w:noProof/>
            <w:webHidden/>
          </w:rPr>
        </w:r>
      </w:ins>
      <w:r>
        <w:rPr>
          <w:noProof/>
          <w:webHidden/>
        </w:rPr>
        <w:fldChar w:fldCharType="separate"/>
      </w:r>
      <w:ins w:id="792" w:author="腹黒い茶" w:date="2013-07-08T20:40:00Z">
        <w:r>
          <w:rPr>
            <w:noProof/>
            <w:webHidden/>
          </w:rPr>
          <w:t>49</w:t>
        </w:r>
        <w:r>
          <w:rPr>
            <w:noProof/>
            <w:webHidden/>
          </w:rPr>
          <w:fldChar w:fldCharType="end"/>
        </w:r>
        <w:r w:rsidRPr="00761F2B">
          <w:rPr>
            <w:rStyle w:val="af"/>
            <w:noProof/>
          </w:rPr>
          <w:fldChar w:fldCharType="end"/>
        </w:r>
      </w:ins>
    </w:p>
    <w:p w14:paraId="656B4627" w14:textId="77777777" w:rsidR="007D7F2F" w:rsidRDefault="007D7F2F">
      <w:pPr>
        <w:pStyle w:val="af6"/>
        <w:tabs>
          <w:tab w:val="right" w:leader="dot" w:pos="9628"/>
        </w:tabs>
        <w:rPr>
          <w:ins w:id="793" w:author="腹黒い茶" w:date="2013-07-08T20:40:00Z"/>
          <w:rFonts w:asciiTheme="minorHAnsi" w:hAnsiTheme="minorHAnsi" w:cstheme="minorBidi"/>
          <w:noProof/>
          <w:szCs w:val="22"/>
        </w:rPr>
      </w:pPr>
      <w:ins w:id="794" w:author="腹黒い茶" w:date="2013-07-08T20:40:00Z">
        <w:r w:rsidRPr="00761F2B">
          <w:rPr>
            <w:rStyle w:val="af"/>
            <w:noProof/>
          </w:rPr>
          <w:fldChar w:fldCharType="begin"/>
        </w:r>
        <w:r w:rsidRPr="00761F2B">
          <w:rPr>
            <w:rStyle w:val="af"/>
            <w:noProof/>
          </w:rPr>
          <w:instrText xml:space="preserve"> </w:instrText>
        </w:r>
        <w:r>
          <w:rPr>
            <w:noProof/>
          </w:rPr>
          <w:instrText>HYPERLINK \l "_Toc361079719"</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4 </w:t>
        </w:r>
        <w:r w:rsidRPr="00761F2B">
          <w:rPr>
            <w:rStyle w:val="af"/>
            <w:rFonts w:hint="eastAsia"/>
            <w:noProof/>
          </w:rPr>
          <w:t>中文語系介面</w:t>
        </w:r>
        <w:r>
          <w:rPr>
            <w:noProof/>
            <w:webHidden/>
          </w:rPr>
          <w:tab/>
        </w:r>
        <w:r>
          <w:rPr>
            <w:noProof/>
            <w:webHidden/>
          </w:rPr>
          <w:fldChar w:fldCharType="begin"/>
        </w:r>
        <w:r>
          <w:rPr>
            <w:noProof/>
            <w:webHidden/>
          </w:rPr>
          <w:instrText xml:space="preserve"> PAGEREF _Toc361079719 \h </w:instrText>
        </w:r>
        <w:r>
          <w:rPr>
            <w:noProof/>
            <w:webHidden/>
          </w:rPr>
        </w:r>
      </w:ins>
      <w:r>
        <w:rPr>
          <w:noProof/>
          <w:webHidden/>
        </w:rPr>
        <w:fldChar w:fldCharType="separate"/>
      </w:r>
      <w:ins w:id="795" w:author="腹黒い茶" w:date="2013-07-08T20:40:00Z">
        <w:r>
          <w:rPr>
            <w:noProof/>
            <w:webHidden/>
          </w:rPr>
          <w:t>50</w:t>
        </w:r>
        <w:r>
          <w:rPr>
            <w:noProof/>
            <w:webHidden/>
          </w:rPr>
          <w:fldChar w:fldCharType="end"/>
        </w:r>
        <w:r w:rsidRPr="00761F2B">
          <w:rPr>
            <w:rStyle w:val="af"/>
            <w:noProof/>
          </w:rPr>
          <w:fldChar w:fldCharType="end"/>
        </w:r>
      </w:ins>
    </w:p>
    <w:p w14:paraId="5F6F23E7" w14:textId="77777777" w:rsidR="007D7F2F" w:rsidRDefault="007D7F2F">
      <w:pPr>
        <w:pStyle w:val="af6"/>
        <w:tabs>
          <w:tab w:val="right" w:leader="dot" w:pos="9628"/>
        </w:tabs>
        <w:rPr>
          <w:ins w:id="796" w:author="腹黒い茶" w:date="2013-07-08T20:40:00Z"/>
          <w:rFonts w:asciiTheme="minorHAnsi" w:hAnsiTheme="minorHAnsi" w:cstheme="minorBidi"/>
          <w:noProof/>
          <w:szCs w:val="22"/>
        </w:rPr>
      </w:pPr>
      <w:ins w:id="797" w:author="腹黒い茶" w:date="2013-07-08T20:40:00Z">
        <w:r w:rsidRPr="00761F2B">
          <w:rPr>
            <w:rStyle w:val="af"/>
            <w:noProof/>
          </w:rPr>
          <w:fldChar w:fldCharType="begin"/>
        </w:r>
        <w:r w:rsidRPr="00761F2B">
          <w:rPr>
            <w:rStyle w:val="af"/>
            <w:noProof/>
          </w:rPr>
          <w:instrText xml:space="preserve"> </w:instrText>
        </w:r>
        <w:r>
          <w:rPr>
            <w:noProof/>
          </w:rPr>
          <w:instrText>HYPERLINK \l "_Toc361079720"</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6 </w:t>
        </w:r>
        <w:r w:rsidRPr="00761F2B">
          <w:rPr>
            <w:rStyle w:val="af"/>
            <w:rFonts w:hint="eastAsia"/>
            <w:noProof/>
          </w:rPr>
          <w:t>編輯器主畫面</w:t>
        </w:r>
        <w:r>
          <w:rPr>
            <w:noProof/>
            <w:webHidden/>
          </w:rPr>
          <w:tab/>
        </w:r>
        <w:r>
          <w:rPr>
            <w:noProof/>
            <w:webHidden/>
          </w:rPr>
          <w:fldChar w:fldCharType="begin"/>
        </w:r>
        <w:r>
          <w:rPr>
            <w:noProof/>
            <w:webHidden/>
          </w:rPr>
          <w:instrText xml:space="preserve"> PAGEREF _Toc361079720 \h </w:instrText>
        </w:r>
        <w:r>
          <w:rPr>
            <w:noProof/>
            <w:webHidden/>
          </w:rPr>
        </w:r>
      </w:ins>
      <w:r>
        <w:rPr>
          <w:noProof/>
          <w:webHidden/>
        </w:rPr>
        <w:fldChar w:fldCharType="separate"/>
      </w:r>
      <w:ins w:id="798" w:author="腹黒い茶" w:date="2013-07-08T20:40:00Z">
        <w:r>
          <w:rPr>
            <w:noProof/>
            <w:webHidden/>
          </w:rPr>
          <w:t>52</w:t>
        </w:r>
        <w:r>
          <w:rPr>
            <w:noProof/>
            <w:webHidden/>
          </w:rPr>
          <w:fldChar w:fldCharType="end"/>
        </w:r>
        <w:r w:rsidRPr="00761F2B">
          <w:rPr>
            <w:rStyle w:val="af"/>
            <w:noProof/>
          </w:rPr>
          <w:fldChar w:fldCharType="end"/>
        </w:r>
      </w:ins>
    </w:p>
    <w:p w14:paraId="45C137AC" w14:textId="77777777" w:rsidR="007D7F2F" w:rsidRDefault="007D7F2F">
      <w:pPr>
        <w:pStyle w:val="af6"/>
        <w:tabs>
          <w:tab w:val="right" w:leader="dot" w:pos="9628"/>
        </w:tabs>
        <w:rPr>
          <w:ins w:id="799" w:author="腹黒い茶" w:date="2013-07-08T20:40:00Z"/>
          <w:rFonts w:asciiTheme="minorHAnsi" w:hAnsiTheme="minorHAnsi" w:cstheme="minorBidi"/>
          <w:noProof/>
          <w:szCs w:val="22"/>
        </w:rPr>
      </w:pPr>
      <w:ins w:id="800" w:author="腹黒い茶" w:date="2013-07-08T20:40:00Z">
        <w:r w:rsidRPr="00761F2B">
          <w:rPr>
            <w:rStyle w:val="af"/>
            <w:noProof/>
          </w:rPr>
          <w:fldChar w:fldCharType="begin"/>
        </w:r>
        <w:r w:rsidRPr="00761F2B">
          <w:rPr>
            <w:rStyle w:val="af"/>
            <w:noProof/>
          </w:rPr>
          <w:instrText xml:space="preserve"> </w:instrText>
        </w:r>
        <w:r>
          <w:rPr>
            <w:noProof/>
          </w:rPr>
          <w:instrText>HYPERLINK \l "_Toc361079721"</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7 </w:t>
        </w:r>
        <w:r w:rsidRPr="00761F2B">
          <w:rPr>
            <w:rStyle w:val="af"/>
            <w:rFonts w:hint="eastAsia"/>
            <w:noProof/>
          </w:rPr>
          <w:t>區塊編輯畫面</w:t>
        </w:r>
        <w:r>
          <w:rPr>
            <w:noProof/>
            <w:webHidden/>
          </w:rPr>
          <w:tab/>
        </w:r>
        <w:r>
          <w:rPr>
            <w:noProof/>
            <w:webHidden/>
          </w:rPr>
          <w:fldChar w:fldCharType="begin"/>
        </w:r>
        <w:r>
          <w:rPr>
            <w:noProof/>
            <w:webHidden/>
          </w:rPr>
          <w:instrText xml:space="preserve"> PAGEREF _Toc361079721 \h </w:instrText>
        </w:r>
        <w:r>
          <w:rPr>
            <w:noProof/>
            <w:webHidden/>
          </w:rPr>
        </w:r>
      </w:ins>
      <w:r>
        <w:rPr>
          <w:noProof/>
          <w:webHidden/>
        </w:rPr>
        <w:fldChar w:fldCharType="separate"/>
      </w:r>
      <w:ins w:id="801" w:author="腹黒い茶" w:date="2013-07-08T20:40:00Z">
        <w:r>
          <w:rPr>
            <w:noProof/>
            <w:webHidden/>
          </w:rPr>
          <w:t>53</w:t>
        </w:r>
        <w:r>
          <w:rPr>
            <w:noProof/>
            <w:webHidden/>
          </w:rPr>
          <w:fldChar w:fldCharType="end"/>
        </w:r>
        <w:r w:rsidRPr="00761F2B">
          <w:rPr>
            <w:rStyle w:val="af"/>
            <w:noProof/>
          </w:rPr>
          <w:fldChar w:fldCharType="end"/>
        </w:r>
      </w:ins>
    </w:p>
    <w:p w14:paraId="2081AAC3" w14:textId="77777777" w:rsidR="007D7F2F" w:rsidRDefault="007D7F2F">
      <w:pPr>
        <w:pStyle w:val="af6"/>
        <w:tabs>
          <w:tab w:val="right" w:leader="dot" w:pos="9628"/>
        </w:tabs>
        <w:rPr>
          <w:ins w:id="802" w:author="腹黒い茶" w:date="2013-07-08T20:40:00Z"/>
          <w:rFonts w:asciiTheme="minorHAnsi" w:hAnsiTheme="minorHAnsi" w:cstheme="minorBidi"/>
          <w:noProof/>
          <w:szCs w:val="22"/>
        </w:rPr>
      </w:pPr>
      <w:ins w:id="803" w:author="腹黒い茶" w:date="2013-07-08T20:40:00Z">
        <w:r w:rsidRPr="00761F2B">
          <w:rPr>
            <w:rStyle w:val="af"/>
            <w:noProof/>
          </w:rPr>
          <w:fldChar w:fldCharType="begin"/>
        </w:r>
        <w:r w:rsidRPr="00761F2B">
          <w:rPr>
            <w:rStyle w:val="af"/>
            <w:noProof/>
          </w:rPr>
          <w:instrText xml:space="preserve"> </w:instrText>
        </w:r>
        <w:r>
          <w:rPr>
            <w:noProof/>
          </w:rPr>
          <w:instrText>HYPERLINK \l "_Toc361079722"</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8 </w:t>
        </w:r>
        <w:r w:rsidRPr="00761F2B">
          <w:rPr>
            <w:rStyle w:val="af"/>
            <w:rFonts w:hint="eastAsia"/>
            <w:noProof/>
          </w:rPr>
          <w:t>疾病通報單張原始樣板檔節錄</w:t>
        </w:r>
        <w:r w:rsidRPr="00761F2B">
          <w:rPr>
            <w:rStyle w:val="af"/>
            <w:noProof/>
          </w:rPr>
          <w:t>1</w:t>
        </w:r>
        <w:r>
          <w:rPr>
            <w:noProof/>
            <w:webHidden/>
          </w:rPr>
          <w:tab/>
        </w:r>
        <w:r>
          <w:rPr>
            <w:noProof/>
            <w:webHidden/>
          </w:rPr>
          <w:fldChar w:fldCharType="begin"/>
        </w:r>
        <w:r>
          <w:rPr>
            <w:noProof/>
            <w:webHidden/>
          </w:rPr>
          <w:instrText xml:space="preserve"> PAGEREF _Toc361079722 \h </w:instrText>
        </w:r>
        <w:r>
          <w:rPr>
            <w:noProof/>
            <w:webHidden/>
          </w:rPr>
        </w:r>
      </w:ins>
      <w:r>
        <w:rPr>
          <w:noProof/>
          <w:webHidden/>
        </w:rPr>
        <w:fldChar w:fldCharType="separate"/>
      </w:r>
      <w:ins w:id="804" w:author="腹黒い茶" w:date="2013-07-08T20:40:00Z">
        <w:r>
          <w:rPr>
            <w:noProof/>
            <w:webHidden/>
          </w:rPr>
          <w:t>55</w:t>
        </w:r>
        <w:r>
          <w:rPr>
            <w:noProof/>
            <w:webHidden/>
          </w:rPr>
          <w:fldChar w:fldCharType="end"/>
        </w:r>
        <w:r w:rsidRPr="00761F2B">
          <w:rPr>
            <w:rStyle w:val="af"/>
            <w:noProof/>
          </w:rPr>
          <w:fldChar w:fldCharType="end"/>
        </w:r>
      </w:ins>
    </w:p>
    <w:p w14:paraId="2980B62F" w14:textId="77777777" w:rsidR="007D7F2F" w:rsidRDefault="007D7F2F">
      <w:pPr>
        <w:pStyle w:val="af6"/>
        <w:tabs>
          <w:tab w:val="right" w:leader="dot" w:pos="9628"/>
        </w:tabs>
        <w:rPr>
          <w:ins w:id="805" w:author="腹黒い茶" w:date="2013-07-08T20:40:00Z"/>
          <w:rFonts w:asciiTheme="minorHAnsi" w:hAnsiTheme="minorHAnsi" w:cstheme="minorBidi"/>
          <w:noProof/>
          <w:szCs w:val="22"/>
        </w:rPr>
      </w:pPr>
      <w:ins w:id="806" w:author="腹黒い茶" w:date="2013-07-08T20:40:00Z">
        <w:r w:rsidRPr="00761F2B">
          <w:rPr>
            <w:rStyle w:val="af"/>
            <w:noProof/>
          </w:rPr>
          <w:fldChar w:fldCharType="begin"/>
        </w:r>
        <w:r w:rsidRPr="00761F2B">
          <w:rPr>
            <w:rStyle w:val="af"/>
            <w:noProof/>
          </w:rPr>
          <w:instrText xml:space="preserve"> </w:instrText>
        </w:r>
        <w:r>
          <w:rPr>
            <w:noProof/>
          </w:rPr>
          <w:instrText>HYPERLINK \l "_Toc361079723"</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29 </w:t>
        </w:r>
        <w:r w:rsidRPr="00761F2B">
          <w:rPr>
            <w:rStyle w:val="af"/>
            <w:rFonts w:hint="eastAsia"/>
            <w:noProof/>
          </w:rPr>
          <w:t>疾病通報單張原始樣板檔節錄</w:t>
        </w:r>
        <w:r w:rsidRPr="00761F2B">
          <w:rPr>
            <w:rStyle w:val="af"/>
            <w:noProof/>
          </w:rPr>
          <w:t>2</w:t>
        </w:r>
        <w:r>
          <w:rPr>
            <w:noProof/>
            <w:webHidden/>
          </w:rPr>
          <w:tab/>
        </w:r>
        <w:r>
          <w:rPr>
            <w:noProof/>
            <w:webHidden/>
          </w:rPr>
          <w:fldChar w:fldCharType="begin"/>
        </w:r>
        <w:r>
          <w:rPr>
            <w:noProof/>
            <w:webHidden/>
          </w:rPr>
          <w:instrText xml:space="preserve"> PAGEREF _Toc361079723 \h </w:instrText>
        </w:r>
        <w:r>
          <w:rPr>
            <w:noProof/>
            <w:webHidden/>
          </w:rPr>
        </w:r>
      </w:ins>
      <w:r>
        <w:rPr>
          <w:noProof/>
          <w:webHidden/>
        </w:rPr>
        <w:fldChar w:fldCharType="separate"/>
      </w:r>
      <w:ins w:id="807" w:author="腹黒い茶" w:date="2013-07-08T20:40:00Z">
        <w:r>
          <w:rPr>
            <w:noProof/>
            <w:webHidden/>
          </w:rPr>
          <w:t>56</w:t>
        </w:r>
        <w:r>
          <w:rPr>
            <w:noProof/>
            <w:webHidden/>
          </w:rPr>
          <w:fldChar w:fldCharType="end"/>
        </w:r>
        <w:r w:rsidRPr="00761F2B">
          <w:rPr>
            <w:rStyle w:val="af"/>
            <w:noProof/>
          </w:rPr>
          <w:fldChar w:fldCharType="end"/>
        </w:r>
      </w:ins>
    </w:p>
    <w:p w14:paraId="49D9FD85" w14:textId="77777777" w:rsidR="007D7F2F" w:rsidRDefault="007D7F2F">
      <w:pPr>
        <w:pStyle w:val="af6"/>
        <w:tabs>
          <w:tab w:val="right" w:leader="dot" w:pos="9628"/>
        </w:tabs>
        <w:rPr>
          <w:ins w:id="808" w:author="腹黒い茶" w:date="2013-07-08T20:40:00Z"/>
          <w:rFonts w:asciiTheme="minorHAnsi" w:hAnsiTheme="minorHAnsi" w:cstheme="minorBidi"/>
          <w:noProof/>
          <w:szCs w:val="22"/>
        </w:rPr>
      </w:pPr>
      <w:ins w:id="809" w:author="腹黒い茶" w:date="2013-07-08T20:40:00Z">
        <w:r w:rsidRPr="00761F2B">
          <w:rPr>
            <w:rStyle w:val="af"/>
            <w:noProof/>
          </w:rPr>
          <w:fldChar w:fldCharType="begin"/>
        </w:r>
        <w:r w:rsidRPr="00761F2B">
          <w:rPr>
            <w:rStyle w:val="af"/>
            <w:noProof/>
          </w:rPr>
          <w:instrText xml:space="preserve"> </w:instrText>
        </w:r>
        <w:r>
          <w:rPr>
            <w:noProof/>
          </w:rPr>
          <w:instrText>HYPERLINK \l "_Toc361079724"</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0 </w:t>
        </w:r>
        <w:r w:rsidRPr="00761F2B">
          <w:rPr>
            <w:rStyle w:val="af"/>
            <w:rFonts w:hint="eastAsia"/>
            <w:noProof/>
          </w:rPr>
          <w:t>語法使用示意圖</w:t>
        </w:r>
        <w:r>
          <w:rPr>
            <w:noProof/>
            <w:webHidden/>
          </w:rPr>
          <w:tab/>
        </w:r>
        <w:r>
          <w:rPr>
            <w:noProof/>
            <w:webHidden/>
          </w:rPr>
          <w:fldChar w:fldCharType="begin"/>
        </w:r>
        <w:r>
          <w:rPr>
            <w:noProof/>
            <w:webHidden/>
          </w:rPr>
          <w:instrText xml:space="preserve"> PAGEREF _Toc361079724 \h </w:instrText>
        </w:r>
        <w:r>
          <w:rPr>
            <w:noProof/>
            <w:webHidden/>
          </w:rPr>
        </w:r>
      </w:ins>
      <w:r>
        <w:rPr>
          <w:noProof/>
          <w:webHidden/>
        </w:rPr>
        <w:fldChar w:fldCharType="separate"/>
      </w:r>
      <w:ins w:id="810" w:author="腹黒い茶" w:date="2013-07-08T20:40:00Z">
        <w:r>
          <w:rPr>
            <w:noProof/>
            <w:webHidden/>
          </w:rPr>
          <w:t>57</w:t>
        </w:r>
        <w:r>
          <w:rPr>
            <w:noProof/>
            <w:webHidden/>
          </w:rPr>
          <w:fldChar w:fldCharType="end"/>
        </w:r>
        <w:r w:rsidRPr="00761F2B">
          <w:rPr>
            <w:rStyle w:val="af"/>
            <w:noProof/>
          </w:rPr>
          <w:fldChar w:fldCharType="end"/>
        </w:r>
      </w:ins>
    </w:p>
    <w:p w14:paraId="4ADFA5FE" w14:textId="77777777" w:rsidR="007D7F2F" w:rsidRDefault="007D7F2F">
      <w:pPr>
        <w:pStyle w:val="af6"/>
        <w:tabs>
          <w:tab w:val="right" w:leader="dot" w:pos="9628"/>
        </w:tabs>
        <w:rPr>
          <w:ins w:id="811" w:author="腹黒い茶" w:date="2013-07-08T20:40:00Z"/>
          <w:rFonts w:asciiTheme="minorHAnsi" w:hAnsiTheme="minorHAnsi" w:cstheme="minorBidi"/>
          <w:noProof/>
          <w:szCs w:val="22"/>
        </w:rPr>
      </w:pPr>
      <w:ins w:id="812" w:author="腹黒い茶" w:date="2013-07-08T20:40:00Z">
        <w:r w:rsidRPr="00761F2B">
          <w:rPr>
            <w:rStyle w:val="af"/>
            <w:noProof/>
          </w:rPr>
          <w:fldChar w:fldCharType="begin"/>
        </w:r>
        <w:r w:rsidRPr="00761F2B">
          <w:rPr>
            <w:rStyle w:val="af"/>
            <w:noProof/>
          </w:rPr>
          <w:instrText xml:space="preserve"> </w:instrText>
        </w:r>
        <w:r>
          <w:rPr>
            <w:noProof/>
          </w:rPr>
          <w:instrText>HYPERLINK \l "_Toc361079725"</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1 </w:t>
        </w:r>
        <w:r w:rsidRPr="00761F2B">
          <w:rPr>
            <w:rStyle w:val="af"/>
            <w:rFonts w:hint="eastAsia"/>
            <w:noProof/>
          </w:rPr>
          <w:t>系統載入所耗用的時間</w:t>
        </w:r>
        <w:r>
          <w:rPr>
            <w:noProof/>
            <w:webHidden/>
          </w:rPr>
          <w:tab/>
        </w:r>
        <w:r>
          <w:rPr>
            <w:noProof/>
            <w:webHidden/>
          </w:rPr>
          <w:fldChar w:fldCharType="begin"/>
        </w:r>
        <w:r>
          <w:rPr>
            <w:noProof/>
            <w:webHidden/>
          </w:rPr>
          <w:instrText xml:space="preserve"> PAGEREF _Toc361079725 \h </w:instrText>
        </w:r>
        <w:r>
          <w:rPr>
            <w:noProof/>
            <w:webHidden/>
          </w:rPr>
        </w:r>
      </w:ins>
      <w:r>
        <w:rPr>
          <w:noProof/>
          <w:webHidden/>
        </w:rPr>
        <w:fldChar w:fldCharType="separate"/>
      </w:r>
      <w:ins w:id="813" w:author="腹黒い茶" w:date="2013-07-08T20:40:00Z">
        <w:r>
          <w:rPr>
            <w:noProof/>
            <w:webHidden/>
          </w:rPr>
          <w:t>58</w:t>
        </w:r>
        <w:r>
          <w:rPr>
            <w:noProof/>
            <w:webHidden/>
          </w:rPr>
          <w:fldChar w:fldCharType="end"/>
        </w:r>
        <w:r w:rsidRPr="00761F2B">
          <w:rPr>
            <w:rStyle w:val="af"/>
            <w:noProof/>
          </w:rPr>
          <w:fldChar w:fldCharType="end"/>
        </w:r>
      </w:ins>
    </w:p>
    <w:p w14:paraId="00EFD07A" w14:textId="77777777" w:rsidR="007D7F2F" w:rsidRDefault="007D7F2F">
      <w:pPr>
        <w:pStyle w:val="af6"/>
        <w:tabs>
          <w:tab w:val="right" w:leader="dot" w:pos="9628"/>
        </w:tabs>
        <w:rPr>
          <w:ins w:id="814" w:author="腹黒い茶" w:date="2013-07-08T20:40:00Z"/>
          <w:rFonts w:asciiTheme="minorHAnsi" w:hAnsiTheme="minorHAnsi" w:cstheme="minorBidi"/>
          <w:noProof/>
          <w:szCs w:val="22"/>
        </w:rPr>
      </w:pPr>
      <w:ins w:id="815" w:author="腹黒い茶" w:date="2013-07-08T20:40:00Z">
        <w:r w:rsidRPr="00761F2B">
          <w:rPr>
            <w:rStyle w:val="af"/>
            <w:noProof/>
          </w:rPr>
          <w:fldChar w:fldCharType="begin"/>
        </w:r>
        <w:r w:rsidRPr="00761F2B">
          <w:rPr>
            <w:rStyle w:val="af"/>
            <w:noProof/>
          </w:rPr>
          <w:instrText xml:space="preserve"> </w:instrText>
        </w:r>
        <w:r>
          <w:rPr>
            <w:noProof/>
          </w:rPr>
          <w:instrText>HYPERLINK \l "_Toc361079726"</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2 </w:t>
        </w:r>
        <w:r w:rsidRPr="00761F2B">
          <w:rPr>
            <w:rStyle w:val="af"/>
            <w:rFonts w:hint="eastAsia"/>
            <w:noProof/>
          </w:rPr>
          <w:t>樣板檔套用的資料要求耗用時間</w:t>
        </w:r>
        <w:r>
          <w:rPr>
            <w:noProof/>
            <w:webHidden/>
          </w:rPr>
          <w:tab/>
        </w:r>
        <w:r>
          <w:rPr>
            <w:noProof/>
            <w:webHidden/>
          </w:rPr>
          <w:fldChar w:fldCharType="begin"/>
        </w:r>
        <w:r>
          <w:rPr>
            <w:noProof/>
            <w:webHidden/>
          </w:rPr>
          <w:instrText xml:space="preserve"> PAGEREF _Toc361079726 \h </w:instrText>
        </w:r>
        <w:r>
          <w:rPr>
            <w:noProof/>
            <w:webHidden/>
          </w:rPr>
        </w:r>
      </w:ins>
      <w:r>
        <w:rPr>
          <w:noProof/>
          <w:webHidden/>
        </w:rPr>
        <w:fldChar w:fldCharType="separate"/>
      </w:r>
      <w:ins w:id="816" w:author="腹黒い茶" w:date="2013-07-08T20:40:00Z">
        <w:r>
          <w:rPr>
            <w:noProof/>
            <w:webHidden/>
          </w:rPr>
          <w:t>59</w:t>
        </w:r>
        <w:r>
          <w:rPr>
            <w:noProof/>
            <w:webHidden/>
          </w:rPr>
          <w:fldChar w:fldCharType="end"/>
        </w:r>
        <w:r w:rsidRPr="00761F2B">
          <w:rPr>
            <w:rStyle w:val="af"/>
            <w:noProof/>
          </w:rPr>
          <w:fldChar w:fldCharType="end"/>
        </w:r>
      </w:ins>
    </w:p>
    <w:p w14:paraId="0B1D8B93" w14:textId="77777777" w:rsidR="007D7F2F" w:rsidRDefault="007D7F2F">
      <w:pPr>
        <w:pStyle w:val="af6"/>
        <w:tabs>
          <w:tab w:val="right" w:leader="dot" w:pos="9628"/>
        </w:tabs>
        <w:rPr>
          <w:ins w:id="817" w:author="腹黒い茶" w:date="2013-07-08T20:40:00Z"/>
          <w:rFonts w:asciiTheme="minorHAnsi" w:hAnsiTheme="minorHAnsi" w:cstheme="minorBidi"/>
          <w:noProof/>
          <w:szCs w:val="22"/>
        </w:rPr>
      </w:pPr>
      <w:ins w:id="818" w:author="腹黒い茶" w:date="2013-07-08T20:40:00Z">
        <w:r w:rsidRPr="00761F2B">
          <w:rPr>
            <w:rStyle w:val="af"/>
            <w:noProof/>
          </w:rPr>
          <w:fldChar w:fldCharType="begin"/>
        </w:r>
        <w:r w:rsidRPr="00761F2B">
          <w:rPr>
            <w:rStyle w:val="af"/>
            <w:noProof/>
          </w:rPr>
          <w:instrText xml:space="preserve"> </w:instrText>
        </w:r>
        <w:r>
          <w:rPr>
            <w:noProof/>
          </w:rPr>
          <w:instrText>HYPERLINK \l "_Toc361079727"</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3 </w:t>
        </w:r>
        <w:r w:rsidRPr="00761F2B">
          <w:rPr>
            <w:rStyle w:val="af"/>
            <w:rFonts w:hint="eastAsia"/>
            <w:noProof/>
          </w:rPr>
          <w:t>使用者拖曳多個電子病歷檔案示意圖</w:t>
        </w:r>
        <w:r>
          <w:rPr>
            <w:noProof/>
            <w:webHidden/>
          </w:rPr>
          <w:tab/>
        </w:r>
        <w:r>
          <w:rPr>
            <w:noProof/>
            <w:webHidden/>
          </w:rPr>
          <w:fldChar w:fldCharType="begin"/>
        </w:r>
        <w:r>
          <w:rPr>
            <w:noProof/>
            <w:webHidden/>
          </w:rPr>
          <w:instrText xml:space="preserve"> PAGEREF _Toc361079727 \h </w:instrText>
        </w:r>
        <w:r>
          <w:rPr>
            <w:noProof/>
            <w:webHidden/>
          </w:rPr>
        </w:r>
      </w:ins>
      <w:r>
        <w:rPr>
          <w:noProof/>
          <w:webHidden/>
        </w:rPr>
        <w:fldChar w:fldCharType="separate"/>
      </w:r>
      <w:ins w:id="819" w:author="腹黒い茶" w:date="2013-07-08T20:40:00Z">
        <w:r>
          <w:rPr>
            <w:noProof/>
            <w:webHidden/>
          </w:rPr>
          <w:t>60</w:t>
        </w:r>
        <w:r>
          <w:rPr>
            <w:noProof/>
            <w:webHidden/>
          </w:rPr>
          <w:fldChar w:fldCharType="end"/>
        </w:r>
        <w:r w:rsidRPr="00761F2B">
          <w:rPr>
            <w:rStyle w:val="af"/>
            <w:noProof/>
          </w:rPr>
          <w:fldChar w:fldCharType="end"/>
        </w:r>
      </w:ins>
    </w:p>
    <w:p w14:paraId="0780432D" w14:textId="77777777" w:rsidR="007D7F2F" w:rsidRDefault="007D7F2F">
      <w:pPr>
        <w:pStyle w:val="af6"/>
        <w:tabs>
          <w:tab w:val="right" w:leader="dot" w:pos="9628"/>
        </w:tabs>
        <w:rPr>
          <w:ins w:id="820" w:author="腹黒い茶" w:date="2013-07-08T20:40:00Z"/>
          <w:rFonts w:asciiTheme="minorHAnsi" w:hAnsiTheme="minorHAnsi" w:cstheme="minorBidi"/>
          <w:noProof/>
          <w:szCs w:val="22"/>
        </w:rPr>
      </w:pPr>
      <w:ins w:id="821" w:author="腹黒い茶" w:date="2013-07-08T20:40:00Z">
        <w:r w:rsidRPr="00761F2B">
          <w:rPr>
            <w:rStyle w:val="af"/>
            <w:noProof/>
          </w:rPr>
          <w:fldChar w:fldCharType="begin"/>
        </w:r>
        <w:r w:rsidRPr="00761F2B">
          <w:rPr>
            <w:rStyle w:val="af"/>
            <w:noProof/>
          </w:rPr>
          <w:instrText xml:space="preserve"> </w:instrText>
        </w:r>
        <w:r>
          <w:rPr>
            <w:noProof/>
          </w:rPr>
          <w:instrText>HYPERLINK \l "_Toc361079728"</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4 </w:t>
        </w:r>
        <w:r w:rsidRPr="00761F2B">
          <w:rPr>
            <w:rStyle w:val="af"/>
            <w:rFonts w:hint="eastAsia"/>
            <w:noProof/>
          </w:rPr>
          <w:t>批量處理的耗用時間</w:t>
        </w:r>
        <w:r>
          <w:rPr>
            <w:noProof/>
            <w:webHidden/>
          </w:rPr>
          <w:tab/>
        </w:r>
        <w:r>
          <w:rPr>
            <w:noProof/>
            <w:webHidden/>
          </w:rPr>
          <w:fldChar w:fldCharType="begin"/>
        </w:r>
        <w:r>
          <w:rPr>
            <w:noProof/>
            <w:webHidden/>
          </w:rPr>
          <w:instrText xml:space="preserve"> PAGEREF _Toc361079728 \h </w:instrText>
        </w:r>
        <w:r>
          <w:rPr>
            <w:noProof/>
            <w:webHidden/>
          </w:rPr>
        </w:r>
      </w:ins>
      <w:r>
        <w:rPr>
          <w:noProof/>
          <w:webHidden/>
        </w:rPr>
        <w:fldChar w:fldCharType="separate"/>
      </w:r>
      <w:ins w:id="822" w:author="腹黒い茶" w:date="2013-07-08T20:40:00Z">
        <w:r>
          <w:rPr>
            <w:noProof/>
            <w:webHidden/>
          </w:rPr>
          <w:t>61</w:t>
        </w:r>
        <w:r>
          <w:rPr>
            <w:noProof/>
            <w:webHidden/>
          </w:rPr>
          <w:fldChar w:fldCharType="end"/>
        </w:r>
        <w:r w:rsidRPr="00761F2B">
          <w:rPr>
            <w:rStyle w:val="af"/>
            <w:noProof/>
          </w:rPr>
          <w:fldChar w:fldCharType="end"/>
        </w:r>
      </w:ins>
    </w:p>
    <w:p w14:paraId="5E9DB9E0" w14:textId="77777777" w:rsidR="007D7F2F" w:rsidRDefault="007D7F2F">
      <w:pPr>
        <w:pStyle w:val="af6"/>
        <w:tabs>
          <w:tab w:val="right" w:leader="dot" w:pos="9628"/>
        </w:tabs>
        <w:rPr>
          <w:ins w:id="823" w:author="腹黒い茶" w:date="2013-07-08T20:40:00Z"/>
          <w:rFonts w:asciiTheme="minorHAnsi" w:hAnsiTheme="minorHAnsi" w:cstheme="minorBidi"/>
          <w:noProof/>
          <w:szCs w:val="22"/>
        </w:rPr>
      </w:pPr>
      <w:ins w:id="824" w:author="腹黒い茶" w:date="2013-07-08T20:40:00Z">
        <w:r w:rsidRPr="00761F2B">
          <w:rPr>
            <w:rStyle w:val="af"/>
            <w:noProof/>
          </w:rPr>
          <w:fldChar w:fldCharType="begin"/>
        </w:r>
        <w:r w:rsidRPr="00761F2B">
          <w:rPr>
            <w:rStyle w:val="af"/>
            <w:noProof/>
          </w:rPr>
          <w:instrText xml:space="preserve"> </w:instrText>
        </w:r>
        <w:r>
          <w:rPr>
            <w:noProof/>
          </w:rPr>
          <w:instrText>HYPERLINK \l "_Toc361079729"</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5 058_</w:t>
        </w:r>
        <w:r w:rsidRPr="00761F2B">
          <w:rPr>
            <w:rStyle w:val="af"/>
            <w:rFonts w:hint="eastAsia"/>
            <w:noProof/>
          </w:rPr>
          <w:t>心理衡鑑摘要單編碼錯誤</w:t>
        </w:r>
        <w:r>
          <w:rPr>
            <w:noProof/>
            <w:webHidden/>
          </w:rPr>
          <w:tab/>
        </w:r>
        <w:r>
          <w:rPr>
            <w:noProof/>
            <w:webHidden/>
          </w:rPr>
          <w:fldChar w:fldCharType="begin"/>
        </w:r>
        <w:r>
          <w:rPr>
            <w:noProof/>
            <w:webHidden/>
          </w:rPr>
          <w:instrText xml:space="preserve"> PAGEREF _Toc361079729 \h </w:instrText>
        </w:r>
        <w:r>
          <w:rPr>
            <w:noProof/>
            <w:webHidden/>
          </w:rPr>
        </w:r>
      </w:ins>
      <w:r>
        <w:rPr>
          <w:noProof/>
          <w:webHidden/>
        </w:rPr>
        <w:fldChar w:fldCharType="separate"/>
      </w:r>
      <w:ins w:id="825" w:author="腹黒い茶" w:date="2013-07-08T20:40:00Z">
        <w:r>
          <w:rPr>
            <w:noProof/>
            <w:webHidden/>
          </w:rPr>
          <w:t>70</w:t>
        </w:r>
        <w:r>
          <w:rPr>
            <w:noProof/>
            <w:webHidden/>
          </w:rPr>
          <w:fldChar w:fldCharType="end"/>
        </w:r>
        <w:r w:rsidRPr="00761F2B">
          <w:rPr>
            <w:rStyle w:val="af"/>
            <w:noProof/>
          </w:rPr>
          <w:fldChar w:fldCharType="end"/>
        </w:r>
      </w:ins>
    </w:p>
    <w:p w14:paraId="63F0A21F" w14:textId="77777777" w:rsidR="007D7F2F" w:rsidRDefault="007D7F2F">
      <w:pPr>
        <w:pStyle w:val="af6"/>
        <w:tabs>
          <w:tab w:val="right" w:leader="dot" w:pos="9628"/>
        </w:tabs>
        <w:rPr>
          <w:ins w:id="826" w:author="腹黒い茶" w:date="2013-07-08T20:40:00Z"/>
          <w:rFonts w:asciiTheme="minorHAnsi" w:hAnsiTheme="minorHAnsi" w:cstheme="minorBidi"/>
          <w:noProof/>
          <w:szCs w:val="22"/>
        </w:rPr>
      </w:pPr>
      <w:ins w:id="827" w:author="腹黒い茶" w:date="2013-07-08T20:40:00Z">
        <w:r w:rsidRPr="00761F2B">
          <w:rPr>
            <w:rStyle w:val="af"/>
            <w:noProof/>
          </w:rPr>
          <w:fldChar w:fldCharType="begin"/>
        </w:r>
        <w:r w:rsidRPr="00761F2B">
          <w:rPr>
            <w:rStyle w:val="af"/>
            <w:noProof/>
          </w:rPr>
          <w:instrText xml:space="preserve"> </w:instrText>
        </w:r>
        <w:r>
          <w:rPr>
            <w:noProof/>
          </w:rPr>
          <w:instrText>HYPERLINK \l "_Toc361079730"</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6 059_</w:t>
        </w:r>
        <w:r w:rsidRPr="00761F2B">
          <w:rPr>
            <w:rStyle w:val="af"/>
            <w:rFonts w:hint="eastAsia"/>
            <w:noProof/>
          </w:rPr>
          <w:t>心理治療摘要單編碼錯誤</w:t>
        </w:r>
        <w:r>
          <w:rPr>
            <w:noProof/>
            <w:webHidden/>
          </w:rPr>
          <w:tab/>
        </w:r>
        <w:r>
          <w:rPr>
            <w:noProof/>
            <w:webHidden/>
          </w:rPr>
          <w:fldChar w:fldCharType="begin"/>
        </w:r>
        <w:r>
          <w:rPr>
            <w:noProof/>
            <w:webHidden/>
          </w:rPr>
          <w:instrText xml:space="preserve"> PAGEREF _Toc361079730 \h </w:instrText>
        </w:r>
        <w:r>
          <w:rPr>
            <w:noProof/>
            <w:webHidden/>
          </w:rPr>
        </w:r>
      </w:ins>
      <w:r>
        <w:rPr>
          <w:noProof/>
          <w:webHidden/>
        </w:rPr>
        <w:fldChar w:fldCharType="separate"/>
      </w:r>
      <w:ins w:id="828" w:author="腹黒い茶" w:date="2013-07-08T20:40:00Z">
        <w:r>
          <w:rPr>
            <w:noProof/>
            <w:webHidden/>
          </w:rPr>
          <w:t>71</w:t>
        </w:r>
        <w:r>
          <w:rPr>
            <w:noProof/>
            <w:webHidden/>
          </w:rPr>
          <w:fldChar w:fldCharType="end"/>
        </w:r>
        <w:r w:rsidRPr="00761F2B">
          <w:rPr>
            <w:rStyle w:val="af"/>
            <w:noProof/>
          </w:rPr>
          <w:fldChar w:fldCharType="end"/>
        </w:r>
      </w:ins>
    </w:p>
    <w:p w14:paraId="21887C65" w14:textId="77777777" w:rsidR="007D7F2F" w:rsidRDefault="007D7F2F">
      <w:pPr>
        <w:pStyle w:val="af6"/>
        <w:tabs>
          <w:tab w:val="right" w:leader="dot" w:pos="9628"/>
        </w:tabs>
        <w:rPr>
          <w:ins w:id="829" w:author="腹黒い茶" w:date="2013-07-08T20:40:00Z"/>
          <w:rFonts w:asciiTheme="minorHAnsi" w:hAnsiTheme="minorHAnsi" w:cstheme="minorBidi"/>
          <w:noProof/>
          <w:szCs w:val="22"/>
        </w:rPr>
      </w:pPr>
      <w:ins w:id="830" w:author="腹黒い茶" w:date="2013-07-08T20:40:00Z">
        <w:r w:rsidRPr="00761F2B">
          <w:rPr>
            <w:rStyle w:val="af"/>
            <w:noProof/>
          </w:rPr>
          <w:fldChar w:fldCharType="begin"/>
        </w:r>
        <w:r w:rsidRPr="00761F2B">
          <w:rPr>
            <w:rStyle w:val="af"/>
            <w:noProof/>
          </w:rPr>
          <w:instrText xml:space="preserve"> </w:instrText>
        </w:r>
        <w:r>
          <w:rPr>
            <w:noProof/>
          </w:rPr>
          <w:instrText>HYPERLINK \l "_Toc361079731"</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7 </w:t>
        </w:r>
        <w:r w:rsidRPr="00761F2B">
          <w:rPr>
            <w:rStyle w:val="af"/>
            <w:rFonts w:hint="eastAsia"/>
            <w:noProof/>
          </w:rPr>
          <w:t>連續照護資料文件在系統修改前的</w:t>
        </w:r>
        <w:r w:rsidRPr="00761F2B">
          <w:rPr>
            <w:rStyle w:val="af"/>
            <w:noProof/>
          </w:rPr>
          <w:t>HTML</w:t>
        </w:r>
        <w:r w:rsidRPr="00761F2B">
          <w:rPr>
            <w:rStyle w:val="af"/>
            <w:rFonts w:hint="eastAsia"/>
            <w:noProof/>
          </w:rPr>
          <w:t>標記功能失效</w:t>
        </w:r>
        <w:r>
          <w:rPr>
            <w:noProof/>
            <w:webHidden/>
          </w:rPr>
          <w:tab/>
        </w:r>
        <w:r>
          <w:rPr>
            <w:noProof/>
            <w:webHidden/>
          </w:rPr>
          <w:fldChar w:fldCharType="begin"/>
        </w:r>
        <w:r>
          <w:rPr>
            <w:noProof/>
            <w:webHidden/>
          </w:rPr>
          <w:instrText xml:space="preserve"> PAGEREF _Toc361079731 \h </w:instrText>
        </w:r>
        <w:r>
          <w:rPr>
            <w:noProof/>
            <w:webHidden/>
          </w:rPr>
        </w:r>
      </w:ins>
      <w:r>
        <w:rPr>
          <w:noProof/>
          <w:webHidden/>
        </w:rPr>
        <w:fldChar w:fldCharType="separate"/>
      </w:r>
      <w:ins w:id="831" w:author="腹黒い茶" w:date="2013-07-08T20:40:00Z">
        <w:r>
          <w:rPr>
            <w:noProof/>
            <w:webHidden/>
          </w:rPr>
          <w:t>72</w:t>
        </w:r>
        <w:r>
          <w:rPr>
            <w:noProof/>
            <w:webHidden/>
          </w:rPr>
          <w:fldChar w:fldCharType="end"/>
        </w:r>
        <w:r w:rsidRPr="00761F2B">
          <w:rPr>
            <w:rStyle w:val="af"/>
            <w:noProof/>
          </w:rPr>
          <w:fldChar w:fldCharType="end"/>
        </w:r>
      </w:ins>
    </w:p>
    <w:p w14:paraId="0C18EF35" w14:textId="77777777" w:rsidR="007D7F2F" w:rsidRDefault="007D7F2F">
      <w:pPr>
        <w:pStyle w:val="af6"/>
        <w:tabs>
          <w:tab w:val="right" w:leader="dot" w:pos="9628"/>
        </w:tabs>
        <w:rPr>
          <w:ins w:id="832" w:author="腹黒い茶" w:date="2013-07-08T20:40:00Z"/>
          <w:rFonts w:asciiTheme="minorHAnsi" w:hAnsiTheme="minorHAnsi" w:cstheme="minorBidi"/>
          <w:noProof/>
          <w:szCs w:val="22"/>
        </w:rPr>
      </w:pPr>
      <w:ins w:id="833" w:author="腹黒い茶" w:date="2013-07-08T20:40:00Z">
        <w:r w:rsidRPr="00761F2B">
          <w:rPr>
            <w:rStyle w:val="af"/>
            <w:noProof/>
          </w:rPr>
          <w:fldChar w:fldCharType="begin"/>
        </w:r>
        <w:r w:rsidRPr="00761F2B">
          <w:rPr>
            <w:rStyle w:val="af"/>
            <w:noProof/>
          </w:rPr>
          <w:instrText xml:space="preserve"> </w:instrText>
        </w:r>
        <w:r>
          <w:rPr>
            <w:noProof/>
          </w:rPr>
          <w:instrText>HYPERLINK \l "_Toc361079732"</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8 </w:t>
        </w:r>
        <w:r w:rsidRPr="00761F2B">
          <w:rPr>
            <w:rStyle w:val="af"/>
            <w:rFonts w:hint="eastAsia"/>
            <w:noProof/>
          </w:rPr>
          <w:t>連續照護資料文件在系統修改後的</w:t>
        </w:r>
        <w:r w:rsidRPr="00761F2B">
          <w:rPr>
            <w:rStyle w:val="af"/>
            <w:noProof/>
          </w:rPr>
          <w:t>HTML</w:t>
        </w:r>
        <w:r w:rsidRPr="00761F2B">
          <w:rPr>
            <w:rStyle w:val="af"/>
            <w:rFonts w:hint="eastAsia"/>
            <w:noProof/>
          </w:rPr>
          <w:t>標記功能恢復</w:t>
        </w:r>
        <w:r>
          <w:rPr>
            <w:noProof/>
            <w:webHidden/>
          </w:rPr>
          <w:tab/>
        </w:r>
        <w:r>
          <w:rPr>
            <w:noProof/>
            <w:webHidden/>
          </w:rPr>
          <w:fldChar w:fldCharType="begin"/>
        </w:r>
        <w:r>
          <w:rPr>
            <w:noProof/>
            <w:webHidden/>
          </w:rPr>
          <w:instrText xml:space="preserve"> PAGEREF _Toc361079732 \h </w:instrText>
        </w:r>
        <w:r>
          <w:rPr>
            <w:noProof/>
            <w:webHidden/>
          </w:rPr>
        </w:r>
      </w:ins>
      <w:r>
        <w:rPr>
          <w:noProof/>
          <w:webHidden/>
        </w:rPr>
        <w:fldChar w:fldCharType="separate"/>
      </w:r>
      <w:ins w:id="834" w:author="腹黒い茶" w:date="2013-07-08T20:40:00Z">
        <w:r>
          <w:rPr>
            <w:noProof/>
            <w:webHidden/>
          </w:rPr>
          <w:t>73</w:t>
        </w:r>
        <w:r>
          <w:rPr>
            <w:noProof/>
            <w:webHidden/>
          </w:rPr>
          <w:fldChar w:fldCharType="end"/>
        </w:r>
        <w:r w:rsidRPr="00761F2B">
          <w:rPr>
            <w:rStyle w:val="af"/>
            <w:noProof/>
          </w:rPr>
          <w:fldChar w:fldCharType="end"/>
        </w:r>
      </w:ins>
    </w:p>
    <w:p w14:paraId="339D86CB" w14:textId="77777777" w:rsidR="007D7F2F" w:rsidRDefault="007D7F2F">
      <w:pPr>
        <w:pStyle w:val="af6"/>
        <w:tabs>
          <w:tab w:val="right" w:leader="dot" w:pos="9628"/>
        </w:tabs>
        <w:rPr>
          <w:ins w:id="835" w:author="腹黒い茶" w:date="2013-07-08T20:40:00Z"/>
          <w:rFonts w:asciiTheme="minorHAnsi" w:hAnsiTheme="minorHAnsi" w:cstheme="minorBidi"/>
          <w:noProof/>
          <w:szCs w:val="22"/>
        </w:rPr>
      </w:pPr>
      <w:ins w:id="836" w:author="腹黒い茶" w:date="2013-07-08T20:40:00Z">
        <w:r w:rsidRPr="00761F2B">
          <w:rPr>
            <w:rStyle w:val="af"/>
            <w:noProof/>
          </w:rPr>
          <w:fldChar w:fldCharType="begin"/>
        </w:r>
        <w:r w:rsidRPr="00761F2B">
          <w:rPr>
            <w:rStyle w:val="af"/>
            <w:noProof/>
          </w:rPr>
          <w:instrText xml:space="preserve"> </w:instrText>
        </w:r>
        <w:r>
          <w:rPr>
            <w:noProof/>
          </w:rPr>
          <w:instrText>HYPERLINK \l "_Toc361079733"</w:instrText>
        </w:r>
        <w:r w:rsidRPr="00761F2B">
          <w:rPr>
            <w:rStyle w:val="af"/>
            <w:noProof/>
          </w:rPr>
          <w:instrText xml:space="preserve"> </w:instrText>
        </w:r>
        <w:r w:rsidRPr="00761F2B">
          <w:rPr>
            <w:rStyle w:val="af"/>
            <w:noProof/>
          </w:rPr>
        </w:r>
        <w:r w:rsidRPr="00761F2B">
          <w:rPr>
            <w:rStyle w:val="af"/>
            <w:noProof/>
          </w:rPr>
          <w:fldChar w:fldCharType="separate"/>
        </w:r>
        <w:r w:rsidRPr="00761F2B">
          <w:rPr>
            <w:rStyle w:val="af"/>
            <w:rFonts w:hint="eastAsia"/>
            <w:noProof/>
          </w:rPr>
          <w:t>圖</w:t>
        </w:r>
        <w:r w:rsidRPr="00761F2B">
          <w:rPr>
            <w:rStyle w:val="af"/>
            <w:noProof/>
          </w:rPr>
          <w:t xml:space="preserve"> 39 </w:t>
        </w:r>
        <w:r w:rsidRPr="00761F2B">
          <w:rPr>
            <w:rStyle w:val="af"/>
            <w:rFonts w:hint="eastAsia"/>
            <w:noProof/>
          </w:rPr>
          <w:t>傳染病通報單張畫面</w:t>
        </w:r>
        <w:r>
          <w:rPr>
            <w:noProof/>
            <w:webHidden/>
          </w:rPr>
          <w:tab/>
        </w:r>
        <w:r>
          <w:rPr>
            <w:noProof/>
            <w:webHidden/>
          </w:rPr>
          <w:fldChar w:fldCharType="begin"/>
        </w:r>
        <w:r>
          <w:rPr>
            <w:noProof/>
            <w:webHidden/>
          </w:rPr>
          <w:instrText xml:space="preserve"> PAGEREF _Toc361079733 \h </w:instrText>
        </w:r>
        <w:r>
          <w:rPr>
            <w:noProof/>
            <w:webHidden/>
          </w:rPr>
        </w:r>
      </w:ins>
      <w:r>
        <w:rPr>
          <w:noProof/>
          <w:webHidden/>
        </w:rPr>
        <w:fldChar w:fldCharType="separate"/>
      </w:r>
      <w:ins w:id="837" w:author="腹黒い茶" w:date="2013-07-08T20:40:00Z">
        <w:r>
          <w:rPr>
            <w:noProof/>
            <w:webHidden/>
          </w:rPr>
          <w:t>74</w:t>
        </w:r>
        <w:r>
          <w:rPr>
            <w:noProof/>
            <w:webHidden/>
          </w:rPr>
          <w:fldChar w:fldCharType="end"/>
        </w:r>
        <w:r w:rsidRPr="00761F2B">
          <w:rPr>
            <w:rStyle w:val="af"/>
            <w:noProof/>
          </w:rPr>
          <w:fldChar w:fldCharType="end"/>
        </w:r>
      </w:ins>
    </w:p>
    <w:p w14:paraId="67153A5A" w14:textId="77777777" w:rsidR="00A24B75" w:rsidDel="007D7F2F" w:rsidRDefault="00A24B75" w:rsidP="00A24B75">
      <w:pPr>
        <w:pStyle w:val="af6"/>
        <w:tabs>
          <w:tab w:val="right" w:leader="dot" w:pos="9628"/>
        </w:tabs>
        <w:ind w:firstLine="480"/>
        <w:rPr>
          <w:ins w:id="838" w:author="Haraguroicha Hsu" w:date="2013-07-07T20:12:00Z"/>
          <w:del w:id="839" w:author="腹黒い茶" w:date="2013-07-08T20:34:00Z"/>
          <w:rFonts w:asciiTheme="minorHAnsi" w:hAnsiTheme="minorHAnsi" w:cstheme="minorBidi"/>
          <w:noProof/>
          <w:szCs w:val="24"/>
        </w:rPr>
      </w:pPr>
      <w:ins w:id="840" w:author="Haraguroicha Hsu" w:date="2013-07-07T20:12:00Z">
        <w:del w:id="841" w:author="腹黒い茶" w:date="2013-07-08T20:34:00Z">
          <w:r w:rsidDel="007D7F2F">
            <w:rPr>
              <w:rFonts w:hint="eastAsia"/>
              <w:noProof/>
            </w:rPr>
            <w:delText>圖</w:delText>
          </w:r>
          <w:r w:rsidDel="007D7F2F">
            <w:rPr>
              <w:noProof/>
            </w:rPr>
            <w:delText xml:space="preserve"> 1 </w:delText>
          </w:r>
          <w:r w:rsidDel="007D7F2F">
            <w:rPr>
              <w:rFonts w:hint="eastAsia"/>
              <w:noProof/>
            </w:rPr>
            <w:delText>研究流程與步驟圖</w:delText>
          </w:r>
          <w:r w:rsidDel="007D7F2F">
            <w:rPr>
              <w:noProof/>
            </w:rPr>
            <w:tab/>
            <w:delText>18</w:delText>
          </w:r>
        </w:del>
      </w:ins>
    </w:p>
    <w:p w14:paraId="346C7F63" w14:textId="77777777" w:rsidR="00A24B75" w:rsidDel="007D7F2F" w:rsidRDefault="00A24B75" w:rsidP="00A24B75">
      <w:pPr>
        <w:pStyle w:val="af6"/>
        <w:tabs>
          <w:tab w:val="right" w:leader="dot" w:pos="9628"/>
        </w:tabs>
        <w:ind w:firstLine="480"/>
        <w:rPr>
          <w:ins w:id="842" w:author="Haraguroicha Hsu" w:date="2013-07-07T20:12:00Z"/>
          <w:del w:id="843" w:author="腹黒い茶" w:date="2013-07-08T20:34:00Z"/>
          <w:rFonts w:asciiTheme="minorHAnsi" w:hAnsiTheme="minorHAnsi" w:cstheme="minorBidi"/>
          <w:noProof/>
          <w:szCs w:val="24"/>
        </w:rPr>
      </w:pPr>
      <w:ins w:id="844" w:author="Haraguroicha Hsu" w:date="2013-07-07T20:12:00Z">
        <w:del w:id="845" w:author="腹黒い茶" w:date="2013-07-08T20:34:00Z">
          <w:r w:rsidDel="007D7F2F">
            <w:rPr>
              <w:rFonts w:hint="eastAsia"/>
              <w:noProof/>
            </w:rPr>
            <w:delText>圖</w:delText>
          </w:r>
          <w:r w:rsidDel="007D7F2F">
            <w:rPr>
              <w:noProof/>
            </w:rPr>
            <w:delText xml:space="preserve"> 2 </w:delText>
          </w:r>
          <w:r w:rsidDel="007D7F2F">
            <w:rPr>
              <w:rFonts w:hint="eastAsia"/>
              <w:noProof/>
            </w:rPr>
            <w:delText>雲端部署架構示意圖</w:delText>
          </w:r>
          <w:r w:rsidDel="007D7F2F">
            <w:rPr>
              <w:noProof/>
            </w:rPr>
            <w:tab/>
            <w:delText>21</w:delText>
          </w:r>
        </w:del>
      </w:ins>
    </w:p>
    <w:p w14:paraId="415FD9FF" w14:textId="77777777" w:rsidR="00A24B75" w:rsidDel="007D7F2F" w:rsidRDefault="00A24B75" w:rsidP="00A24B75">
      <w:pPr>
        <w:pStyle w:val="af6"/>
        <w:tabs>
          <w:tab w:val="right" w:leader="dot" w:pos="9628"/>
        </w:tabs>
        <w:ind w:firstLine="480"/>
        <w:rPr>
          <w:ins w:id="846" w:author="Haraguroicha Hsu" w:date="2013-07-07T20:12:00Z"/>
          <w:del w:id="847" w:author="腹黒い茶" w:date="2013-07-08T20:34:00Z"/>
          <w:rFonts w:asciiTheme="minorHAnsi" w:hAnsiTheme="minorHAnsi" w:cstheme="minorBidi"/>
          <w:noProof/>
          <w:szCs w:val="24"/>
        </w:rPr>
      </w:pPr>
      <w:ins w:id="848" w:author="Haraguroicha Hsu" w:date="2013-07-07T20:12:00Z">
        <w:del w:id="849" w:author="腹黒い茶" w:date="2013-07-08T20:34:00Z">
          <w:r w:rsidDel="007D7F2F">
            <w:rPr>
              <w:rFonts w:hint="eastAsia"/>
              <w:noProof/>
            </w:rPr>
            <w:delText>圖</w:delText>
          </w:r>
          <w:r w:rsidDel="007D7F2F">
            <w:rPr>
              <w:noProof/>
            </w:rPr>
            <w:delText xml:space="preserve"> 3 </w:delText>
          </w:r>
          <w:r w:rsidDel="007D7F2F">
            <w:rPr>
              <w:rFonts w:hint="eastAsia"/>
              <w:noProof/>
            </w:rPr>
            <w:delText>系統架構圖</w:delText>
          </w:r>
          <w:r w:rsidDel="007D7F2F">
            <w:rPr>
              <w:noProof/>
            </w:rPr>
            <w:tab/>
            <w:delText>24</w:delText>
          </w:r>
        </w:del>
      </w:ins>
    </w:p>
    <w:p w14:paraId="153AEE18" w14:textId="77777777" w:rsidR="00A24B75" w:rsidDel="007D7F2F" w:rsidRDefault="00A24B75" w:rsidP="00A24B75">
      <w:pPr>
        <w:pStyle w:val="af6"/>
        <w:tabs>
          <w:tab w:val="right" w:leader="dot" w:pos="9628"/>
        </w:tabs>
        <w:ind w:firstLine="480"/>
        <w:rPr>
          <w:ins w:id="850" w:author="Haraguroicha Hsu" w:date="2013-07-07T20:12:00Z"/>
          <w:del w:id="851" w:author="腹黒い茶" w:date="2013-07-08T20:34:00Z"/>
          <w:rFonts w:asciiTheme="minorHAnsi" w:hAnsiTheme="minorHAnsi" w:cstheme="minorBidi"/>
          <w:noProof/>
          <w:szCs w:val="24"/>
        </w:rPr>
      </w:pPr>
      <w:ins w:id="852" w:author="Haraguroicha Hsu" w:date="2013-07-07T20:12:00Z">
        <w:del w:id="853" w:author="腹黒い茶" w:date="2013-07-08T20:34:00Z">
          <w:r w:rsidDel="007D7F2F">
            <w:rPr>
              <w:rFonts w:hint="eastAsia"/>
              <w:noProof/>
            </w:rPr>
            <w:delText>圖</w:delText>
          </w:r>
          <w:r w:rsidDel="007D7F2F">
            <w:rPr>
              <w:noProof/>
            </w:rPr>
            <w:delText xml:space="preserve"> 4 </w:delText>
          </w:r>
          <w:r w:rsidDel="007D7F2F">
            <w:rPr>
              <w:rFonts w:hint="eastAsia"/>
              <w:noProof/>
            </w:rPr>
            <w:delText>環境部屬畫面</w:delText>
          </w:r>
          <w:r w:rsidDel="007D7F2F">
            <w:rPr>
              <w:noProof/>
            </w:rPr>
            <w:tab/>
            <w:delText>31</w:delText>
          </w:r>
        </w:del>
      </w:ins>
    </w:p>
    <w:p w14:paraId="10CCDC1F" w14:textId="77777777" w:rsidR="00A24B75" w:rsidDel="007D7F2F" w:rsidRDefault="00A24B75" w:rsidP="00A24B75">
      <w:pPr>
        <w:pStyle w:val="af6"/>
        <w:tabs>
          <w:tab w:val="right" w:leader="dot" w:pos="9628"/>
        </w:tabs>
        <w:ind w:firstLine="480"/>
        <w:rPr>
          <w:ins w:id="854" w:author="Haraguroicha Hsu" w:date="2013-07-07T20:12:00Z"/>
          <w:del w:id="855" w:author="腹黒い茶" w:date="2013-07-08T20:34:00Z"/>
          <w:rFonts w:asciiTheme="minorHAnsi" w:hAnsiTheme="minorHAnsi" w:cstheme="minorBidi"/>
          <w:noProof/>
          <w:szCs w:val="24"/>
        </w:rPr>
      </w:pPr>
      <w:ins w:id="856" w:author="Haraguroicha Hsu" w:date="2013-07-07T20:12:00Z">
        <w:del w:id="857" w:author="腹黒い茶" w:date="2013-07-08T20:34:00Z">
          <w:r w:rsidDel="007D7F2F">
            <w:rPr>
              <w:rFonts w:hint="eastAsia"/>
              <w:noProof/>
            </w:rPr>
            <w:delText>圖</w:delText>
          </w:r>
          <w:r w:rsidDel="007D7F2F">
            <w:rPr>
              <w:noProof/>
            </w:rPr>
            <w:delText xml:space="preserve"> 5 AppFog</w:delText>
          </w:r>
          <w:r w:rsidDel="007D7F2F">
            <w:rPr>
              <w:rFonts w:hint="eastAsia"/>
              <w:noProof/>
            </w:rPr>
            <w:delText>登入畫面</w:delText>
          </w:r>
          <w:r w:rsidDel="007D7F2F">
            <w:rPr>
              <w:noProof/>
            </w:rPr>
            <w:tab/>
            <w:delText>32</w:delText>
          </w:r>
        </w:del>
      </w:ins>
    </w:p>
    <w:p w14:paraId="1E255D17" w14:textId="77777777" w:rsidR="00A24B75" w:rsidDel="007D7F2F" w:rsidRDefault="00A24B75" w:rsidP="00A24B75">
      <w:pPr>
        <w:pStyle w:val="af6"/>
        <w:tabs>
          <w:tab w:val="right" w:leader="dot" w:pos="9628"/>
        </w:tabs>
        <w:ind w:firstLine="480"/>
        <w:rPr>
          <w:ins w:id="858" w:author="Haraguroicha Hsu" w:date="2013-07-07T20:12:00Z"/>
          <w:del w:id="859" w:author="腹黒い茶" w:date="2013-07-08T20:34:00Z"/>
          <w:rFonts w:asciiTheme="minorHAnsi" w:hAnsiTheme="minorHAnsi" w:cstheme="minorBidi"/>
          <w:noProof/>
          <w:szCs w:val="24"/>
        </w:rPr>
      </w:pPr>
      <w:ins w:id="860" w:author="Haraguroicha Hsu" w:date="2013-07-07T20:12:00Z">
        <w:del w:id="861" w:author="腹黒い茶" w:date="2013-07-08T20:34:00Z">
          <w:r w:rsidDel="007D7F2F">
            <w:rPr>
              <w:rFonts w:hint="eastAsia"/>
              <w:noProof/>
            </w:rPr>
            <w:delText>圖</w:delText>
          </w:r>
          <w:r w:rsidDel="007D7F2F">
            <w:rPr>
              <w:noProof/>
            </w:rPr>
            <w:delText xml:space="preserve"> 6 </w:delText>
          </w:r>
          <w:r w:rsidDel="007D7F2F">
            <w:rPr>
              <w:rFonts w:hint="eastAsia"/>
              <w:noProof/>
            </w:rPr>
            <w:delText>建立</w:delText>
          </w:r>
          <w:r w:rsidDel="007D7F2F">
            <w:rPr>
              <w:noProof/>
            </w:rPr>
            <w:delText>App</w:delText>
          </w:r>
          <w:r w:rsidDel="007D7F2F">
            <w:rPr>
              <w:rFonts w:hint="eastAsia"/>
              <w:noProof/>
            </w:rPr>
            <w:delText>畫面</w:delText>
          </w:r>
          <w:r w:rsidDel="007D7F2F">
            <w:rPr>
              <w:noProof/>
            </w:rPr>
            <w:tab/>
            <w:delText>33</w:delText>
          </w:r>
        </w:del>
      </w:ins>
    </w:p>
    <w:p w14:paraId="1A710E4E" w14:textId="77777777" w:rsidR="00A24B75" w:rsidDel="007D7F2F" w:rsidRDefault="00A24B75" w:rsidP="00A24B75">
      <w:pPr>
        <w:pStyle w:val="af6"/>
        <w:tabs>
          <w:tab w:val="right" w:leader="dot" w:pos="9628"/>
        </w:tabs>
        <w:ind w:firstLine="480"/>
        <w:rPr>
          <w:ins w:id="862" w:author="Haraguroicha Hsu" w:date="2013-07-07T20:12:00Z"/>
          <w:del w:id="863" w:author="腹黒い茶" w:date="2013-07-08T20:34:00Z"/>
          <w:rFonts w:asciiTheme="minorHAnsi" w:hAnsiTheme="minorHAnsi" w:cstheme="minorBidi"/>
          <w:noProof/>
          <w:szCs w:val="24"/>
        </w:rPr>
      </w:pPr>
      <w:ins w:id="864" w:author="Haraguroicha Hsu" w:date="2013-07-07T20:12:00Z">
        <w:del w:id="865" w:author="腹黒い茶" w:date="2013-07-08T20:34:00Z">
          <w:r w:rsidDel="007D7F2F">
            <w:rPr>
              <w:rFonts w:hint="eastAsia"/>
              <w:noProof/>
            </w:rPr>
            <w:delText>圖</w:delText>
          </w:r>
          <w:r w:rsidDel="007D7F2F">
            <w:rPr>
              <w:noProof/>
            </w:rPr>
            <w:delText xml:space="preserve"> 7 </w:delText>
          </w:r>
          <w:r w:rsidDel="007D7F2F">
            <w:rPr>
              <w:rFonts w:hint="eastAsia"/>
              <w:noProof/>
            </w:rPr>
            <w:delText>設定</w:delText>
          </w:r>
          <w:r w:rsidDel="007D7F2F">
            <w:rPr>
              <w:noProof/>
            </w:rPr>
            <w:delText>Domain</w:delText>
          </w:r>
          <w:r w:rsidDel="007D7F2F">
            <w:rPr>
              <w:rFonts w:hint="eastAsia"/>
              <w:noProof/>
            </w:rPr>
            <w:delText>畫面</w:delText>
          </w:r>
          <w:r w:rsidDel="007D7F2F">
            <w:rPr>
              <w:noProof/>
            </w:rPr>
            <w:tab/>
            <w:delText>34</w:delText>
          </w:r>
        </w:del>
      </w:ins>
    </w:p>
    <w:p w14:paraId="7E3E7CBB" w14:textId="77777777" w:rsidR="00A24B75" w:rsidDel="007D7F2F" w:rsidRDefault="00A24B75" w:rsidP="00A24B75">
      <w:pPr>
        <w:pStyle w:val="af6"/>
        <w:tabs>
          <w:tab w:val="right" w:leader="dot" w:pos="9628"/>
        </w:tabs>
        <w:ind w:firstLine="480"/>
        <w:rPr>
          <w:ins w:id="866" w:author="Haraguroicha Hsu" w:date="2013-07-07T20:12:00Z"/>
          <w:del w:id="867" w:author="腹黒い茶" w:date="2013-07-08T20:34:00Z"/>
          <w:rFonts w:asciiTheme="minorHAnsi" w:hAnsiTheme="minorHAnsi" w:cstheme="minorBidi"/>
          <w:noProof/>
          <w:szCs w:val="24"/>
        </w:rPr>
      </w:pPr>
      <w:ins w:id="868" w:author="Haraguroicha Hsu" w:date="2013-07-07T20:12:00Z">
        <w:del w:id="869" w:author="腹黒い茶" w:date="2013-07-08T20:34:00Z">
          <w:r w:rsidDel="007D7F2F">
            <w:rPr>
              <w:rFonts w:hint="eastAsia"/>
              <w:noProof/>
            </w:rPr>
            <w:delText>圖</w:delText>
          </w:r>
          <w:r w:rsidDel="007D7F2F">
            <w:rPr>
              <w:noProof/>
            </w:rPr>
            <w:delText xml:space="preserve"> 8 </w:delText>
          </w:r>
          <w:r w:rsidDel="007D7F2F">
            <w:rPr>
              <w:rFonts w:hint="eastAsia"/>
              <w:noProof/>
            </w:rPr>
            <w:delText>儀錶板畫面</w:delText>
          </w:r>
          <w:r w:rsidDel="007D7F2F">
            <w:rPr>
              <w:noProof/>
            </w:rPr>
            <w:tab/>
            <w:delText>35</w:delText>
          </w:r>
        </w:del>
      </w:ins>
    </w:p>
    <w:p w14:paraId="3E440D31" w14:textId="77777777" w:rsidR="00A24B75" w:rsidDel="007D7F2F" w:rsidRDefault="00A24B75" w:rsidP="00A24B75">
      <w:pPr>
        <w:pStyle w:val="af6"/>
        <w:tabs>
          <w:tab w:val="right" w:leader="dot" w:pos="9628"/>
        </w:tabs>
        <w:ind w:firstLine="480"/>
        <w:rPr>
          <w:ins w:id="870" w:author="Haraguroicha Hsu" w:date="2013-07-07T20:12:00Z"/>
          <w:del w:id="871" w:author="腹黒い茶" w:date="2013-07-08T20:34:00Z"/>
          <w:rFonts w:asciiTheme="minorHAnsi" w:hAnsiTheme="minorHAnsi" w:cstheme="minorBidi"/>
          <w:noProof/>
          <w:szCs w:val="24"/>
        </w:rPr>
      </w:pPr>
      <w:ins w:id="872" w:author="Haraguroicha Hsu" w:date="2013-07-07T20:12:00Z">
        <w:del w:id="873" w:author="腹黒い茶" w:date="2013-07-08T20:34:00Z">
          <w:r w:rsidDel="007D7F2F">
            <w:rPr>
              <w:rFonts w:hint="eastAsia"/>
              <w:noProof/>
            </w:rPr>
            <w:delText>圖</w:delText>
          </w:r>
          <w:r w:rsidDel="007D7F2F">
            <w:rPr>
              <w:noProof/>
            </w:rPr>
            <w:delText xml:space="preserve"> 9 </w:delText>
          </w:r>
          <w:r w:rsidDel="007D7F2F">
            <w:rPr>
              <w:rFonts w:hint="eastAsia"/>
              <w:noProof/>
            </w:rPr>
            <w:delText>程式碼更新指示畫面</w:delText>
          </w:r>
          <w:r w:rsidDel="007D7F2F">
            <w:rPr>
              <w:noProof/>
            </w:rPr>
            <w:tab/>
            <w:delText>36</w:delText>
          </w:r>
        </w:del>
      </w:ins>
    </w:p>
    <w:p w14:paraId="53BAE2FF" w14:textId="77777777" w:rsidR="00A24B75" w:rsidDel="007D7F2F" w:rsidRDefault="00A24B75" w:rsidP="00A24B75">
      <w:pPr>
        <w:pStyle w:val="af6"/>
        <w:tabs>
          <w:tab w:val="right" w:leader="dot" w:pos="9628"/>
        </w:tabs>
        <w:ind w:firstLine="480"/>
        <w:rPr>
          <w:ins w:id="874" w:author="Haraguroicha Hsu" w:date="2013-07-07T20:12:00Z"/>
          <w:del w:id="875" w:author="腹黒い茶" w:date="2013-07-08T20:34:00Z"/>
          <w:rFonts w:asciiTheme="minorHAnsi" w:hAnsiTheme="minorHAnsi" w:cstheme="minorBidi"/>
          <w:noProof/>
          <w:szCs w:val="24"/>
        </w:rPr>
      </w:pPr>
      <w:ins w:id="876" w:author="Haraguroicha Hsu" w:date="2013-07-07T20:12:00Z">
        <w:del w:id="877" w:author="腹黒い茶" w:date="2013-07-08T20:34:00Z">
          <w:r w:rsidDel="007D7F2F">
            <w:rPr>
              <w:rFonts w:hint="eastAsia"/>
              <w:noProof/>
            </w:rPr>
            <w:delText>圖</w:delText>
          </w:r>
          <w:r w:rsidDel="007D7F2F">
            <w:rPr>
              <w:noProof/>
            </w:rPr>
            <w:delText xml:space="preserve"> 10 </w:delText>
          </w:r>
          <w:r w:rsidDel="007D7F2F">
            <w:rPr>
              <w:rFonts w:hint="eastAsia"/>
              <w:noProof/>
            </w:rPr>
            <w:delText>本系統程式碼更新部屬畫面</w:delText>
          </w:r>
          <w:r w:rsidDel="007D7F2F">
            <w:rPr>
              <w:noProof/>
            </w:rPr>
            <w:tab/>
            <w:delText>37</w:delText>
          </w:r>
        </w:del>
      </w:ins>
    </w:p>
    <w:p w14:paraId="43A33471" w14:textId="77777777" w:rsidR="00A24B75" w:rsidDel="007D7F2F" w:rsidRDefault="00A24B75" w:rsidP="00A24B75">
      <w:pPr>
        <w:pStyle w:val="af6"/>
        <w:tabs>
          <w:tab w:val="right" w:leader="dot" w:pos="9628"/>
        </w:tabs>
        <w:ind w:firstLine="480"/>
        <w:rPr>
          <w:ins w:id="878" w:author="Haraguroicha Hsu" w:date="2013-07-07T20:12:00Z"/>
          <w:del w:id="879" w:author="腹黒い茶" w:date="2013-07-08T20:34:00Z"/>
          <w:rFonts w:asciiTheme="minorHAnsi" w:hAnsiTheme="minorHAnsi" w:cstheme="minorBidi"/>
          <w:noProof/>
          <w:szCs w:val="24"/>
        </w:rPr>
      </w:pPr>
      <w:ins w:id="880" w:author="Haraguroicha Hsu" w:date="2013-07-07T20:12:00Z">
        <w:del w:id="881" w:author="腹黒い茶" w:date="2013-07-08T20:34:00Z">
          <w:r w:rsidDel="007D7F2F">
            <w:rPr>
              <w:rFonts w:hint="eastAsia"/>
              <w:noProof/>
            </w:rPr>
            <w:delText>圖</w:delText>
          </w:r>
          <w:r w:rsidDel="007D7F2F">
            <w:rPr>
              <w:noProof/>
            </w:rPr>
            <w:delText xml:space="preserve"> 11 </w:delText>
          </w:r>
          <w:r w:rsidDel="007D7F2F">
            <w:rPr>
              <w:rFonts w:hint="eastAsia"/>
              <w:noProof/>
            </w:rPr>
            <w:delText>單張代碼有預設樣板檔的查詢命令</w:delText>
          </w:r>
          <w:r w:rsidDel="007D7F2F">
            <w:rPr>
              <w:noProof/>
            </w:rPr>
            <w:tab/>
            <w:delText>39</w:delText>
          </w:r>
        </w:del>
      </w:ins>
    </w:p>
    <w:p w14:paraId="671FAACA" w14:textId="77777777" w:rsidR="00A24B75" w:rsidDel="007D7F2F" w:rsidRDefault="00A24B75" w:rsidP="00A24B75">
      <w:pPr>
        <w:pStyle w:val="af6"/>
        <w:tabs>
          <w:tab w:val="right" w:leader="dot" w:pos="9628"/>
        </w:tabs>
        <w:ind w:firstLine="480"/>
        <w:rPr>
          <w:ins w:id="882" w:author="Haraguroicha Hsu" w:date="2013-07-07T20:12:00Z"/>
          <w:del w:id="883" w:author="腹黒い茶" w:date="2013-07-08T20:34:00Z"/>
          <w:rFonts w:asciiTheme="minorHAnsi" w:hAnsiTheme="minorHAnsi" w:cstheme="minorBidi"/>
          <w:noProof/>
          <w:szCs w:val="24"/>
        </w:rPr>
      </w:pPr>
      <w:ins w:id="884" w:author="Haraguroicha Hsu" w:date="2013-07-07T20:12:00Z">
        <w:del w:id="885" w:author="腹黒い茶" w:date="2013-07-08T20:34:00Z">
          <w:r w:rsidDel="007D7F2F">
            <w:rPr>
              <w:rFonts w:hint="eastAsia"/>
              <w:noProof/>
            </w:rPr>
            <w:delText>圖</w:delText>
          </w:r>
          <w:r w:rsidDel="007D7F2F">
            <w:rPr>
              <w:noProof/>
            </w:rPr>
            <w:delText xml:space="preserve"> 12 </w:delText>
          </w:r>
          <w:r w:rsidDel="007D7F2F">
            <w:rPr>
              <w:rFonts w:hint="eastAsia"/>
              <w:noProof/>
            </w:rPr>
            <w:delText>單張代碼有預設樣板檔的回應結果</w:delText>
          </w:r>
          <w:r w:rsidDel="007D7F2F">
            <w:rPr>
              <w:noProof/>
            </w:rPr>
            <w:tab/>
            <w:delText>40</w:delText>
          </w:r>
        </w:del>
      </w:ins>
    </w:p>
    <w:p w14:paraId="44E7FC1F" w14:textId="77777777" w:rsidR="00A24B75" w:rsidDel="007D7F2F" w:rsidRDefault="00A24B75" w:rsidP="00A24B75">
      <w:pPr>
        <w:pStyle w:val="af6"/>
        <w:tabs>
          <w:tab w:val="right" w:leader="dot" w:pos="9628"/>
        </w:tabs>
        <w:ind w:firstLine="480"/>
        <w:rPr>
          <w:ins w:id="886" w:author="Haraguroicha Hsu" w:date="2013-07-07T20:12:00Z"/>
          <w:del w:id="887" w:author="腹黒い茶" w:date="2013-07-08T20:34:00Z"/>
          <w:rFonts w:asciiTheme="minorHAnsi" w:hAnsiTheme="minorHAnsi" w:cstheme="minorBidi"/>
          <w:noProof/>
          <w:szCs w:val="24"/>
        </w:rPr>
      </w:pPr>
      <w:ins w:id="888" w:author="Haraguroicha Hsu" w:date="2013-07-07T20:12:00Z">
        <w:del w:id="889" w:author="腹黒い茶" w:date="2013-07-08T20:34:00Z">
          <w:r w:rsidDel="007D7F2F">
            <w:rPr>
              <w:rFonts w:hint="eastAsia"/>
              <w:noProof/>
            </w:rPr>
            <w:delText>圖</w:delText>
          </w:r>
          <w:r w:rsidDel="007D7F2F">
            <w:rPr>
              <w:noProof/>
            </w:rPr>
            <w:delText xml:space="preserve"> 13 </w:delText>
          </w:r>
          <w:r w:rsidDel="007D7F2F">
            <w:rPr>
              <w:rFonts w:hint="eastAsia"/>
              <w:noProof/>
            </w:rPr>
            <w:delText>單張代碼沒有預設樣板檔的查詢命令</w:delText>
          </w:r>
          <w:r w:rsidDel="007D7F2F">
            <w:rPr>
              <w:noProof/>
            </w:rPr>
            <w:tab/>
            <w:delText>40</w:delText>
          </w:r>
        </w:del>
      </w:ins>
    </w:p>
    <w:p w14:paraId="12C00AF4" w14:textId="77777777" w:rsidR="00A24B75" w:rsidDel="007D7F2F" w:rsidRDefault="00A24B75" w:rsidP="00A24B75">
      <w:pPr>
        <w:pStyle w:val="af6"/>
        <w:tabs>
          <w:tab w:val="right" w:leader="dot" w:pos="9628"/>
        </w:tabs>
        <w:ind w:firstLine="480"/>
        <w:rPr>
          <w:ins w:id="890" w:author="Haraguroicha Hsu" w:date="2013-07-07T20:12:00Z"/>
          <w:del w:id="891" w:author="腹黒い茶" w:date="2013-07-08T20:34:00Z"/>
          <w:rFonts w:asciiTheme="minorHAnsi" w:hAnsiTheme="minorHAnsi" w:cstheme="minorBidi"/>
          <w:noProof/>
          <w:szCs w:val="24"/>
        </w:rPr>
      </w:pPr>
      <w:ins w:id="892" w:author="Haraguroicha Hsu" w:date="2013-07-07T20:12:00Z">
        <w:del w:id="893" w:author="腹黒い茶" w:date="2013-07-08T20:34:00Z">
          <w:r w:rsidDel="007D7F2F">
            <w:rPr>
              <w:rFonts w:hint="eastAsia"/>
              <w:noProof/>
            </w:rPr>
            <w:delText>圖</w:delText>
          </w:r>
          <w:r w:rsidDel="007D7F2F">
            <w:rPr>
              <w:noProof/>
            </w:rPr>
            <w:delText xml:space="preserve"> 14 </w:delText>
          </w:r>
          <w:r w:rsidDel="007D7F2F">
            <w:rPr>
              <w:rFonts w:hint="eastAsia"/>
              <w:noProof/>
            </w:rPr>
            <w:delText>單張代碼沒有預設樣板檔的回應結果</w:delText>
          </w:r>
          <w:r w:rsidDel="007D7F2F">
            <w:rPr>
              <w:noProof/>
            </w:rPr>
            <w:tab/>
            <w:delText>41</w:delText>
          </w:r>
        </w:del>
      </w:ins>
    </w:p>
    <w:p w14:paraId="6C70F660" w14:textId="77777777" w:rsidR="00A24B75" w:rsidDel="007D7F2F" w:rsidRDefault="00A24B75" w:rsidP="00A24B75">
      <w:pPr>
        <w:pStyle w:val="af6"/>
        <w:tabs>
          <w:tab w:val="right" w:leader="dot" w:pos="9628"/>
        </w:tabs>
        <w:ind w:firstLine="480"/>
        <w:rPr>
          <w:ins w:id="894" w:author="Haraguroicha Hsu" w:date="2013-07-07T20:12:00Z"/>
          <w:del w:id="895" w:author="腹黒い茶" w:date="2013-07-08T20:34:00Z"/>
          <w:rFonts w:asciiTheme="minorHAnsi" w:hAnsiTheme="minorHAnsi" w:cstheme="minorBidi"/>
          <w:noProof/>
          <w:szCs w:val="24"/>
        </w:rPr>
      </w:pPr>
      <w:ins w:id="896" w:author="Haraguroicha Hsu" w:date="2013-07-07T20:12:00Z">
        <w:del w:id="897" w:author="腹黒い茶" w:date="2013-07-08T20:34:00Z">
          <w:r w:rsidDel="007D7F2F">
            <w:rPr>
              <w:rFonts w:hint="eastAsia"/>
              <w:noProof/>
            </w:rPr>
            <w:delText>圖</w:delText>
          </w:r>
          <w:r w:rsidDel="007D7F2F">
            <w:rPr>
              <w:noProof/>
            </w:rPr>
            <w:delText xml:space="preserve"> 15 </w:delText>
          </w:r>
          <w:r w:rsidDel="007D7F2F">
            <w:rPr>
              <w:rFonts w:hint="eastAsia"/>
              <w:noProof/>
            </w:rPr>
            <w:delText>鼠標回應：未按附加按鍵</w:delText>
          </w:r>
          <w:r w:rsidDel="007D7F2F">
            <w:rPr>
              <w:noProof/>
            </w:rPr>
            <w:tab/>
            <w:delText>42</w:delText>
          </w:r>
        </w:del>
      </w:ins>
    </w:p>
    <w:p w14:paraId="44A8A282" w14:textId="77777777" w:rsidR="00A24B75" w:rsidDel="007D7F2F" w:rsidRDefault="00A24B75" w:rsidP="00A24B75">
      <w:pPr>
        <w:pStyle w:val="af6"/>
        <w:tabs>
          <w:tab w:val="right" w:leader="dot" w:pos="9628"/>
        </w:tabs>
        <w:ind w:firstLine="480"/>
        <w:rPr>
          <w:ins w:id="898" w:author="Haraguroicha Hsu" w:date="2013-07-07T20:12:00Z"/>
          <w:del w:id="899" w:author="腹黒い茶" w:date="2013-07-08T20:34:00Z"/>
          <w:rFonts w:asciiTheme="minorHAnsi" w:hAnsiTheme="minorHAnsi" w:cstheme="minorBidi"/>
          <w:noProof/>
          <w:szCs w:val="24"/>
        </w:rPr>
      </w:pPr>
      <w:ins w:id="900" w:author="Haraguroicha Hsu" w:date="2013-07-07T20:12:00Z">
        <w:del w:id="901" w:author="腹黒い茶" w:date="2013-07-08T20:34:00Z">
          <w:r w:rsidDel="007D7F2F">
            <w:rPr>
              <w:rFonts w:hint="eastAsia"/>
              <w:noProof/>
            </w:rPr>
            <w:delText>圖</w:delText>
          </w:r>
          <w:r w:rsidDel="007D7F2F">
            <w:rPr>
              <w:noProof/>
            </w:rPr>
            <w:delText xml:space="preserve"> 16 </w:delText>
          </w:r>
          <w:r w:rsidDel="007D7F2F">
            <w:rPr>
              <w:rFonts w:hint="eastAsia"/>
              <w:noProof/>
            </w:rPr>
            <w:delText>鼠標回應：有按下附加按鍵</w:delText>
          </w:r>
          <w:r w:rsidDel="007D7F2F">
            <w:rPr>
              <w:noProof/>
            </w:rPr>
            <w:tab/>
            <w:delText>42</w:delText>
          </w:r>
        </w:del>
      </w:ins>
    </w:p>
    <w:p w14:paraId="146F22C8" w14:textId="77777777" w:rsidR="00A24B75" w:rsidDel="007D7F2F" w:rsidRDefault="00A24B75" w:rsidP="00A24B75">
      <w:pPr>
        <w:pStyle w:val="af6"/>
        <w:tabs>
          <w:tab w:val="right" w:leader="dot" w:pos="9628"/>
        </w:tabs>
        <w:ind w:firstLine="480"/>
        <w:rPr>
          <w:ins w:id="902" w:author="Haraguroicha Hsu" w:date="2013-07-07T20:12:00Z"/>
          <w:del w:id="903" w:author="腹黒い茶" w:date="2013-07-08T20:34:00Z"/>
          <w:rFonts w:asciiTheme="minorHAnsi" w:hAnsiTheme="minorHAnsi" w:cstheme="minorBidi"/>
          <w:noProof/>
          <w:szCs w:val="24"/>
        </w:rPr>
      </w:pPr>
      <w:ins w:id="904" w:author="Haraguroicha Hsu" w:date="2013-07-07T20:12:00Z">
        <w:del w:id="905" w:author="腹黒い茶" w:date="2013-07-08T20:34:00Z">
          <w:r w:rsidDel="007D7F2F">
            <w:rPr>
              <w:rFonts w:hint="eastAsia"/>
              <w:noProof/>
            </w:rPr>
            <w:delText>圖</w:delText>
          </w:r>
          <w:r w:rsidDel="007D7F2F">
            <w:rPr>
              <w:noProof/>
            </w:rPr>
            <w:delText xml:space="preserve"> 17 </w:delText>
          </w:r>
          <w:r w:rsidDel="007D7F2F">
            <w:rPr>
              <w:rFonts w:hint="eastAsia"/>
              <w:noProof/>
            </w:rPr>
            <w:delText>提示訊息：不正確的格式</w:delText>
          </w:r>
          <w:r w:rsidDel="007D7F2F">
            <w:rPr>
              <w:noProof/>
            </w:rPr>
            <w:tab/>
            <w:delText>43</w:delText>
          </w:r>
        </w:del>
      </w:ins>
    </w:p>
    <w:p w14:paraId="06960610" w14:textId="77777777" w:rsidR="00A24B75" w:rsidDel="007D7F2F" w:rsidRDefault="00A24B75" w:rsidP="00A24B75">
      <w:pPr>
        <w:pStyle w:val="af6"/>
        <w:tabs>
          <w:tab w:val="right" w:leader="dot" w:pos="9628"/>
        </w:tabs>
        <w:ind w:firstLine="480"/>
        <w:rPr>
          <w:ins w:id="906" w:author="Haraguroicha Hsu" w:date="2013-07-07T20:12:00Z"/>
          <w:del w:id="907" w:author="腹黒い茶" w:date="2013-07-08T20:34:00Z"/>
          <w:rFonts w:asciiTheme="minorHAnsi" w:hAnsiTheme="minorHAnsi" w:cstheme="minorBidi"/>
          <w:noProof/>
          <w:szCs w:val="24"/>
        </w:rPr>
      </w:pPr>
      <w:ins w:id="908" w:author="Haraguroicha Hsu" w:date="2013-07-07T20:12:00Z">
        <w:del w:id="909" w:author="腹黒い茶" w:date="2013-07-08T20:34:00Z">
          <w:r w:rsidDel="007D7F2F">
            <w:rPr>
              <w:rFonts w:hint="eastAsia"/>
              <w:noProof/>
            </w:rPr>
            <w:delText>圖</w:delText>
          </w:r>
          <w:r w:rsidDel="007D7F2F">
            <w:rPr>
              <w:noProof/>
            </w:rPr>
            <w:delText xml:space="preserve"> 18 </w:delText>
          </w:r>
          <w:r w:rsidDel="007D7F2F">
            <w:rPr>
              <w:rFonts w:hint="eastAsia"/>
              <w:noProof/>
            </w:rPr>
            <w:delText>資料內嵌處理模組的系統畫面</w:delText>
          </w:r>
          <w:r w:rsidDel="007D7F2F">
            <w:rPr>
              <w:noProof/>
            </w:rPr>
            <w:tab/>
            <w:delText>44</w:delText>
          </w:r>
        </w:del>
      </w:ins>
    </w:p>
    <w:p w14:paraId="44733827" w14:textId="77777777" w:rsidR="00A24B75" w:rsidDel="007D7F2F" w:rsidRDefault="00A24B75" w:rsidP="00A24B75">
      <w:pPr>
        <w:pStyle w:val="af6"/>
        <w:tabs>
          <w:tab w:val="right" w:leader="dot" w:pos="9628"/>
        </w:tabs>
        <w:ind w:firstLine="480"/>
        <w:rPr>
          <w:ins w:id="910" w:author="Haraguroicha Hsu" w:date="2013-07-07T20:12:00Z"/>
          <w:del w:id="911" w:author="腹黒い茶" w:date="2013-07-08T20:34:00Z"/>
          <w:rFonts w:asciiTheme="minorHAnsi" w:hAnsiTheme="minorHAnsi" w:cstheme="minorBidi"/>
          <w:noProof/>
          <w:szCs w:val="24"/>
        </w:rPr>
      </w:pPr>
      <w:ins w:id="912" w:author="Haraguroicha Hsu" w:date="2013-07-07T20:12:00Z">
        <w:del w:id="913" w:author="腹黒い茶" w:date="2013-07-08T20:34:00Z">
          <w:r w:rsidDel="007D7F2F">
            <w:rPr>
              <w:rFonts w:hint="eastAsia"/>
              <w:noProof/>
            </w:rPr>
            <w:delText>圖</w:delText>
          </w:r>
          <w:r w:rsidDel="007D7F2F">
            <w:rPr>
              <w:noProof/>
            </w:rPr>
            <w:delText xml:space="preserve"> 19 </w:delText>
          </w:r>
          <w:r w:rsidDel="007D7F2F">
            <w:rPr>
              <w:rFonts w:hint="eastAsia"/>
              <w:noProof/>
            </w:rPr>
            <w:delText>內嵌資料於頁面中</w:delText>
          </w:r>
          <w:r w:rsidDel="007D7F2F">
            <w:rPr>
              <w:noProof/>
            </w:rPr>
            <w:tab/>
            <w:delText>45</w:delText>
          </w:r>
        </w:del>
      </w:ins>
    </w:p>
    <w:p w14:paraId="133E0DAE" w14:textId="77777777" w:rsidR="00A24B75" w:rsidDel="007D7F2F" w:rsidRDefault="00A24B75" w:rsidP="00A24B75">
      <w:pPr>
        <w:pStyle w:val="af6"/>
        <w:tabs>
          <w:tab w:val="right" w:leader="dot" w:pos="9628"/>
        </w:tabs>
        <w:ind w:firstLine="480"/>
        <w:rPr>
          <w:ins w:id="914" w:author="Haraguroicha Hsu" w:date="2013-07-07T20:12:00Z"/>
          <w:del w:id="915" w:author="腹黒い茶" w:date="2013-07-08T20:34:00Z"/>
          <w:rFonts w:asciiTheme="minorHAnsi" w:hAnsiTheme="minorHAnsi" w:cstheme="minorBidi"/>
          <w:noProof/>
          <w:szCs w:val="24"/>
        </w:rPr>
      </w:pPr>
      <w:ins w:id="916" w:author="Haraguroicha Hsu" w:date="2013-07-07T20:12:00Z">
        <w:del w:id="917" w:author="腹黒い茶" w:date="2013-07-08T20:34:00Z">
          <w:r w:rsidDel="007D7F2F">
            <w:rPr>
              <w:rFonts w:hint="eastAsia"/>
              <w:noProof/>
            </w:rPr>
            <w:delText>圖</w:delText>
          </w:r>
          <w:r w:rsidDel="007D7F2F">
            <w:rPr>
              <w:noProof/>
            </w:rPr>
            <w:delText xml:space="preserve"> 20 </w:delText>
          </w:r>
          <w:r w:rsidDel="007D7F2F">
            <w:rPr>
              <w:rFonts w:hint="eastAsia"/>
              <w:noProof/>
            </w:rPr>
            <w:delText>內嵌</w:delText>
          </w:r>
          <w:r w:rsidDel="007D7F2F">
            <w:rPr>
              <w:noProof/>
            </w:rPr>
            <w:delText>CDA</w:delText>
          </w:r>
          <w:r w:rsidDel="007D7F2F">
            <w:rPr>
              <w:rFonts w:hint="eastAsia"/>
              <w:noProof/>
            </w:rPr>
            <w:delText>文件的</w:delText>
          </w:r>
          <w:r w:rsidDel="007D7F2F">
            <w:rPr>
              <w:noProof/>
            </w:rPr>
            <w:delText>Header</w:delText>
          </w:r>
          <w:r w:rsidDel="007D7F2F">
            <w:rPr>
              <w:rFonts w:hint="eastAsia"/>
              <w:noProof/>
            </w:rPr>
            <w:delText>與</w:delText>
          </w:r>
          <w:r w:rsidDel="007D7F2F">
            <w:rPr>
              <w:noProof/>
            </w:rPr>
            <w:delText>Body</w:delText>
          </w:r>
          <w:r w:rsidDel="007D7F2F">
            <w:rPr>
              <w:rFonts w:hint="eastAsia"/>
              <w:noProof/>
            </w:rPr>
            <w:delText>資料</w:delText>
          </w:r>
          <w:r w:rsidDel="007D7F2F">
            <w:rPr>
              <w:noProof/>
            </w:rPr>
            <w:tab/>
            <w:delText>46</w:delText>
          </w:r>
        </w:del>
      </w:ins>
    </w:p>
    <w:p w14:paraId="4E9F9A10" w14:textId="77777777" w:rsidR="00A24B75" w:rsidDel="007D7F2F" w:rsidRDefault="00A24B75" w:rsidP="00A24B75">
      <w:pPr>
        <w:pStyle w:val="af6"/>
        <w:tabs>
          <w:tab w:val="right" w:leader="dot" w:pos="9628"/>
        </w:tabs>
        <w:ind w:firstLine="480"/>
        <w:rPr>
          <w:ins w:id="918" w:author="Haraguroicha Hsu" w:date="2013-07-07T20:12:00Z"/>
          <w:del w:id="919" w:author="腹黒い茶" w:date="2013-07-08T20:34:00Z"/>
          <w:rFonts w:asciiTheme="minorHAnsi" w:hAnsiTheme="minorHAnsi" w:cstheme="minorBidi"/>
          <w:noProof/>
          <w:szCs w:val="24"/>
        </w:rPr>
      </w:pPr>
      <w:ins w:id="920" w:author="Haraguroicha Hsu" w:date="2013-07-07T20:12:00Z">
        <w:del w:id="921" w:author="腹黒い茶" w:date="2013-07-08T20:34:00Z">
          <w:r w:rsidDel="007D7F2F">
            <w:rPr>
              <w:rFonts w:hint="eastAsia"/>
              <w:noProof/>
            </w:rPr>
            <w:delText>圖</w:delText>
          </w:r>
          <w:r w:rsidDel="007D7F2F">
            <w:rPr>
              <w:noProof/>
            </w:rPr>
            <w:delText xml:space="preserve"> 21 </w:delText>
          </w:r>
          <w:r w:rsidDel="007D7F2F">
            <w:rPr>
              <w:rFonts w:hint="eastAsia"/>
              <w:noProof/>
            </w:rPr>
            <w:delText>樣板輸出處理模組的系統畫面</w:delText>
          </w:r>
          <w:r w:rsidDel="007D7F2F">
            <w:rPr>
              <w:noProof/>
            </w:rPr>
            <w:tab/>
            <w:delText>47</w:delText>
          </w:r>
        </w:del>
      </w:ins>
    </w:p>
    <w:p w14:paraId="5BE62716" w14:textId="77777777" w:rsidR="00A24B75" w:rsidDel="007D7F2F" w:rsidRDefault="00A24B75" w:rsidP="00A24B75">
      <w:pPr>
        <w:pStyle w:val="af6"/>
        <w:tabs>
          <w:tab w:val="right" w:leader="dot" w:pos="9628"/>
        </w:tabs>
        <w:ind w:firstLine="480"/>
        <w:rPr>
          <w:ins w:id="922" w:author="Haraguroicha Hsu" w:date="2013-07-07T20:12:00Z"/>
          <w:del w:id="923" w:author="腹黒い茶" w:date="2013-07-08T20:34:00Z"/>
          <w:rFonts w:asciiTheme="minorHAnsi" w:hAnsiTheme="minorHAnsi" w:cstheme="minorBidi"/>
          <w:noProof/>
          <w:szCs w:val="24"/>
        </w:rPr>
      </w:pPr>
      <w:ins w:id="924" w:author="Haraguroicha Hsu" w:date="2013-07-07T20:12:00Z">
        <w:del w:id="925" w:author="腹黒い茶" w:date="2013-07-08T20:34:00Z">
          <w:r w:rsidDel="007D7F2F">
            <w:rPr>
              <w:rFonts w:hint="eastAsia"/>
              <w:noProof/>
            </w:rPr>
            <w:delText>圖</w:delText>
          </w:r>
          <w:r w:rsidDel="007D7F2F">
            <w:rPr>
              <w:noProof/>
            </w:rPr>
            <w:delText xml:space="preserve"> 22 </w:delText>
          </w:r>
          <w:r w:rsidDel="007D7F2F">
            <w:rPr>
              <w:rFonts w:hint="eastAsia"/>
              <w:noProof/>
            </w:rPr>
            <w:delText>包含附件時的畫面呈現範例</w:delText>
          </w:r>
          <w:r w:rsidDel="007D7F2F">
            <w:rPr>
              <w:noProof/>
            </w:rPr>
            <w:tab/>
            <w:delText>48</w:delText>
          </w:r>
        </w:del>
      </w:ins>
    </w:p>
    <w:p w14:paraId="27765794" w14:textId="77777777" w:rsidR="00A24B75" w:rsidDel="007D7F2F" w:rsidRDefault="00A24B75" w:rsidP="00A24B75">
      <w:pPr>
        <w:pStyle w:val="af6"/>
        <w:tabs>
          <w:tab w:val="right" w:leader="dot" w:pos="9628"/>
        </w:tabs>
        <w:ind w:firstLine="480"/>
        <w:rPr>
          <w:ins w:id="926" w:author="Haraguroicha Hsu" w:date="2013-07-07T20:12:00Z"/>
          <w:del w:id="927" w:author="腹黒い茶" w:date="2013-07-08T20:34:00Z"/>
          <w:rFonts w:asciiTheme="minorHAnsi" w:hAnsiTheme="minorHAnsi" w:cstheme="minorBidi"/>
          <w:noProof/>
          <w:szCs w:val="24"/>
        </w:rPr>
      </w:pPr>
      <w:ins w:id="928" w:author="Haraguroicha Hsu" w:date="2013-07-07T20:12:00Z">
        <w:del w:id="929" w:author="腹黒い茶" w:date="2013-07-08T20:34:00Z">
          <w:r w:rsidDel="007D7F2F">
            <w:rPr>
              <w:rFonts w:hint="eastAsia"/>
              <w:noProof/>
            </w:rPr>
            <w:delText>圖</w:delText>
          </w:r>
          <w:r w:rsidDel="007D7F2F">
            <w:rPr>
              <w:noProof/>
            </w:rPr>
            <w:delText xml:space="preserve"> 23 </w:delText>
          </w:r>
          <w:r w:rsidDel="007D7F2F">
            <w:rPr>
              <w:rFonts w:hint="eastAsia"/>
              <w:noProof/>
            </w:rPr>
            <w:delText>樣板檔輸出指定的</w:delText>
          </w:r>
          <w:r w:rsidDel="007D7F2F">
            <w:rPr>
              <w:noProof/>
            </w:rPr>
            <w:delText>XML</w:delText>
          </w:r>
          <w:r w:rsidDel="007D7F2F">
            <w:rPr>
              <w:rFonts w:hint="eastAsia"/>
              <w:noProof/>
            </w:rPr>
            <w:delText>格式文件範例</w:delText>
          </w:r>
          <w:r w:rsidDel="007D7F2F">
            <w:rPr>
              <w:noProof/>
            </w:rPr>
            <w:tab/>
            <w:delText>49</w:delText>
          </w:r>
        </w:del>
      </w:ins>
    </w:p>
    <w:p w14:paraId="020A816A" w14:textId="77777777" w:rsidR="00A24B75" w:rsidDel="007D7F2F" w:rsidRDefault="00A24B75" w:rsidP="00A24B75">
      <w:pPr>
        <w:pStyle w:val="af6"/>
        <w:tabs>
          <w:tab w:val="right" w:leader="dot" w:pos="9628"/>
        </w:tabs>
        <w:ind w:firstLine="480"/>
        <w:rPr>
          <w:ins w:id="930" w:author="Haraguroicha Hsu" w:date="2013-07-07T20:12:00Z"/>
          <w:del w:id="931" w:author="腹黒い茶" w:date="2013-07-08T20:34:00Z"/>
          <w:rFonts w:asciiTheme="minorHAnsi" w:hAnsiTheme="minorHAnsi" w:cstheme="minorBidi"/>
          <w:noProof/>
          <w:szCs w:val="24"/>
        </w:rPr>
      </w:pPr>
      <w:ins w:id="932" w:author="Haraguroicha Hsu" w:date="2013-07-07T20:12:00Z">
        <w:del w:id="933" w:author="腹黒い茶" w:date="2013-07-08T20:34:00Z">
          <w:r w:rsidDel="007D7F2F">
            <w:rPr>
              <w:rFonts w:hint="eastAsia"/>
              <w:noProof/>
            </w:rPr>
            <w:delText>圖</w:delText>
          </w:r>
          <w:r w:rsidDel="007D7F2F">
            <w:rPr>
              <w:noProof/>
            </w:rPr>
            <w:delText xml:space="preserve"> 24 </w:delText>
          </w:r>
          <w:r w:rsidDel="007D7F2F">
            <w:rPr>
              <w:rFonts w:hint="eastAsia"/>
              <w:noProof/>
            </w:rPr>
            <w:delText>中文語系介面</w:delText>
          </w:r>
          <w:r w:rsidDel="007D7F2F">
            <w:rPr>
              <w:noProof/>
            </w:rPr>
            <w:tab/>
            <w:delText>50</w:delText>
          </w:r>
        </w:del>
      </w:ins>
    </w:p>
    <w:p w14:paraId="68137F45" w14:textId="77777777" w:rsidR="00A24B75" w:rsidDel="007D7F2F" w:rsidRDefault="00A24B75" w:rsidP="00A24B75">
      <w:pPr>
        <w:pStyle w:val="af6"/>
        <w:tabs>
          <w:tab w:val="right" w:leader="dot" w:pos="9628"/>
        </w:tabs>
        <w:ind w:firstLine="480"/>
        <w:rPr>
          <w:ins w:id="934" w:author="Haraguroicha Hsu" w:date="2013-07-07T20:12:00Z"/>
          <w:del w:id="935" w:author="腹黒い茶" w:date="2013-07-08T20:34:00Z"/>
          <w:rFonts w:asciiTheme="minorHAnsi" w:hAnsiTheme="minorHAnsi" w:cstheme="minorBidi"/>
          <w:noProof/>
          <w:szCs w:val="24"/>
        </w:rPr>
      </w:pPr>
      <w:ins w:id="936" w:author="Haraguroicha Hsu" w:date="2013-07-07T20:12:00Z">
        <w:del w:id="937" w:author="腹黒い茶" w:date="2013-07-08T20:34:00Z">
          <w:r w:rsidDel="007D7F2F">
            <w:rPr>
              <w:rFonts w:hint="eastAsia"/>
              <w:noProof/>
            </w:rPr>
            <w:delText>圖</w:delText>
          </w:r>
          <w:r w:rsidDel="007D7F2F">
            <w:rPr>
              <w:noProof/>
            </w:rPr>
            <w:delText xml:space="preserve"> 26 </w:delText>
          </w:r>
          <w:r w:rsidDel="007D7F2F">
            <w:rPr>
              <w:rFonts w:hint="eastAsia"/>
              <w:noProof/>
            </w:rPr>
            <w:delText>編輯器主畫面</w:delText>
          </w:r>
          <w:r w:rsidDel="007D7F2F">
            <w:rPr>
              <w:noProof/>
            </w:rPr>
            <w:tab/>
            <w:delText>52</w:delText>
          </w:r>
        </w:del>
      </w:ins>
    </w:p>
    <w:p w14:paraId="4F066A03" w14:textId="77777777" w:rsidR="00A24B75" w:rsidDel="007D7F2F" w:rsidRDefault="00A24B75" w:rsidP="00A24B75">
      <w:pPr>
        <w:pStyle w:val="af6"/>
        <w:tabs>
          <w:tab w:val="right" w:leader="dot" w:pos="9628"/>
        </w:tabs>
        <w:ind w:firstLine="480"/>
        <w:rPr>
          <w:ins w:id="938" w:author="Haraguroicha Hsu" w:date="2013-07-07T20:12:00Z"/>
          <w:del w:id="939" w:author="腹黒い茶" w:date="2013-07-08T20:34:00Z"/>
          <w:rFonts w:asciiTheme="minorHAnsi" w:hAnsiTheme="minorHAnsi" w:cstheme="minorBidi"/>
          <w:noProof/>
          <w:szCs w:val="24"/>
        </w:rPr>
      </w:pPr>
      <w:ins w:id="940" w:author="Haraguroicha Hsu" w:date="2013-07-07T20:12:00Z">
        <w:del w:id="941" w:author="腹黒い茶" w:date="2013-07-08T20:34:00Z">
          <w:r w:rsidDel="007D7F2F">
            <w:rPr>
              <w:rFonts w:hint="eastAsia"/>
              <w:noProof/>
            </w:rPr>
            <w:delText>圖</w:delText>
          </w:r>
          <w:r w:rsidDel="007D7F2F">
            <w:rPr>
              <w:noProof/>
            </w:rPr>
            <w:delText xml:space="preserve"> 27 </w:delText>
          </w:r>
          <w:r w:rsidDel="007D7F2F">
            <w:rPr>
              <w:rFonts w:hint="eastAsia"/>
              <w:noProof/>
            </w:rPr>
            <w:delText>區塊編輯畫面</w:delText>
          </w:r>
          <w:r w:rsidDel="007D7F2F">
            <w:rPr>
              <w:noProof/>
            </w:rPr>
            <w:tab/>
            <w:delText>53</w:delText>
          </w:r>
        </w:del>
      </w:ins>
    </w:p>
    <w:p w14:paraId="441DCDCE" w14:textId="77777777" w:rsidR="00A24B75" w:rsidDel="007D7F2F" w:rsidRDefault="00A24B75" w:rsidP="00A24B75">
      <w:pPr>
        <w:pStyle w:val="af6"/>
        <w:tabs>
          <w:tab w:val="right" w:leader="dot" w:pos="9628"/>
        </w:tabs>
        <w:ind w:firstLine="480"/>
        <w:rPr>
          <w:ins w:id="942" w:author="Haraguroicha Hsu" w:date="2013-07-07T20:12:00Z"/>
          <w:del w:id="943" w:author="腹黒い茶" w:date="2013-07-08T20:34:00Z"/>
          <w:rFonts w:asciiTheme="minorHAnsi" w:hAnsiTheme="minorHAnsi" w:cstheme="minorBidi"/>
          <w:noProof/>
          <w:szCs w:val="24"/>
        </w:rPr>
      </w:pPr>
      <w:ins w:id="944" w:author="Haraguroicha Hsu" w:date="2013-07-07T20:12:00Z">
        <w:del w:id="945" w:author="腹黒い茶" w:date="2013-07-08T20:34:00Z">
          <w:r w:rsidDel="007D7F2F">
            <w:rPr>
              <w:rFonts w:hint="eastAsia"/>
              <w:noProof/>
            </w:rPr>
            <w:delText>圖</w:delText>
          </w:r>
          <w:r w:rsidDel="007D7F2F">
            <w:rPr>
              <w:noProof/>
            </w:rPr>
            <w:delText xml:space="preserve"> 28 </w:delText>
          </w:r>
          <w:r w:rsidDel="007D7F2F">
            <w:rPr>
              <w:rFonts w:hint="eastAsia"/>
              <w:noProof/>
            </w:rPr>
            <w:delText>疾病通報單張原始樣板檔節錄</w:delText>
          </w:r>
          <w:r w:rsidDel="007D7F2F">
            <w:rPr>
              <w:noProof/>
            </w:rPr>
            <w:delText>1</w:delText>
          </w:r>
          <w:r w:rsidDel="007D7F2F">
            <w:rPr>
              <w:noProof/>
            </w:rPr>
            <w:tab/>
            <w:delText>55</w:delText>
          </w:r>
        </w:del>
      </w:ins>
    </w:p>
    <w:p w14:paraId="466D3413" w14:textId="77777777" w:rsidR="00A24B75" w:rsidDel="007D7F2F" w:rsidRDefault="00A24B75" w:rsidP="00A24B75">
      <w:pPr>
        <w:pStyle w:val="af6"/>
        <w:tabs>
          <w:tab w:val="right" w:leader="dot" w:pos="9628"/>
        </w:tabs>
        <w:ind w:firstLine="480"/>
        <w:rPr>
          <w:ins w:id="946" w:author="Haraguroicha Hsu" w:date="2013-07-07T20:12:00Z"/>
          <w:del w:id="947" w:author="腹黒い茶" w:date="2013-07-08T20:34:00Z"/>
          <w:rFonts w:asciiTheme="minorHAnsi" w:hAnsiTheme="minorHAnsi" w:cstheme="minorBidi"/>
          <w:noProof/>
          <w:szCs w:val="24"/>
        </w:rPr>
      </w:pPr>
      <w:ins w:id="948" w:author="Haraguroicha Hsu" w:date="2013-07-07T20:12:00Z">
        <w:del w:id="949" w:author="腹黒い茶" w:date="2013-07-08T20:34:00Z">
          <w:r w:rsidDel="007D7F2F">
            <w:rPr>
              <w:rFonts w:hint="eastAsia"/>
              <w:noProof/>
            </w:rPr>
            <w:delText>圖</w:delText>
          </w:r>
          <w:r w:rsidDel="007D7F2F">
            <w:rPr>
              <w:noProof/>
            </w:rPr>
            <w:delText xml:space="preserve"> 29 </w:delText>
          </w:r>
          <w:r w:rsidDel="007D7F2F">
            <w:rPr>
              <w:rFonts w:hint="eastAsia"/>
              <w:noProof/>
            </w:rPr>
            <w:delText>疾病通報單張原始樣板檔節錄</w:delText>
          </w:r>
          <w:r w:rsidDel="007D7F2F">
            <w:rPr>
              <w:noProof/>
            </w:rPr>
            <w:delText>2</w:delText>
          </w:r>
          <w:r w:rsidDel="007D7F2F">
            <w:rPr>
              <w:noProof/>
            </w:rPr>
            <w:tab/>
            <w:delText>56</w:delText>
          </w:r>
        </w:del>
      </w:ins>
    </w:p>
    <w:p w14:paraId="66738761" w14:textId="77777777" w:rsidR="00A24B75" w:rsidDel="007D7F2F" w:rsidRDefault="00A24B75" w:rsidP="00A24B75">
      <w:pPr>
        <w:pStyle w:val="af6"/>
        <w:tabs>
          <w:tab w:val="right" w:leader="dot" w:pos="9628"/>
        </w:tabs>
        <w:ind w:firstLine="480"/>
        <w:rPr>
          <w:ins w:id="950" w:author="Haraguroicha Hsu" w:date="2013-07-07T20:12:00Z"/>
          <w:del w:id="951" w:author="腹黒い茶" w:date="2013-07-08T20:34:00Z"/>
          <w:rFonts w:asciiTheme="minorHAnsi" w:hAnsiTheme="minorHAnsi" w:cstheme="minorBidi"/>
          <w:noProof/>
          <w:szCs w:val="24"/>
        </w:rPr>
      </w:pPr>
      <w:ins w:id="952" w:author="Haraguroicha Hsu" w:date="2013-07-07T20:12:00Z">
        <w:del w:id="953" w:author="腹黒い茶" w:date="2013-07-08T20:34:00Z">
          <w:r w:rsidDel="007D7F2F">
            <w:rPr>
              <w:rFonts w:hint="eastAsia"/>
              <w:noProof/>
            </w:rPr>
            <w:delText>圖</w:delText>
          </w:r>
          <w:r w:rsidDel="007D7F2F">
            <w:rPr>
              <w:noProof/>
            </w:rPr>
            <w:delText xml:space="preserve"> 30 </w:delText>
          </w:r>
          <w:r w:rsidDel="007D7F2F">
            <w:rPr>
              <w:rFonts w:hint="eastAsia"/>
              <w:noProof/>
            </w:rPr>
            <w:delText>語法使用示意圖</w:delText>
          </w:r>
          <w:r w:rsidDel="007D7F2F">
            <w:rPr>
              <w:noProof/>
            </w:rPr>
            <w:tab/>
            <w:delText>57</w:delText>
          </w:r>
        </w:del>
      </w:ins>
    </w:p>
    <w:p w14:paraId="791D8334" w14:textId="77777777" w:rsidR="00A24B75" w:rsidDel="007D7F2F" w:rsidRDefault="00A24B75" w:rsidP="00A24B75">
      <w:pPr>
        <w:pStyle w:val="af6"/>
        <w:tabs>
          <w:tab w:val="right" w:leader="dot" w:pos="9628"/>
        </w:tabs>
        <w:ind w:firstLine="480"/>
        <w:rPr>
          <w:ins w:id="954" w:author="Haraguroicha Hsu" w:date="2013-07-07T20:12:00Z"/>
          <w:del w:id="955" w:author="腹黒い茶" w:date="2013-07-08T20:34:00Z"/>
          <w:rFonts w:asciiTheme="minorHAnsi" w:hAnsiTheme="minorHAnsi" w:cstheme="minorBidi"/>
          <w:noProof/>
          <w:szCs w:val="24"/>
        </w:rPr>
      </w:pPr>
      <w:ins w:id="956" w:author="Haraguroicha Hsu" w:date="2013-07-07T20:12:00Z">
        <w:del w:id="957" w:author="腹黒い茶" w:date="2013-07-08T20:34:00Z">
          <w:r w:rsidDel="007D7F2F">
            <w:rPr>
              <w:rFonts w:hint="eastAsia"/>
              <w:noProof/>
            </w:rPr>
            <w:delText>圖</w:delText>
          </w:r>
          <w:r w:rsidDel="007D7F2F">
            <w:rPr>
              <w:noProof/>
            </w:rPr>
            <w:delText xml:space="preserve"> 31 </w:delText>
          </w:r>
          <w:r w:rsidDel="007D7F2F">
            <w:rPr>
              <w:rFonts w:hint="eastAsia"/>
              <w:noProof/>
            </w:rPr>
            <w:delText>系統載入所耗用的時間</w:delText>
          </w:r>
          <w:r w:rsidDel="007D7F2F">
            <w:rPr>
              <w:noProof/>
            </w:rPr>
            <w:tab/>
            <w:delText>58</w:delText>
          </w:r>
        </w:del>
      </w:ins>
    </w:p>
    <w:p w14:paraId="7C3F6277" w14:textId="77777777" w:rsidR="00A24B75" w:rsidDel="007D7F2F" w:rsidRDefault="00A24B75" w:rsidP="00A24B75">
      <w:pPr>
        <w:pStyle w:val="af6"/>
        <w:tabs>
          <w:tab w:val="right" w:leader="dot" w:pos="9628"/>
        </w:tabs>
        <w:ind w:firstLine="480"/>
        <w:rPr>
          <w:ins w:id="958" w:author="Haraguroicha Hsu" w:date="2013-07-07T20:12:00Z"/>
          <w:del w:id="959" w:author="腹黒い茶" w:date="2013-07-08T20:34:00Z"/>
          <w:rFonts w:asciiTheme="minorHAnsi" w:hAnsiTheme="minorHAnsi" w:cstheme="minorBidi"/>
          <w:noProof/>
          <w:szCs w:val="24"/>
        </w:rPr>
      </w:pPr>
      <w:ins w:id="960" w:author="Haraguroicha Hsu" w:date="2013-07-07T20:12:00Z">
        <w:del w:id="961" w:author="腹黒い茶" w:date="2013-07-08T20:34:00Z">
          <w:r w:rsidDel="007D7F2F">
            <w:rPr>
              <w:rFonts w:hint="eastAsia"/>
              <w:noProof/>
            </w:rPr>
            <w:delText>圖</w:delText>
          </w:r>
          <w:r w:rsidDel="007D7F2F">
            <w:rPr>
              <w:noProof/>
            </w:rPr>
            <w:delText xml:space="preserve"> 32 </w:delText>
          </w:r>
          <w:r w:rsidDel="007D7F2F">
            <w:rPr>
              <w:rFonts w:hint="eastAsia"/>
              <w:noProof/>
            </w:rPr>
            <w:delText>樣板檔套用的資料要求耗用時間</w:delText>
          </w:r>
          <w:r w:rsidDel="007D7F2F">
            <w:rPr>
              <w:noProof/>
            </w:rPr>
            <w:tab/>
            <w:delText>59</w:delText>
          </w:r>
        </w:del>
      </w:ins>
    </w:p>
    <w:p w14:paraId="26B163BF" w14:textId="77777777" w:rsidR="00A24B75" w:rsidDel="007D7F2F" w:rsidRDefault="00A24B75" w:rsidP="00A24B75">
      <w:pPr>
        <w:pStyle w:val="af6"/>
        <w:tabs>
          <w:tab w:val="right" w:leader="dot" w:pos="9628"/>
        </w:tabs>
        <w:ind w:firstLine="480"/>
        <w:rPr>
          <w:ins w:id="962" w:author="Haraguroicha Hsu" w:date="2013-07-07T20:12:00Z"/>
          <w:del w:id="963" w:author="腹黒い茶" w:date="2013-07-08T20:34:00Z"/>
          <w:rFonts w:asciiTheme="minorHAnsi" w:hAnsiTheme="minorHAnsi" w:cstheme="minorBidi"/>
          <w:noProof/>
          <w:szCs w:val="24"/>
        </w:rPr>
      </w:pPr>
      <w:ins w:id="964" w:author="Haraguroicha Hsu" w:date="2013-07-07T20:12:00Z">
        <w:del w:id="965" w:author="腹黒い茶" w:date="2013-07-08T20:34:00Z">
          <w:r w:rsidDel="007D7F2F">
            <w:rPr>
              <w:rFonts w:hint="eastAsia"/>
              <w:noProof/>
            </w:rPr>
            <w:delText>圖</w:delText>
          </w:r>
          <w:r w:rsidDel="007D7F2F">
            <w:rPr>
              <w:noProof/>
            </w:rPr>
            <w:delText xml:space="preserve"> 33 </w:delText>
          </w:r>
          <w:r w:rsidDel="007D7F2F">
            <w:rPr>
              <w:rFonts w:hint="eastAsia"/>
              <w:noProof/>
            </w:rPr>
            <w:delText>使用者拖曳多個電子病歷檔案示意圖</w:delText>
          </w:r>
          <w:r w:rsidDel="007D7F2F">
            <w:rPr>
              <w:noProof/>
            </w:rPr>
            <w:tab/>
            <w:delText>60</w:delText>
          </w:r>
        </w:del>
      </w:ins>
    </w:p>
    <w:p w14:paraId="7E4C5B3E" w14:textId="77777777" w:rsidR="00A24B75" w:rsidDel="007D7F2F" w:rsidRDefault="00A24B75" w:rsidP="00A24B75">
      <w:pPr>
        <w:pStyle w:val="af6"/>
        <w:tabs>
          <w:tab w:val="right" w:leader="dot" w:pos="9628"/>
        </w:tabs>
        <w:ind w:firstLine="480"/>
        <w:rPr>
          <w:ins w:id="966" w:author="Haraguroicha Hsu" w:date="2013-07-07T20:12:00Z"/>
          <w:del w:id="967" w:author="腹黒い茶" w:date="2013-07-08T20:34:00Z"/>
          <w:rFonts w:asciiTheme="minorHAnsi" w:hAnsiTheme="minorHAnsi" w:cstheme="minorBidi"/>
          <w:noProof/>
          <w:szCs w:val="24"/>
        </w:rPr>
      </w:pPr>
      <w:ins w:id="968" w:author="Haraguroicha Hsu" w:date="2013-07-07T20:12:00Z">
        <w:del w:id="969" w:author="腹黒い茶" w:date="2013-07-08T20:34:00Z">
          <w:r w:rsidDel="007D7F2F">
            <w:rPr>
              <w:rFonts w:hint="eastAsia"/>
              <w:noProof/>
            </w:rPr>
            <w:delText>圖</w:delText>
          </w:r>
          <w:r w:rsidDel="007D7F2F">
            <w:rPr>
              <w:noProof/>
            </w:rPr>
            <w:delText xml:space="preserve"> 34 </w:delText>
          </w:r>
          <w:r w:rsidDel="007D7F2F">
            <w:rPr>
              <w:rFonts w:hint="eastAsia"/>
              <w:noProof/>
            </w:rPr>
            <w:delText>批量處理的耗用時間</w:delText>
          </w:r>
          <w:r w:rsidDel="007D7F2F">
            <w:rPr>
              <w:noProof/>
            </w:rPr>
            <w:tab/>
            <w:delText>61</w:delText>
          </w:r>
        </w:del>
      </w:ins>
    </w:p>
    <w:p w14:paraId="525556F4" w14:textId="77777777" w:rsidR="00A24B75" w:rsidDel="007D7F2F" w:rsidRDefault="00A24B75" w:rsidP="00A24B75">
      <w:pPr>
        <w:pStyle w:val="af6"/>
        <w:tabs>
          <w:tab w:val="right" w:leader="dot" w:pos="9628"/>
        </w:tabs>
        <w:ind w:firstLine="480"/>
        <w:rPr>
          <w:ins w:id="970" w:author="Haraguroicha Hsu" w:date="2013-07-07T20:12:00Z"/>
          <w:del w:id="971" w:author="腹黒い茶" w:date="2013-07-08T20:34:00Z"/>
          <w:rFonts w:asciiTheme="minorHAnsi" w:hAnsiTheme="minorHAnsi" w:cstheme="minorBidi"/>
          <w:noProof/>
          <w:szCs w:val="24"/>
        </w:rPr>
      </w:pPr>
      <w:ins w:id="972" w:author="Haraguroicha Hsu" w:date="2013-07-07T20:12:00Z">
        <w:del w:id="973" w:author="腹黒い茶" w:date="2013-07-08T20:34:00Z">
          <w:r w:rsidDel="007D7F2F">
            <w:rPr>
              <w:rFonts w:hint="eastAsia"/>
              <w:noProof/>
            </w:rPr>
            <w:delText>圖</w:delText>
          </w:r>
          <w:r w:rsidDel="007D7F2F">
            <w:rPr>
              <w:noProof/>
            </w:rPr>
            <w:delText xml:space="preserve"> 35 </w:delText>
          </w:r>
          <w:r w:rsidRPr="002379D8" w:rsidDel="007D7F2F">
            <w:rPr>
              <w:noProof/>
              <w:lang w:val="x-none"/>
            </w:rPr>
            <w:delText>058_</w:delText>
          </w:r>
          <w:r w:rsidRPr="002379D8" w:rsidDel="007D7F2F">
            <w:rPr>
              <w:rFonts w:hint="eastAsia"/>
              <w:noProof/>
              <w:lang w:val="x-none"/>
            </w:rPr>
            <w:delText>心理衡鑑摘要單編碼錯誤</w:delText>
          </w:r>
          <w:r w:rsidDel="007D7F2F">
            <w:rPr>
              <w:noProof/>
            </w:rPr>
            <w:tab/>
            <w:delText>69</w:delText>
          </w:r>
        </w:del>
      </w:ins>
    </w:p>
    <w:p w14:paraId="2EF5AB2E" w14:textId="77777777" w:rsidR="00A24B75" w:rsidDel="007D7F2F" w:rsidRDefault="00A24B75" w:rsidP="00A24B75">
      <w:pPr>
        <w:pStyle w:val="af6"/>
        <w:tabs>
          <w:tab w:val="right" w:leader="dot" w:pos="9628"/>
        </w:tabs>
        <w:ind w:firstLine="480"/>
        <w:rPr>
          <w:ins w:id="974" w:author="Haraguroicha Hsu" w:date="2013-07-07T20:12:00Z"/>
          <w:del w:id="975" w:author="腹黒い茶" w:date="2013-07-08T20:34:00Z"/>
          <w:rFonts w:asciiTheme="minorHAnsi" w:hAnsiTheme="minorHAnsi" w:cstheme="minorBidi"/>
          <w:noProof/>
          <w:szCs w:val="24"/>
        </w:rPr>
      </w:pPr>
      <w:ins w:id="976" w:author="Haraguroicha Hsu" w:date="2013-07-07T20:12:00Z">
        <w:del w:id="977" w:author="腹黒い茶" w:date="2013-07-08T20:34:00Z">
          <w:r w:rsidDel="007D7F2F">
            <w:rPr>
              <w:rFonts w:hint="eastAsia"/>
              <w:noProof/>
            </w:rPr>
            <w:delText>圖</w:delText>
          </w:r>
          <w:r w:rsidDel="007D7F2F">
            <w:rPr>
              <w:noProof/>
            </w:rPr>
            <w:delText xml:space="preserve"> 36 </w:delText>
          </w:r>
          <w:r w:rsidRPr="002379D8" w:rsidDel="007D7F2F">
            <w:rPr>
              <w:noProof/>
              <w:lang w:val="x-none"/>
            </w:rPr>
            <w:delText>059_</w:delText>
          </w:r>
          <w:r w:rsidRPr="002379D8" w:rsidDel="007D7F2F">
            <w:rPr>
              <w:rFonts w:hint="eastAsia"/>
              <w:noProof/>
              <w:lang w:val="x-none"/>
            </w:rPr>
            <w:delText>心理治療摘要單編碼錯誤</w:delText>
          </w:r>
          <w:r w:rsidDel="007D7F2F">
            <w:rPr>
              <w:noProof/>
            </w:rPr>
            <w:tab/>
            <w:delText>70</w:delText>
          </w:r>
        </w:del>
      </w:ins>
    </w:p>
    <w:p w14:paraId="21B4C3B4" w14:textId="77777777" w:rsidR="00A24B75" w:rsidDel="007D7F2F" w:rsidRDefault="00A24B75" w:rsidP="00A24B75">
      <w:pPr>
        <w:pStyle w:val="af6"/>
        <w:tabs>
          <w:tab w:val="right" w:leader="dot" w:pos="9628"/>
        </w:tabs>
        <w:ind w:firstLine="480"/>
        <w:rPr>
          <w:ins w:id="978" w:author="Haraguroicha Hsu" w:date="2013-07-07T20:12:00Z"/>
          <w:del w:id="979" w:author="腹黒い茶" w:date="2013-07-08T20:34:00Z"/>
          <w:rFonts w:asciiTheme="minorHAnsi" w:hAnsiTheme="minorHAnsi" w:cstheme="minorBidi"/>
          <w:noProof/>
          <w:szCs w:val="24"/>
        </w:rPr>
      </w:pPr>
      <w:ins w:id="980" w:author="Haraguroicha Hsu" w:date="2013-07-07T20:12:00Z">
        <w:del w:id="981" w:author="腹黒い茶" w:date="2013-07-08T20:34:00Z">
          <w:r w:rsidDel="007D7F2F">
            <w:rPr>
              <w:rFonts w:hint="eastAsia"/>
              <w:noProof/>
            </w:rPr>
            <w:delText>圖</w:delText>
          </w:r>
          <w:r w:rsidDel="007D7F2F">
            <w:rPr>
              <w:noProof/>
            </w:rPr>
            <w:delText xml:space="preserve"> 37 </w:delText>
          </w:r>
          <w:r w:rsidDel="007D7F2F">
            <w:rPr>
              <w:rFonts w:hint="eastAsia"/>
              <w:noProof/>
            </w:rPr>
            <w:delText>連續照護資料文件在系統修改前的</w:delText>
          </w:r>
          <w:r w:rsidDel="007D7F2F">
            <w:rPr>
              <w:noProof/>
            </w:rPr>
            <w:delText>HTML</w:delText>
          </w:r>
          <w:r w:rsidDel="007D7F2F">
            <w:rPr>
              <w:rFonts w:hint="eastAsia"/>
              <w:noProof/>
            </w:rPr>
            <w:delText>標記功能失效</w:delText>
          </w:r>
          <w:r w:rsidDel="007D7F2F">
            <w:rPr>
              <w:noProof/>
            </w:rPr>
            <w:tab/>
            <w:delText>71</w:delText>
          </w:r>
        </w:del>
      </w:ins>
    </w:p>
    <w:p w14:paraId="2EC48883" w14:textId="77777777" w:rsidR="00A24B75" w:rsidDel="007D7F2F" w:rsidRDefault="00A24B75" w:rsidP="00A24B75">
      <w:pPr>
        <w:pStyle w:val="af6"/>
        <w:tabs>
          <w:tab w:val="right" w:leader="dot" w:pos="9628"/>
        </w:tabs>
        <w:ind w:firstLine="480"/>
        <w:rPr>
          <w:ins w:id="982" w:author="Haraguroicha Hsu" w:date="2013-07-07T20:12:00Z"/>
          <w:del w:id="983" w:author="腹黒い茶" w:date="2013-07-08T20:34:00Z"/>
          <w:rFonts w:asciiTheme="minorHAnsi" w:hAnsiTheme="minorHAnsi" w:cstheme="minorBidi"/>
          <w:noProof/>
          <w:szCs w:val="24"/>
        </w:rPr>
      </w:pPr>
      <w:ins w:id="984" w:author="Haraguroicha Hsu" w:date="2013-07-07T20:12:00Z">
        <w:del w:id="985" w:author="腹黒い茶" w:date="2013-07-08T20:34:00Z">
          <w:r w:rsidDel="007D7F2F">
            <w:rPr>
              <w:rFonts w:hint="eastAsia"/>
              <w:noProof/>
            </w:rPr>
            <w:delText>圖</w:delText>
          </w:r>
          <w:r w:rsidDel="007D7F2F">
            <w:rPr>
              <w:noProof/>
            </w:rPr>
            <w:delText xml:space="preserve"> 38 </w:delText>
          </w:r>
          <w:r w:rsidDel="007D7F2F">
            <w:rPr>
              <w:rFonts w:hint="eastAsia"/>
              <w:noProof/>
            </w:rPr>
            <w:delText>連續照護資料文件在系統修改後的</w:delText>
          </w:r>
          <w:r w:rsidDel="007D7F2F">
            <w:rPr>
              <w:noProof/>
            </w:rPr>
            <w:delText>HTML</w:delText>
          </w:r>
          <w:r w:rsidDel="007D7F2F">
            <w:rPr>
              <w:rFonts w:hint="eastAsia"/>
              <w:noProof/>
            </w:rPr>
            <w:delText>標記功能恢復</w:delText>
          </w:r>
          <w:r w:rsidDel="007D7F2F">
            <w:rPr>
              <w:noProof/>
            </w:rPr>
            <w:tab/>
            <w:delText>72</w:delText>
          </w:r>
        </w:del>
      </w:ins>
    </w:p>
    <w:p w14:paraId="44B5E54D" w14:textId="77777777" w:rsidR="00A24B75" w:rsidDel="007D7F2F" w:rsidRDefault="00A24B75" w:rsidP="00A24B75">
      <w:pPr>
        <w:pStyle w:val="af6"/>
        <w:tabs>
          <w:tab w:val="right" w:leader="dot" w:pos="9628"/>
        </w:tabs>
        <w:ind w:firstLine="480"/>
        <w:rPr>
          <w:ins w:id="986" w:author="Haraguroicha Hsu" w:date="2013-07-07T20:12:00Z"/>
          <w:del w:id="987" w:author="腹黒い茶" w:date="2013-07-08T20:34:00Z"/>
          <w:rFonts w:asciiTheme="minorHAnsi" w:hAnsiTheme="minorHAnsi" w:cstheme="minorBidi"/>
          <w:noProof/>
          <w:szCs w:val="24"/>
        </w:rPr>
      </w:pPr>
      <w:ins w:id="988" w:author="Haraguroicha Hsu" w:date="2013-07-07T20:12:00Z">
        <w:del w:id="989" w:author="腹黒い茶" w:date="2013-07-08T20:34:00Z">
          <w:r w:rsidDel="007D7F2F">
            <w:rPr>
              <w:rFonts w:hint="eastAsia"/>
              <w:noProof/>
            </w:rPr>
            <w:delText>圖</w:delText>
          </w:r>
          <w:r w:rsidDel="007D7F2F">
            <w:rPr>
              <w:noProof/>
            </w:rPr>
            <w:delText xml:space="preserve"> 39 </w:delText>
          </w:r>
          <w:r w:rsidDel="007D7F2F">
            <w:rPr>
              <w:rFonts w:hint="eastAsia"/>
              <w:noProof/>
            </w:rPr>
            <w:delText>傳染病通報單張畫面</w:delText>
          </w:r>
          <w:r w:rsidDel="007D7F2F">
            <w:rPr>
              <w:noProof/>
            </w:rPr>
            <w:tab/>
            <w:delText>73</w:delText>
          </w:r>
        </w:del>
      </w:ins>
    </w:p>
    <w:p w14:paraId="4BA9CE22" w14:textId="11CFDF26" w:rsidR="00FD779B" w:rsidRPr="00DF21BB" w:rsidDel="0024703B" w:rsidRDefault="00D4287C">
      <w:pPr>
        <w:pStyle w:val="af6"/>
        <w:rPr>
          <w:del w:id="990" w:author="Haraguroicha Hsu" w:date="2013-06-30T04:56:00Z"/>
          <w:noProof/>
        </w:rPr>
        <w:pPrChange w:id="991" w:author="Haraguroicha Hsu" w:date="2013-06-30T04:58:00Z">
          <w:pPr>
            <w:pStyle w:val="af6"/>
            <w:tabs>
              <w:tab w:val="right" w:leader="dot" w:pos="9628"/>
            </w:tabs>
            <w:ind w:firstLine="480"/>
          </w:pPr>
        </w:pPrChange>
      </w:pPr>
      <w:ins w:id="992" w:author="Haraguroicha Hsu" w:date="2013-06-30T05:01:00Z">
        <w:r>
          <w:rPr>
            <w:noProof/>
          </w:rPr>
          <w:fldChar w:fldCharType="end"/>
        </w:r>
      </w:ins>
    </w:p>
    <w:p w14:paraId="62F017E5" w14:textId="01A0410A" w:rsidR="00424242" w:rsidDel="005B5EA9" w:rsidRDefault="000E0084">
      <w:pPr>
        <w:pStyle w:val="af6"/>
        <w:rPr>
          <w:del w:id="993" w:author="Haraguroicha Hsu" w:date="2013-06-30T04:40:00Z"/>
          <w:rFonts w:asciiTheme="minorHAnsi" w:hAnsiTheme="minorHAnsi" w:cstheme="minorBidi"/>
          <w:noProof/>
          <w:szCs w:val="22"/>
        </w:rPr>
        <w:pPrChange w:id="994" w:author="Haraguroicha Hsu" w:date="2013-06-30T04:59:00Z">
          <w:pPr>
            <w:pStyle w:val="af6"/>
            <w:tabs>
              <w:tab w:val="right" w:leader="dot" w:pos="9628"/>
            </w:tabs>
            <w:ind w:firstLine="480"/>
          </w:pPr>
        </w:pPrChange>
      </w:pPr>
      <w:del w:id="995" w:author="Haraguroicha Hsu" w:date="2013-06-30T04:56:00Z">
        <w:r w:rsidRPr="004E4C6B" w:rsidDel="0024703B">
          <w:rPr>
            <w:rStyle w:val="af"/>
          </w:rPr>
          <w:fldChar w:fldCharType="begin"/>
        </w:r>
        <w:r w:rsidRPr="004E4C6B" w:rsidDel="0024703B">
          <w:rPr>
            <w:rStyle w:val="af"/>
          </w:rPr>
          <w:delInstrText xml:space="preserve"> TOC \h \z \c "</w:delInstrText>
        </w:r>
        <w:r w:rsidRPr="004E4C6B" w:rsidDel="0024703B">
          <w:rPr>
            <w:rStyle w:val="af"/>
          </w:rPr>
          <w:delInstrText>圖</w:delInstrText>
        </w:r>
        <w:r w:rsidRPr="004E4C6B" w:rsidDel="0024703B">
          <w:rPr>
            <w:rStyle w:val="af"/>
          </w:rPr>
          <w:delInstrText xml:space="preserve">" </w:delInstrText>
        </w:r>
        <w:r w:rsidRPr="004E4C6B" w:rsidDel="0024703B">
          <w:rPr>
            <w:rStyle w:val="af"/>
          </w:rPr>
          <w:fldChar w:fldCharType="separate"/>
        </w:r>
      </w:del>
      <w:del w:id="996" w:author="Haraguroicha Hsu" w:date="2013-06-30T04:40:00Z">
        <w:r w:rsidR="00424242" w:rsidRPr="005B5EA9" w:rsidDel="005B5EA9">
          <w:rPr>
            <w:rFonts w:hint="eastAsia"/>
            <w:rPrChange w:id="997" w:author="Haraguroicha Hsu" w:date="2013-06-30T04:40:00Z">
              <w:rPr>
                <w:rStyle w:val="af"/>
                <w:rFonts w:hint="eastAsia"/>
                <w:noProof/>
              </w:rPr>
            </w:rPrChange>
          </w:rPr>
          <w:delText>圖</w:delText>
        </w:r>
        <w:r w:rsidR="00424242" w:rsidRPr="005B5EA9" w:rsidDel="005B5EA9">
          <w:rPr>
            <w:rPrChange w:id="998" w:author="Haraguroicha Hsu" w:date="2013-06-30T04:40:00Z">
              <w:rPr>
                <w:rStyle w:val="af"/>
                <w:noProof/>
              </w:rPr>
            </w:rPrChange>
          </w:rPr>
          <w:delText xml:space="preserve"> 1 </w:delText>
        </w:r>
        <w:r w:rsidR="00424242" w:rsidRPr="005B5EA9" w:rsidDel="005B5EA9">
          <w:rPr>
            <w:rFonts w:hint="eastAsia"/>
            <w:rPrChange w:id="999" w:author="Haraguroicha Hsu" w:date="2013-06-30T04:40:00Z">
              <w:rPr>
                <w:rStyle w:val="af"/>
                <w:rFonts w:hint="eastAsia"/>
                <w:noProof/>
              </w:rPr>
            </w:rPrChange>
          </w:rPr>
          <w:delText>研究流程與步驟圖</w:delText>
        </w:r>
        <w:r w:rsidR="00424242" w:rsidDel="005B5EA9">
          <w:rPr>
            <w:noProof/>
            <w:webHidden/>
          </w:rPr>
          <w:tab/>
        </w:r>
        <w:r w:rsidR="00F76BDD" w:rsidDel="005B5EA9">
          <w:rPr>
            <w:noProof/>
            <w:webHidden/>
          </w:rPr>
          <w:delText>18</w:delText>
        </w:r>
      </w:del>
    </w:p>
    <w:p w14:paraId="2FD19458" w14:textId="77777777" w:rsidR="00424242" w:rsidDel="005B5EA9" w:rsidRDefault="00424242">
      <w:pPr>
        <w:pStyle w:val="af6"/>
        <w:rPr>
          <w:del w:id="1000" w:author="Haraguroicha Hsu" w:date="2013-06-30T04:40:00Z"/>
          <w:rFonts w:asciiTheme="minorHAnsi" w:hAnsiTheme="minorHAnsi" w:cstheme="minorBidi"/>
          <w:noProof/>
          <w:szCs w:val="22"/>
        </w:rPr>
        <w:pPrChange w:id="1001" w:author="Haraguroicha Hsu" w:date="2013-06-30T04:59:00Z">
          <w:pPr>
            <w:pStyle w:val="af6"/>
            <w:tabs>
              <w:tab w:val="right" w:leader="dot" w:pos="9628"/>
            </w:tabs>
            <w:ind w:firstLine="480"/>
          </w:pPr>
        </w:pPrChange>
      </w:pPr>
      <w:del w:id="1002" w:author="Haraguroicha Hsu" w:date="2013-06-30T04:40:00Z">
        <w:r w:rsidRPr="005B5EA9" w:rsidDel="005B5EA9">
          <w:rPr>
            <w:rFonts w:hint="eastAsia"/>
            <w:rPrChange w:id="1003" w:author="Haraguroicha Hsu" w:date="2013-06-30T04:40:00Z">
              <w:rPr>
                <w:rStyle w:val="af"/>
                <w:rFonts w:hint="eastAsia"/>
                <w:noProof/>
              </w:rPr>
            </w:rPrChange>
          </w:rPr>
          <w:delText>圖</w:delText>
        </w:r>
        <w:r w:rsidRPr="005B5EA9" w:rsidDel="005B5EA9">
          <w:rPr>
            <w:rPrChange w:id="1004" w:author="Haraguroicha Hsu" w:date="2013-06-30T04:40:00Z">
              <w:rPr>
                <w:rStyle w:val="af"/>
                <w:noProof/>
              </w:rPr>
            </w:rPrChange>
          </w:rPr>
          <w:delText xml:space="preserve"> 2 </w:delText>
        </w:r>
        <w:r w:rsidRPr="005B5EA9" w:rsidDel="005B5EA9">
          <w:rPr>
            <w:rFonts w:hint="eastAsia"/>
            <w:rPrChange w:id="1005" w:author="Haraguroicha Hsu" w:date="2013-06-30T04:40:00Z">
              <w:rPr>
                <w:rStyle w:val="af"/>
                <w:rFonts w:hint="eastAsia"/>
                <w:noProof/>
              </w:rPr>
            </w:rPrChange>
          </w:rPr>
          <w:delText>雲端部署架構示意圖</w:delText>
        </w:r>
        <w:r w:rsidDel="005B5EA9">
          <w:rPr>
            <w:noProof/>
            <w:webHidden/>
          </w:rPr>
          <w:tab/>
        </w:r>
        <w:r w:rsidR="00F76BDD" w:rsidDel="005B5EA9">
          <w:rPr>
            <w:noProof/>
            <w:webHidden/>
          </w:rPr>
          <w:delText>21</w:delText>
        </w:r>
      </w:del>
    </w:p>
    <w:p w14:paraId="1634B9E1" w14:textId="77777777" w:rsidR="00424242" w:rsidDel="005B5EA9" w:rsidRDefault="00424242">
      <w:pPr>
        <w:pStyle w:val="af6"/>
        <w:rPr>
          <w:del w:id="1006" w:author="Haraguroicha Hsu" w:date="2013-06-30T04:40:00Z"/>
          <w:rFonts w:asciiTheme="minorHAnsi" w:hAnsiTheme="minorHAnsi" w:cstheme="minorBidi"/>
          <w:noProof/>
          <w:szCs w:val="22"/>
        </w:rPr>
        <w:pPrChange w:id="1007" w:author="Haraguroicha Hsu" w:date="2013-06-30T04:59:00Z">
          <w:pPr>
            <w:pStyle w:val="af6"/>
            <w:tabs>
              <w:tab w:val="right" w:leader="dot" w:pos="9628"/>
            </w:tabs>
            <w:ind w:firstLine="480"/>
          </w:pPr>
        </w:pPrChange>
      </w:pPr>
      <w:del w:id="1008" w:author="Haraguroicha Hsu" w:date="2013-06-30T04:40:00Z">
        <w:r w:rsidRPr="005B5EA9" w:rsidDel="005B5EA9">
          <w:rPr>
            <w:rFonts w:hint="eastAsia"/>
            <w:rPrChange w:id="1009" w:author="Haraguroicha Hsu" w:date="2013-06-30T04:40:00Z">
              <w:rPr>
                <w:rStyle w:val="af"/>
                <w:rFonts w:hint="eastAsia"/>
                <w:noProof/>
              </w:rPr>
            </w:rPrChange>
          </w:rPr>
          <w:delText>圖</w:delText>
        </w:r>
        <w:r w:rsidRPr="005B5EA9" w:rsidDel="005B5EA9">
          <w:rPr>
            <w:rPrChange w:id="1010" w:author="Haraguroicha Hsu" w:date="2013-06-30T04:40:00Z">
              <w:rPr>
                <w:rStyle w:val="af"/>
                <w:noProof/>
              </w:rPr>
            </w:rPrChange>
          </w:rPr>
          <w:delText xml:space="preserve"> 3 </w:delText>
        </w:r>
        <w:r w:rsidRPr="005B5EA9" w:rsidDel="005B5EA9">
          <w:rPr>
            <w:rFonts w:hint="eastAsia"/>
            <w:rPrChange w:id="1011" w:author="Haraguroicha Hsu" w:date="2013-06-30T04:40:00Z">
              <w:rPr>
                <w:rStyle w:val="af"/>
                <w:rFonts w:hint="eastAsia"/>
                <w:noProof/>
              </w:rPr>
            </w:rPrChange>
          </w:rPr>
          <w:delText>單張代碼有預設樣板檔的查詢命令</w:delText>
        </w:r>
        <w:r w:rsidDel="005B5EA9">
          <w:rPr>
            <w:noProof/>
            <w:webHidden/>
          </w:rPr>
          <w:tab/>
        </w:r>
        <w:r w:rsidR="00F76BDD" w:rsidDel="005B5EA9">
          <w:rPr>
            <w:noProof/>
            <w:webHidden/>
          </w:rPr>
          <w:delText>29</w:delText>
        </w:r>
      </w:del>
    </w:p>
    <w:p w14:paraId="7FCBB245" w14:textId="77777777" w:rsidR="00424242" w:rsidDel="005B5EA9" w:rsidRDefault="00424242">
      <w:pPr>
        <w:pStyle w:val="af6"/>
        <w:rPr>
          <w:del w:id="1012" w:author="Haraguroicha Hsu" w:date="2013-06-30T04:40:00Z"/>
          <w:rFonts w:asciiTheme="minorHAnsi" w:hAnsiTheme="minorHAnsi" w:cstheme="minorBidi"/>
          <w:noProof/>
          <w:szCs w:val="22"/>
        </w:rPr>
        <w:pPrChange w:id="1013" w:author="Haraguroicha Hsu" w:date="2013-06-30T04:59:00Z">
          <w:pPr>
            <w:pStyle w:val="af6"/>
            <w:tabs>
              <w:tab w:val="right" w:leader="dot" w:pos="9628"/>
            </w:tabs>
            <w:ind w:firstLine="480"/>
          </w:pPr>
        </w:pPrChange>
      </w:pPr>
      <w:del w:id="1014" w:author="Haraguroicha Hsu" w:date="2013-06-30T04:40:00Z">
        <w:r w:rsidRPr="005B5EA9" w:rsidDel="005B5EA9">
          <w:rPr>
            <w:rFonts w:hint="eastAsia"/>
            <w:rPrChange w:id="1015" w:author="Haraguroicha Hsu" w:date="2013-06-30T04:40:00Z">
              <w:rPr>
                <w:rStyle w:val="af"/>
                <w:rFonts w:hint="eastAsia"/>
                <w:noProof/>
              </w:rPr>
            </w:rPrChange>
          </w:rPr>
          <w:delText>圖</w:delText>
        </w:r>
        <w:r w:rsidRPr="005B5EA9" w:rsidDel="005B5EA9">
          <w:rPr>
            <w:rPrChange w:id="1016" w:author="Haraguroicha Hsu" w:date="2013-06-30T04:40:00Z">
              <w:rPr>
                <w:rStyle w:val="af"/>
                <w:noProof/>
              </w:rPr>
            </w:rPrChange>
          </w:rPr>
          <w:delText xml:space="preserve"> 4 </w:delText>
        </w:r>
        <w:r w:rsidRPr="005B5EA9" w:rsidDel="005B5EA9">
          <w:rPr>
            <w:rFonts w:hint="eastAsia"/>
            <w:rPrChange w:id="1017" w:author="Haraguroicha Hsu" w:date="2013-06-30T04:40:00Z">
              <w:rPr>
                <w:rStyle w:val="af"/>
                <w:rFonts w:hint="eastAsia"/>
                <w:noProof/>
              </w:rPr>
            </w:rPrChange>
          </w:rPr>
          <w:delText>單張代碼有預設樣板檔的回應結果</w:delText>
        </w:r>
        <w:r w:rsidDel="005B5EA9">
          <w:rPr>
            <w:noProof/>
            <w:webHidden/>
          </w:rPr>
          <w:tab/>
        </w:r>
        <w:r w:rsidR="00F76BDD" w:rsidDel="005B5EA9">
          <w:rPr>
            <w:noProof/>
            <w:webHidden/>
          </w:rPr>
          <w:delText>30</w:delText>
        </w:r>
      </w:del>
    </w:p>
    <w:p w14:paraId="4482F07C" w14:textId="77777777" w:rsidR="00424242" w:rsidDel="005B5EA9" w:rsidRDefault="00424242">
      <w:pPr>
        <w:pStyle w:val="af6"/>
        <w:rPr>
          <w:del w:id="1018" w:author="Haraguroicha Hsu" w:date="2013-06-30T04:40:00Z"/>
          <w:rFonts w:asciiTheme="minorHAnsi" w:hAnsiTheme="minorHAnsi" w:cstheme="minorBidi"/>
          <w:noProof/>
          <w:szCs w:val="22"/>
        </w:rPr>
        <w:pPrChange w:id="1019" w:author="Haraguroicha Hsu" w:date="2013-06-30T04:59:00Z">
          <w:pPr>
            <w:pStyle w:val="af6"/>
            <w:tabs>
              <w:tab w:val="right" w:leader="dot" w:pos="9628"/>
            </w:tabs>
            <w:ind w:firstLine="480"/>
          </w:pPr>
        </w:pPrChange>
      </w:pPr>
      <w:del w:id="1020" w:author="Haraguroicha Hsu" w:date="2013-06-30T04:40:00Z">
        <w:r w:rsidRPr="005B5EA9" w:rsidDel="005B5EA9">
          <w:rPr>
            <w:rFonts w:hint="eastAsia"/>
            <w:rPrChange w:id="1021" w:author="Haraguroicha Hsu" w:date="2013-06-30T04:40:00Z">
              <w:rPr>
                <w:rStyle w:val="af"/>
                <w:rFonts w:hint="eastAsia"/>
                <w:noProof/>
              </w:rPr>
            </w:rPrChange>
          </w:rPr>
          <w:delText>圖</w:delText>
        </w:r>
        <w:r w:rsidRPr="005B5EA9" w:rsidDel="005B5EA9">
          <w:rPr>
            <w:rPrChange w:id="1022" w:author="Haraguroicha Hsu" w:date="2013-06-30T04:40:00Z">
              <w:rPr>
                <w:rStyle w:val="af"/>
                <w:noProof/>
              </w:rPr>
            </w:rPrChange>
          </w:rPr>
          <w:delText xml:space="preserve"> 5 </w:delText>
        </w:r>
        <w:r w:rsidRPr="005B5EA9" w:rsidDel="005B5EA9">
          <w:rPr>
            <w:rFonts w:hint="eastAsia"/>
            <w:rPrChange w:id="1023" w:author="Haraguroicha Hsu" w:date="2013-06-30T04:40:00Z">
              <w:rPr>
                <w:rStyle w:val="af"/>
                <w:rFonts w:hint="eastAsia"/>
                <w:noProof/>
              </w:rPr>
            </w:rPrChange>
          </w:rPr>
          <w:delText>單張代碼沒有預設樣板檔的查詢命令</w:delText>
        </w:r>
        <w:r w:rsidDel="005B5EA9">
          <w:rPr>
            <w:noProof/>
            <w:webHidden/>
          </w:rPr>
          <w:tab/>
        </w:r>
        <w:r w:rsidR="00F76BDD" w:rsidDel="005B5EA9">
          <w:rPr>
            <w:noProof/>
            <w:webHidden/>
          </w:rPr>
          <w:delText>30</w:delText>
        </w:r>
      </w:del>
    </w:p>
    <w:p w14:paraId="6E50A2C8" w14:textId="77777777" w:rsidR="00424242" w:rsidDel="005B5EA9" w:rsidRDefault="00424242">
      <w:pPr>
        <w:pStyle w:val="af6"/>
        <w:rPr>
          <w:del w:id="1024" w:author="Haraguroicha Hsu" w:date="2013-06-30T04:40:00Z"/>
          <w:rFonts w:asciiTheme="minorHAnsi" w:hAnsiTheme="minorHAnsi" w:cstheme="minorBidi"/>
          <w:noProof/>
          <w:szCs w:val="22"/>
        </w:rPr>
        <w:pPrChange w:id="1025" w:author="Haraguroicha Hsu" w:date="2013-06-30T04:59:00Z">
          <w:pPr>
            <w:pStyle w:val="af6"/>
            <w:tabs>
              <w:tab w:val="right" w:leader="dot" w:pos="9628"/>
            </w:tabs>
            <w:ind w:firstLine="480"/>
          </w:pPr>
        </w:pPrChange>
      </w:pPr>
      <w:del w:id="1026" w:author="Haraguroicha Hsu" w:date="2013-06-30T04:40:00Z">
        <w:r w:rsidRPr="005B5EA9" w:rsidDel="005B5EA9">
          <w:rPr>
            <w:rFonts w:hint="eastAsia"/>
            <w:rPrChange w:id="1027" w:author="Haraguroicha Hsu" w:date="2013-06-30T04:40:00Z">
              <w:rPr>
                <w:rStyle w:val="af"/>
                <w:rFonts w:hint="eastAsia"/>
                <w:noProof/>
              </w:rPr>
            </w:rPrChange>
          </w:rPr>
          <w:delText>圖</w:delText>
        </w:r>
        <w:r w:rsidRPr="005B5EA9" w:rsidDel="005B5EA9">
          <w:rPr>
            <w:rPrChange w:id="1028" w:author="Haraguroicha Hsu" w:date="2013-06-30T04:40:00Z">
              <w:rPr>
                <w:rStyle w:val="af"/>
                <w:noProof/>
              </w:rPr>
            </w:rPrChange>
          </w:rPr>
          <w:delText xml:space="preserve"> 6 </w:delText>
        </w:r>
        <w:r w:rsidRPr="005B5EA9" w:rsidDel="005B5EA9">
          <w:rPr>
            <w:rFonts w:hint="eastAsia"/>
            <w:rPrChange w:id="1029" w:author="Haraguroicha Hsu" w:date="2013-06-30T04:40:00Z">
              <w:rPr>
                <w:rStyle w:val="af"/>
                <w:rFonts w:hint="eastAsia"/>
                <w:noProof/>
              </w:rPr>
            </w:rPrChange>
          </w:rPr>
          <w:delText>單張代碼沒有預設樣板檔的回應結果</w:delText>
        </w:r>
        <w:r w:rsidDel="005B5EA9">
          <w:rPr>
            <w:noProof/>
            <w:webHidden/>
          </w:rPr>
          <w:tab/>
        </w:r>
        <w:r w:rsidR="00F76BDD" w:rsidDel="005B5EA9">
          <w:rPr>
            <w:noProof/>
            <w:webHidden/>
          </w:rPr>
          <w:delText>31</w:delText>
        </w:r>
      </w:del>
    </w:p>
    <w:p w14:paraId="2681B56A" w14:textId="77777777" w:rsidR="00424242" w:rsidDel="005B5EA9" w:rsidRDefault="00424242">
      <w:pPr>
        <w:pStyle w:val="af6"/>
        <w:rPr>
          <w:del w:id="1030" w:author="Haraguroicha Hsu" w:date="2013-06-30T04:40:00Z"/>
          <w:rFonts w:asciiTheme="minorHAnsi" w:hAnsiTheme="minorHAnsi" w:cstheme="minorBidi"/>
          <w:noProof/>
          <w:szCs w:val="22"/>
        </w:rPr>
        <w:pPrChange w:id="1031" w:author="Haraguroicha Hsu" w:date="2013-06-30T04:59:00Z">
          <w:pPr>
            <w:pStyle w:val="af6"/>
            <w:tabs>
              <w:tab w:val="right" w:leader="dot" w:pos="9628"/>
            </w:tabs>
            <w:ind w:firstLine="480"/>
          </w:pPr>
        </w:pPrChange>
      </w:pPr>
      <w:del w:id="1032" w:author="Haraguroicha Hsu" w:date="2013-06-30T04:40:00Z">
        <w:r w:rsidRPr="005B5EA9" w:rsidDel="005B5EA9">
          <w:rPr>
            <w:rFonts w:hint="eastAsia"/>
            <w:rPrChange w:id="1033" w:author="Haraguroicha Hsu" w:date="2013-06-30T04:40:00Z">
              <w:rPr>
                <w:rStyle w:val="af"/>
                <w:rFonts w:hint="eastAsia"/>
                <w:noProof/>
              </w:rPr>
            </w:rPrChange>
          </w:rPr>
          <w:delText>圖</w:delText>
        </w:r>
        <w:r w:rsidRPr="005B5EA9" w:rsidDel="005B5EA9">
          <w:rPr>
            <w:rPrChange w:id="1034" w:author="Haraguroicha Hsu" w:date="2013-06-30T04:40:00Z">
              <w:rPr>
                <w:rStyle w:val="af"/>
                <w:noProof/>
              </w:rPr>
            </w:rPrChange>
          </w:rPr>
          <w:delText xml:space="preserve"> 7 </w:delText>
        </w:r>
        <w:r w:rsidRPr="005B5EA9" w:rsidDel="005B5EA9">
          <w:rPr>
            <w:rFonts w:hint="eastAsia"/>
            <w:rPrChange w:id="1035" w:author="Haraguroicha Hsu" w:date="2013-06-30T04:40:00Z">
              <w:rPr>
                <w:rStyle w:val="af"/>
                <w:rFonts w:hint="eastAsia"/>
                <w:noProof/>
              </w:rPr>
            </w:rPrChange>
          </w:rPr>
          <w:delText>鼠標回應：未按附加按鍵</w:delText>
        </w:r>
        <w:r w:rsidDel="005B5EA9">
          <w:rPr>
            <w:noProof/>
            <w:webHidden/>
          </w:rPr>
          <w:tab/>
        </w:r>
        <w:r w:rsidR="00F76BDD" w:rsidDel="005B5EA9">
          <w:rPr>
            <w:noProof/>
            <w:webHidden/>
          </w:rPr>
          <w:delText>32</w:delText>
        </w:r>
      </w:del>
    </w:p>
    <w:p w14:paraId="59196691" w14:textId="77777777" w:rsidR="00424242" w:rsidDel="005B5EA9" w:rsidRDefault="00424242">
      <w:pPr>
        <w:pStyle w:val="af6"/>
        <w:rPr>
          <w:del w:id="1036" w:author="Haraguroicha Hsu" w:date="2013-06-30T04:40:00Z"/>
          <w:rFonts w:asciiTheme="minorHAnsi" w:hAnsiTheme="minorHAnsi" w:cstheme="minorBidi"/>
          <w:noProof/>
          <w:szCs w:val="22"/>
        </w:rPr>
        <w:pPrChange w:id="1037" w:author="Haraguroicha Hsu" w:date="2013-06-30T04:59:00Z">
          <w:pPr>
            <w:pStyle w:val="af6"/>
            <w:tabs>
              <w:tab w:val="right" w:leader="dot" w:pos="9628"/>
            </w:tabs>
            <w:ind w:firstLine="480"/>
          </w:pPr>
        </w:pPrChange>
      </w:pPr>
      <w:del w:id="1038" w:author="Haraguroicha Hsu" w:date="2013-06-30T04:40:00Z">
        <w:r w:rsidRPr="005B5EA9" w:rsidDel="005B5EA9">
          <w:rPr>
            <w:rFonts w:hint="eastAsia"/>
            <w:rPrChange w:id="1039" w:author="Haraguroicha Hsu" w:date="2013-06-30T04:40:00Z">
              <w:rPr>
                <w:rStyle w:val="af"/>
                <w:rFonts w:hint="eastAsia"/>
                <w:noProof/>
              </w:rPr>
            </w:rPrChange>
          </w:rPr>
          <w:delText>圖</w:delText>
        </w:r>
        <w:r w:rsidRPr="005B5EA9" w:rsidDel="005B5EA9">
          <w:rPr>
            <w:rPrChange w:id="1040" w:author="Haraguroicha Hsu" w:date="2013-06-30T04:40:00Z">
              <w:rPr>
                <w:rStyle w:val="af"/>
                <w:noProof/>
              </w:rPr>
            </w:rPrChange>
          </w:rPr>
          <w:delText xml:space="preserve"> 8 </w:delText>
        </w:r>
        <w:r w:rsidRPr="005B5EA9" w:rsidDel="005B5EA9">
          <w:rPr>
            <w:rFonts w:hint="eastAsia"/>
            <w:rPrChange w:id="1041" w:author="Haraguroicha Hsu" w:date="2013-06-30T04:40:00Z">
              <w:rPr>
                <w:rStyle w:val="af"/>
                <w:rFonts w:hint="eastAsia"/>
                <w:noProof/>
              </w:rPr>
            </w:rPrChange>
          </w:rPr>
          <w:delText>鼠標回應：有按下附加按鍵</w:delText>
        </w:r>
        <w:r w:rsidDel="005B5EA9">
          <w:rPr>
            <w:noProof/>
            <w:webHidden/>
          </w:rPr>
          <w:tab/>
        </w:r>
        <w:r w:rsidR="00F76BDD" w:rsidDel="005B5EA9">
          <w:rPr>
            <w:noProof/>
            <w:webHidden/>
          </w:rPr>
          <w:delText>32</w:delText>
        </w:r>
      </w:del>
    </w:p>
    <w:p w14:paraId="3E80B852" w14:textId="77777777" w:rsidR="00424242" w:rsidDel="005B5EA9" w:rsidRDefault="00424242">
      <w:pPr>
        <w:pStyle w:val="af6"/>
        <w:rPr>
          <w:del w:id="1042" w:author="Haraguroicha Hsu" w:date="2013-06-30T04:40:00Z"/>
          <w:rFonts w:asciiTheme="minorHAnsi" w:hAnsiTheme="minorHAnsi" w:cstheme="minorBidi"/>
          <w:noProof/>
          <w:szCs w:val="22"/>
        </w:rPr>
        <w:pPrChange w:id="1043" w:author="Haraguroicha Hsu" w:date="2013-06-30T04:59:00Z">
          <w:pPr>
            <w:pStyle w:val="af6"/>
            <w:tabs>
              <w:tab w:val="right" w:leader="dot" w:pos="9628"/>
            </w:tabs>
            <w:ind w:firstLine="480"/>
          </w:pPr>
        </w:pPrChange>
      </w:pPr>
      <w:del w:id="1044" w:author="Haraguroicha Hsu" w:date="2013-06-30T04:40:00Z">
        <w:r w:rsidRPr="005B5EA9" w:rsidDel="005B5EA9">
          <w:rPr>
            <w:rFonts w:hint="eastAsia"/>
            <w:rPrChange w:id="1045" w:author="Haraguroicha Hsu" w:date="2013-06-30T04:40:00Z">
              <w:rPr>
                <w:rStyle w:val="af"/>
                <w:rFonts w:hint="eastAsia"/>
                <w:noProof/>
              </w:rPr>
            </w:rPrChange>
          </w:rPr>
          <w:delText>圖</w:delText>
        </w:r>
        <w:r w:rsidRPr="005B5EA9" w:rsidDel="005B5EA9">
          <w:rPr>
            <w:rPrChange w:id="1046" w:author="Haraguroicha Hsu" w:date="2013-06-30T04:40:00Z">
              <w:rPr>
                <w:rStyle w:val="af"/>
                <w:noProof/>
              </w:rPr>
            </w:rPrChange>
          </w:rPr>
          <w:delText xml:space="preserve"> 9 </w:delText>
        </w:r>
        <w:r w:rsidRPr="005B5EA9" w:rsidDel="005B5EA9">
          <w:rPr>
            <w:rFonts w:hint="eastAsia"/>
            <w:rPrChange w:id="1047" w:author="Haraguroicha Hsu" w:date="2013-06-30T04:40:00Z">
              <w:rPr>
                <w:rStyle w:val="af"/>
                <w:rFonts w:hint="eastAsia"/>
                <w:noProof/>
              </w:rPr>
            </w:rPrChange>
          </w:rPr>
          <w:delText>提示訊息：不正確的格式</w:delText>
        </w:r>
        <w:r w:rsidDel="005B5EA9">
          <w:rPr>
            <w:noProof/>
            <w:webHidden/>
          </w:rPr>
          <w:tab/>
        </w:r>
        <w:r w:rsidR="00F76BDD" w:rsidDel="005B5EA9">
          <w:rPr>
            <w:noProof/>
            <w:webHidden/>
          </w:rPr>
          <w:delText>33</w:delText>
        </w:r>
      </w:del>
    </w:p>
    <w:p w14:paraId="6B2BEDFD" w14:textId="77777777" w:rsidR="00424242" w:rsidDel="005B5EA9" w:rsidRDefault="00424242">
      <w:pPr>
        <w:pStyle w:val="af6"/>
        <w:rPr>
          <w:del w:id="1048" w:author="Haraguroicha Hsu" w:date="2013-06-30T04:40:00Z"/>
          <w:rFonts w:asciiTheme="minorHAnsi" w:hAnsiTheme="minorHAnsi" w:cstheme="minorBidi"/>
          <w:noProof/>
          <w:szCs w:val="22"/>
        </w:rPr>
        <w:pPrChange w:id="1049" w:author="Haraguroicha Hsu" w:date="2013-06-30T04:59:00Z">
          <w:pPr>
            <w:pStyle w:val="af6"/>
            <w:tabs>
              <w:tab w:val="right" w:leader="dot" w:pos="9628"/>
            </w:tabs>
            <w:ind w:firstLine="480"/>
          </w:pPr>
        </w:pPrChange>
      </w:pPr>
      <w:del w:id="1050" w:author="Haraguroicha Hsu" w:date="2013-06-30T04:40:00Z">
        <w:r w:rsidRPr="005B5EA9" w:rsidDel="005B5EA9">
          <w:rPr>
            <w:rFonts w:hint="eastAsia"/>
            <w:rPrChange w:id="1051" w:author="Haraguroicha Hsu" w:date="2013-06-30T04:40:00Z">
              <w:rPr>
                <w:rStyle w:val="af"/>
                <w:rFonts w:hint="eastAsia"/>
                <w:noProof/>
              </w:rPr>
            </w:rPrChange>
          </w:rPr>
          <w:delText>圖</w:delText>
        </w:r>
        <w:r w:rsidRPr="005B5EA9" w:rsidDel="005B5EA9">
          <w:rPr>
            <w:rPrChange w:id="1052" w:author="Haraguroicha Hsu" w:date="2013-06-30T04:40:00Z">
              <w:rPr>
                <w:rStyle w:val="af"/>
                <w:noProof/>
              </w:rPr>
            </w:rPrChange>
          </w:rPr>
          <w:delText xml:space="preserve"> 10 </w:delText>
        </w:r>
        <w:r w:rsidRPr="005B5EA9" w:rsidDel="005B5EA9">
          <w:rPr>
            <w:rFonts w:hint="eastAsia"/>
            <w:rPrChange w:id="1053" w:author="Haraguroicha Hsu" w:date="2013-06-30T04:40:00Z">
              <w:rPr>
                <w:rStyle w:val="af"/>
                <w:rFonts w:hint="eastAsia"/>
                <w:noProof/>
              </w:rPr>
            </w:rPrChange>
          </w:rPr>
          <w:delText>資料內嵌處理模組的系統畫面</w:delText>
        </w:r>
        <w:r w:rsidDel="005B5EA9">
          <w:rPr>
            <w:noProof/>
            <w:webHidden/>
          </w:rPr>
          <w:tab/>
        </w:r>
        <w:r w:rsidR="00F76BDD" w:rsidDel="005B5EA9">
          <w:rPr>
            <w:noProof/>
            <w:webHidden/>
          </w:rPr>
          <w:delText>34</w:delText>
        </w:r>
      </w:del>
    </w:p>
    <w:p w14:paraId="0F55F8B3" w14:textId="77777777" w:rsidR="00424242" w:rsidDel="005B5EA9" w:rsidRDefault="00424242">
      <w:pPr>
        <w:pStyle w:val="af6"/>
        <w:rPr>
          <w:del w:id="1054" w:author="Haraguroicha Hsu" w:date="2013-06-30T04:40:00Z"/>
          <w:rFonts w:asciiTheme="minorHAnsi" w:hAnsiTheme="minorHAnsi" w:cstheme="minorBidi"/>
          <w:noProof/>
          <w:szCs w:val="22"/>
        </w:rPr>
        <w:pPrChange w:id="1055" w:author="Haraguroicha Hsu" w:date="2013-06-30T04:59:00Z">
          <w:pPr>
            <w:pStyle w:val="af6"/>
            <w:tabs>
              <w:tab w:val="right" w:leader="dot" w:pos="9628"/>
            </w:tabs>
            <w:ind w:firstLine="480"/>
          </w:pPr>
        </w:pPrChange>
      </w:pPr>
      <w:del w:id="1056" w:author="Haraguroicha Hsu" w:date="2013-06-30T04:40:00Z">
        <w:r w:rsidRPr="005B5EA9" w:rsidDel="005B5EA9">
          <w:rPr>
            <w:rFonts w:hint="eastAsia"/>
            <w:rPrChange w:id="1057" w:author="Haraguroicha Hsu" w:date="2013-06-30T04:40:00Z">
              <w:rPr>
                <w:rStyle w:val="af"/>
                <w:rFonts w:hint="eastAsia"/>
                <w:noProof/>
              </w:rPr>
            </w:rPrChange>
          </w:rPr>
          <w:delText>圖</w:delText>
        </w:r>
        <w:r w:rsidRPr="005B5EA9" w:rsidDel="005B5EA9">
          <w:rPr>
            <w:rPrChange w:id="1058" w:author="Haraguroicha Hsu" w:date="2013-06-30T04:40:00Z">
              <w:rPr>
                <w:rStyle w:val="af"/>
                <w:noProof/>
              </w:rPr>
            </w:rPrChange>
          </w:rPr>
          <w:delText xml:space="preserve"> 11 </w:delText>
        </w:r>
        <w:r w:rsidRPr="005B5EA9" w:rsidDel="005B5EA9">
          <w:rPr>
            <w:rFonts w:hint="eastAsia"/>
            <w:rPrChange w:id="1059" w:author="Haraguroicha Hsu" w:date="2013-06-30T04:40:00Z">
              <w:rPr>
                <w:rStyle w:val="af"/>
                <w:rFonts w:hint="eastAsia"/>
                <w:noProof/>
              </w:rPr>
            </w:rPrChange>
          </w:rPr>
          <w:delText>內嵌資料於頁面中</w:delText>
        </w:r>
        <w:r w:rsidDel="005B5EA9">
          <w:rPr>
            <w:noProof/>
            <w:webHidden/>
          </w:rPr>
          <w:tab/>
        </w:r>
        <w:r w:rsidR="00F76BDD" w:rsidDel="005B5EA9">
          <w:rPr>
            <w:noProof/>
            <w:webHidden/>
          </w:rPr>
          <w:delText>34</w:delText>
        </w:r>
      </w:del>
    </w:p>
    <w:p w14:paraId="7032B32E" w14:textId="77777777" w:rsidR="00424242" w:rsidDel="005B5EA9" w:rsidRDefault="00424242">
      <w:pPr>
        <w:pStyle w:val="af6"/>
        <w:rPr>
          <w:del w:id="1060" w:author="Haraguroicha Hsu" w:date="2013-06-30T04:40:00Z"/>
          <w:rFonts w:asciiTheme="minorHAnsi" w:hAnsiTheme="minorHAnsi" w:cstheme="minorBidi"/>
          <w:noProof/>
          <w:szCs w:val="22"/>
        </w:rPr>
        <w:pPrChange w:id="1061" w:author="Haraguroicha Hsu" w:date="2013-06-30T04:59:00Z">
          <w:pPr>
            <w:pStyle w:val="af6"/>
            <w:tabs>
              <w:tab w:val="right" w:leader="dot" w:pos="9628"/>
            </w:tabs>
            <w:ind w:firstLine="480"/>
          </w:pPr>
        </w:pPrChange>
      </w:pPr>
      <w:del w:id="1062" w:author="Haraguroicha Hsu" w:date="2013-06-30T04:40:00Z">
        <w:r w:rsidRPr="005B5EA9" w:rsidDel="005B5EA9">
          <w:rPr>
            <w:rFonts w:hint="eastAsia"/>
            <w:rPrChange w:id="1063" w:author="Haraguroicha Hsu" w:date="2013-06-30T04:40:00Z">
              <w:rPr>
                <w:rStyle w:val="af"/>
                <w:rFonts w:hint="eastAsia"/>
                <w:noProof/>
              </w:rPr>
            </w:rPrChange>
          </w:rPr>
          <w:delText>圖</w:delText>
        </w:r>
        <w:r w:rsidRPr="005B5EA9" w:rsidDel="005B5EA9">
          <w:rPr>
            <w:rPrChange w:id="1064" w:author="Haraguroicha Hsu" w:date="2013-06-30T04:40:00Z">
              <w:rPr>
                <w:rStyle w:val="af"/>
                <w:noProof/>
              </w:rPr>
            </w:rPrChange>
          </w:rPr>
          <w:delText xml:space="preserve"> 12 </w:delText>
        </w:r>
        <w:r w:rsidRPr="005B5EA9" w:rsidDel="005B5EA9">
          <w:rPr>
            <w:rFonts w:hint="eastAsia"/>
            <w:rPrChange w:id="1065" w:author="Haraguroicha Hsu" w:date="2013-06-30T04:40:00Z">
              <w:rPr>
                <w:rStyle w:val="af"/>
                <w:rFonts w:hint="eastAsia"/>
                <w:noProof/>
              </w:rPr>
            </w:rPrChange>
          </w:rPr>
          <w:delText>內嵌</w:delText>
        </w:r>
        <w:r w:rsidRPr="005B5EA9" w:rsidDel="005B5EA9">
          <w:rPr>
            <w:rPrChange w:id="1066" w:author="Haraguroicha Hsu" w:date="2013-06-30T04:40:00Z">
              <w:rPr>
                <w:rStyle w:val="af"/>
                <w:noProof/>
              </w:rPr>
            </w:rPrChange>
          </w:rPr>
          <w:delText>CDA</w:delText>
        </w:r>
        <w:r w:rsidRPr="005B5EA9" w:rsidDel="005B5EA9">
          <w:rPr>
            <w:rFonts w:hint="eastAsia"/>
            <w:rPrChange w:id="1067" w:author="Haraguroicha Hsu" w:date="2013-06-30T04:40:00Z">
              <w:rPr>
                <w:rStyle w:val="af"/>
                <w:rFonts w:hint="eastAsia"/>
                <w:noProof/>
              </w:rPr>
            </w:rPrChange>
          </w:rPr>
          <w:delText>文件的</w:delText>
        </w:r>
        <w:r w:rsidRPr="005B5EA9" w:rsidDel="005B5EA9">
          <w:rPr>
            <w:rPrChange w:id="1068" w:author="Haraguroicha Hsu" w:date="2013-06-30T04:40:00Z">
              <w:rPr>
                <w:rStyle w:val="af"/>
                <w:noProof/>
              </w:rPr>
            </w:rPrChange>
          </w:rPr>
          <w:delText>Header</w:delText>
        </w:r>
        <w:r w:rsidRPr="005B5EA9" w:rsidDel="005B5EA9">
          <w:rPr>
            <w:rFonts w:hint="eastAsia"/>
            <w:rPrChange w:id="1069" w:author="Haraguroicha Hsu" w:date="2013-06-30T04:40:00Z">
              <w:rPr>
                <w:rStyle w:val="af"/>
                <w:rFonts w:hint="eastAsia"/>
                <w:noProof/>
              </w:rPr>
            </w:rPrChange>
          </w:rPr>
          <w:delText>與</w:delText>
        </w:r>
        <w:r w:rsidRPr="005B5EA9" w:rsidDel="005B5EA9">
          <w:rPr>
            <w:rPrChange w:id="1070" w:author="Haraguroicha Hsu" w:date="2013-06-30T04:40:00Z">
              <w:rPr>
                <w:rStyle w:val="af"/>
                <w:noProof/>
              </w:rPr>
            </w:rPrChange>
          </w:rPr>
          <w:delText>Body</w:delText>
        </w:r>
        <w:r w:rsidRPr="005B5EA9" w:rsidDel="005B5EA9">
          <w:rPr>
            <w:rFonts w:hint="eastAsia"/>
            <w:rPrChange w:id="1071" w:author="Haraguroicha Hsu" w:date="2013-06-30T04:40:00Z">
              <w:rPr>
                <w:rStyle w:val="af"/>
                <w:rFonts w:hint="eastAsia"/>
                <w:noProof/>
              </w:rPr>
            </w:rPrChange>
          </w:rPr>
          <w:delText>資料</w:delText>
        </w:r>
        <w:r w:rsidDel="005B5EA9">
          <w:rPr>
            <w:noProof/>
            <w:webHidden/>
          </w:rPr>
          <w:tab/>
        </w:r>
        <w:r w:rsidR="00F76BDD" w:rsidDel="005B5EA9">
          <w:rPr>
            <w:noProof/>
            <w:webHidden/>
          </w:rPr>
          <w:delText>35</w:delText>
        </w:r>
      </w:del>
    </w:p>
    <w:p w14:paraId="6410E8D7" w14:textId="77777777" w:rsidR="00424242" w:rsidDel="005B5EA9" w:rsidRDefault="00424242">
      <w:pPr>
        <w:pStyle w:val="af6"/>
        <w:rPr>
          <w:del w:id="1072" w:author="Haraguroicha Hsu" w:date="2013-06-30T04:40:00Z"/>
          <w:rFonts w:asciiTheme="minorHAnsi" w:hAnsiTheme="minorHAnsi" w:cstheme="minorBidi"/>
          <w:noProof/>
          <w:szCs w:val="22"/>
        </w:rPr>
        <w:pPrChange w:id="1073" w:author="Haraguroicha Hsu" w:date="2013-06-30T04:59:00Z">
          <w:pPr>
            <w:pStyle w:val="af6"/>
            <w:tabs>
              <w:tab w:val="right" w:leader="dot" w:pos="9628"/>
            </w:tabs>
            <w:ind w:firstLine="480"/>
          </w:pPr>
        </w:pPrChange>
      </w:pPr>
      <w:del w:id="1074" w:author="Haraguroicha Hsu" w:date="2013-06-30T04:40:00Z">
        <w:r w:rsidRPr="005B5EA9" w:rsidDel="005B5EA9">
          <w:rPr>
            <w:rFonts w:hint="eastAsia"/>
            <w:rPrChange w:id="1075" w:author="Haraguroicha Hsu" w:date="2013-06-30T04:40:00Z">
              <w:rPr>
                <w:rStyle w:val="af"/>
                <w:rFonts w:hint="eastAsia"/>
                <w:noProof/>
              </w:rPr>
            </w:rPrChange>
          </w:rPr>
          <w:delText>圖</w:delText>
        </w:r>
        <w:r w:rsidRPr="005B5EA9" w:rsidDel="005B5EA9">
          <w:rPr>
            <w:rPrChange w:id="1076" w:author="Haraguroicha Hsu" w:date="2013-06-30T04:40:00Z">
              <w:rPr>
                <w:rStyle w:val="af"/>
                <w:noProof/>
              </w:rPr>
            </w:rPrChange>
          </w:rPr>
          <w:delText xml:space="preserve"> 13 </w:delText>
        </w:r>
        <w:r w:rsidRPr="005B5EA9" w:rsidDel="005B5EA9">
          <w:rPr>
            <w:rFonts w:hint="eastAsia"/>
            <w:rPrChange w:id="1077" w:author="Haraguroicha Hsu" w:date="2013-06-30T04:40:00Z">
              <w:rPr>
                <w:rStyle w:val="af"/>
                <w:rFonts w:hint="eastAsia"/>
                <w:noProof/>
              </w:rPr>
            </w:rPrChange>
          </w:rPr>
          <w:delText>樣板輸出處理模組的系統畫面</w:delText>
        </w:r>
        <w:r w:rsidDel="005B5EA9">
          <w:rPr>
            <w:noProof/>
            <w:webHidden/>
          </w:rPr>
          <w:tab/>
        </w:r>
        <w:r w:rsidR="00F76BDD" w:rsidDel="005B5EA9">
          <w:rPr>
            <w:noProof/>
            <w:webHidden/>
          </w:rPr>
          <w:delText>36</w:delText>
        </w:r>
      </w:del>
    </w:p>
    <w:p w14:paraId="77C16721" w14:textId="77777777" w:rsidR="00424242" w:rsidDel="005B5EA9" w:rsidRDefault="00424242">
      <w:pPr>
        <w:pStyle w:val="af6"/>
        <w:rPr>
          <w:del w:id="1078" w:author="Haraguroicha Hsu" w:date="2013-06-30T04:40:00Z"/>
          <w:rFonts w:asciiTheme="minorHAnsi" w:hAnsiTheme="minorHAnsi" w:cstheme="minorBidi"/>
          <w:noProof/>
          <w:szCs w:val="22"/>
        </w:rPr>
        <w:pPrChange w:id="1079" w:author="Haraguroicha Hsu" w:date="2013-06-30T04:59:00Z">
          <w:pPr>
            <w:pStyle w:val="af6"/>
            <w:tabs>
              <w:tab w:val="right" w:leader="dot" w:pos="9628"/>
            </w:tabs>
            <w:ind w:firstLine="480"/>
          </w:pPr>
        </w:pPrChange>
      </w:pPr>
      <w:del w:id="1080" w:author="Haraguroicha Hsu" w:date="2013-06-30T04:40:00Z">
        <w:r w:rsidRPr="005B5EA9" w:rsidDel="005B5EA9">
          <w:rPr>
            <w:rFonts w:hint="eastAsia"/>
            <w:rPrChange w:id="1081" w:author="Haraguroicha Hsu" w:date="2013-06-30T04:40:00Z">
              <w:rPr>
                <w:rStyle w:val="af"/>
                <w:rFonts w:hint="eastAsia"/>
                <w:noProof/>
              </w:rPr>
            </w:rPrChange>
          </w:rPr>
          <w:delText>圖</w:delText>
        </w:r>
        <w:r w:rsidRPr="005B5EA9" w:rsidDel="005B5EA9">
          <w:rPr>
            <w:rPrChange w:id="1082" w:author="Haraguroicha Hsu" w:date="2013-06-30T04:40:00Z">
              <w:rPr>
                <w:rStyle w:val="af"/>
                <w:noProof/>
              </w:rPr>
            </w:rPrChange>
          </w:rPr>
          <w:delText xml:space="preserve"> 14 </w:delText>
        </w:r>
        <w:r w:rsidRPr="005B5EA9" w:rsidDel="005B5EA9">
          <w:rPr>
            <w:rFonts w:hint="eastAsia"/>
            <w:rPrChange w:id="1083" w:author="Haraguroicha Hsu" w:date="2013-06-30T04:40:00Z">
              <w:rPr>
                <w:rStyle w:val="af"/>
                <w:rFonts w:hint="eastAsia"/>
                <w:noProof/>
              </w:rPr>
            </w:rPrChange>
          </w:rPr>
          <w:delText>包含附件時的畫面呈現範例</w:delText>
        </w:r>
        <w:r w:rsidDel="005B5EA9">
          <w:rPr>
            <w:noProof/>
            <w:webHidden/>
          </w:rPr>
          <w:tab/>
        </w:r>
        <w:r w:rsidR="00F76BDD" w:rsidDel="005B5EA9">
          <w:rPr>
            <w:noProof/>
            <w:webHidden/>
          </w:rPr>
          <w:delText>37</w:delText>
        </w:r>
      </w:del>
    </w:p>
    <w:p w14:paraId="519E53D3" w14:textId="77777777" w:rsidR="00424242" w:rsidDel="005B5EA9" w:rsidRDefault="00424242">
      <w:pPr>
        <w:pStyle w:val="af6"/>
        <w:rPr>
          <w:del w:id="1084" w:author="Haraguroicha Hsu" w:date="2013-06-30T04:40:00Z"/>
          <w:rFonts w:asciiTheme="minorHAnsi" w:hAnsiTheme="minorHAnsi" w:cstheme="minorBidi"/>
          <w:noProof/>
          <w:szCs w:val="22"/>
        </w:rPr>
        <w:pPrChange w:id="1085" w:author="Haraguroicha Hsu" w:date="2013-06-30T04:59:00Z">
          <w:pPr>
            <w:pStyle w:val="af6"/>
            <w:tabs>
              <w:tab w:val="right" w:leader="dot" w:pos="9628"/>
            </w:tabs>
            <w:ind w:firstLine="480"/>
          </w:pPr>
        </w:pPrChange>
      </w:pPr>
      <w:del w:id="1086" w:author="Haraguroicha Hsu" w:date="2013-06-30T04:40:00Z">
        <w:r w:rsidRPr="005B5EA9" w:rsidDel="005B5EA9">
          <w:rPr>
            <w:rFonts w:hint="eastAsia"/>
            <w:rPrChange w:id="1087" w:author="Haraguroicha Hsu" w:date="2013-06-30T04:40:00Z">
              <w:rPr>
                <w:rStyle w:val="af"/>
                <w:rFonts w:hint="eastAsia"/>
                <w:noProof/>
              </w:rPr>
            </w:rPrChange>
          </w:rPr>
          <w:delText>圖</w:delText>
        </w:r>
        <w:r w:rsidRPr="005B5EA9" w:rsidDel="005B5EA9">
          <w:rPr>
            <w:rPrChange w:id="1088" w:author="Haraguroicha Hsu" w:date="2013-06-30T04:40:00Z">
              <w:rPr>
                <w:rStyle w:val="af"/>
                <w:noProof/>
              </w:rPr>
            </w:rPrChange>
          </w:rPr>
          <w:delText xml:space="preserve"> 15 </w:delText>
        </w:r>
        <w:r w:rsidRPr="005B5EA9" w:rsidDel="005B5EA9">
          <w:rPr>
            <w:rFonts w:hint="eastAsia"/>
            <w:rPrChange w:id="1089" w:author="Haraguroicha Hsu" w:date="2013-06-30T04:40:00Z">
              <w:rPr>
                <w:rStyle w:val="af"/>
                <w:rFonts w:hint="eastAsia"/>
                <w:noProof/>
              </w:rPr>
            </w:rPrChange>
          </w:rPr>
          <w:delText>樣板檔輸出指定的</w:delText>
        </w:r>
        <w:r w:rsidRPr="005B5EA9" w:rsidDel="005B5EA9">
          <w:rPr>
            <w:rPrChange w:id="1090" w:author="Haraguroicha Hsu" w:date="2013-06-30T04:40:00Z">
              <w:rPr>
                <w:rStyle w:val="af"/>
                <w:noProof/>
              </w:rPr>
            </w:rPrChange>
          </w:rPr>
          <w:delText>XML</w:delText>
        </w:r>
        <w:r w:rsidRPr="005B5EA9" w:rsidDel="005B5EA9">
          <w:rPr>
            <w:rFonts w:hint="eastAsia"/>
            <w:rPrChange w:id="1091" w:author="Haraguroicha Hsu" w:date="2013-06-30T04:40:00Z">
              <w:rPr>
                <w:rStyle w:val="af"/>
                <w:rFonts w:hint="eastAsia"/>
                <w:noProof/>
              </w:rPr>
            </w:rPrChange>
          </w:rPr>
          <w:delText>格式文件範例</w:delText>
        </w:r>
        <w:r w:rsidDel="005B5EA9">
          <w:rPr>
            <w:noProof/>
            <w:webHidden/>
          </w:rPr>
          <w:tab/>
        </w:r>
        <w:r w:rsidR="00F76BDD" w:rsidDel="005B5EA9">
          <w:rPr>
            <w:noProof/>
            <w:webHidden/>
          </w:rPr>
          <w:delText>38</w:delText>
        </w:r>
      </w:del>
    </w:p>
    <w:p w14:paraId="4202A2CA" w14:textId="77777777" w:rsidR="00424242" w:rsidDel="005B5EA9" w:rsidRDefault="00424242">
      <w:pPr>
        <w:pStyle w:val="af6"/>
        <w:rPr>
          <w:del w:id="1092" w:author="Haraguroicha Hsu" w:date="2013-06-30T04:40:00Z"/>
          <w:rFonts w:asciiTheme="minorHAnsi" w:hAnsiTheme="minorHAnsi" w:cstheme="minorBidi"/>
          <w:noProof/>
          <w:szCs w:val="22"/>
        </w:rPr>
        <w:pPrChange w:id="1093" w:author="Haraguroicha Hsu" w:date="2013-06-30T04:59:00Z">
          <w:pPr>
            <w:pStyle w:val="af6"/>
            <w:tabs>
              <w:tab w:val="right" w:leader="dot" w:pos="9628"/>
            </w:tabs>
            <w:ind w:firstLine="480"/>
          </w:pPr>
        </w:pPrChange>
      </w:pPr>
      <w:del w:id="1094" w:author="Haraguroicha Hsu" w:date="2013-06-30T04:40:00Z">
        <w:r w:rsidRPr="005B5EA9" w:rsidDel="005B5EA9">
          <w:rPr>
            <w:rFonts w:hint="eastAsia"/>
            <w:rPrChange w:id="1095" w:author="Haraguroicha Hsu" w:date="2013-06-30T04:40:00Z">
              <w:rPr>
                <w:rStyle w:val="af"/>
                <w:rFonts w:hint="eastAsia"/>
                <w:noProof/>
              </w:rPr>
            </w:rPrChange>
          </w:rPr>
          <w:delText>圖</w:delText>
        </w:r>
        <w:r w:rsidRPr="005B5EA9" w:rsidDel="005B5EA9">
          <w:rPr>
            <w:rPrChange w:id="1096" w:author="Haraguroicha Hsu" w:date="2013-06-30T04:40:00Z">
              <w:rPr>
                <w:rStyle w:val="af"/>
                <w:noProof/>
              </w:rPr>
            </w:rPrChange>
          </w:rPr>
          <w:delText xml:space="preserve"> 16 </w:delText>
        </w:r>
        <w:r w:rsidRPr="005B5EA9" w:rsidDel="005B5EA9">
          <w:rPr>
            <w:rFonts w:hint="eastAsia"/>
            <w:rPrChange w:id="1097" w:author="Haraguroicha Hsu" w:date="2013-06-30T04:40:00Z">
              <w:rPr>
                <w:rStyle w:val="af"/>
                <w:rFonts w:hint="eastAsia"/>
                <w:noProof/>
              </w:rPr>
            </w:rPrChange>
          </w:rPr>
          <w:delText>中文語系介面</w:delText>
        </w:r>
        <w:r w:rsidDel="005B5EA9">
          <w:rPr>
            <w:noProof/>
            <w:webHidden/>
          </w:rPr>
          <w:tab/>
        </w:r>
        <w:r w:rsidR="00F76BDD" w:rsidDel="005B5EA9">
          <w:rPr>
            <w:noProof/>
            <w:webHidden/>
          </w:rPr>
          <w:delText>39</w:delText>
        </w:r>
      </w:del>
    </w:p>
    <w:p w14:paraId="7A2BF0C0" w14:textId="77777777" w:rsidR="00424242" w:rsidDel="005B5EA9" w:rsidRDefault="00424242">
      <w:pPr>
        <w:pStyle w:val="af6"/>
        <w:rPr>
          <w:del w:id="1098" w:author="Haraguroicha Hsu" w:date="2013-06-30T04:40:00Z"/>
          <w:rFonts w:asciiTheme="minorHAnsi" w:hAnsiTheme="minorHAnsi" w:cstheme="minorBidi"/>
          <w:noProof/>
          <w:szCs w:val="22"/>
        </w:rPr>
        <w:pPrChange w:id="1099" w:author="Haraguroicha Hsu" w:date="2013-06-30T04:59:00Z">
          <w:pPr>
            <w:pStyle w:val="af6"/>
            <w:tabs>
              <w:tab w:val="right" w:leader="dot" w:pos="9628"/>
            </w:tabs>
            <w:ind w:firstLine="480"/>
          </w:pPr>
        </w:pPrChange>
      </w:pPr>
      <w:del w:id="1100" w:author="Haraguroicha Hsu" w:date="2013-06-30T04:40:00Z">
        <w:r w:rsidRPr="005B5EA9" w:rsidDel="005B5EA9">
          <w:rPr>
            <w:rFonts w:hint="eastAsia"/>
            <w:rPrChange w:id="1101" w:author="Haraguroicha Hsu" w:date="2013-06-30T04:40:00Z">
              <w:rPr>
                <w:rStyle w:val="af"/>
                <w:rFonts w:hint="eastAsia"/>
                <w:noProof/>
              </w:rPr>
            </w:rPrChange>
          </w:rPr>
          <w:delText>圖</w:delText>
        </w:r>
        <w:r w:rsidRPr="005B5EA9" w:rsidDel="005B5EA9">
          <w:rPr>
            <w:rPrChange w:id="1102" w:author="Haraguroicha Hsu" w:date="2013-06-30T04:40:00Z">
              <w:rPr>
                <w:rStyle w:val="af"/>
                <w:noProof/>
              </w:rPr>
            </w:rPrChange>
          </w:rPr>
          <w:delText xml:space="preserve"> 17 </w:delText>
        </w:r>
        <w:r w:rsidRPr="005B5EA9" w:rsidDel="005B5EA9">
          <w:rPr>
            <w:rFonts w:hint="eastAsia"/>
            <w:rPrChange w:id="1103" w:author="Haraguroicha Hsu" w:date="2013-06-30T04:40:00Z">
              <w:rPr>
                <w:rStyle w:val="af"/>
                <w:rFonts w:hint="eastAsia"/>
                <w:noProof/>
              </w:rPr>
            </w:rPrChange>
          </w:rPr>
          <w:delText>英文語系介面</w:delText>
        </w:r>
        <w:r w:rsidDel="005B5EA9">
          <w:rPr>
            <w:noProof/>
            <w:webHidden/>
          </w:rPr>
          <w:tab/>
        </w:r>
        <w:r w:rsidR="00F76BDD" w:rsidDel="005B5EA9">
          <w:rPr>
            <w:noProof/>
            <w:webHidden/>
          </w:rPr>
          <w:delText>40</w:delText>
        </w:r>
      </w:del>
    </w:p>
    <w:p w14:paraId="02BFFFFF" w14:textId="77777777" w:rsidR="00424242" w:rsidDel="005B5EA9" w:rsidRDefault="00424242">
      <w:pPr>
        <w:pStyle w:val="af6"/>
        <w:rPr>
          <w:del w:id="1104" w:author="Haraguroicha Hsu" w:date="2013-06-30T04:40:00Z"/>
          <w:rFonts w:asciiTheme="minorHAnsi" w:hAnsiTheme="minorHAnsi" w:cstheme="minorBidi"/>
          <w:noProof/>
          <w:szCs w:val="22"/>
        </w:rPr>
        <w:pPrChange w:id="1105" w:author="Haraguroicha Hsu" w:date="2013-06-30T04:59:00Z">
          <w:pPr>
            <w:pStyle w:val="af6"/>
            <w:tabs>
              <w:tab w:val="right" w:leader="dot" w:pos="9628"/>
            </w:tabs>
            <w:ind w:firstLine="480"/>
          </w:pPr>
        </w:pPrChange>
      </w:pPr>
      <w:del w:id="1106" w:author="Haraguroicha Hsu" w:date="2013-06-30T04:40:00Z">
        <w:r w:rsidRPr="005B5EA9" w:rsidDel="005B5EA9">
          <w:rPr>
            <w:rFonts w:hint="eastAsia"/>
            <w:rPrChange w:id="1107" w:author="Haraguroicha Hsu" w:date="2013-06-30T04:40:00Z">
              <w:rPr>
                <w:rStyle w:val="af"/>
                <w:rFonts w:hint="eastAsia"/>
                <w:noProof/>
              </w:rPr>
            </w:rPrChange>
          </w:rPr>
          <w:delText>圖</w:delText>
        </w:r>
        <w:r w:rsidRPr="005B5EA9" w:rsidDel="005B5EA9">
          <w:rPr>
            <w:rPrChange w:id="1108" w:author="Haraguroicha Hsu" w:date="2013-06-30T04:40:00Z">
              <w:rPr>
                <w:rStyle w:val="af"/>
                <w:noProof/>
              </w:rPr>
            </w:rPrChange>
          </w:rPr>
          <w:delText xml:space="preserve"> 18 </w:delText>
        </w:r>
        <w:r w:rsidRPr="005B5EA9" w:rsidDel="005B5EA9">
          <w:rPr>
            <w:rFonts w:hint="eastAsia"/>
            <w:rPrChange w:id="1109" w:author="Haraguroicha Hsu" w:date="2013-06-30T04:40:00Z">
              <w:rPr>
                <w:rStyle w:val="af"/>
                <w:rFonts w:hint="eastAsia"/>
                <w:noProof/>
              </w:rPr>
            </w:rPrChange>
          </w:rPr>
          <w:delText>疾病通報單張原始樣板檔節錄</w:delText>
        </w:r>
        <w:r w:rsidRPr="005B5EA9" w:rsidDel="005B5EA9">
          <w:rPr>
            <w:rPrChange w:id="1110" w:author="Haraguroicha Hsu" w:date="2013-06-30T04:40:00Z">
              <w:rPr>
                <w:rStyle w:val="af"/>
                <w:noProof/>
              </w:rPr>
            </w:rPrChange>
          </w:rPr>
          <w:delText>1</w:delText>
        </w:r>
        <w:r w:rsidDel="005B5EA9">
          <w:rPr>
            <w:noProof/>
            <w:webHidden/>
          </w:rPr>
          <w:tab/>
        </w:r>
        <w:r w:rsidR="00F76BDD" w:rsidDel="005B5EA9">
          <w:rPr>
            <w:noProof/>
            <w:webHidden/>
          </w:rPr>
          <w:delText>42</w:delText>
        </w:r>
      </w:del>
    </w:p>
    <w:p w14:paraId="1ACC920F" w14:textId="77777777" w:rsidR="00424242" w:rsidDel="005B5EA9" w:rsidRDefault="00424242">
      <w:pPr>
        <w:pStyle w:val="af6"/>
        <w:rPr>
          <w:del w:id="1111" w:author="Haraguroicha Hsu" w:date="2013-06-30T04:40:00Z"/>
          <w:rFonts w:asciiTheme="minorHAnsi" w:hAnsiTheme="minorHAnsi" w:cstheme="minorBidi"/>
          <w:noProof/>
          <w:szCs w:val="22"/>
        </w:rPr>
        <w:pPrChange w:id="1112" w:author="Haraguroicha Hsu" w:date="2013-06-30T04:59:00Z">
          <w:pPr>
            <w:pStyle w:val="af6"/>
            <w:tabs>
              <w:tab w:val="right" w:leader="dot" w:pos="9628"/>
            </w:tabs>
            <w:ind w:firstLine="480"/>
          </w:pPr>
        </w:pPrChange>
      </w:pPr>
      <w:del w:id="1113" w:author="Haraguroicha Hsu" w:date="2013-06-30T04:40:00Z">
        <w:r w:rsidRPr="005B5EA9" w:rsidDel="005B5EA9">
          <w:rPr>
            <w:rFonts w:hint="eastAsia"/>
            <w:rPrChange w:id="1114" w:author="Haraguroicha Hsu" w:date="2013-06-30T04:40:00Z">
              <w:rPr>
                <w:rStyle w:val="af"/>
                <w:rFonts w:hint="eastAsia"/>
                <w:noProof/>
              </w:rPr>
            </w:rPrChange>
          </w:rPr>
          <w:delText>圖</w:delText>
        </w:r>
        <w:r w:rsidRPr="005B5EA9" w:rsidDel="005B5EA9">
          <w:rPr>
            <w:rPrChange w:id="1115" w:author="Haraguroicha Hsu" w:date="2013-06-30T04:40:00Z">
              <w:rPr>
                <w:rStyle w:val="af"/>
                <w:noProof/>
              </w:rPr>
            </w:rPrChange>
          </w:rPr>
          <w:delText xml:space="preserve"> 19 </w:delText>
        </w:r>
        <w:r w:rsidRPr="005B5EA9" w:rsidDel="005B5EA9">
          <w:rPr>
            <w:rFonts w:hint="eastAsia"/>
            <w:rPrChange w:id="1116" w:author="Haraguroicha Hsu" w:date="2013-06-30T04:40:00Z">
              <w:rPr>
                <w:rStyle w:val="af"/>
                <w:rFonts w:hint="eastAsia"/>
                <w:noProof/>
              </w:rPr>
            </w:rPrChange>
          </w:rPr>
          <w:delText>疾病通報單張原始樣板檔節錄</w:delText>
        </w:r>
        <w:r w:rsidRPr="005B5EA9" w:rsidDel="005B5EA9">
          <w:rPr>
            <w:rPrChange w:id="1117" w:author="Haraguroicha Hsu" w:date="2013-06-30T04:40:00Z">
              <w:rPr>
                <w:rStyle w:val="af"/>
                <w:noProof/>
              </w:rPr>
            </w:rPrChange>
          </w:rPr>
          <w:delText>2</w:delText>
        </w:r>
        <w:r w:rsidDel="005B5EA9">
          <w:rPr>
            <w:noProof/>
            <w:webHidden/>
          </w:rPr>
          <w:tab/>
        </w:r>
        <w:r w:rsidR="00F76BDD" w:rsidDel="005B5EA9">
          <w:rPr>
            <w:noProof/>
            <w:webHidden/>
          </w:rPr>
          <w:delText>43</w:delText>
        </w:r>
      </w:del>
    </w:p>
    <w:p w14:paraId="350C1AAD" w14:textId="77777777" w:rsidR="00424242" w:rsidDel="005B5EA9" w:rsidRDefault="00424242">
      <w:pPr>
        <w:pStyle w:val="af6"/>
        <w:rPr>
          <w:del w:id="1118" w:author="Haraguroicha Hsu" w:date="2013-06-30T04:40:00Z"/>
          <w:rFonts w:asciiTheme="minorHAnsi" w:hAnsiTheme="minorHAnsi" w:cstheme="minorBidi"/>
          <w:noProof/>
          <w:szCs w:val="22"/>
        </w:rPr>
        <w:pPrChange w:id="1119" w:author="Haraguroicha Hsu" w:date="2013-06-30T04:59:00Z">
          <w:pPr>
            <w:pStyle w:val="af6"/>
            <w:tabs>
              <w:tab w:val="right" w:leader="dot" w:pos="9628"/>
            </w:tabs>
            <w:ind w:firstLine="480"/>
          </w:pPr>
        </w:pPrChange>
      </w:pPr>
      <w:del w:id="1120" w:author="Haraguroicha Hsu" w:date="2013-06-30T04:40:00Z">
        <w:r w:rsidRPr="005B5EA9" w:rsidDel="005B5EA9">
          <w:rPr>
            <w:rFonts w:hint="eastAsia"/>
            <w:rPrChange w:id="1121" w:author="Haraguroicha Hsu" w:date="2013-06-30T04:40:00Z">
              <w:rPr>
                <w:rStyle w:val="af"/>
                <w:rFonts w:hint="eastAsia"/>
                <w:noProof/>
              </w:rPr>
            </w:rPrChange>
          </w:rPr>
          <w:delText>圖</w:delText>
        </w:r>
        <w:r w:rsidRPr="005B5EA9" w:rsidDel="005B5EA9">
          <w:rPr>
            <w:rPrChange w:id="1122" w:author="Haraguroicha Hsu" w:date="2013-06-30T04:40:00Z">
              <w:rPr>
                <w:rStyle w:val="af"/>
                <w:noProof/>
              </w:rPr>
            </w:rPrChange>
          </w:rPr>
          <w:delText xml:space="preserve"> 20 </w:delText>
        </w:r>
        <w:r w:rsidRPr="005B5EA9" w:rsidDel="005B5EA9">
          <w:rPr>
            <w:rFonts w:hint="eastAsia"/>
            <w:rPrChange w:id="1123" w:author="Haraguroicha Hsu" w:date="2013-06-30T04:40:00Z">
              <w:rPr>
                <w:rStyle w:val="af"/>
                <w:rFonts w:hint="eastAsia"/>
                <w:noProof/>
              </w:rPr>
            </w:rPrChange>
          </w:rPr>
          <w:delText>語法使用示意圖</w:delText>
        </w:r>
        <w:r w:rsidDel="005B5EA9">
          <w:rPr>
            <w:noProof/>
            <w:webHidden/>
          </w:rPr>
          <w:tab/>
        </w:r>
        <w:r w:rsidR="00F76BDD" w:rsidDel="005B5EA9">
          <w:rPr>
            <w:noProof/>
            <w:webHidden/>
          </w:rPr>
          <w:delText>44</w:delText>
        </w:r>
      </w:del>
    </w:p>
    <w:p w14:paraId="2C68256E" w14:textId="77777777" w:rsidR="00424242" w:rsidDel="005B5EA9" w:rsidRDefault="00424242">
      <w:pPr>
        <w:pStyle w:val="af6"/>
        <w:rPr>
          <w:del w:id="1124" w:author="Haraguroicha Hsu" w:date="2013-06-30T04:40:00Z"/>
          <w:rFonts w:asciiTheme="minorHAnsi" w:hAnsiTheme="minorHAnsi" w:cstheme="minorBidi"/>
          <w:noProof/>
          <w:szCs w:val="22"/>
        </w:rPr>
        <w:pPrChange w:id="1125" w:author="Haraguroicha Hsu" w:date="2013-06-30T04:59:00Z">
          <w:pPr>
            <w:pStyle w:val="af6"/>
            <w:tabs>
              <w:tab w:val="right" w:leader="dot" w:pos="9628"/>
            </w:tabs>
            <w:ind w:firstLine="480"/>
          </w:pPr>
        </w:pPrChange>
      </w:pPr>
      <w:del w:id="1126" w:author="Haraguroicha Hsu" w:date="2013-06-30T04:40:00Z">
        <w:r w:rsidRPr="005B5EA9" w:rsidDel="005B5EA9">
          <w:rPr>
            <w:rFonts w:hint="eastAsia"/>
            <w:rPrChange w:id="1127" w:author="Haraguroicha Hsu" w:date="2013-06-30T04:40:00Z">
              <w:rPr>
                <w:rStyle w:val="af"/>
                <w:rFonts w:hint="eastAsia"/>
                <w:noProof/>
              </w:rPr>
            </w:rPrChange>
          </w:rPr>
          <w:delText>圖</w:delText>
        </w:r>
        <w:r w:rsidRPr="005B5EA9" w:rsidDel="005B5EA9">
          <w:rPr>
            <w:rPrChange w:id="1128" w:author="Haraguroicha Hsu" w:date="2013-06-30T04:40:00Z">
              <w:rPr>
                <w:rStyle w:val="af"/>
                <w:noProof/>
              </w:rPr>
            </w:rPrChange>
          </w:rPr>
          <w:delText xml:space="preserve"> 21 </w:delText>
        </w:r>
        <w:r w:rsidRPr="005B5EA9" w:rsidDel="005B5EA9">
          <w:rPr>
            <w:rFonts w:hint="eastAsia"/>
            <w:rPrChange w:id="1129" w:author="Haraguroicha Hsu" w:date="2013-06-30T04:40:00Z">
              <w:rPr>
                <w:rStyle w:val="af"/>
                <w:rFonts w:hint="eastAsia"/>
                <w:noProof/>
              </w:rPr>
            </w:rPrChange>
          </w:rPr>
          <w:delText>系統載入所耗用的時間</w:delText>
        </w:r>
        <w:r w:rsidDel="005B5EA9">
          <w:rPr>
            <w:noProof/>
            <w:webHidden/>
          </w:rPr>
          <w:tab/>
        </w:r>
        <w:r w:rsidR="00F76BDD" w:rsidDel="005B5EA9">
          <w:rPr>
            <w:noProof/>
            <w:webHidden/>
          </w:rPr>
          <w:delText>45</w:delText>
        </w:r>
      </w:del>
    </w:p>
    <w:p w14:paraId="3270CAD9" w14:textId="77777777" w:rsidR="00424242" w:rsidDel="005B5EA9" w:rsidRDefault="00424242">
      <w:pPr>
        <w:pStyle w:val="af6"/>
        <w:rPr>
          <w:del w:id="1130" w:author="Haraguroicha Hsu" w:date="2013-06-30T04:40:00Z"/>
          <w:rFonts w:asciiTheme="minorHAnsi" w:hAnsiTheme="minorHAnsi" w:cstheme="minorBidi"/>
          <w:noProof/>
          <w:szCs w:val="22"/>
        </w:rPr>
        <w:pPrChange w:id="1131" w:author="Haraguroicha Hsu" w:date="2013-06-30T04:59:00Z">
          <w:pPr>
            <w:pStyle w:val="af6"/>
            <w:tabs>
              <w:tab w:val="right" w:leader="dot" w:pos="9628"/>
            </w:tabs>
            <w:ind w:firstLine="480"/>
          </w:pPr>
        </w:pPrChange>
      </w:pPr>
      <w:del w:id="1132" w:author="Haraguroicha Hsu" w:date="2013-06-30T04:40:00Z">
        <w:r w:rsidRPr="005B5EA9" w:rsidDel="005B5EA9">
          <w:rPr>
            <w:rFonts w:hint="eastAsia"/>
            <w:rPrChange w:id="1133" w:author="Haraguroicha Hsu" w:date="2013-06-30T04:40:00Z">
              <w:rPr>
                <w:rStyle w:val="af"/>
                <w:rFonts w:hint="eastAsia"/>
                <w:noProof/>
              </w:rPr>
            </w:rPrChange>
          </w:rPr>
          <w:delText>圖</w:delText>
        </w:r>
        <w:r w:rsidRPr="005B5EA9" w:rsidDel="005B5EA9">
          <w:rPr>
            <w:rPrChange w:id="1134" w:author="Haraguroicha Hsu" w:date="2013-06-30T04:40:00Z">
              <w:rPr>
                <w:rStyle w:val="af"/>
                <w:noProof/>
              </w:rPr>
            </w:rPrChange>
          </w:rPr>
          <w:delText xml:space="preserve"> 22 </w:delText>
        </w:r>
        <w:r w:rsidRPr="005B5EA9" w:rsidDel="005B5EA9">
          <w:rPr>
            <w:rFonts w:hint="eastAsia"/>
            <w:rPrChange w:id="1135" w:author="Haraguroicha Hsu" w:date="2013-06-30T04:40:00Z">
              <w:rPr>
                <w:rStyle w:val="af"/>
                <w:rFonts w:hint="eastAsia"/>
                <w:noProof/>
              </w:rPr>
            </w:rPrChange>
          </w:rPr>
          <w:delText>樣板檔套用的資料要求耗用時間</w:delText>
        </w:r>
        <w:r w:rsidDel="005B5EA9">
          <w:rPr>
            <w:noProof/>
            <w:webHidden/>
          </w:rPr>
          <w:tab/>
        </w:r>
        <w:r w:rsidR="00F76BDD" w:rsidDel="005B5EA9">
          <w:rPr>
            <w:noProof/>
            <w:webHidden/>
          </w:rPr>
          <w:delText>46</w:delText>
        </w:r>
      </w:del>
    </w:p>
    <w:p w14:paraId="2C22B12A" w14:textId="77777777" w:rsidR="00424242" w:rsidDel="005B5EA9" w:rsidRDefault="00424242">
      <w:pPr>
        <w:pStyle w:val="af6"/>
        <w:rPr>
          <w:del w:id="1136" w:author="Haraguroicha Hsu" w:date="2013-06-30T04:40:00Z"/>
          <w:rFonts w:asciiTheme="minorHAnsi" w:hAnsiTheme="minorHAnsi" w:cstheme="minorBidi"/>
          <w:noProof/>
          <w:szCs w:val="22"/>
        </w:rPr>
        <w:pPrChange w:id="1137" w:author="Haraguroicha Hsu" w:date="2013-06-30T04:59:00Z">
          <w:pPr>
            <w:pStyle w:val="af6"/>
            <w:tabs>
              <w:tab w:val="right" w:leader="dot" w:pos="9628"/>
            </w:tabs>
            <w:ind w:firstLine="480"/>
          </w:pPr>
        </w:pPrChange>
      </w:pPr>
      <w:del w:id="1138" w:author="Haraguroicha Hsu" w:date="2013-06-30T04:40:00Z">
        <w:r w:rsidRPr="005B5EA9" w:rsidDel="005B5EA9">
          <w:rPr>
            <w:rFonts w:hint="eastAsia"/>
            <w:rPrChange w:id="1139" w:author="Haraguroicha Hsu" w:date="2013-06-30T04:40:00Z">
              <w:rPr>
                <w:rStyle w:val="af"/>
                <w:rFonts w:hint="eastAsia"/>
                <w:noProof/>
              </w:rPr>
            </w:rPrChange>
          </w:rPr>
          <w:delText>圖</w:delText>
        </w:r>
        <w:r w:rsidRPr="005B5EA9" w:rsidDel="005B5EA9">
          <w:rPr>
            <w:rPrChange w:id="1140" w:author="Haraguroicha Hsu" w:date="2013-06-30T04:40:00Z">
              <w:rPr>
                <w:rStyle w:val="af"/>
                <w:noProof/>
              </w:rPr>
            </w:rPrChange>
          </w:rPr>
          <w:delText xml:space="preserve"> 23 </w:delText>
        </w:r>
        <w:r w:rsidRPr="005B5EA9" w:rsidDel="005B5EA9">
          <w:rPr>
            <w:rFonts w:hint="eastAsia"/>
            <w:rPrChange w:id="1141" w:author="Haraguroicha Hsu" w:date="2013-06-30T04:40:00Z">
              <w:rPr>
                <w:rStyle w:val="af"/>
                <w:rFonts w:hint="eastAsia"/>
                <w:noProof/>
              </w:rPr>
            </w:rPrChange>
          </w:rPr>
          <w:delText>使用者拖曳多個電子病歷檔案示意圖</w:delText>
        </w:r>
        <w:r w:rsidDel="005B5EA9">
          <w:rPr>
            <w:noProof/>
            <w:webHidden/>
          </w:rPr>
          <w:tab/>
        </w:r>
        <w:r w:rsidR="00F76BDD" w:rsidDel="005B5EA9">
          <w:rPr>
            <w:noProof/>
            <w:webHidden/>
          </w:rPr>
          <w:delText>47</w:delText>
        </w:r>
      </w:del>
    </w:p>
    <w:p w14:paraId="49F352ED" w14:textId="77777777" w:rsidR="00424242" w:rsidDel="005B5EA9" w:rsidRDefault="00424242">
      <w:pPr>
        <w:pStyle w:val="af6"/>
        <w:rPr>
          <w:del w:id="1142" w:author="Haraguroicha Hsu" w:date="2013-06-30T04:40:00Z"/>
          <w:rFonts w:asciiTheme="minorHAnsi" w:hAnsiTheme="minorHAnsi" w:cstheme="minorBidi"/>
          <w:noProof/>
          <w:szCs w:val="22"/>
        </w:rPr>
        <w:pPrChange w:id="1143" w:author="Haraguroicha Hsu" w:date="2013-06-30T04:59:00Z">
          <w:pPr>
            <w:pStyle w:val="af6"/>
            <w:tabs>
              <w:tab w:val="right" w:leader="dot" w:pos="9628"/>
            </w:tabs>
            <w:ind w:firstLine="480"/>
          </w:pPr>
        </w:pPrChange>
      </w:pPr>
      <w:del w:id="1144" w:author="Haraguroicha Hsu" w:date="2013-06-30T04:40:00Z">
        <w:r w:rsidRPr="005B5EA9" w:rsidDel="005B5EA9">
          <w:rPr>
            <w:rFonts w:hint="eastAsia"/>
            <w:rPrChange w:id="1145" w:author="Haraguroicha Hsu" w:date="2013-06-30T04:40:00Z">
              <w:rPr>
                <w:rStyle w:val="af"/>
                <w:rFonts w:hint="eastAsia"/>
                <w:noProof/>
              </w:rPr>
            </w:rPrChange>
          </w:rPr>
          <w:delText>圖</w:delText>
        </w:r>
        <w:r w:rsidRPr="005B5EA9" w:rsidDel="005B5EA9">
          <w:rPr>
            <w:rPrChange w:id="1146" w:author="Haraguroicha Hsu" w:date="2013-06-30T04:40:00Z">
              <w:rPr>
                <w:rStyle w:val="af"/>
                <w:noProof/>
              </w:rPr>
            </w:rPrChange>
          </w:rPr>
          <w:delText xml:space="preserve"> 24 </w:delText>
        </w:r>
        <w:r w:rsidRPr="005B5EA9" w:rsidDel="005B5EA9">
          <w:rPr>
            <w:rFonts w:hint="eastAsia"/>
            <w:rPrChange w:id="1147" w:author="Haraguroicha Hsu" w:date="2013-06-30T04:40:00Z">
              <w:rPr>
                <w:rStyle w:val="af"/>
                <w:rFonts w:hint="eastAsia"/>
                <w:noProof/>
              </w:rPr>
            </w:rPrChange>
          </w:rPr>
          <w:delText>批量處理的耗用時間</w:delText>
        </w:r>
        <w:r w:rsidDel="005B5EA9">
          <w:rPr>
            <w:noProof/>
            <w:webHidden/>
          </w:rPr>
          <w:tab/>
        </w:r>
        <w:r w:rsidR="00F76BDD" w:rsidDel="005B5EA9">
          <w:rPr>
            <w:noProof/>
            <w:webHidden/>
          </w:rPr>
          <w:delText>47</w:delText>
        </w:r>
      </w:del>
    </w:p>
    <w:p w14:paraId="33CD43B3" w14:textId="61F1ADBA" w:rsidR="008D5B1F" w:rsidRPr="00DF21BB" w:rsidRDefault="000E0084">
      <w:pPr>
        <w:pStyle w:val="af6"/>
        <w:rPr>
          <w:noProof/>
        </w:rPr>
        <w:pPrChange w:id="1148" w:author="Haraguroicha Hsu" w:date="2013-06-30T04:59:00Z">
          <w:pPr>
            <w:pStyle w:val="af6"/>
            <w:ind w:firstLine="480"/>
          </w:pPr>
        </w:pPrChange>
      </w:pPr>
      <w:del w:id="1149" w:author="Haraguroicha Hsu" w:date="2013-06-30T04:56:00Z">
        <w:r w:rsidRPr="004E4C6B" w:rsidDel="0024703B">
          <w:rPr>
            <w:rStyle w:val="af"/>
          </w:rPr>
          <w:fldChar w:fldCharType="end"/>
        </w:r>
      </w:del>
      <w:r w:rsidR="008D5B1F" w:rsidRPr="00DF21BB">
        <w:rPr>
          <w:noProof/>
        </w:rPr>
        <w:br w:type="page"/>
      </w:r>
    </w:p>
    <w:p w14:paraId="64AAFD32" w14:textId="77777777" w:rsidR="00C73F77" w:rsidRPr="00DF21BB" w:rsidRDefault="00C73F77">
      <w:pPr>
        <w:pStyle w:val="afd"/>
      </w:pPr>
      <w:bookmarkStart w:id="1150" w:name="_Toc352873089"/>
      <w:bookmarkStart w:id="1151" w:name="_Toc357866720"/>
      <w:bookmarkStart w:id="1152" w:name="_Toc361079380"/>
      <w:r w:rsidRPr="00DF21BB">
        <w:rPr>
          <w:rFonts w:hint="eastAsia"/>
        </w:rPr>
        <w:lastRenderedPageBreak/>
        <w:t>表目錄</w:t>
      </w:r>
      <w:bookmarkEnd w:id="1150"/>
      <w:bookmarkEnd w:id="1151"/>
      <w:bookmarkEnd w:id="1152"/>
    </w:p>
    <w:bookmarkStart w:id="1153" w:name="_GoBack"/>
    <w:bookmarkEnd w:id="1153"/>
    <w:p w14:paraId="748A823F" w14:textId="77777777" w:rsidR="007D7F2F" w:rsidRDefault="00D4287C">
      <w:pPr>
        <w:pStyle w:val="af6"/>
        <w:tabs>
          <w:tab w:val="right" w:leader="dot" w:pos="9628"/>
        </w:tabs>
        <w:rPr>
          <w:ins w:id="1154" w:author="腹黒い茶" w:date="2013-07-08T20:41:00Z"/>
          <w:rFonts w:asciiTheme="minorHAnsi" w:hAnsiTheme="minorHAnsi" w:cstheme="minorBidi"/>
          <w:noProof/>
          <w:szCs w:val="22"/>
        </w:rPr>
      </w:pPr>
      <w:ins w:id="1155" w:author="Haraguroicha Hsu" w:date="2013-06-30T05:00:00Z">
        <w:r>
          <w:fldChar w:fldCharType="begin"/>
        </w:r>
        <w:r>
          <w:instrText xml:space="preserve"> TOC </w:instrText>
        </w:r>
      </w:ins>
      <w:ins w:id="1156" w:author="腹黒い茶" w:date="2013-07-08T20:40:00Z">
        <w:r w:rsidR="007D7F2F">
          <w:rPr>
            <w:rStyle w:val="af"/>
            <w:b/>
            <w:bCs/>
          </w:rPr>
          <w:instrText xml:space="preserve">\h \z </w:instrText>
        </w:r>
      </w:ins>
      <w:ins w:id="1157" w:author="Haraguroicha Hsu" w:date="2013-06-30T05:00:00Z">
        <w:r>
          <w:instrText>\c "</w:instrText>
        </w:r>
        <w:r>
          <w:instrText>表</w:instrText>
        </w:r>
        <w:r>
          <w:instrText xml:space="preserve">" </w:instrText>
        </w:r>
      </w:ins>
      <w:r>
        <w:fldChar w:fldCharType="separate"/>
      </w:r>
      <w:ins w:id="1158" w:author="腹黒い茶" w:date="2013-07-08T20:41:00Z">
        <w:r w:rsidR="007D7F2F" w:rsidRPr="00C821C3">
          <w:rPr>
            <w:rStyle w:val="af"/>
            <w:noProof/>
          </w:rPr>
          <w:fldChar w:fldCharType="begin"/>
        </w:r>
        <w:r w:rsidR="007D7F2F" w:rsidRPr="00C821C3">
          <w:rPr>
            <w:rStyle w:val="af"/>
            <w:noProof/>
          </w:rPr>
          <w:instrText xml:space="preserve"> </w:instrText>
        </w:r>
        <w:r w:rsidR="007D7F2F">
          <w:rPr>
            <w:noProof/>
          </w:rPr>
          <w:instrText>HYPERLINK \l "_Toc361079789"</w:instrText>
        </w:r>
        <w:r w:rsidR="007D7F2F" w:rsidRPr="00C821C3">
          <w:rPr>
            <w:rStyle w:val="af"/>
            <w:noProof/>
          </w:rPr>
          <w:instrText xml:space="preserve"> </w:instrText>
        </w:r>
        <w:r w:rsidR="007D7F2F" w:rsidRPr="00C821C3">
          <w:rPr>
            <w:rStyle w:val="af"/>
            <w:noProof/>
          </w:rPr>
        </w:r>
        <w:r w:rsidR="007D7F2F" w:rsidRPr="00C821C3">
          <w:rPr>
            <w:rStyle w:val="af"/>
            <w:noProof/>
          </w:rPr>
          <w:fldChar w:fldCharType="separate"/>
        </w:r>
        <w:r w:rsidR="007D7F2F" w:rsidRPr="00C821C3">
          <w:rPr>
            <w:rStyle w:val="af"/>
            <w:rFonts w:hint="eastAsia"/>
            <w:noProof/>
          </w:rPr>
          <w:t>表</w:t>
        </w:r>
        <w:r w:rsidR="007D7F2F" w:rsidRPr="00C821C3">
          <w:rPr>
            <w:rStyle w:val="af"/>
            <w:noProof/>
          </w:rPr>
          <w:t xml:space="preserve"> 1 </w:t>
        </w:r>
        <w:r w:rsidR="007D7F2F" w:rsidRPr="00C821C3">
          <w:rPr>
            <w:rStyle w:val="af"/>
            <w:rFonts w:hint="eastAsia"/>
            <w:noProof/>
          </w:rPr>
          <w:t>電子病歷推動計劃補助款項及申請醫院家次統計</w:t>
        </w:r>
        <w:r w:rsidR="007D7F2F">
          <w:rPr>
            <w:noProof/>
            <w:webHidden/>
          </w:rPr>
          <w:tab/>
        </w:r>
        <w:r w:rsidR="007D7F2F">
          <w:rPr>
            <w:noProof/>
            <w:webHidden/>
          </w:rPr>
          <w:fldChar w:fldCharType="begin"/>
        </w:r>
        <w:r w:rsidR="007D7F2F">
          <w:rPr>
            <w:noProof/>
            <w:webHidden/>
          </w:rPr>
          <w:instrText xml:space="preserve"> PAGEREF _Toc361079789 \h </w:instrText>
        </w:r>
        <w:r w:rsidR="007D7F2F">
          <w:rPr>
            <w:noProof/>
            <w:webHidden/>
          </w:rPr>
        </w:r>
      </w:ins>
      <w:r w:rsidR="007D7F2F">
        <w:rPr>
          <w:noProof/>
          <w:webHidden/>
        </w:rPr>
        <w:fldChar w:fldCharType="separate"/>
      </w:r>
      <w:ins w:id="1159" w:author="腹黒い茶" w:date="2013-07-08T20:41:00Z">
        <w:r w:rsidR="007D7F2F">
          <w:rPr>
            <w:noProof/>
            <w:webHidden/>
          </w:rPr>
          <w:t>2</w:t>
        </w:r>
        <w:r w:rsidR="007D7F2F">
          <w:rPr>
            <w:noProof/>
            <w:webHidden/>
          </w:rPr>
          <w:fldChar w:fldCharType="end"/>
        </w:r>
        <w:r w:rsidR="007D7F2F" w:rsidRPr="00C821C3">
          <w:rPr>
            <w:rStyle w:val="af"/>
            <w:noProof/>
          </w:rPr>
          <w:fldChar w:fldCharType="end"/>
        </w:r>
      </w:ins>
    </w:p>
    <w:p w14:paraId="00B3991C" w14:textId="77777777" w:rsidR="007D7F2F" w:rsidRDefault="007D7F2F">
      <w:pPr>
        <w:pStyle w:val="af6"/>
        <w:tabs>
          <w:tab w:val="right" w:leader="dot" w:pos="9628"/>
        </w:tabs>
        <w:rPr>
          <w:ins w:id="1160" w:author="腹黒い茶" w:date="2013-07-08T20:41:00Z"/>
          <w:rFonts w:asciiTheme="minorHAnsi" w:hAnsiTheme="minorHAnsi" w:cstheme="minorBidi"/>
          <w:noProof/>
          <w:szCs w:val="22"/>
        </w:rPr>
      </w:pPr>
      <w:ins w:id="1161" w:author="腹黒い茶" w:date="2013-07-08T20:41:00Z">
        <w:r w:rsidRPr="00C821C3">
          <w:rPr>
            <w:rStyle w:val="af"/>
            <w:noProof/>
          </w:rPr>
          <w:fldChar w:fldCharType="begin"/>
        </w:r>
        <w:r w:rsidRPr="00C821C3">
          <w:rPr>
            <w:rStyle w:val="af"/>
            <w:noProof/>
          </w:rPr>
          <w:instrText xml:space="preserve"> </w:instrText>
        </w:r>
        <w:r>
          <w:rPr>
            <w:noProof/>
          </w:rPr>
          <w:instrText>HYPERLINK \l "_Toc361079790"</w:instrText>
        </w:r>
        <w:r w:rsidRPr="00C821C3">
          <w:rPr>
            <w:rStyle w:val="af"/>
            <w:noProof/>
          </w:rPr>
          <w:instrText xml:space="preserve"> </w:instrText>
        </w:r>
        <w:r w:rsidRPr="00C821C3">
          <w:rPr>
            <w:rStyle w:val="af"/>
            <w:noProof/>
          </w:rPr>
        </w:r>
        <w:r w:rsidRPr="00C821C3">
          <w:rPr>
            <w:rStyle w:val="af"/>
            <w:noProof/>
          </w:rPr>
          <w:fldChar w:fldCharType="separate"/>
        </w:r>
        <w:r w:rsidRPr="00C821C3">
          <w:rPr>
            <w:rStyle w:val="af"/>
            <w:rFonts w:hint="eastAsia"/>
            <w:noProof/>
          </w:rPr>
          <w:t>表</w:t>
        </w:r>
        <w:r w:rsidRPr="00C821C3">
          <w:rPr>
            <w:rStyle w:val="af"/>
            <w:noProof/>
          </w:rPr>
          <w:t xml:space="preserve"> 2 JavaScript Framework</w:t>
        </w:r>
        <w:r w:rsidRPr="00C821C3">
          <w:rPr>
            <w:rStyle w:val="af"/>
            <w:rFonts w:hint="eastAsia"/>
            <w:noProof/>
          </w:rPr>
          <w:t>比較</w:t>
        </w:r>
        <w:r>
          <w:rPr>
            <w:noProof/>
            <w:webHidden/>
          </w:rPr>
          <w:tab/>
        </w:r>
        <w:r>
          <w:rPr>
            <w:noProof/>
            <w:webHidden/>
          </w:rPr>
          <w:fldChar w:fldCharType="begin"/>
        </w:r>
        <w:r>
          <w:rPr>
            <w:noProof/>
            <w:webHidden/>
          </w:rPr>
          <w:instrText xml:space="preserve"> PAGEREF _Toc361079790 \h </w:instrText>
        </w:r>
        <w:r>
          <w:rPr>
            <w:noProof/>
            <w:webHidden/>
          </w:rPr>
        </w:r>
      </w:ins>
      <w:r>
        <w:rPr>
          <w:noProof/>
          <w:webHidden/>
        </w:rPr>
        <w:fldChar w:fldCharType="separate"/>
      </w:r>
      <w:ins w:id="1162" w:author="腹黒い茶" w:date="2013-07-08T20:41:00Z">
        <w:r>
          <w:rPr>
            <w:noProof/>
            <w:webHidden/>
          </w:rPr>
          <w:t>62</w:t>
        </w:r>
        <w:r>
          <w:rPr>
            <w:noProof/>
            <w:webHidden/>
          </w:rPr>
          <w:fldChar w:fldCharType="end"/>
        </w:r>
        <w:r w:rsidRPr="00C821C3">
          <w:rPr>
            <w:rStyle w:val="af"/>
            <w:noProof/>
          </w:rPr>
          <w:fldChar w:fldCharType="end"/>
        </w:r>
      </w:ins>
    </w:p>
    <w:p w14:paraId="05058225" w14:textId="77777777" w:rsidR="007D7F2F" w:rsidRDefault="007D7F2F">
      <w:pPr>
        <w:pStyle w:val="af6"/>
        <w:tabs>
          <w:tab w:val="right" w:leader="dot" w:pos="9628"/>
        </w:tabs>
        <w:rPr>
          <w:ins w:id="1163" w:author="腹黒い茶" w:date="2013-07-08T20:41:00Z"/>
          <w:rFonts w:asciiTheme="minorHAnsi" w:hAnsiTheme="minorHAnsi" w:cstheme="minorBidi"/>
          <w:noProof/>
          <w:szCs w:val="22"/>
        </w:rPr>
      </w:pPr>
      <w:ins w:id="1164" w:author="腹黒い茶" w:date="2013-07-08T20:41:00Z">
        <w:r w:rsidRPr="00C821C3">
          <w:rPr>
            <w:rStyle w:val="af"/>
            <w:noProof/>
          </w:rPr>
          <w:fldChar w:fldCharType="begin"/>
        </w:r>
        <w:r w:rsidRPr="00C821C3">
          <w:rPr>
            <w:rStyle w:val="af"/>
            <w:noProof/>
          </w:rPr>
          <w:instrText xml:space="preserve"> </w:instrText>
        </w:r>
        <w:r>
          <w:rPr>
            <w:noProof/>
          </w:rPr>
          <w:instrText>HYPERLINK \l "_Toc361079791"</w:instrText>
        </w:r>
        <w:r w:rsidRPr="00C821C3">
          <w:rPr>
            <w:rStyle w:val="af"/>
            <w:noProof/>
          </w:rPr>
          <w:instrText xml:space="preserve"> </w:instrText>
        </w:r>
        <w:r w:rsidRPr="00C821C3">
          <w:rPr>
            <w:rStyle w:val="af"/>
            <w:noProof/>
          </w:rPr>
        </w:r>
        <w:r w:rsidRPr="00C821C3">
          <w:rPr>
            <w:rStyle w:val="af"/>
            <w:noProof/>
          </w:rPr>
          <w:fldChar w:fldCharType="separate"/>
        </w:r>
        <w:r w:rsidRPr="00C821C3">
          <w:rPr>
            <w:rStyle w:val="af"/>
            <w:rFonts w:hint="eastAsia"/>
            <w:noProof/>
          </w:rPr>
          <w:t>表</w:t>
        </w:r>
        <w:r w:rsidRPr="00C821C3">
          <w:rPr>
            <w:rStyle w:val="af"/>
            <w:noProof/>
          </w:rPr>
          <w:t xml:space="preserve"> 3 HTML5</w:t>
        </w:r>
        <w:r w:rsidRPr="00C821C3">
          <w:rPr>
            <w:rStyle w:val="af"/>
            <w:rFonts w:hint="eastAsia"/>
            <w:noProof/>
          </w:rPr>
          <w:t>與</w:t>
        </w:r>
        <w:r w:rsidRPr="00C821C3">
          <w:rPr>
            <w:rStyle w:val="af"/>
            <w:noProof/>
          </w:rPr>
          <w:t>Flash</w:t>
        </w:r>
        <w:r w:rsidRPr="00C821C3">
          <w:rPr>
            <w:rStyle w:val="af"/>
            <w:rFonts w:hint="eastAsia"/>
            <w:noProof/>
          </w:rPr>
          <w:t>比較</w:t>
        </w:r>
        <w:r>
          <w:rPr>
            <w:noProof/>
            <w:webHidden/>
          </w:rPr>
          <w:tab/>
        </w:r>
        <w:r>
          <w:rPr>
            <w:noProof/>
            <w:webHidden/>
          </w:rPr>
          <w:fldChar w:fldCharType="begin"/>
        </w:r>
        <w:r>
          <w:rPr>
            <w:noProof/>
            <w:webHidden/>
          </w:rPr>
          <w:instrText xml:space="preserve"> PAGEREF _Toc361079791 \h </w:instrText>
        </w:r>
        <w:r>
          <w:rPr>
            <w:noProof/>
            <w:webHidden/>
          </w:rPr>
        </w:r>
      </w:ins>
      <w:r>
        <w:rPr>
          <w:noProof/>
          <w:webHidden/>
        </w:rPr>
        <w:fldChar w:fldCharType="separate"/>
      </w:r>
      <w:ins w:id="1165" w:author="腹黒い茶" w:date="2013-07-08T20:41:00Z">
        <w:r>
          <w:rPr>
            <w:noProof/>
            <w:webHidden/>
          </w:rPr>
          <w:t>63</w:t>
        </w:r>
        <w:r>
          <w:rPr>
            <w:noProof/>
            <w:webHidden/>
          </w:rPr>
          <w:fldChar w:fldCharType="end"/>
        </w:r>
        <w:r w:rsidRPr="00C821C3">
          <w:rPr>
            <w:rStyle w:val="af"/>
            <w:noProof/>
          </w:rPr>
          <w:fldChar w:fldCharType="end"/>
        </w:r>
      </w:ins>
    </w:p>
    <w:p w14:paraId="3F5E770C" w14:textId="77777777" w:rsidR="007D7F2F" w:rsidRDefault="007D7F2F">
      <w:pPr>
        <w:pStyle w:val="af6"/>
        <w:tabs>
          <w:tab w:val="right" w:leader="dot" w:pos="9628"/>
        </w:tabs>
        <w:rPr>
          <w:ins w:id="1166" w:author="腹黒い茶" w:date="2013-07-08T20:41:00Z"/>
          <w:rFonts w:asciiTheme="minorHAnsi" w:hAnsiTheme="minorHAnsi" w:cstheme="minorBidi"/>
          <w:noProof/>
          <w:szCs w:val="22"/>
        </w:rPr>
      </w:pPr>
      <w:ins w:id="1167" w:author="腹黒い茶" w:date="2013-07-08T20:41:00Z">
        <w:r w:rsidRPr="00C821C3">
          <w:rPr>
            <w:rStyle w:val="af"/>
            <w:noProof/>
          </w:rPr>
          <w:fldChar w:fldCharType="begin"/>
        </w:r>
        <w:r w:rsidRPr="00C821C3">
          <w:rPr>
            <w:rStyle w:val="af"/>
            <w:noProof/>
          </w:rPr>
          <w:instrText xml:space="preserve"> </w:instrText>
        </w:r>
        <w:r>
          <w:rPr>
            <w:noProof/>
          </w:rPr>
          <w:instrText>HYPERLINK \l "_Toc361079792"</w:instrText>
        </w:r>
        <w:r w:rsidRPr="00C821C3">
          <w:rPr>
            <w:rStyle w:val="af"/>
            <w:noProof/>
          </w:rPr>
          <w:instrText xml:space="preserve"> </w:instrText>
        </w:r>
        <w:r w:rsidRPr="00C821C3">
          <w:rPr>
            <w:rStyle w:val="af"/>
            <w:noProof/>
          </w:rPr>
        </w:r>
        <w:r w:rsidRPr="00C821C3">
          <w:rPr>
            <w:rStyle w:val="af"/>
            <w:noProof/>
          </w:rPr>
          <w:fldChar w:fldCharType="separate"/>
        </w:r>
        <w:r w:rsidRPr="00C821C3">
          <w:rPr>
            <w:rStyle w:val="af"/>
            <w:rFonts w:hint="eastAsia"/>
            <w:noProof/>
          </w:rPr>
          <w:t>表</w:t>
        </w:r>
        <w:r w:rsidRPr="00C821C3">
          <w:rPr>
            <w:rStyle w:val="af"/>
            <w:noProof/>
          </w:rPr>
          <w:t xml:space="preserve"> 4 </w:t>
        </w:r>
        <w:r w:rsidRPr="00C821C3">
          <w:rPr>
            <w:rStyle w:val="af"/>
            <w:rFonts w:hint="eastAsia"/>
            <w:noProof/>
          </w:rPr>
          <w:t>國外雲端平台比較</w:t>
        </w:r>
        <w:r>
          <w:rPr>
            <w:noProof/>
            <w:webHidden/>
          </w:rPr>
          <w:tab/>
        </w:r>
        <w:r>
          <w:rPr>
            <w:noProof/>
            <w:webHidden/>
          </w:rPr>
          <w:fldChar w:fldCharType="begin"/>
        </w:r>
        <w:r>
          <w:rPr>
            <w:noProof/>
            <w:webHidden/>
          </w:rPr>
          <w:instrText xml:space="preserve"> PAGEREF _Toc361079792 \h </w:instrText>
        </w:r>
        <w:r>
          <w:rPr>
            <w:noProof/>
            <w:webHidden/>
          </w:rPr>
        </w:r>
      </w:ins>
      <w:r>
        <w:rPr>
          <w:noProof/>
          <w:webHidden/>
        </w:rPr>
        <w:fldChar w:fldCharType="separate"/>
      </w:r>
      <w:ins w:id="1168" w:author="腹黒い茶" w:date="2013-07-08T20:41:00Z">
        <w:r>
          <w:rPr>
            <w:noProof/>
            <w:webHidden/>
          </w:rPr>
          <w:t>64</w:t>
        </w:r>
        <w:r>
          <w:rPr>
            <w:noProof/>
            <w:webHidden/>
          </w:rPr>
          <w:fldChar w:fldCharType="end"/>
        </w:r>
        <w:r w:rsidRPr="00C821C3">
          <w:rPr>
            <w:rStyle w:val="af"/>
            <w:noProof/>
          </w:rPr>
          <w:fldChar w:fldCharType="end"/>
        </w:r>
      </w:ins>
    </w:p>
    <w:p w14:paraId="2609CFC6" w14:textId="77777777" w:rsidR="007D7F2F" w:rsidRDefault="007D7F2F">
      <w:pPr>
        <w:pStyle w:val="af6"/>
        <w:tabs>
          <w:tab w:val="right" w:leader="dot" w:pos="9628"/>
        </w:tabs>
        <w:rPr>
          <w:ins w:id="1169" w:author="腹黒い茶" w:date="2013-07-08T20:41:00Z"/>
          <w:rFonts w:asciiTheme="minorHAnsi" w:hAnsiTheme="minorHAnsi" w:cstheme="minorBidi"/>
          <w:noProof/>
          <w:szCs w:val="22"/>
        </w:rPr>
      </w:pPr>
      <w:ins w:id="1170" w:author="腹黒い茶" w:date="2013-07-08T20:41:00Z">
        <w:r w:rsidRPr="00C821C3">
          <w:rPr>
            <w:rStyle w:val="af"/>
            <w:noProof/>
          </w:rPr>
          <w:fldChar w:fldCharType="begin"/>
        </w:r>
        <w:r w:rsidRPr="00C821C3">
          <w:rPr>
            <w:rStyle w:val="af"/>
            <w:noProof/>
          </w:rPr>
          <w:instrText xml:space="preserve"> </w:instrText>
        </w:r>
        <w:r>
          <w:rPr>
            <w:noProof/>
          </w:rPr>
          <w:instrText>HYPERLINK \l "_Toc361079793"</w:instrText>
        </w:r>
        <w:r w:rsidRPr="00C821C3">
          <w:rPr>
            <w:rStyle w:val="af"/>
            <w:noProof/>
          </w:rPr>
          <w:instrText xml:space="preserve"> </w:instrText>
        </w:r>
        <w:r w:rsidRPr="00C821C3">
          <w:rPr>
            <w:rStyle w:val="af"/>
            <w:noProof/>
          </w:rPr>
        </w:r>
        <w:r w:rsidRPr="00C821C3">
          <w:rPr>
            <w:rStyle w:val="af"/>
            <w:noProof/>
          </w:rPr>
          <w:fldChar w:fldCharType="separate"/>
        </w:r>
        <w:r w:rsidRPr="00C821C3">
          <w:rPr>
            <w:rStyle w:val="af"/>
            <w:rFonts w:hint="eastAsia"/>
            <w:noProof/>
          </w:rPr>
          <w:t>表</w:t>
        </w:r>
        <w:r w:rsidRPr="00C821C3">
          <w:rPr>
            <w:rStyle w:val="af"/>
            <w:noProof/>
          </w:rPr>
          <w:t xml:space="preserve"> 5 </w:t>
        </w:r>
        <w:r w:rsidRPr="00C821C3">
          <w:rPr>
            <w:rStyle w:val="af"/>
            <w:rFonts w:hint="eastAsia"/>
            <w:noProof/>
          </w:rPr>
          <w:t>國內外雲端平台比較</w:t>
        </w:r>
        <w:r>
          <w:rPr>
            <w:noProof/>
            <w:webHidden/>
          </w:rPr>
          <w:tab/>
        </w:r>
        <w:r>
          <w:rPr>
            <w:noProof/>
            <w:webHidden/>
          </w:rPr>
          <w:fldChar w:fldCharType="begin"/>
        </w:r>
        <w:r>
          <w:rPr>
            <w:noProof/>
            <w:webHidden/>
          </w:rPr>
          <w:instrText xml:space="preserve"> PAGEREF _Toc361079793 \h </w:instrText>
        </w:r>
        <w:r>
          <w:rPr>
            <w:noProof/>
            <w:webHidden/>
          </w:rPr>
        </w:r>
      </w:ins>
      <w:r>
        <w:rPr>
          <w:noProof/>
          <w:webHidden/>
        </w:rPr>
        <w:fldChar w:fldCharType="separate"/>
      </w:r>
      <w:ins w:id="1171" w:author="腹黒い茶" w:date="2013-07-08T20:41:00Z">
        <w:r>
          <w:rPr>
            <w:noProof/>
            <w:webHidden/>
          </w:rPr>
          <w:t>65</w:t>
        </w:r>
        <w:r>
          <w:rPr>
            <w:noProof/>
            <w:webHidden/>
          </w:rPr>
          <w:fldChar w:fldCharType="end"/>
        </w:r>
        <w:r w:rsidRPr="00C821C3">
          <w:rPr>
            <w:rStyle w:val="af"/>
            <w:noProof/>
          </w:rPr>
          <w:fldChar w:fldCharType="end"/>
        </w:r>
      </w:ins>
    </w:p>
    <w:p w14:paraId="6174B34C" w14:textId="77777777" w:rsidR="007D7F2F" w:rsidRDefault="007D7F2F">
      <w:pPr>
        <w:pStyle w:val="af6"/>
        <w:tabs>
          <w:tab w:val="right" w:leader="dot" w:pos="9628"/>
        </w:tabs>
        <w:rPr>
          <w:ins w:id="1172" w:author="腹黒い茶" w:date="2013-07-08T20:41:00Z"/>
          <w:rFonts w:asciiTheme="minorHAnsi" w:hAnsiTheme="minorHAnsi" w:cstheme="minorBidi"/>
          <w:noProof/>
          <w:szCs w:val="22"/>
        </w:rPr>
      </w:pPr>
      <w:ins w:id="1173" w:author="腹黒い茶" w:date="2013-07-08T20:41:00Z">
        <w:r w:rsidRPr="00C821C3">
          <w:rPr>
            <w:rStyle w:val="af"/>
            <w:noProof/>
          </w:rPr>
          <w:fldChar w:fldCharType="begin"/>
        </w:r>
        <w:r w:rsidRPr="00C821C3">
          <w:rPr>
            <w:rStyle w:val="af"/>
            <w:noProof/>
          </w:rPr>
          <w:instrText xml:space="preserve"> </w:instrText>
        </w:r>
        <w:r>
          <w:rPr>
            <w:noProof/>
          </w:rPr>
          <w:instrText>HYPERLINK \l "_Toc361079794"</w:instrText>
        </w:r>
        <w:r w:rsidRPr="00C821C3">
          <w:rPr>
            <w:rStyle w:val="af"/>
            <w:noProof/>
          </w:rPr>
          <w:instrText xml:space="preserve"> </w:instrText>
        </w:r>
        <w:r w:rsidRPr="00C821C3">
          <w:rPr>
            <w:rStyle w:val="af"/>
            <w:noProof/>
          </w:rPr>
        </w:r>
        <w:r w:rsidRPr="00C821C3">
          <w:rPr>
            <w:rStyle w:val="af"/>
            <w:noProof/>
          </w:rPr>
          <w:fldChar w:fldCharType="separate"/>
        </w:r>
        <w:r w:rsidRPr="00C821C3">
          <w:rPr>
            <w:rStyle w:val="af"/>
            <w:rFonts w:hint="eastAsia"/>
            <w:noProof/>
          </w:rPr>
          <w:t>表</w:t>
        </w:r>
        <w:r w:rsidRPr="00C821C3">
          <w:rPr>
            <w:rStyle w:val="af"/>
            <w:noProof/>
          </w:rPr>
          <w:t xml:space="preserve"> 6 XSLT</w:t>
        </w:r>
        <w:r w:rsidRPr="00C821C3">
          <w:rPr>
            <w:rStyle w:val="af"/>
            <w:rFonts w:hint="eastAsia"/>
            <w:noProof/>
          </w:rPr>
          <w:t>與</w:t>
        </w:r>
        <w:r w:rsidRPr="00C821C3">
          <w:rPr>
            <w:rStyle w:val="af"/>
            <w:noProof/>
          </w:rPr>
          <w:t>XHTML</w:t>
        </w:r>
        <w:r w:rsidRPr="00C821C3">
          <w:rPr>
            <w:rStyle w:val="af"/>
            <w:rFonts w:hint="eastAsia"/>
            <w:noProof/>
          </w:rPr>
          <w:t>描述檔的套表比較</w:t>
        </w:r>
        <w:r>
          <w:rPr>
            <w:noProof/>
            <w:webHidden/>
          </w:rPr>
          <w:tab/>
        </w:r>
        <w:r>
          <w:rPr>
            <w:noProof/>
            <w:webHidden/>
          </w:rPr>
          <w:fldChar w:fldCharType="begin"/>
        </w:r>
        <w:r>
          <w:rPr>
            <w:noProof/>
            <w:webHidden/>
          </w:rPr>
          <w:instrText xml:space="preserve"> PAGEREF _Toc361079794 \h </w:instrText>
        </w:r>
        <w:r>
          <w:rPr>
            <w:noProof/>
            <w:webHidden/>
          </w:rPr>
        </w:r>
      </w:ins>
      <w:r>
        <w:rPr>
          <w:noProof/>
          <w:webHidden/>
        </w:rPr>
        <w:fldChar w:fldCharType="separate"/>
      </w:r>
      <w:ins w:id="1174" w:author="腹黒い茶" w:date="2013-07-08T20:41:00Z">
        <w:r>
          <w:rPr>
            <w:noProof/>
            <w:webHidden/>
          </w:rPr>
          <w:t>68</w:t>
        </w:r>
        <w:r>
          <w:rPr>
            <w:noProof/>
            <w:webHidden/>
          </w:rPr>
          <w:fldChar w:fldCharType="end"/>
        </w:r>
        <w:r w:rsidRPr="00C821C3">
          <w:rPr>
            <w:rStyle w:val="af"/>
            <w:noProof/>
          </w:rPr>
          <w:fldChar w:fldCharType="end"/>
        </w:r>
      </w:ins>
    </w:p>
    <w:p w14:paraId="0A707377" w14:textId="77777777" w:rsidR="00A24B75" w:rsidDel="007D7F2F" w:rsidRDefault="00A24B75" w:rsidP="00A24B75">
      <w:pPr>
        <w:pStyle w:val="af6"/>
        <w:tabs>
          <w:tab w:val="right" w:leader="dot" w:pos="9628"/>
        </w:tabs>
        <w:ind w:firstLine="480"/>
        <w:rPr>
          <w:ins w:id="1175" w:author="Haraguroicha Hsu" w:date="2013-07-07T20:12:00Z"/>
          <w:del w:id="1176" w:author="腹黒い茶" w:date="2013-07-08T20:34:00Z"/>
          <w:rFonts w:asciiTheme="minorHAnsi" w:hAnsiTheme="minorHAnsi" w:cstheme="minorBidi"/>
          <w:noProof/>
          <w:szCs w:val="24"/>
        </w:rPr>
      </w:pPr>
      <w:ins w:id="1177" w:author="Haraguroicha Hsu" w:date="2013-07-07T20:12:00Z">
        <w:del w:id="1178" w:author="腹黒い茶" w:date="2013-07-08T20:34:00Z">
          <w:r w:rsidDel="007D7F2F">
            <w:rPr>
              <w:rFonts w:hint="eastAsia"/>
              <w:noProof/>
            </w:rPr>
            <w:delText>表</w:delText>
          </w:r>
          <w:r w:rsidDel="007D7F2F">
            <w:rPr>
              <w:noProof/>
            </w:rPr>
            <w:delText xml:space="preserve"> 1 </w:delText>
          </w:r>
          <w:r w:rsidDel="007D7F2F">
            <w:rPr>
              <w:rFonts w:hint="eastAsia"/>
              <w:noProof/>
            </w:rPr>
            <w:delText>電子病歷推動計劃補助款項及申請醫院家次統計</w:delText>
          </w:r>
          <w:r w:rsidDel="007D7F2F">
            <w:rPr>
              <w:noProof/>
            </w:rPr>
            <w:tab/>
            <w:delText>2</w:delText>
          </w:r>
        </w:del>
      </w:ins>
    </w:p>
    <w:p w14:paraId="170A5EFF" w14:textId="77777777" w:rsidR="00A24B75" w:rsidDel="007D7F2F" w:rsidRDefault="00A24B75" w:rsidP="00A24B75">
      <w:pPr>
        <w:pStyle w:val="af6"/>
        <w:tabs>
          <w:tab w:val="right" w:leader="dot" w:pos="9628"/>
        </w:tabs>
        <w:ind w:firstLine="480"/>
        <w:rPr>
          <w:ins w:id="1179" w:author="Haraguroicha Hsu" w:date="2013-07-07T20:12:00Z"/>
          <w:del w:id="1180" w:author="腹黒い茶" w:date="2013-07-08T20:34:00Z"/>
          <w:rFonts w:asciiTheme="minorHAnsi" w:hAnsiTheme="minorHAnsi" w:cstheme="minorBidi"/>
          <w:noProof/>
          <w:szCs w:val="24"/>
        </w:rPr>
      </w:pPr>
      <w:ins w:id="1181" w:author="Haraguroicha Hsu" w:date="2013-07-07T20:12:00Z">
        <w:del w:id="1182" w:author="腹黒い茶" w:date="2013-07-08T20:34:00Z">
          <w:r w:rsidDel="007D7F2F">
            <w:rPr>
              <w:rFonts w:hint="eastAsia"/>
              <w:noProof/>
            </w:rPr>
            <w:delText>表</w:delText>
          </w:r>
          <w:r w:rsidDel="007D7F2F">
            <w:rPr>
              <w:noProof/>
            </w:rPr>
            <w:delText xml:space="preserve"> 2 JavaScript Framework</w:delText>
          </w:r>
          <w:r w:rsidDel="007D7F2F">
            <w:rPr>
              <w:rFonts w:hint="eastAsia"/>
              <w:noProof/>
            </w:rPr>
            <w:delText>比較</w:delText>
          </w:r>
          <w:r w:rsidDel="007D7F2F">
            <w:rPr>
              <w:noProof/>
            </w:rPr>
            <w:tab/>
            <w:delText>62</w:delText>
          </w:r>
        </w:del>
      </w:ins>
    </w:p>
    <w:p w14:paraId="03EB0A0C" w14:textId="77777777" w:rsidR="00A24B75" w:rsidDel="007D7F2F" w:rsidRDefault="00A24B75" w:rsidP="00A24B75">
      <w:pPr>
        <w:pStyle w:val="af6"/>
        <w:tabs>
          <w:tab w:val="right" w:leader="dot" w:pos="9628"/>
        </w:tabs>
        <w:ind w:firstLine="480"/>
        <w:rPr>
          <w:ins w:id="1183" w:author="Haraguroicha Hsu" w:date="2013-07-07T20:12:00Z"/>
          <w:del w:id="1184" w:author="腹黒い茶" w:date="2013-07-08T20:34:00Z"/>
          <w:rFonts w:asciiTheme="minorHAnsi" w:hAnsiTheme="minorHAnsi" w:cstheme="minorBidi"/>
          <w:noProof/>
          <w:szCs w:val="24"/>
        </w:rPr>
      </w:pPr>
      <w:ins w:id="1185" w:author="Haraguroicha Hsu" w:date="2013-07-07T20:12:00Z">
        <w:del w:id="1186" w:author="腹黒い茶" w:date="2013-07-08T20:34:00Z">
          <w:r w:rsidDel="007D7F2F">
            <w:rPr>
              <w:rFonts w:hint="eastAsia"/>
              <w:noProof/>
            </w:rPr>
            <w:delText>表</w:delText>
          </w:r>
          <w:r w:rsidDel="007D7F2F">
            <w:rPr>
              <w:noProof/>
            </w:rPr>
            <w:delText xml:space="preserve"> 3 HTML5</w:delText>
          </w:r>
          <w:r w:rsidDel="007D7F2F">
            <w:rPr>
              <w:rFonts w:hint="eastAsia"/>
              <w:noProof/>
            </w:rPr>
            <w:delText>與</w:delText>
          </w:r>
          <w:r w:rsidDel="007D7F2F">
            <w:rPr>
              <w:noProof/>
            </w:rPr>
            <w:delText>Flash</w:delText>
          </w:r>
          <w:r w:rsidDel="007D7F2F">
            <w:rPr>
              <w:rFonts w:hint="eastAsia"/>
              <w:noProof/>
            </w:rPr>
            <w:delText>比較</w:delText>
          </w:r>
          <w:r w:rsidDel="007D7F2F">
            <w:rPr>
              <w:noProof/>
            </w:rPr>
            <w:tab/>
            <w:delText>63</w:delText>
          </w:r>
        </w:del>
      </w:ins>
    </w:p>
    <w:p w14:paraId="6AED24AE" w14:textId="77777777" w:rsidR="00A24B75" w:rsidDel="007D7F2F" w:rsidRDefault="00A24B75" w:rsidP="00A24B75">
      <w:pPr>
        <w:pStyle w:val="af6"/>
        <w:tabs>
          <w:tab w:val="right" w:leader="dot" w:pos="9628"/>
        </w:tabs>
        <w:ind w:firstLine="480"/>
        <w:rPr>
          <w:ins w:id="1187" w:author="Haraguroicha Hsu" w:date="2013-07-07T20:12:00Z"/>
          <w:del w:id="1188" w:author="腹黒い茶" w:date="2013-07-08T20:34:00Z"/>
          <w:rFonts w:asciiTheme="minorHAnsi" w:hAnsiTheme="minorHAnsi" w:cstheme="minorBidi"/>
          <w:noProof/>
          <w:szCs w:val="24"/>
        </w:rPr>
      </w:pPr>
      <w:ins w:id="1189" w:author="Haraguroicha Hsu" w:date="2013-07-07T20:12:00Z">
        <w:del w:id="1190" w:author="腹黒い茶" w:date="2013-07-08T20:34:00Z">
          <w:r w:rsidDel="007D7F2F">
            <w:rPr>
              <w:rFonts w:hint="eastAsia"/>
              <w:noProof/>
            </w:rPr>
            <w:delText>表</w:delText>
          </w:r>
          <w:r w:rsidDel="007D7F2F">
            <w:rPr>
              <w:noProof/>
            </w:rPr>
            <w:delText xml:space="preserve"> 4 </w:delText>
          </w:r>
          <w:r w:rsidDel="007D7F2F">
            <w:rPr>
              <w:rFonts w:hint="eastAsia"/>
              <w:noProof/>
            </w:rPr>
            <w:delText>國外</w:delText>
          </w:r>
          <w:r w:rsidRPr="008601C9" w:rsidDel="007D7F2F">
            <w:rPr>
              <w:rFonts w:hint="eastAsia"/>
              <w:noProof/>
              <w:lang w:val="x-none"/>
            </w:rPr>
            <w:delText>雲端平台比較</w:delText>
          </w:r>
          <w:r w:rsidDel="007D7F2F">
            <w:rPr>
              <w:noProof/>
            </w:rPr>
            <w:tab/>
            <w:delText>64</w:delText>
          </w:r>
        </w:del>
      </w:ins>
    </w:p>
    <w:p w14:paraId="26A51B80" w14:textId="77777777" w:rsidR="00A24B75" w:rsidDel="007D7F2F" w:rsidRDefault="00A24B75" w:rsidP="00A24B75">
      <w:pPr>
        <w:pStyle w:val="af6"/>
        <w:tabs>
          <w:tab w:val="right" w:leader="dot" w:pos="9628"/>
        </w:tabs>
        <w:ind w:firstLine="480"/>
        <w:rPr>
          <w:ins w:id="1191" w:author="Haraguroicha Hsu" w:date="2013-07-07T20:12:00Z"/>
          <w:del w:id="1192" w:author="腹黒い茶" w:date="2013-07-08T20:34:00Z"/>
          <w:rFonts w:asciiTheme="minorHAnsi" w:hAnsiTheme="minorHAnsi" w:cstheme="minorBidi"/>
          <w:noProof/>
          <w:szCs w:val="24"/>
        </w:rPr>
      </w:pPr>
      <w:ins w:id="1193" w:author="Haraguroicha Hsu" w:date="2013-07-07T20:12:00Z">
        <w:del w:id="1194" w:author="腹黒い茶" w:date="2013-07-08T20:34:00Z">
          <w:r w:rsidDel="007D7F2F">
            <w:rPr>
              <w:rFonts w:hint="eastAsia"/>
              <w:noProof/>
            </w:rPr>
            <w:delText>表</w:delText>
          </w:r>
          <w:r w:rsidDel="007D7F2F">
            <w:rPr>
              <w:noProof/>
            </w:rPr>
            <w:delText xml:space="preserve"> 5 </w:delText>
          </w:r>
          <w:r w:rsidDel="007D7F2F">
            <w:rPr>
              <w:rFonts w:hint="eastAsia"/>
              <w:noProof/>
            </w:rPr>
            <w:delText>國內外雲端平台比較</w:delText>
          </w:r>
          <w:r w:rsidDel="007D7F2F">
            <w:rPr>
              <w:noProof/>
            </w:rPr>
            <w:tab/>
            <w:delText>65</w:delText>
          </w:r>
        </w:del>
      </w:ins>
    </w:p>
    <w:p w14:paraId="271CD3BF" w14:textId="77777777" w:rsidR="00A24B75" w:rsidDel="007D7F2F" w:rsidRDefault="00A24B75" w:rsidP="00A24B75">
      <w:pPr>
        <w:pStyle w:val="af6"/>
        <w:tabs>
          <w:tab w:val="right" w:leader="dot" w:pos="9628"/>
        </w:tabs>
        <w:ind w:firstLine="480"/>
        <w:rPr>
          <w:ins w:id="1195" w:author="Haraguroicha Hsu" w:date="2013-07-07T20:12:00Z"/>
          <w:del w:id="1196" w:author="腹黒い茶" w:date="2013-07-08T20:34:00Z"/>
          <w:rFonts w:asciiTheme="minorHAnsi" w:hAnsiTheme="minorHAnsi" w:cstheme="minorBidi"/>
          <w:noProof/>
          <w:szCs w:val="24"/>
        </w:rPr>
      </w:pPr>
      <w:ins w:id="1197" w:author="Haraguroicha Hsu" w:date="2013-07-07T20:12:00Z">
        <w:del w:id="1198" w:author="腹黒い茶" w:date="2013-07-08T20:34:00Z">
          <w:r w:rsidDel="007D7F2F">
            <w:rPr>
              <w:rFonts w:hint="eastAsia"/>
              <w:noProof/>
            </w:rPr>
            <w:delText>表</w:delText>
          </w:r>
          <w:r w:rsidDel="007D7F2F">
            <w:rPr>
              <w:noProof/>
            </w:rPr>
            <w:delText xml:space="preserve"> 6 XSLT</w:delText>
          </w:r>
          <w:r w:rsidDel="007D7F2F">
            <w:rPr>
              <w:rFonts w:hint="eastAsia"/>
              <w:noProof/>
            </w:rPr>
            <w:delText>與</w:delText>
          </w:r>
          <w:r w:rsidDel="007D7F2F">
            <w:rPr>
              <w:noProof/>
            </w:rPr>
            <w:delText>XHTML</w:delText>
          </w:r>
          <w:r w:rsidDel="007D7F2F">
            <w:rPr>
              <w:rFonts w:hint="eastAsia"/>
              <w:noProof/>
            </w:rPr>
            <w:delText>描述檔的套表比較</w:delText>
          </w:r>
          <w:r w:rsidDel="007D7F2F">
            <w:rPr>
              <w:noProof/>
            </w:rPr>
            <w:tab/>
            <w:delText>67</w:delText>
          </w:r>
        </w:del>
      </w:ins>
    </w:p>
    <w:p w14:paraId="0EC058D5" w14:textId="10980BCD" w:rsidR="00FD779B" w:rsidRPr="00DF21BB" w:rsidDel="0024703B" w:rsidRDefault="00D4287C">
      <w:pPr>
        <w:pStyle w:val="af6"/>
        <w:ind w:firstLine="480"/>
        <w:rPr>
          <w:del w:id="1199" w:author="Haraguroicha Hsu" w:date="2013-06-30T04:57:00Z"/>
        </w:rPr>
        <w:pPrChange w:id="1200" w:author="Haraguroicha Hsu" w:date="2013-07-07T20:12:00Z">
          <w:pPr>
            <w:ind w:firstLine="480"/>
          </w:pPr>
        </w:pPrChange>
      </w:pPr>
      <w:ins w:id="1201" w:author="Haraguroicha Hsu" w:date="2013-06-30T05:00:00Z">
        <w:r>
          <w:fldChar w:fldCharType="end"/>
        </w:r>
      </w:ins>
    </w:p>
    <w:p w14:paraId="62923C6E" w14:textId="66246875" w:rsidR="00424242" w:rsidDel="005B5EA9" w:rsidRDefault="000E0084">
      <w:pPr>
        <w:pStyle w:val="af6"/>
        <w:ind w:firstLine="560"/>
        <w:rPr>
          <w:del w:id="1202" w:author="Haraguroicha Hsu" w:date="2013-06-30T04:40:00Z"/>
          <w:rFonts w:asciiTheme="minorHAnsi" w:hAnsiTheme="minorHAnsi" w:cstheme="minorBidi"/>
          <w:noProof/>
          <w:szCs w:val="22"/>
        </w:rPr>
        <w:pPrChange w:id="1203" w:author="Haraguroicha Hsu" w:date="2013-07-02T12:06:00Z">
          <w:pPr>
            <w:pStyle w:val="af6"/>
            <w:tabs>
              <w:tab w:val="right" w:leader="dot" w:pos="9628"/>
            </w:tabs>
            <w:ind w:firstLine="480"/>
          </w:pPr>
        </w:pPrChange>
      </w:pPr>
      <w:del w:id="1204" w:author="Haraguroicha Hsu" w:date="2013-06-30T04:57:00Z">
        <w:r w:rsidRPr="00DF21BB" w:rsidDel="0024703B">
          <w:fldChar w:fldCharType="begin"/>
        </w:r>
        <w:r w:rsidRPr="00DF21BB" w:rsidDel="0024703B">
          <w:delInstrText xml:space="preserve"> TOC \h \z \c "</w:delInstrText>
        </w:r>
        <w:r w:rsidRPr="00DF21BB" w:rsidDel="0024703B">
          <w:delInstrText>表</w:delInstrText>
        </w:r>
        <w:r w:rsidRPr="00DF21BB" w:rsidDel="0024703B">
          <w:delInstrText xml:space="preserve">" </w:delInstrText>
        </w:r>
        <w:r w:rsidRPr="00DF21BB" w:rsidDel="0024703B">
          <w:fldChar w:fldCharType="separate"/>
        </w:r>
      </w:del>
      <w:del w:id="1205" w:author="Haraguroicha Hsu" w:date="2013-06-30T04:40:00Z">
        <w:r w:rsidR="00424242" w:rsidRPr="005B5EA9" w:rsidDel="005B5EA9">
          <w:rPr>
            <w:rFonts w:hint="eastAsia"/>
            <w:rPrChange w:id="1206" w:author="Haraguroicha Hsu" w:date="2013-06-30T04:40:00Z">
              <w:rPr>
                <w:rStyle w:val="af"/>
                <w:rFonts w:hint="eastAsia"/>
                <w:noProof/>
              </w:rPr>
            </w:rPrChange>
          </w:rPr>
          <w:delText>表</w:delText>
        </w:r>
        <w:r w:rsidR="00424242" w:rsidRPr="005B5EA9" w:rsidDel="005B5EA9">
          <w:rPr>
            <w:rPrChange w:id="1207" w:author="Haraguroicha Hsu" w:date="2013-06-30T04:40:00Z">
              <w:rPr>
                <w:rStyle w:val="af"/>
                <w:noProof/>
              </w:rPr>
            </w:rPrChange>
          </w:rPr>
          <w:delText xml:space="preserve"> 1 </w:delText>
        </w:r>
        <w:r w:rsidR="00424242" w:rsidRPr="005B5EA9" w:rsidDel="005B5EA9">
          <w:rPr>
            <w:rFonts w:hint="eastAsia"/>
            <w:rPrChange w:id="1208" w:author="Haraguroicha Hsu" w:date="2013-06-30T04:40:00Z">
              <w:rPr>
                <w:rStyle w:val="af"/>
                <w:rFonts w:hint="eastAsia"/>
                <w:noProof/>
              </w:rPr>
            </w:rPrChange>
          </w:rPr>
          <w:delText>電子病歷推動計劃補助款項及申請醫院家次統計</w:delText>
        </w:r>
        <w:r w:rsidR="00424242" w:rsidDel="005B5EA9">
          <w:rPr>
            <w:noProof/>
            <w:webHidden/>
          </w:rPr>
          <w:tab/>
        </w:r>
        <w:r w:rsidR="00F76BDD" w:rsidDel="005B5EA9">
          <w:rPr>
            <w:noProof/>
            <w:webHidden/>
          </w:rPr>
          <w:delText>2</w:delText>
        </w:r>
      </w:del>
    </w:p>
    <w:p w14:paraId="13C9FB2E" w14:textId="62B23558" w:rsidR="00C73F77" w:rsidRPr="00DF21BB" w:rsidRDefault="000E0084" w:rsidP="00D375F9">
      <w:pPr>
        <w:spacing w:line="360" w:lineRule="auto"/>
        <w:ind w:firstLineChars="0" w:firstLine="0"/>
      </w:pPr>
      <w:del w:id="1209" w:author="Haraguroicha Hsu" w:date="2013-06-30T04:57:00Z">
        <w:r w:rsidRPr="00DF21BB" w:rsidDel="0024703B">
          <w:fldChar w:fldCharType="end"/>
        </w:r>
      </w:del>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210" w:name="_Toc352873090"/>
      <w:bookmarkStart w:id="1211" w:name="_Toc357866721"/>
      <w:bookmarkStart w:id="1212" w:name="_Toc361079381"/>
      <w:r w:rsidRPr="00D92B6D">
        <w:rPr>
          <w:rFonts w:hint="eastAsia"/>
        </w:rPr>
        <w:lastRenderedPageBreak/>
        <w:t>緒論</w:t>
      </w:r>
      <w:bookmarkEnd w:id="1210"/>
      <w:bookmarkEnd w:id="1211"/>
      <w:bookmarkEnd w:id="1212"/>
    </w:p>
    <w:p w14:paraId="678AF1C3" w14:textId="1D1C14B9" w:rsidR="00A272BF" w:rsidRPr="00D92B6D" w:rsidRDefault="00DC4F25" w:rsidP="003A0BF2">
      <w:pPr>
        <w:pStyle w:val="2"/>
      </w:pPr>
      <w:bookmarkStart w:id="1213" w:name="_Toc352873091"/>
      <w:bookmarkStart w:id="1214" w:name="_Toc357866722"/>
      <w:bookmarkStart w:id="1215" w:name="_Toc361079382"/>
      <w:r w:rsidRPr="00D92B6D">
        <w:rPr>
          <w:rFonts w:hint="eastAsia"/>
        </w:rPr>
        <w:t>研究背景</w:t>
      </w:r>
      <w:bookmarkEnd w:id="1213"/>
      <w:bookmarkEnd w:id="1214"/>
      <w:bookmarkEnd w:id="1215"/>
    </w:p>
    <w:p w14:paraId="55F3BE63" w14:textId="7C9EC3D1"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ins w:id="1216" w:author="Haraguroicha Hsu" w:date="2013-06-30T04:17:00Z">
        <w:r w:rsidR="009601F8">
          <w:rPr>
            <w:rFonts w:hint="eastAsia"/>
          </w:rPr>
          <w:t>Net</w:t>
        </w:r>
        <w:r w:rsidR="009601F8" w:rsidRPr="00DF21BB">
          <w:rPr>
            <w:rFonts w:hint="eastAsia"/>
          </w:rPr>
          <w:t>work</w:t>
        </w:r>
      </w:ins>
      <w:del w:id="1217" w:author="Haraguroicha Hsu" w:date="2013-06-30T04:17:00Z">
        <w:r w:rsidRPr="00DF21BB" w:rsidDel="009601F8">
          <w:rPr>
            <w:rFonts w:hint="eastAsia"/>
          </w:rPr>
          <w:delText>Ntework</w:delText>
        </w:r>
      </w:del>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1218" w:name="_Toc357866723"/>
      <w:bookmarkStart w:id="1219" w:name="_Toc361079383"/>
      <w:r w:rsidRPr="00DF21BB">
        <w:t>國內電子病歷推行狀況</w:t>
      </w:r>
      <w:bookmarkEnd w:id="1218"/>
      <w:bookmarkEnd w:id="1219"/>
    </w:p>
    <w:p w14:paraId="408B1296" w14:textId="6685F5F1"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7D7F2F">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del w:id="1220" w:author="Haraguroicha Hsu" w:date="2013-06-30T04:20:00Z">
        <w:r w:rsidR="00D150DE" w:rsidRPr="00D150DE" w:rsidDel="009601F8">
          <w:rPr>
            <w:rFonts w:hint="eastAsia"/>
          </w:rPr>
          <w:delText>與</w:delText>
        </w:r>
      </w:del>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ins w:id="1221" w:author="腹黒い茶" w:date="2013-07-08T20:37:00Z">
        <w:r w:rsidR="007D7F2F" w:rsidRPr="00DF21BB">
          <w:rPr>
            <w:rFonts w:hint="eastAsia"/>
          </w:rPr>
          <w:t>表</w:t>
        </w:r>
        <w:r w:rsidR="007D7F2F" w:rsidRPr="00DF21BB">
          <w:rPr>
            <w:rFonts w:hint="eastAsia"/>
          </w:rPr>
          <w:t xml:space="preserve"> </w:t>
        </w:r>
        <w:r w:rsidR="007D7F2F">
          <w:rPr>
            <w:noProof/>
          </w:rPr>
          <w:t>1</w:t>
        </w:r>
      </w:ins>
      <w:ins w:id="1222" w:author="Haraguroicha Hsu" w:date="2013-07-07T20:12:00Z">
        <w:del w:id="1223" w:author="腹黒い茶" w:date="2013-07-08T20:34:00Z">
          <w:r w:rsidR="00A24B75" w:rsidRPr="00DF21BB" w:rsidDel="007D7F2F">
            <w:rPr>
              <w:rFonts w:hint="eastAsia"/>
            </w:rPr>
            <w:delText>表</w:delText>
          </w:r>
          <w:r w:rsidR="00A24B75" w:rsidRPr="00DF21BB" w:rsidDel="007D7F2F">
            <w:rPr>
              <w:rFonts w:hint="eastAsia"/>
            </w:rPr>
            <w:delText xml:space="preserve"> </w:delText>
          </w:r>
          <w:r w:rsidR="00A24B75" w:rsidDel="007D7F2F">
            <w:rPr>
              <w:noProof/>
            </w:rPr>
            <w:delText>1</w:delText>
          </w:r>
        </w:del>
      </w:ins>
      <w:del w:id="1224" w:author="腹黒い茶" w:date="2013-07-08T20:34:00Z">
        <w:r w:rsidR="00F76BDD" w:rsidRPr="00DF21BB" w:rsidDel="007D7F2F">
          <w:rPr>
            <w:rFonts w:hint="eastAsia"/>
          </w:rPr>
          <w:delText>表</w:delText>
        </w:r>
        <w:r w:rsidR="00F76BDD" w:rsidRPr="00DF21BB" w:rsidDel="007D7F2F">
          <w:rPr>
            <w:rFonts w:hint="eastAsia"/>
          </w:rPr>
          <w:delText xml:space="preserve"> </w:delText>
        </w:r>
        <w:r w:rsidR="00F76BDD" w:rsidDel="007D7F2F">
          <w:rPr>
            <w:noProof/>
          </w:rPr>
          <w:delText>1</w:delText>
        </w:r>
      </w:del>
      <w:r w:rsidR="00E47158" w:rsidRPr="00DF21BB">
        <w:fldChar w:fldCharType="end"/>
      </w:r>
      <w:r w:rsidR="004E3EAF" w:rsidRPr="00DF21BB">
        <w:t>所示。</w:t>
      </w:r>
    </w:p>
    <w:p w14:paraId="3996E8E0" w14:textId="41D7F770" w:rsidR="007B5CDA" w:rsidRPr="00DF21BB" w:rsidRDefault="007B5CDA" w:rsidP="007D7F2F">
      <w:pPr>
        <w:pStyle w:val="aff4"/>
        <w:pPrChange w:id="1225" w:author="腹黒い茶" w:date="2013-07-08T20:41:00Z">
          <w:pPr>
            <w:pStyle w:val="aff4"/>
          </w:pPr>
        </w:pPrChange>
      </w:pPr>
      <w:bookmarkStart w:id="1226" w:name="_Ref215217635"/>
      <w:bookmarkStart w:id="1227" w:name="_Toc234187585"/>
      <w:del w:id="1228" w:author="腹黒い茶" w:date="2013-07-08T20:41:00Z">
        <w:r w:rsidRPr="00DF21BB" w:rsidDel="007D7F2F">
          <w:rPr>
            <w:rFonts w:hint="eastAsia"/>
          </w:rPr>
          <w:delText>表</w:delText>
        </w:r>
        <w:r w:rsidRPr="00DF21BB" w:rsidDel="007D7F2F">
          <w:rPr>
            <w:rFonts w:hint="eastAsia"/>
          </w:rPr>
          <w:delText xml:space="preserve"> </w:delText>
        </w:r>
        <w:r w:rsidRPr="00DF21BB" w:rsidDel="007D7F2F">
          <w:fldChar w:fldCharType="begin"/>
        </w:r>
        <w:r w:rsidRPr="00DF21BB" w:rsidDel="007D7F2F">
          <w:delInstrText xml:space="preserve"> SEQ </w:delInstrText>
        </w:r>
        <w:r w:rsidRPr="00DF21BB" w:rsidDel="007D7F2F">
          <w:rPr>
            <w:rFonts w:hint="eastAsia"/>
          </w:rPr>
          <w:delInstrText>表</w:delInstrText>
        </w:r>
        <w:r w:rsidRPr="00DF21BB" w:rsidDel="007D7F2F">
          <w:rPr>
            <w:rFonts w:hint="eastAsia"/>
          </w:rPr>
          <w:delInstrText xml:space="preserve"> \* ARABIC</w:delInstrText>
        </w:r>
        <w:r w:rsidRPr="00DF21BB" w:rsidDel="007D7F2F">
          <w:delInstrText xml:space="preserve"> </w:delInstrText>
        </w:r>
        <w:r w:rsidRPr="00DF21BB" w:rsidDel="007D7F2F">
          <w:fldChar w:fldCharType="separate"/>
        </w:r>
        <w:r w:rsidR="007D7F2F" w:rsidDel="007D7F2F">
          <w:rPr>
            <w:noProof/>
          </w:rPr>
          <w:delText>1</w:delText>
        </w:r>
        <w:r w:rsidRPr="00DF21BB" w:rsidDel="007D7F2F">
          <w:fldChar w:fldCharType="end"/>
        </w:r>
        <w:bookmarkEnd w:id="1226"/>
        <w:r w:rsidRPr="00DF21BB" w:rsidDel="007D7F2F">
          <w:rPr>
            <w:rFonts w:hint="eastAsia"/>
          </w:rPr>
          <w:delText xml:space="preserve"> </w:delText>
        </w:r>
      </w:del>
      <w:bookmarkStart w:id="1229" w:name="_Toc361079789"/>
      <w:ins w:id="1230" w:author="腹黒い茶" w:date="2013-07-08T20:41:00Z">
        <w:r w:rsidR="007D7F2F">
          <w:rPr>
            <w:rFonts w:hint="eastAsia"/>
          </w:rPr>
          <w:t>表</w:t>
        </w:r>
        <w:r w:rsidR="007D7F2F">
          <w:rPr>
            <w:rFonts w:hint="eastAsia"/>
          </w:rPr>
          <w:t xml:space="preserve"> </w:t>
        </w:r>
        <w:r w:rsidR="007D7F2F">
          <w:fldChar w:fldCharType="begin"/>
        </w:r>
        <w:r w:rsidR="007D7F2F">
          <w:instrText xml:space="preserve"> </w:instrText>
        </w:r>
        <w:r w:rsidR="007D7F2F">
          <w:rPr>
            <w:rFonts w:hint="eastAsia"/>
          </w:rPr>
          <w:instrText xml:space="preserve">SEQ </w:instrText>
        </w:r>
        <w:r w:rsidR="007D7F2F">
          <w:rPr>
            <w:rFonts w:hint="eastAsia"/>
          </w:rPr>
          <w:instrText>表</w:instrText>
        </w:r>
        <w:r w:rsidR="007D7F2F">
          <w:rPr>
            <w:rFonts w:hint="eastAsia"/>
          </w:rPr>
          <w:instrText xml:space="preserve"> \* ARABIC</w:instrText>
        </w:r>
        <w:r w:rsidR="007D7F2F">
          <w:instrText xml:space="preserve"> </w:instrText>
        </w:r>
      </w:ins>
      <w:r w:rsidR="007D7F2F">
        <w:fldChar w:fldCharType="separate"/>
      </w:r>
      <w:ins w:id="1231" w:author="腹黒い茶" w:date="2013-07-08T20:41:00Z">
        <w:r w:rsidR="007D7F2F">
          <w:rPr>
            <w:noProof/>
          </w:rPr>
          <w:t>1</w:t>
        </w:r>
        <w:r w:rsidR="007D7F2F">
          <w:fldChar w:fldCharType="end"/>
        </w:r>
        <w:r w:rsidR="007D7F2F">
          <w:t xml:space="preserve"> </w:t>
        </w:r>
      </w:ins>
      <w:r w:rsidRPr="00DF21BB">
        <w:t>電子病歷推動計劃補助款項及申請醫院家次統計</w:t>
      </w:r>
      <w:bookmarkEnd w:id="1227"/>
      <w:bookmarkEnd w:id="1229"/>
    </w:p>
    <w:tbl>
      <w:tblPr>
        <w:tblW w:w="0" w:type="auto"/>
        <w:jc w:val="center"/>
        <w:tblBorders>
          <w:top w:val="double" w:sz="4" w:space="0" w:color="auto"/>
          <w:left w:val="single" w:sz="4" w:space="0" w:color="auto"/>
          <w:bottom w:val="doub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Change w:id="1232" w:author="腹黒い茶" w:date="2013-07-08T12:02:00Z">
          <w:tblPr>
            <w:tblW w:w="0" w:type="auto"/>
            <w:jc w:val="center"/>
            <w:tblBorders>
              <w:top w:val="nil"/>
              <w:left w:val="nil"/>
              <w:right w:val="nil"/>
            </w:tblBorders>
            <w:tblLayout w:type="fixed"/>
            <w:tblLook w:val="0000" w:firstRow="0" w:lastRow="0" w:firstColumn="0" w:lastColumn="0" w:noHBand="0" w:noVBand="0"/>
          </w:tblPr>
        </w:tblPrChange>
      </w:tblPr>
      <w:tblGrid>
        <w:gridCol w:w="3016"/>
        <w:gridCol w:w="1546"/>
        <w:gridCol w:w="1243"/>
        <w:gridCol w:w="1406"/>
        <w:tblGridChange w:id="1233">
          <w:tblGrid>
            <w:gridCol w:w="2660"/>
            <w:gridCol w:w="1417"/>
            <w:gridCol w:w="1417"/>
            <w:gridCol w:w="1418"/>
          </w:tblGrid>
        </w:tblGridChange>
      </w:tblGrid>
      <w:tr w:rsidR="007B5CDA" w:rsidRPr="00DF21BB" w14:paraId="426C0949" w14:textId="77777777" w:rsidTr="001F4B8F">
        <w:trPr>
          <w:jc w:val="center"/>
          <w:trPrChange w:id="1234"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35"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546" w:type="dxa"/>
            <w:shd w:val="clear" w:color="auto" w:fill="auto"/>
            <w:tcMar>
              <w:top w:w="260" w:type="nil"/>
              <w:left w:w="120" w:type="nil"/>
              <w:bottom w:w="120" w:type="nil"/>
              <w:right w:w="260" w:type="nil"/>
            </w:tcMar>
            <w:vAlign w:val="center"/>
            <w:tcPrChange w:id="1236"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243" w:type="dxa"/>
            <w:shd w:val="clear" w:color="auto" w:fill="auto"/>
            <w:tcMar>
              <w:top w:w="260" w:type="nil"/>
              <w:left w:w="120" w:type="nil"/>
              <w:bottom w:w="120" w:type="nil"/>
              <w:right w:w="260" w:type="nil"/>
            </w:tcMar>
            <w:vAlign w:val="center"/>
            <w:tcPrChange w:id="1237"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06" w:type="dxa"/>
            <w:shd w:val="clear" w:color="auto" w:fill="auto"/>
            <w:tcMar>
              <w:top w:w="260" w:type="nil"/>
              <w:left w:w="120" w:type="nil"/>
              <w:bottom w:w="120" w:type="nil"/>
              <w:right w:w="260" w:type="nil"/>
            </w:tcMar>
            <w:vAlign w:val="center"/>
            <w:tcPrChange w:id="1238"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1F4B8F">
        <w:tblPrEx>
          <w:tblPrExChange w:id="1239" w:author="腹黒い茶" w:date="2013-07-08T12:02:00Z">
            <w:tblPrEx>
              <w:tblBorders>
                <w:top w:val="none" w:sz="0" w:space="0" w:color="auto"/>
              </w:tblBorders>
            </w:tblPrEx>
          </w:tblPrExChange>
        </w:tblPrEx>
        <w:trPr>
          <w:jc w:val="center"/>
          <w:trPrChange w:id="1240"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41"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546" w:type="dxa"/>
            <w:shd w:val="clear" w:color="auto" w:fill="auto"/>
            <w:tcMar>
              <w:top w:w="260" w:type="nil"/>
              <w:left w:w="120" w:type="nil"/>
              <w:bottom w:w="120" w:type="nil"/>
              <w:right w:w="260" w:type="nil"/>
            </w:tcMar>
            <w:vAlign w:val="center"/>
            <w:tcPrChange w:id="1242"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243" w:type="dxa"/>
            <w:shd w:val="clear" w:color="auto" w:fill="auto"/>
            <w:tcMar>
              <w:top w:w="260" w:type="nil"/>
              <w:left w:w="120" w:type="nil"/>
              <w:bottom w:w="120" w:type="nil"/>
              <w:right w:w="260" w:type="nil"/>
            </w:tcMar>
            <w:vAlign w:val="center"/>
            <w:tcPrChange w:id="1243"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shd w:val="clear" w:color="auto" w:fill="auto"/>
            <w:tcMar>
              <w:top w:w="260" w:type="nil"/>
              <w:left w:w="120" w:type="nil"/>
              <w:bottom w:w="120" w:type="nil"/>
              <w:right w:w="260" w:type="nil"/>
            </w:tcMar>
            <w:vAlign w:val="center"/>
            <w:tcPrChange w:id="1244"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1F4B8F">
        <w:tblPrEx>
          <w:tblPrExChange w:id="1245" w:author="腹黒い茶" w:date="2013-07-08T12:02:00Z">
            <w:tblPrEx>
              <w:tblBorders>
                <w:top w:val="none" w:sz="0" w:space="0" w:color="auto"/>
              </w:tblBorders>
            </w:tblPrEx>
          </w:tblPrExChange>
        </w:tblPrEx>
        <w:trPr>
          <w:jc w:val="center"/>
          <w:trPrChange w:id="1246"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47"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546" w:type="dxa"/>
            <w:shd w:val="clear" w:color="auto" w:fill="auto"/>
            <w:tcMar>
              <w:top w:w="260" w:type="nil"/>
              <w:left w:w="120" w:type="nil"/>
              <w:bottom w:w="120" w:type="nil"/>
              <w:right w:w="260" w:type="nil"/>
            </w:tcMar>
            <w:vAlign w:val="center"/>
            <w:tcPrChange w:id="1248"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243" w:type="dxa"/>
            <w:shd w:val="clear" w:color="auto" w:fill="auto"/>
            <w:tcMar>
              <w:top w:w="260" w:type="nil"/>
              <w:left w:w="120" w:type="nil"/>
              <w:bottom w:w="120" w:type="nil"/>
              <w:right w:w="260" w:type="nil"/>
            </w:tcMar>
            <w:vAlign w:val="center"/>
            <w:tcPrChange w:id="1249"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06" w:type="dxa"/>
            <w:shd w:val="clear" w:color="auto" w:fill="auto"/>
            <w:tcMar>
              <w:top w:w="260" w:type="nil"/>
              <w:left w:w="120" w:type="nil"/>
              <w:bottom w:w="120" w:type="nil"/>
              <w:right w:w="260" w:type="nil"/>
            </w:tcMar>
            <w:vAlign w:val="center"/>
            <w:tcPrChange w:id="1250"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1F4B8F">
        <w:tblPrEx>
          <w:tblPrExChange w:id="1251" w:author="腹黒い茶" w:date="2013-07-08T12:02:00Z">
            <w:tblPrEx>
              <w:tblBorders>
                <w:top w:val="none" w:sz="0" w:space="0" w:color="auto"/>
              </w:tblBorders>
            </w:tblPrEx>
          </w:tblPrExChange>
        </w:tblPrEx>
        <w:trPr>
          <w:jc w:val="center"/>
          <w:trPrChange w:id="1252"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53"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546" w:type="dxa"/>
            <w:shd w:val="clear" w:color="auto" w:fill="auto"/>
            <w:tcMar>
              <w:top w:w="260" w:type="nil"/>
              <w:left w:w="120" w:type="nil"/>
              <w:bottom w:w="120" w:type="nil"/>
              <w:right w:w="260" w:type="nil"/>
            </w:tcMar>
            <w:vAlign w:val="center"/>
            <w:tcPrChange w:id="1254"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shd w:val="clear" w:color="auto" w:fill="auto"/>
            <w:tcMar>
              <w:top w:w="260" w:type="nil"/>
              <w:left w:w="120" w:type="nil"/>
              <w:bottom w:w="120" w:type="nil"/>
              <w:right w:w="260" w:type="nil"/>
            </w:tcMar>
            <w:vAlign w:val="center"/>
            <w:tcPrChange w:id="1255"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06" w:type="dxa"/>
            <w:shd w:val="clear" w:color="auto" w:fill="auto"/>
            <w:tcMar>
              <w:top w:w="260" w:type="nil"/>
              <w:left w:w="120" w:type="nil"/>
              <w:bottom w:w="120" w:type="nil"/>
              <w:right w:w="260" w:type="nil"/>
            </w:tcMar>
            <w:vAlign w:val="center"/>
            <w:tcPrChange w:id="1256"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1F4B8F">
        <w:tblPrEx>
          <w:tblPrExChange w:id="1257" w:author="腹黒い茶" w:date="2013-07-08T12:02:00Z">
            <w:tblPrEx>
              <w:tblBorders>
                <w:top w:val="none" w:sz="0" w:space="0" w:color="auto"/>
              </w:tblBorders>
            </w:tblPrEx>
          </w:tblPrExChange>
        </w:tblPrEx>
        <w:trPr>
          <w:jc w:val="center"/>
          <w:trPrChange w:id="1258"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59"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546" w:type="dxa"/>
            <w:shd w:val="clear" w:color="auto" w:fill="auto"/>
            <w:tcMar>
              <w:top w:w="260" w:type="nil"/>
              <w:left w:w="120" w:type="nil"/>
              <w:bottom w:w="120" w:type="nil"/>
              <w:right w:w="260" w:type="nil"/>
            </w:tcMar>
            <w:vAlign w:val="center"/>
            <w:tcPrChange w:id="1260"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shd w:val="clear" w:color="auto" w:fill="auto"/>
            <w:tcMar>
              <w:top w:w="260" w:type="nil"/>
              <w:left w:w="120" w:type="nil"/>
              <w:bottom w:w="120" w:type="nil"/>
              <w:right w:w="260" w:type="nil"/>
            </w:tcMar>
            <w:vAlign w:val="center"/>
            <w:tcPrChange w:id="1261"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06" w:type="dxa"/>
            <w:shd w:val="clear" w:color="auto" w:fill="auto"/>
            <w:tcMar>
              <w:top w:w="260" w:type="nil"/>
              <w:left w:w="120" w:type="nil"/>
              <w:bottom w:w="120" w:type="nil"/>
              <w:right w:w="260" w:type="nil"/>
            </w:tcMar>
            <w:vAlign w:val="center"/>
            <w:tcPrChange w:id="1262"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1F4B8F">
        <w:tblPrEx>
          <w:tblPrExChange w:id="1263" w:author="腹黒い茶" w:date="2013-07-08T12:02:00Z">
            <w:tblPrEx>
              <w:tblBorders>
                <w:top w:val="none" w:sz="0" w:space="0" w:color="auto"/>
              </w:tblBorders>
            </w:tblPrEx>
          </w:tblPrExChange>
        </w:tblPrEx>
        <w:trPr>
          <w:jc w:val="center"/>
          <w:trPrChange w:id="1264"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65"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546" w:type="dxa"/>
            <w:shd w:val="clear" w:color="auto" w:fill="auto"/>
            <w:tcMar>
              <w:top w:w="260" w:type="nil"/>
              <w:left w:w="120" w:type="nil"/>
              <w:bottom w:w="120" w:type="nil"/>
              <w:right w:w="260" w:type="nil"/>
            </w:tcMar>
            <w:vAlign w:val="center"/>
            <w:tcPrChange w:id="1266"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243" w:type="dxa"/>
            <w:shd w:val="clear" w:color="auto" w:fill="auto"/>
            <w:tcMar>
              <w:top w:w="260" w:type="nil"/>
              <w:left w:w="120" w:type="nil"/>
              <w:bottom w:w="120" w:type="nil"/>
              <w:right w:w="260" w:type="nil"/>
            </w:tcMar>
            <w:vAlign w:val="center"/>
            <w:tcPrChange w:id="1267"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shd w:val="clear" w:color="auto" w:fill="auto"/>
            <w:tcMar>
              <w:top w:w="260" w:type="nil"/>
              <w:left w:w="120" w:type="nil"/>
              <w:bottom w:w="120" w:type="nil"/>
              <w:right w:w="260" w:type="nil"/>
            </w:tcMar>
            <w:vAlign w:val="center"/>
            <w:tcPrChange w:id="1268"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1F4B8F">
        <w:trPr>
          <w:jc w:val="center"/>
          <w:trPrChange w:id="1269" w:author="腹黒い茶" w:date="2013-07-08T12:02:00Z">
            <w:trPr>
              <w:jc w:val="center"/>
            </w:trPr>
          </w:trPrChange>
        </w:trPr>
        <w:tc>
          <w:tcPr>
            <w:tcW w:w="3016" w:type="dxa"/>
            <w:shd w:val="clear" w:color="auto" w:fill="auto"/>
            <w:tcMar>
              <w:top w:w="260" w:type="nil"/>
              <w:left w:w="120" w:type="nil"/>
              <w:bottom w:w="120" w:type="nil"/>
              <w:right w:w="260" w:type="nil"/>
            </w:tcMar>
            <w:vAlign w:val="center"/>
            <w:tcPrChange w:id="1270" w:author="腹黒い茶" w:date="2013-07-08T12:02: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546" w:type="dxa"/>
            <w:shd w:val="clear" w:color="auto" w:fill="auto"/>
            <w:tcMar>
              <w:top w:w="260" w:type="nil"/>
              <w:left w:w="120" w:type="nil"/>
              <w:bottom w:w="120" w:type="nil"/>
              <w:right w:w="260" w:type="nil"/>
            </w:tcMar>
            <w:vAlign w:val="center"/>
            <w:tcPrChange w:id="1271"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243" w:type="dxa"/>
            <w:shd w:val="clear" w:color="auto" w:fill="auto"/>
            <w:tcMar>
              <w:top w:w="260" w:type="nil"/>
              <w:left w:w="120" w:type="nil"/>
              <w:bottom w:w="120" w:type="nil"/>
              <w:right w:w="260" w:type="nil"/>
            </w:tcMar>
            <w:vAlign w:val="center"/>
            <w:tcPrChange w:id="1272" w:author="腹黒い茶" w:date="2013-07-08T12:02: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06" w:type="dxa"/>
            <w:shd w:val="clear" w:color="auto" w:fill="auto"/>
            <w:tcMar>
              <w:top w:w="260" w:type="nil"/>
              <w:left w:w="120" w:type="nil"/>
              <w:bottom w:w="120" w:type="nil"/>
              <w:right w:w="260" w:type="nil"/>
            </w:tcMar>
            <w:vAlign w:val="center"/>
            <w:tcPrChange w:id="1273" w:author="腹黒い茶" w:date="2013-07-08T12:02: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50075BE1" w:rsidR="007B5CDA" w:rsidRPr="009601F8" w:rsidRDefault="007B5CDA">
      <w:pPr>
        <w:pStyle w:val="aff2"/>
        <w:rPr>
          <w:rPrChange w:id="1274" w:author="Haraguroicha Hsu" w:date="2013-06-30T04:19:00Z">
            <w:rPr>
              <w:sz w:val="22"/>
            </w:rPr>
          </w:rPrChange>
        </w:rPr>
        <w:pPrChange w:id="1275" w:author="腹黒い茶" w:date="2013-07-08T12:00:00Z">
          <w:pPr>
            <w:ind w:leftChars="506" w:left="1417" w:rightChars="505" w:right="1414" w:firstLineChars="0" w:firstLine="0"/>
            <w:jc w:val="right"/>
          </w:pPr>
        </w:pPrChange>
      </w:pPr>
      <w:r w:rsidRPr="009601F8">
        <w:rPr>
          <w:rPrChange w:id="1276" w:author="Haraguroicha Hsu" w:date="2013-06-30T04:19:00Z">
            <w:rPr>
              <w:sz w:val="22"/>
            </w:rPr>
          </w:rPrChange>
        </w:rPr>
        <w:t>(</w:t>
      </w:r>
      <w:r w:rsidRPr="009601F8">
        <w:rPr>
          <w:rFonts w:hint="eastAsia"/>
          <w:rPrChange w:id="1277" w:author="Haraguroicha Hsu" w:date="2013-06-30T04:19:00Z">
            <w:rPr>
              <w:rFonts w:hint="eastAsia"/>
              <w:sz w:val="22"/>
            </w:rPr>
          </w:rPrChange>
        </w:rPr>
        <w:t>參考於衛生署網站</w:t>
      </w:r>
      <w:r w:rsidRPr="009601F8">
        <w:rPr>
          <w:rPrChange w:id="1278" w:author="Haraguroicha Hsu" w:date="2013-06-30T04:19:00Z">
            <w:rPr>
              <w:sz w:val="22"/>
            </w:rPr>
          </w:rPrChange>
        </w:rPr>
        <w:fldChar w:fldCharType="begin"/>
      </w:r>
      <w:r w:rsidR="005A3748" w:rsidRPr="009601F8">
        <w:rPr>
          <w:rPrChange w:id="1279" w:author="Haraguroicha Hsu" w:date="2013-06-30T04:19:00Z">
            <w:rPr>
              <w:sz w:val="22"/>
            </w:rPr>
          </w:rPrChange>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sidRPr="009601F8">
        <w:rPr>
          <w:rFonts w:hint="eastAsia"/>
          <w:rPrChange w:id="1280" w:author="Haraguroicha Hsu" w:date="2013-06-30T04:19:00Z">
            <w:rPr>
              <w:rFonts w:hint="eastAsia"/>
              <w:sz w:val="22"/>
            </w:rPr>
          </w:rPrChange>
        </w:rPr>
        <w:instrText>行政院衛生署電子病歷推動專區</w:instrText>
      </w:r>
      <w:r w:rsidR="005A3748" w:rsidRPr="009601F8">
        <w:rPr>
          <w:rPrChange w:id="1281" w:author="Haraguroicha Hsu" w:date="2013-06-30T04:19:00Z">
            <w:rPr>
              <w:sz w:val="22"/>
            </w:rPr>
          </w:rPrChange>
        </w:rPr>
        <w:instrText>&lt;/author&gt;&lt;/authors&gt;&lt;/contributors&gt;&lt;titles&gt;&lt;title&gt;</w:instrText>
      </w:r>
      <w:r w:rsidR="005A3748" w:rsidRPr="009601F8">
        <w:rPr>
          <w:rFonts w:hint="eastAsia"/>
          <w:rPrChange w:id="1282" w:author="Haraguroicha Hsu" w:date="2013-06-30T04:19:00Z">
            <w:rPr>
              <w:rFonts w:hint="eastAsia"/>
              <w:sz w:val="22"/>
            </w:rPr>
          </w:rPrChange>
        </w:rPr>
        <w:instrText>歷年補助案</w:instrText>
      </w:r>
      <w:r w:rsidR="005A3748" w:rsidRPr="009601F8">
        <w:rPr>
          <w:rPrChange w:id="1283" w:author="Haraguroicha Hsu" w:date="2013-06-30T04:19:00Z">
            <w:rPr>
              <w:sz w:val="22"/>
            </w:rPr>
          </w:rPrChange>
        </w:rPr>
        <w:instrText>&lt;/title&gt;&lt;secondary-title&gt;</w:instrText>
      </w:r>
      <w:r w:rsidR="005A3748" w:rsidRPr="009601F8">
        <w:rPr>
          <w:rFonts w:hint="eastAsia"/>
          <w:rPrChange w:id="1284" w:author="Haraguroicha Hsu" w:date="2013-06-30T04:19:00Z">
            <w:rPr>
              <w:rFonts w:hint="eastAsia"/>
              <w:sz w:val="22"/>
            </w:rPr>
          </w:rPrChange>
        </w:rPr>
        <w:instrText>行政院衛生署電子病歷推動專區</w:instrText>
      </w:r>
      <w:r w:rsidR="005A3748" w:rsidRPr="009601F8">
        <w:rPr>
          <w:rPrChange w:id="1285" w:author="Haraguroicha Hsu" w:date="2013-06-30T04:19:00Z">
            <w:rPr>
              <w:sz w:val="22"/>
            </w:rPr>
          </w:rPrChange>
        </w:rPr>
        <w:instrText>&lt;/secondary-title&gt;&lt;/titles&gt;&lt;periodical&gt;&lt;full-title&gt;</w:instrText>
      </w:r>
      <w:r w:rsidR="005A3748" w:rsidRPr="009601F8">
        <w:rPr>
          <w:rFonts w:hint="eastAsia"/>
          <w:rPrChange w:id="1286" w:author="Haraguroicha Hsu" w:date="2013-06-30T04:19:00Z">
            <w:rPr>
              <w:rFonts w:hint="eastAsia"/>
              <w:sz w:val="22"/>
            </w:rPr>
          </w:rPrChange>
        </w:rPr>
        <w:instrText>行政院衛生署電子病歷推動專區</w:instrText>
      </w:r>
      <w:r w:rsidR="005A3748" w:rsidRPr="009601F8">
        <w:rPr>
          <w:rPrChange w:id="1287" w:author="Haraguroicha Hsu" w:date="2013-06-30T04:19:00Z">
            <w:rPr>
              <w:sz w:val="22"/>
            </w:rPr>
          </w:rPrChange>
        </w:rPr>
        <w:instrText>&lt;/full-title&gt;&lt;/period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9601F8">
        <w:rPr>
          <w:rPrChange w:id="1288" w:author="Haraguroicha Hsu" w:date="2013-06-30T04:19:00Z">
            <w:rPr>
              <w:sz w:val="22"/>
            </w:rPr>
          </w:rPrChange>
        </w:rPr>
        <w:fldChar w:fldCharType="separate"/>
      </w:r>
      <w:r w:rsidR="00084924" w:rsidRPr="009601F8">
        <w:rPr>
          <w:rPrChange w:id="1289" w:author="Haraguroicha Hsu" w:date="2013-06-30T04:19:00Z">
            <w:rPr>
              <w:noProof/>
              <w:sz w:val="22"/>
            </w:rPr>
          </w:rPrChange>
        </w:rPr>
        <w:t>[</w:t>
      </w:r>
      <w:r w:rsidR="007D7F2F">
        <w:fldChar w:fldCharType="begin"/>
      </w:r>
      <w:r w:rsidR="007D7F2F">
        <w:instrText xml:space="preserve"> HYPERLINK \l "_ENREF_2" \o "</w:instrText>
      </w:r>
      <w:r w:rsidR="007D7F2F">
        <w:instrText>行政院衛生署電子病歷推動專區</w:instrText>
      </w:r>
      <w:r w:rsidR="007D7F2F">
        <w:instrText xml:space="preserve">, 2010 #6645" </w:instrText>
      </w:r>
      <w:r w:rsidR="007D7F2F">
        <w:fldChar w:fldCharType="separate"/>
      </w:r>
      <w:r w:rsidR="007D7F2F" w:rsidRPr="009601F8">
        <w:rPr>
          <w:rPrChange w:id="1290" w:author="Haraguroicha Hsu" w:date="2013-06-30T04:19:00Z">
            <w:rPr>
              <w:noProof/>
              <w:sz w:val="22"/>
            </w:rPr>
          </w:rPrChange>
        </w:rPr>
        <w:t>2</w:t>
      </w:r>
      <w:r w:rsidR="007D7F2F">
        <w:fldChar w:fldCharType="end"/>
      </w:r>
      <w:r w:rsidR="00084924" w:rsidRPr="009601F8">
        <w:rPr>
          <w:rPrChange w:id="1291" w:author="Haraguroicha Hsu" w:date="2013-06-30T04:19:00Z">
            <w:rPr>
              <w:noProof/>
              <w:sz w:val="22"/>
            </w:rPr>
          </w:rPrChange>
        </w:rPr>
        <w:t>]</w:t>
      </w:r>
      <w:r w:rsidRPr="009601F8">
        <w:rPr>
          <w:rPrChange w:id="1292" w:author="Haraguroicha Hsu" w:date="2013-06-30T04:19:00Z">
            <w:rPr>
              <w:sz w:val="22"/>
            </w:rPr>
          </w:rPrChange>
        </w:rPr>
        <w:fldChar w:fldCharType="end"/>
      </w:r>
      <w:r w:rsidRPr="009601F8">
        <w:rPr>
          <w:rPrChange w:id="1293" w:author="Haraguroicha Hsu" w:date="2013-06-30T04:19:00Z">
            <w:rPr>
              <w:sz w:val="22"/>
            </w:rPr>
          </w:rPrChange>
        </w:rPr>
        <w:t>)</w:t>
      </w:r>
    </w:p>
    <w:p w14:paraId="02DBB429" w14:textId="77777777" w:rsidR="00DC4F25" w:rsidRPr="00DF21BB" w:rsidRDefault="00DC4F25" w:rsidP="003A0BF2">
      <w:pPr>
        <w:pStyle w:val="2"/>
      </w:pPr>
      <w:bookmarkStart w:id="1294" w:name="_Toc352873092"/>
      <w:bookmarkStart w:id="1295" w:name="_Toc357866724"/>
      <w:bookmarkStart w:id="1296" w:name="_Toc361079384"/>
      <w:r w:rsidRPr="00DF21BB">
        <w:rPr>
          <w:rFonts w:hint="eastAsia"/>
        </w:rPr>
        <w:t>研究動機</w:t>
      </w:r>
      <w:bookmarkEnd w:id="1294"/>
      <w:bookmarkEnd w:id="1295"/>
      <w:bookmarkEnd w:id="1296"/>
    </w:p>
    <w:p w14:paraId="15E9B1CB" w14:textId="195E71CE"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7D7F2F">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7D7F2F">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7D7F2F">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66772EE7"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7D7F2F">
          <w:rPr>
            <w:noProof/>
          </w:rPr>
          <w:t>15</w:t>
        </w:r>
      </w:hyperlink>
      <w:r w:rsidR="003C0309">
        <w:rPr>
          <w:noProof/>
        </w:rPr>
        <w:t xml:space="preserve">, </w:t>
      </w:r>
      <w:hyperlink w:anchor="_ENREF_16" w:tooltip="莊沛穎, 2012 #6673" w:history="1">
        <w:r w:rsidR="007D7F2F">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7D7F2F">
          <w:rPr>
            <w:noProof/>
          </w:rPr>
          <w:t>2</w:t>
        </w:r>
      </w:hyperlink>
      <w:r w:rsidR="00084924">
        <w:rPr>
          <w:noProof/>
        </w:rPr>
        <w:t>]</w:t>
      </w:r>
      <w:r w:rsidRPr="00DF21BB">
        <w:fldChar w:fldCharType="end"/>
      </w:r>
      <w:r w:rsidRPr="00DF21BB">
        <w:rPr>
          <w:rFonts w:hint="eastAsia"/>
        </w:rPr>
        <w:t>。</w:t>
      </w:r>
    </w:p>
    <w:p w14:paraId="0E92C051" w14:textId="77777777" w:rsidR="009601F8" w:rsidRDefault="009601F8">
      <w:pPr>
        <w:widowControl/>
        <w:ind w:firstLineChars="0" w:firstLine="0"/>
        <w:jc w:val="left"/>
        <w:rPr>
          <w:ins w:id="1297" w:author="Haraguroicha Hsu" w:date="2013-06-30T04:22:00Z"/>
          <w:rFonts w:asciiTheme="majorHAnsi" w:eastAsiaTheme="majorEastAsia" w:hAnsiTheme="majorHAnsi"/>
          <w:b/>
          <w:bCs/>
          <w:kern w:val="52"/>
          <w:sz w:val="32"/>
          <w:szCs w:val="48"/>
          <w:lang w:val="x-none"/>
        </w:rPr>
      </w:pPr>
      <w:bookmarkStart w:id="1298" w:name="_Toc352873093"/>
      <w:bookmarkStart w:id="1299" w:name="_Toc357866725"/>
      <w:ins w:id="1300" w:author="Haraguroicha Hsu" w:date="2013-06-30T04:22:00Z">
        <w:r>
          <w:br w:type="page"/>
        </w:r>
      </w:ins>
    </w:p>
    <w:p w14:paraId="41F4A914" w14:textId="2611A925" w:rsidR="00DC4F25" w:rsidRPr="00DF21BB" w:rsidRDefault="00DC4F25" w:rsidP="003A0BF2">
      <w:pPr>
        <w:pStyle w:val="2"/>
      </w:pPr>
      <w:bookmarkStart w:id="1301" w:name="_Toc361079385"/>
      <w:r w:rsidRPr="00DF21BB">
        <w:rPr>
          <w:rFonts w:hint="eastAsia"/>
        </w:rPr>
        <w:lastRenderedPageBreak/>
        <w:t>研究目的</w:t>
      </w:r>
      <w:bookmarkEnd w:id="1298"/>
      <w:bookmarkEnd w:id="1299"/>
      <w:bookmarkEnd w:id="1301"/>
    </w:p>
    <w:p w14:paraId="0CAC45F5" w14:textId="2EE8AF08" w:rsidR="008A0931" w:rsidRPr="00DF21BB" w:rsidDel="009601F8" w:rsidRDefault="00C50471" w:rsidP="004E4C6B">
      <w:pPr>
        <w:ind w:firstLine="560"/>
        <w:rPr>
          <w:del w:id="1302" w:author="Haraguroicha Hsu" w:date="2013-06-30T04:23:00Z"/>
        </w:rPr>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0542268B" w14:textId="77777777" w:rsidR="009601F8" w:rsidRDefault="009601F8" w:rsidP="009601F8">
      <w:pPr>
        <w:pStyle w:val="ae"/>
        <w:numPr>
          <w:ilvl w:val="0"/>
          <w:numId w:val="4"/>
        </w:numPr>
        <w:ind w:leftChars="0" w:left="426" w:hangingChars="152" w:hanging="426"/>
        <w:rPr>
          <w:ins w:id="1303" w:author="Haraguroicha Hsu" w:date="2013-06-30T04:23:00Z"/>
        </w:rPr>
      </w:pPr>
      <w:ins w:id="1304" w:author="Haraguroicha Hsu" w:date="2013-06-30T04:23:00Z">
        <w:r>
          <w:t>分析</w:t>
        </w:r>
        <w:r>
          <w:rPr>
            <w:rFonts w:hint="eastAsia"/>
          </w:rPr>
          <w:t>探討現有的網頁設計、電子病歷及雲端等相關系統的技術</w:t>
        </w:r>
      </w:ins>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41CC9E9A" w:rsidR="00C50471" w:rsidRPr="00DF21BB" w:rsidDel="009601F8" w:rsidRDefault="00C50471" w:rsidP="004E4C6B">
      <w:pPr>
        <w:pStyle w:val="ae"/>
        <w:numPr>
          <w:ilvl w:val="0"/>
          <w:numId w:val="4"/>
        </w:numPr>
        <w:ind w:leftChars="0" w:left="426" w:hangingChars="152" w:hanging="426"/>
        <w:rPr>
          <w:del w:id="1305" w:author="Haraguroicha Hsu" w:date="2013-06-30T04:23:00Z"/>
        </w:rPr>
      </w:pPr>
      <w:del w:id="1306" w:author="Haraguroicha Hsu" w:date="2013-06-30T04:23:00Z">
        <w:r w:rsidRPr="00DF21BB" w:rsidDel="009601F8">
          <w:rPr>
            <w:rFonts w:hint="eastAsia"/>
          </w:rPr>
          <w:delText>提供上述各醫療院所設計的電子病歷單張樣板檔能夠上傳至雲端平台共用的功能</w:delText>
        </w:r>
      </w:del>
    </w:p>
    <w:p w14:paraId="7AA5D0C5" w14:textId="3F7512EA"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w:t>
      </w:r>
      <w:ins w:id="1307" w:author="Haraguroicha Hsu" w:date="2013-06-30T04:24:00Z">
        <w:r w:rsidR="00ED5D53">
          <w:rPr>
            <w:rFonts w:hint="eastAsia"/>
          </w:rPr>
          <w:t>在</w:t>
        </w:r>
      </w:ins>
      <w:r w:rsidRPr="00DF21BB">
        <w:rPr>
          <w:rFonts w:hint="eastAsia"/>
        </w:rPr>
        <w:t>任何地方使用，不需要依賴</w:t>
      </w:r>
      <w:ins w:id="1308" w:author="Haraguroicha Hsu" w:date="2013-06-30T04:23:00Z">
        <w:r w:rsidR="009601F8">
          <w:rPr>
            <w:rFonts w:hint="eastAsia"/>
          </w:rPr>
          <w:t>其他系統</w:t>
        </w:r>
      </w:ins>
      <w:del w:id="1309" w:author="Haraguroicha Hsu" w:date="2013-06-30T04:23:00Z">
        <w:r w:rsidRPr="00DF21BB" w:rsidDel="009601F8">
          <w:rPr>
            <w:rFonts w:hint="eastAsia"/>
          </w:rPr>
          <w:delText>HIS</w:delText>
        </w:r>
      </w:del>
      <w:r w:rsidRPr="00DF21BB">
        <w:rPr>
          <w:rFonts w:hint="eastAsia"/>
        </w:rPr>
        <w:t>的</w:t>
      </w:r>
      <w:ins w:id="1310" w:author="Haraguroicha Hsu" w:date="2013-06-30T04:24:00Z">
        <w:r w:rsidR="00ED5D53">
          <w:rPr>
            <w:rFonts w:hint="eastAsia"/>
          </w:rPr>
          <w:t>資料</w:t>
        </w:r>
      </w:ins>
      <w:r w:rsidRPr="00DF21BB">
        <w:rPr>
          <w:rFonts w:hint="eastAsia"/>
        </w:rPr>
        <w:t>處理即可顯示病歷資料</w:t>
      </w:r>
    </w:p>
    <w:p w14:paraId="464716F8" w14:textId="09636FC1" w:rsidR="00C50471" w:rsidRPr="00DF21BB" w:rsidDel="00ED5D53" w:rsidRDefault="00C50471">
      <w:pPr>
        <w:pStyle w:val="ae"/>
        <w:numPr>
          <w:ilvl w:val="0"/>
          <w:numId w:val="4"/>
        </w:numPr>
        <w:ind w:leftChars="0" w:left="426" w:hangingChars="152" w:hanging="426"/>
        <w:rPr>
          <w:del w:id="1311" w:author="Haraguroicha Hsu" w:date="2013-06-30T04:24:00Z"/>
        </w:rPr>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42625FB0" w:rsidR="00FF022B" w:rsidRPr="00DF21BB" w:rsidRDefault="00C50471">
      <w:pPr>
        <w:pStyle w:val="ae"/>
        <w:numPr>
          <w:ilvl w:val="0"/>
          <w:numId w:val="4"/>
        </w:numPr>
        <w:ind w:leftChars="0" w:left="426" w:hangingChars="152" w:hanging="426"/>
      </w:pPr>
      <w:del w:id="1312" w:author="Haraguroicha Hsu" w:date="2013-06-30T04:24:00Z">
        <w:r w:rsidRPr="00DF21BB" w:rsidDel="00ED5D53">
          <w:rPr>
            <w:rFonts w:hint="eastAsia"/>
          </w:rPr>
          <w:delText>能夠符合資訊系統共享及永續經營理念，提供醫療院所可以直接使用本檢視器平台，降低資訊系統重新造輪的狀況</w:delText>
        </w:r>
      </w:del>
    </w:p>
    <w:p w14:paraId="69A77F49" w14:textId="77777777" w:rsidR="00ED5D53" w:rsidRDefault="00ED5D53" w:rsidP="00ED5D53">
      <w:pPr>
        <w:pStyle w:val="2"/>
        <w:spacing w:beforeLines="0" w:before="180"/>
        <w:rPr>
          <w:ins w:id="1313" w:author="Haraguroicha Hsu" w:date="2013-06-30T04:24:00Z"/>
        </w:rPr>
      </w:pPr>
      <w:bookmarkStart w:id="1314" w:name="_Toc360323406"/>
      <w:bookmarkStart w:id="1315" w:name="_Toc361079386"/>
      <w:ins w:id="1316" w:author="Haraguroicha Hsu" w:date="2013-06-30T04:24:00Z">
        <w:r>
          <w:rPr>
            <w:rFonts w:hint="eastAsia"/>
          </w:rPr>
          <w:t>論文架構</w:t>
        </w:r>
        <w:bookmarkEnd w:id="1314"/>
        <w:bookmarkEnd w:id="1315"/>
      </w:ins>
    </w:p>
    <w:p w14:paraId="2984DB75" w14:textId="59CAF66C" w:rsidR="008C422C" w:rsidRPr="00DF21BB" w:rsidRDefault="00ED5D53">
      <w:pPr>
        <w:ind w:firstLine="560"/>
        <w:pPrChange w:id="1317" w:author="Haraguroicha Hsu" w:date="2013-06-30T04:25:00Z">
          <w:pPr>
            <w:ind w:firstLineChars="0" w:firstLine="0"/>
          </w:pPr>
        </w:pPrChange>
      </w:pPr>
      <w:ins w:id="1318" w:author="Haraguroicha Hsu" w:date="2013-06-30T04:24:00Z">
        <w:r>
          <w:t>在本論文中，第壹章描述與本研究論文所相關的背景現況，以及發起本研究的起因</w:t>
        </w:r>
        <w:r>
          <w:rPr>
            <w:rFonts w:hint="eastAsia"/>
          </w:rPr>
          <w:t>及</w:t>
        </w:r>
        <w:r>
          <w:t>本研究目的。第貳章依照研究目的來探討電子病歷及國內的</w:t>
        </w:r>
        <w:r>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ins>
    </w:p>
    <w:p w14:paraId="74A1B677" w14:textId="77777777" w:rsidR="00C50471" w:rsidRPr="00DF21BB" w:rsidRDefault="00C50471">
      <w:pPr>
        <w:ind w:firstLine="56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Change w:id="1319" w:author="Haraguroicha Hsu" w:date="2013-06-30T04:25:00Z">
          <w:pPr>
            <w:ind w:firstLineChars="0" w:firstLine="0"/>
          </w:pPr>
        </w:pPrChange>
      </w:pPr>
    </w:p>
    <w:p w14:paraId="01385A5E" w14:textId="77777777" w:rsidR="00DC4F25" w:rsidRPr="00DF21BB" w:rsidRDefault="00DC4F25" w:rsidP="003A0BF2">
      <w:pPr>
        <w:pStyle w:val="1"/>
      </w:pPr>
      <w:bookmarkStart w:id="1320" w:name="_Toc352873094"/>
      <w:bookmarkStart w:id="1321" w:name="_Toc357866726"/>
      <w:bookmarkStart w:id="1322" w:name="_Toc361079387"/>
      <w:r w:rsidRPr="00DF21BB">
        <w:rPr>
          <w:rFonts w:hint="eastAsia"/>
        </w:rPr>
        <w:lastRenderedPageBreak/>
        <w:t>文獻探討</w:t>
      </w:r>
      <w:bookmarkEnd w:id="1320"/>
      <w:bookmarkEnd w:id="1321"/>
      <w:bookmarkEnd w:id="1322"/>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1323" w:name="_Toc352873095"/>
      <w:bookmarkStart w:id="1324" w:name="_Toc357866727"/>
      <w:bookmarkStart w:id="1325" w:name="_Toc361079388"/>
      <w:r w:rsidRPr="00DF21BB">
        <w:rPr>
          <w:rFonts w:hint="eastAsia"/>
        </w:rPr>
        <w:t>電子病歷</w:t>
      </w:r>
      <w:bookmarkEnd w:id="1323"/>
      <w:bookmarkEnd w:id="1324"/>
      <w:bookmarkEnd w:id="1325"/>
    </w:p>
    <w:p w14:paraId="0C8B822B" w14:textId="081FA669"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7D7F2F">
          <w:rPr>
            <w:noProof/>
          </w:rPr>
          <w:t>17</w:t>
        </w:r>
      </w:hyperlink>
      <w:r w:rsidR="003C0309">
        <w:rPr>
          <w:noProof/>
        </w:rPr>
        <w:t>]</w:t>
      </w:r>
      <w:r w:rsidR="009F4F58" w:rsidRPr="00DF21BB">
        <w:fldChar w:fldCharType="end"/>
      </w:r>
      <w:r w:rsidR="00396C0A" w:rsidRPr="00DF21BB">
        <w:rPr>
          <w:rFonts w:hint="eastAsia"/>
        </w:rPr>
        <w:t>。</w:t>
      </w:r>
      <w:bookmarkStart w:id="1326" w:name="_Toc352873096"/>
    </w:p>
    <w:bookmarkEnd w:id="1326"/>
    <w:p w14:paraId="1F79CCB5" w14:textId="453324A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7D7F2F">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7D7F2F">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1327" w:name="_Toc357866728"/>
      <w:bookmarkStart w:id="1328" w:name="_Toc361079389"/>
      <w:r w:rsidRPr="00DF21BB">
        <w:t>資訊技術與服務</w:t>
      </w:r>
      <w:bookmarkEnd w:id="1327"/>
      <w:bookmarkEnd w:id="1328"/>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1329" w:name="_Toc357866729"/>
      <w:bookmarkStart w:id="1330" w:name="_Toc361079390"/>
      <w:r w:rsidRPr="00DF21BB">
        <w:t>基礎構想</w:t>
      </w:r>
      <w:bookmarkEnd w:id="1329"/>
      <w:bookmarkEnd w:id="1330"/>
    </w:p>
    <w:p w14:paraId="4990401F" w14:textId="35918585"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ins w:id="1331" w:author="Haraguroicha Hsu" w:date="2013-07-02T08:41:00Z">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 </w:instrText>
        </w:r>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DATA </w:instrText>
        </w:r>
        <w:r w:rsidR="0006307D">
          <w:fldChar w:fldCharType="end"/>
        </w:r>
        <w:r w:rsidR="0006307D">
          <w:fldChar w:fldCharType="separate"/>
        </w:r>
        <w:r w:rsidR="0006307D">
          <w:rPr>
            <w:noProof/>
          </w:rPr>
          <w:t>[</w:t>
        </w:r>
      </w:ins>
      <w:r w:rsidR="007D7F2F">
        <w:rPr>
          <w:noProof/>
        </w:rPr>
        <w:fldChar w:fldCharType="begin"/>
      </w:r>
      <w:r w:rsidR="007D7F2F">
        <w:rPr>
          <w:noProof/>
        </w:rPr>
        <w:instrText xml:space="preserve"> HYPERLINK \l "_ENREF_22" \o "Valiente, 2012 #6752" </w:instrText>
      </w:r>
      <w:r w:rsidR="007D7F2F">
        <w:rPr>
          <w:noProof/>
        </w:rPr>
      </w:r>
      <w:r w:rsidR="007D7F2F">
        <w:rPr>
          <w:noProof/>
        </w:rPr>
        <w:fldChar w:fldCharType="separate"/>
      </w:r>
      <w:ins w:id="1332" w:author="Haraguroicha Hsu" w:date="2013-07-02T08:41:00Z">
        <w:r w:rsidR="007D7F2F">
          <w:rPr>
            <w:noProof/>
          </w:rPr>
          <w:t>22</w:t>
        </w:r>
      </w:ins>
      <w:r w:rsidR="007D7F2F">
        <w:rPr>
          <w:noProof/>
        </w:rPr>
        <w:fldChar w:fldCharType="end"/>
      </w:r>
      <w:ins w:id="1333" w:author="Haraguroicha Hsu" w:date="2013-07-02T08:41:00Z">
        <w:r w:rsidR="0006307D">
          <w:rPr>
            <w:noProof/>
          </w:rPr>
          <w:t>]</w:t>
        </w:r>
        <w:r w:rsidR="0006307D">
          <w:fldChar w:fldCharType="end"/>
        </w:r>
      </w:ins>
      <w:r w:rsidRPr="00DF21BB">
        <w:rPr>
          <w:rFonts w:hint="eastAsia"/>
        </w:rPr>
        <w:t>。</w:t>
      </w:r>
      <w:del w:id="1334" w:author="Haraguroicha Hsu" w:date="2013-07-02T08:41:00Z">
        <w:r w:rsidR="005A3748"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 </w:delInstrText>
        </w:r>
        <w:r w:rsidR="003C0309"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DATA </w:delInstrText>
        </w:r>
        <w:r w:rsidR="003C0309" w:rsidDel="0006307D">
          <w:fldChar w:fldCharType="end"/>
        </w:r>
        <w:r w:rsidR="005A3748" w:rsidDel="0006307D">
          <w:fldChar w:fldCharType="separate"/>
        </w:r>
        <w:r w:rsidR="003C0309" w:rsidDel="0006307D">
          <w:rPr>
            <w:noProof/>
          </w:rPr>
          <w:delText>[</w:delText>
        </w:r>
        <w:r w:rsidR="00AB40E4" w:rsidDel="0006307D">
          <w:fldChar w:fldCharType="begin"/>
        </w:r>
        <w:r w:rsidR="00AB40E4" w:rsidDel="0006307D">
          <w:delInstrText xml:space="preserve"> HYPERLINK \l "_ENREF_22" \o "Valiente, 2012 #6752" </w:delInstrText>
        </w:r>
        <w:r w:rsidR="00AB40E4" w:rsidDel="0006307D">
          <w:fldChar w:fldCharType="separate"/>
        </w:r>
        <w:r w:rsidR="003C0309" w:rsidDel="0006307D">
          <w:rPr>
            <w:noProof/>
          </w:rPr>
          <w:delText>22</w:delText>
        </w:r>
        <w:r w:rsidR="00AB40E4" w:rsidDel="0006307D">
          <w:rPr>
            <w:noProof/>
          </w:rPr>
          <w:fldChar w:fldCharType="end"/>
        </w:r>
        <w:r w:rsidR="003C0309" w:rsidDel="0006307D">
          <w:rPr>
            <w:noProof/>
          </w:rPr>
          <w:delText>]</w:delText>
        </w:r>
        <w:r w:rsidR="005A3748" w:rsidDel="0006307D">
          <w:fldChar w:fldCharType="end"/>
        </w:r>
      </w:del>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1335" w:name="_Toc357866730"/>
      <w:bookmarkStart w:id="1336" w:name="_Toc361079391"/>
      <w:r w:rsidRPr="00DF21BB">
        <w:t>服務管理</w:t>
      </w:r>
      <w:bookmarkEnd w:id="1335"/>
      <w:bookmarkEnd w:id="1336"/>
    </w:p>
    <w:p w14:paraId="5E7609D3" w14:textId="1A058FEE"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7D7F2F">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1337" w:name="_Toc352873098"/>
      <w:bookmarkStart w:id="1338" w:name="_Toc357866731"/>
      <w:bookmarkStart w:id="1339" w:name="_Toc361079392"/>
      <w:r w:rsidRPr="00DF21BB">
        <w:rPr>
          <w:rFonts w:hint="eastAsia"/>
        </w:rPr>
        <w:t>XML</w:t>
      </w:r>
      <w:bookmarkEnd w:id="1337"/>
      <w:bookmarkEnd w:id="1338"/>
      <w:bookmarkEnd w:id="1339"/>
    </w:p>
    <w:p w14:paraId="6BAECBF5" w14:textId="42AABE74"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7D7F2F">
          <w:rPr>
            <w:noProof/>
          </w:rPr>
          <w:t>24</w:t>
        </w:r>
      </w:hyperlink>
      <w:r w:rsidR="003C0309">
        <w:rPr>
          <w:noProof/>
        </w:rPr>
        <w:t xml:space="preserve">, </w:t>
      </w:r>
      <w:hyperlink w:anchor="_ENREF_25" w:tooltip="Bray, 2008 #6651" w:history="1">
        <w:r w:rsidR="007D7F2F">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D7F2F">
          <w:rPr>
            <w:noProof/>
          </w:rPr>
          <w:t>26</w:t>
        </w:r>
      </w:hyperlink>
      <w:r w:rsidR="003C0309">
        <w:rPr>
          <w:noProof/>
        </w:rPr>
        <w:t>]</w:t>
      </w:r>
      <w:r w:rsidR="009F4F58" w:rsidRPr="00DF21BB">
        <w:fldChar w:fldCharType="end"/>
      </w:r>
      <w:r w:rsidR="00396C0A" w:rsidRPr="00DF21BB">
        <w:rPr>
          <w:rFonts w:hint="eastAsia"/>
        </w:rPr>
        <w:t>。</w:t>
      </w:r>
    </w:p>
    <w:p w14:paraId="2BD3705D" w14:textId="51D75DDF"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7D7F2F">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1340" w:name="_Toc357866732"/>
      <w:bookmarkStart w:id="1341" w:name="_Toc361079393"/>
      <w:r w:rsidRPr="00DF21BB">
        <w:t>X</w:t>
      </w:r>
      <w:r w:rsidR="00650611">
        <w:rPr>
          <w:rFonts w:hint="eastAsia"/>
        </w:rPr>
        <w:t>P</w:t>
      </w:r>
      <w:r w:rsidRPr="00DF21BB">
        <w:t>ath</w:t>
      </w:r>
      <w:bookmarkEnd w:id="1340"/>
      <w:bookmarkEnd w:id="1341"/>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1342" w:name="_Toc357866733"/>
      <w:bookmarkStart w:id="1343" w:name="_Toc361079394"/>
      <w:r w:rsidRPr="00DF21BB">
        <w:t>Web 3.0</w:t>
      </w:r>
      <w:bookmarkEnd w:id="1342"/>
      <w:bookmarkEnd w:id="1343"/>
    </w:p>
    <w:p w14:paraId="72327E79" w14:textId="38AE8F47"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D7F2F">
          <w:rPr>
            <w:noProof/>
          </w:rPr>
          <w:t>27</w:t>
        </w:r>
      </w:hyperlink>
      <w:r w:rsidR="003C0309">
        <w:rPr>
          <w:noProof/>
        </w:rPr>
        <w:t xml:space="preserve">, </w:t>
      </w:r>
      <w:hyperlink w:anchor="_ENREF_28" w:tooltip="Farber, 2006 #6842" w:history="1">
        <w:r w:rsidR="007D7F2F">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7D7F2F">
          <w:rPr>
            <w:noProof/>
          </w:rPr>
          <w:t>27</w:t>
        </w:r>
      </w:hyperlink>
      <w:r w:rsidR="003C0309">
        <w:rPr>
          <w:noProof/>
        </w:rPr>
        <w:t xml:space="preserve">, </w:t>
      </w:r>
      <w:hyperlink w:anchor="_ENREF_29" w:tooltip="MacManus, 2007 #6843" w:history="1">
        <w:r w:rsidR="007D7F2F">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6772A9BA"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7D7F2F">
          <w:rPr>
            <w:noProof/>
          </w:rPr>
          <w:t>9</w:t>
        </w:r>
      </w:hyperlink>
      <w:r w:rsidR="003C0309">
        <w:rPr>
          <w:noProof/>
        </w:rPr>
        <w:t xml:space="preserve">, </w:t>
      </w:r>
      <w:hyperlink w:anchor="_ENREF_13" w:tooltip="Giustini, 2007 #6960" w:history="1">
        <w:r w:rsidR="007D7F2F">
          <w:rPr>
            <w:noProof/>
          </w:rPr>
          <w:t>13</w:t>
        </w:r>
      </w:hyperlink>
      <w:r w:rsidR="003C0309">
        <w:rPr>
          <w:noProof/>
        </w:rPr>
        <w:t xml:space="preserve">, </w:t>
      </w:r>
      <w:hyperlink w:anchor="_ENREF_30" w:tooltip="Hendler, 2009 #6965" w:history="1">
        <w:r w:rsidR="007D7F2F">
          <w:rPr>
            <w:noProof/>
          </w:rPr>
          <w:t>30-32</w:t>
        </w:r>
      </w:hyperlink>
      <w:r w:rsidR="003C0309">
        <w:rPr>
          <w:noProof/>
        </w:rPr>
        <w:t>]</w:t>
      </w:r>
      <w:r>
        <w:fldChar w:fldCharType="end"/>
      </w:r>
    </w:p>
    <w:p w14:paraId="3C3EB61E" w14:textId="45AF0F41" w:rsidR="00D33144" w:rsidRPr="00DF21BB" w:rsidRDefault="00D33144" w:rsidP="004744D2">
      <w:pPr>
        <w:pStyle w:val="ae"/>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7D7F2F">
          <w:rPr>
            <w:noProof/>
          </w:rPr>
          <w:t>12</w:t>
        </w:r>
      </w:hyperlink>
      <w:r w:rsidR="003C0309">
        <w:rPr>
          <w:noProof/>
        </w:rPr>
        <w:t xml:space="preserve">, </w:t>
      </w:r>
      <w:hyperlink w:anchor="_ENREF_13" w:tooltip="Giustini, 2007 #6960" w:history="1">
        <w:r w:rsidR="007D7F2F">
          <w:rPr>
            <w:noProof/>
          </w:rPr>
          <w:t>13</w:t>
        </w:r>
      </w:hyperlink>
      <w:r w:rsidR="003C0309">
        <w:rPr>
          <w:noProof/>
        </w:rPr>
        <w:t xml:space="preserve">, </w:t>
      </w:r>
      <w:hyperlink w:anchor="_ENREF_31" w:tooltip="O'Reilly, 2013 #6949" w:history="1">
        <w:r w:rsidR="007D7F2F">
          <w:rPr>
            <w:noProof/>
          </w:rPr>
          <w:t>31</w:t>
        </w:r>
      </w:hyperlink>
      <w:r w:rsidR="003C0309">
        <w:rPr>
          <w:noProof/>
        </w:rPr>
        <w:t>]</w:t>
      </w:r>
      <w:r>
        <w:fldChar w:fldCharType="end"/>
      </w:r>
    </w:p>
    <w:p w14:paraId="73045DEF" w14:textId="3028BAAF"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7D7F2F">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1344" w:name="_Toc357866734"/>
      <w:bookmarkStart w:id="1345" w:name="_Toc361079395"/>
      <w:r w:rsidRPr="00DF21BB">
        <w:rPr>
          <w:rFonts w:hint="eastAsia"/>
        </w:rPr>
        <w:t>H</w:t>
      </w:r>
      <w:r w:rsidRPr="00DF21BB">
        <w:t>TML5</w:t>
      </w:r>
      <w:bookmarkEnd w:id="1344"/>
      <w:bookmarkEnd w:id="1345"/>
    </w:p>
    <w:p w14:paraId="73684245" w14:textId="514AADD4"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7D7F2F">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7D7F2F">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7D7F2F">
          <w:rPr>
            <w:noProof/>
          </w:rPr>
          <w:t>34</w:t>
        </w:r>
      </w:hyperlink>
      <w:r w:rsidR="003C0309">
        <w:rPr>
          <w:noProof/>
        </w:rPr>
        <w:t xml:space="preserve">, </w:t>
      </w:r>
      <w:hyperlink w:anchor="_ENREF_35" w:tooltip="Wikipedia,  #6652" w:history="1">
        <w:r w:rsidR="007D7F2F">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74C73095"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7D7F2F">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4DB33A18"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D7F2F">
          <w:rPr>
            <w:noProof/>
          </w:rPr>
          <w:t>38</w:t>
        </w:r>
      </w:hyperlink>
      <w:r w:rsidR="003C0309">
        <w:rPr>
          <w:noProof/>
        </w:rPr>
        <w:t xml:space="preserve">, </w:t>
      </w:r>
      <w:hyperlink w:anchor="_ENREF_39" w:tooltip="Ranganathan, 2012 #6659" w:history="1">
        <w:r w:rsidR="007D7F2F">
          <w:rPr>
            <w:noProof/>
          </w:rPr>
          <w:t>39</w:t>
        </w:r>
      </w:hyperlink>
      <w:r w:rsidR="003C0309">
        <w:rPr>
          <w:noProof/>
        </w:rPr>
        <w:t>]</w:t>
      </w:r>
      <w:r w:rsidR="00826B5C" w:rsidRPr="00DF21BB">
        <w:fldChar w:fldCharType="end"/>
      </w:r>
    </w:p>
    <w:p w14:paraId="19832550" w14:textId="743FFC40"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D7F2F">
          <w:rPr>
            <w:noProof/>
          </w:rPr>
          <w:t>38</w:t>
        </w:r>
      </w:hyperlink>
      <w:r w:rsidR="003C0309">
        <w:rPr>
          <w:noProof/>
        </w:rPr>
        <w:t xml:space="preserve">, </w:t>
      </w:r>
      <w:hyperlink w:anchor="_ENREF_40" w:tooltip="Uhrhane, 2012 #6660" w:history="1">
        <w:r w:rsidR="007D7F2F">
          <w:rPr>
            <w:noProof/>
          </w:rPr>
          <w:t>40</w:t>
        </w:r>
      </w:hyperlink>
      <w:r w:rsidR="003C0309">
        <w:rPr>
          <w:noProof/>
        </w:rPr>
        <w:t>]</w:t>
      </w:r>
      <w:r w:rsidR="00826B5C" w:rsidRPr="00DF21BB">
        <w:fldChar w:fldCharType="end"/>
      </w:r>
    </w:p>
    <w:p w14:paraId="573B1E77" w14:textId="173D5257"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7D7F2F">
          <w:rPr>
            <w:noProof/>
          </w:rPr>
          <w:t>38</w:t>
        </w:r>
      </w:hyperlink>
      <w:r w:rsidR="003C0309">
        <w:rPr>
          <w:noProof/>
        </w:rPr>
        <w:t xml:space="preserve">, </w:t>
      </w:r>
      <w:hyperlink w:anchor="_ENREF_41" w:tooltip="Uhrhane, 2012 #6661" w:history="1">
        <w:r w:rsidR="007D7F2F">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1346" w:name="_Toc357866735"/>
      <w:bookmarkStart w:id="1347" w:name="_Toc352873100"/>
      <w:bookmarkStart w:id="1348" w:name="_Toc361079396"/>
      <w:r w:rsidRPr="00DF21BB">
        <w:t>自適應網頁設計</w:t>
      </w:r>
      <w:bookmarkEnd w:id="1346"/>
      <w:bookmarkEnd w:id="134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32B5A781"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7D7F2F">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1349" w:name="_Toc357866736"/>
      <w:bookmarkStart w:id="1350" w:name="_Toc361079397"/>
      <w:r w:rsidRPr="00DF21BB">
        <w:rPr>
          <w:rFonts w:hint="eastAsia"/>
        </w:rPr>
        <w:lastRenderedPageBreak/>
        <w:t>行動裝置與平板電腦的崛起，</w:t>
      </w:r>
      <w:r w:rsidRPr="00DF21BB">
        <w:rPr>
          <w:rFonts w:hint="eastAsia"/>
        </w:rPr>
        <w:t>Web 3.0</w:t>
      </w:r>
      <w:r w:rsidRPr="00DF21BB">
        <w:rPr>
          <w:rFonts w:hint="eastAsia"/>
        </w:rPr>
        <w:t>的時代來臨</w:t>
      </w:r>
      <w:bookmarkEnd w:id="1349"/>
      <w:bookmarkEnd w:id="1350"/>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1351" w:name="_Toc357866737"/>
      <w:bookmarkStart w:id="1352" w:name="_Toc361079398"/>
      <w:r w:rsidRPr="00DF21BB">
        <w:rPr>
          <w:rFonts w:hint="eastAsia"/>
        </w:rPr>
        <w:t>雲端運算</w:t>
      </w:r>
      <w:bookmarkEnd w:id="1347"/>
      <w:bookmarkEnd w:id="1351"/>
      <w:bookmarkEnd w:id="1352"/>
    </w:p>
    <w:p w14:paraId="23427C65" w14:textId="0F1741A6"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7D7F2F">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7D7F2F">
          <w:rPr>
            <w:noProof/>
          </w:rPr>
          <w:t>3</w:t>
        </w:r>
      </w:hyperlink>
      <w:r w:rsidR="003C0309">
        <w:rPr>
          <w:noProof/>
        </w:rPr>
        <w:t xml:space="preserve">, </w:t>
      </w:r>
      <w:hyperlink w:anchor="_ENREF_44" w:tooltip="Wikipedia,  #6665" w:history="1">
        <w:r w:rsidR="007D7F2F">
          <w:rPr>
            <w:noProof/>
          </w:rPr>
          <w:t>44</w:t>
        </w:r>
      </w:hyperlink>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37EF0323"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7D7F2F">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6353D0D9" w:rsidR="00396C0A" w:rsidRPr="00DF21BB" w:rsidRDefault="00396C0A" w:rsidP="005376B7">
      <w:pPr>
        <w:pStyle w:val="ae"/>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D7F2F">
          <w:rPr>
            <w:noProof/>
          </w:rPr>
          <w:t>3</w:t>
        </w:r>
      </w:hyperlink>
      <w:r w:rsidR="003C0309">
        <w:rPr>
          <w:noProof/>
        </w:rPr>
        <w:t>]</w:t>
      </w:r>
      <w:r w:rsidR="0027127A">
        <w:fldChar w:fldCharType="end"/>
      </w:r>
    </w:p>
    <w:p w14:paraId="1CEBD7A7" w14:textId="1A2A1EA1"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7D7F2F">
          <w:rPr>
            <w:noProof/>
          </w:rPr>
          <w:t>3</w:t>
        </w:r>
      </w:hyperlink>
      <w:r w:rsidR="003C0309">
        <w:rPr>
          <w:noProof/>
        </w:rPr>
        <w:t xml:space="preserve">, </w:t>
      </w:r>
      <w:hyperlink w:anchor="_ENREF_8" w:tooltip="Lejiang, 2010 #6952" w:history="1">
        <w:r w:rsidR="007D7F2F">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7D7F2F">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7D7F2F">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7D7F2F">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1353" w:name="_Toc357866738"/>
      <w:bookmarkStart w:id="1354" w:name="_Toc361079399"/>
      <w:r w:rsidRPr="00DF21BB">
        <w:t>雲端服務的普及度</w:t>
      </w:r>
      <w:bookmarkEnd w:id="1353"/>
      <w:bookmarkEnd w:id="1354"/>
    </w:p>
    <w:p w14:paraId="07633BB8" w14:textId="2A2C0B69"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del w:id="1355" w:author="Haraguroicha Hsu" w:date="2013-07-02T08:44:00Z">
        <w:r w:rsidRPr="00DF21BB" w:rsidDel="00B02CD4">
          <w:fldChar w:fldCharType="begin"/>
        </w:r>
        <w:r w:rsidR="003C0309" w:rsidDel="00B02CD4">
          <w:del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delInstrText>
        </w:r>
        <w:r w:rsidR="003C0309" w:rsidDel="00B02CD4">
          <w:rPr>
            <w:rFonts w:hint="eastAsia"/>
          </w:rPr>
          <w:delInstrText>"Web Page"&gt;12&lt;/ref-type&gt;&lt;contributors&gt;&lt;authors&gt;&lt;author&gt;VMware&lt;/author&gt;&lt;/authors&gt;&lt;/contributors&gt;&lt;titles&gt;&lt;title&gt;&lt;style face="normal" font="default" size="100%"&gt;VMware &lt;/style&gt;&lt;style face="normal" font="default" charset="136" size="100%"&gt;</w:delInstrText>
        </w:r>
        <w:r w:rsidR="003C0309" w:rsidDel="00B02CD4">
          <w:rPr>
            <w:rFonts w:hint="eastAsia"/>
          </w:rPr>
          <w:delInstrText>雲端成熟度指標：台灣雲端運算普及率</w:delInstrText>
        </w:r>
        <w:r w:rsidR="003C0309" w:rsidDel="00B02CD4">
          <w:rPr>
            <w:rFonts w:hint="eastAsia"/>
          </w:rPr>
          <w:delInstrText xml:space="preserve"> 44%&lt;/style&gt;&lt;/title&gt;&lt;secondary-title&gt;&lt;style face="normal" font="default" size="100%"&gt;VMware &lt;/style&gt;&lt;style face="normal" font="default" charset="136" size="100%"&gt;</w:delInstrText>
        </w:r>
        <w:r w:rsidR="003C0309" w:rsidDel="00B02CD4">
          <w:rPr>
            <w:rFonts w:hint="eastAsia"/>
          </w:rPr>
          <w:delInstrText>新聞稿</w:delInstrText>
        </w:r>
        <w:r w:rsidR="003C0309" w:rsidDel="00B02CD4">
          <w:rPr>
            <w:rFonts w:hint="eastAsia"/>
          </w:rPr>
          <w:delInstrText>&lt;/style&gt;&lt;/secondary-title&gt;&lt;/titles&gt;&lt;volume&gt;2013&lt;/volume&gt;&lt;number&gt;6/3&lt;/number&gt;&lt;dates&gt;&lt;year&gt;&lt;sty</w:delInstrText>
        </w:r>
        <w:r w:rsidR="003C0309" w:rsidDel="00B02CD4">
          <w:delInstrText>le face="normal" font="default" charset="136" size="100%"&gt;2012&lt;/style&gt;&lt;/year&gt;&lt;/dates&gt;&lt;urls&gt;&lt;related-urls&gt;&lt;url&gt;https://www.vmware.com/tw/company/news/releases/VMware-cloudindex2012tw-112012.html&lt;/url&gt;&lt;/related-urls&gt;&lt;/urls&gt;&lt;/record&gt;&lt;/Cite&gt;&lt;/EndNote&gt;</w:delInstrText>
        </w:r>
        <w:r w:rsidRPr="00DF21BB" w:rsidDel="00B02CD4">
          <w:fldChar w:fldCharType="separate"/>
        </w:r>
        <w:r w:rsidR="003C0309" w:rsidDel="00B02CD4">
          <w:rPr>
            <w:noProof/>
          </w:rPr>
          <w:delText>[</w:delText>
        </w:r>
        <w:r w:rsidR="00AB40E4" w:rsidDel="00B02CD4">
          <w:fldChar w:fldCharType="begin"/>
        </w:r>
        <w:r w:rsidR="00AB40E4" w:rsidDel="00B02CD4">
          <w:delInstrText xml:space="preserve"> HYPERLINK \l "_ENREF_48" \o "VMware, 2012 #6674" </w:delInstrText>
        </w:r>
        <w:r w:rsidR="00AB40E4" w:rsidDel="00B02CD4">
          <w:fldChar w:fldCharType="separate"/>
        </w:r>
        <w:r w:rsidR="003C0309" w:rsidDel="00B02CD4">
          <w:rPr>
            <w:noProof/>
          </w:rPr>
          <w:delText>48</w:delText>
        </w:r>
        <w:r w:rsidR="00AB40E4" w:rsidDel="00B02CD4">
          <w:rPr>
            <w:noProof/>
          </w:rPr>
          <w:fldChar w:fldCharType="end"/>
        </w:r>
        <w:r w:rsidR="003C0309" w:rsidDel="00B02CD4">
          <w:rPr>
            <w:noProof/>
          </w:rPr>
          <w:delText>]</w:delText>
        </w:r>
        <w:r w:rsidRPr="00DF21BB" w:rsidDel="00B02CD4">
          <w:fldChar w:fldCharType="end"/>
        </w:r>
      </w:del>
      <w:r w:rsidRPr="00DF21BB">
        <w:rPr>
          <w:rFonts w:hint="eastAsia"/>
        </w:rPr>
        <w:t>中</w:t>
      </w:r>
      <w:ins w:id="1356" w:author="Haraguroicha Hsu" w:date="2013-07-02T08:44:00Z">
        <w:r w:rsidR="00B02CD4" w:rsidRPr="00DF21BB">
          <w:fldChar w:fldCharType="begin"/>
        </w:r>
        <w:r w:rsidR="00B02CD4">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B02CD4">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B02CD4">
          <w:rPr>
            <w:rFonts w:hint="eastAsia"/>
          </w:rPr>
          <w:instrText>雲端成熟度指標：台灣雲端運算普及率</w:instrText>
        </w:r>
        <w:r w:rsidR="00B02CD4">
          <w:rPr>
            <w:rFonts w:hint="eastAsia"/>
          </w:rPr>
          <w:instrText xml:space="preserve"> 44%&lt;/style&gt;&lt;/title&gt;&lt;secondary-title&gt;&lt;style face="normal" font="default" size="100%"&gt;VMware &lt;/style&gt;&lt;style face="normal" font="default" charset="136" size="100%"&gt;</w:instrText>
        </w:r>
        <w:r w:rsidR="00B02CD4">
          <w:rPr>
            <w:rFonts w:hint="eastAsia"/>
          </w:rPr>
          <w:instrText>新聞稿</w:instrText>
        </w:r>
        <w:r w:rsidR="00B02CD4">
          <w:rPr>
            <w:rFonts w:hint="eastAsia"/>
          </w:rPr>
          <w:instrText>&lt;/style&gt;&lt;/secondary-title&gt;&lt;/titles&gt;&lt;volume&gt;2013&lt;/volume&gt;&lt;number&gt;6/3&lt;/number&gt;&lt;dates&gt;&lt;year&gt;&lt;sty</w:instrText>
        </w:r>
        <w:r w:rsidR="00B02CD4">
          <w:instrText>le face="normal" font="default" charset="136" size="100%"&gt;2012&lt;/style&gt;&lt;/year&gt;&lt;/dates&gt;&lt;urls&gt;&lt;related-urls&gt;&lt;url&gt;https://www.vmware.com/tw/company/news/releases/VMware-cloudindex2012tw-112012.html&lt;/url&gt;&lt;/related-urls&gt;&lt;/urls&gt;&lt;/record&gt;&lt;/Cite&gt;&lt;/EndNote&gt;</w:instrText>
        </w:r>
        <w:r w:rsidR="00B02CD4" w:rsidRPr="00DF21BB">
          <w:fldChar w:fldCharType="separate"/>
        </w:r>
        <w:r w:rsidR="00B02CD4">
          <w:rPr>
            <w:noProof/>
          </w:rPr>
          <w:t>[</w:t>
        </w:r>
      </w:ins>
      <w:r w:rsidR="007D7F2F">
        <w:rPr>
          <w:noProof/>
        </w:rPr>
        <w:fldChar w:fldCharType="begin"/>
      </w:r>
      <w:r w:rsidR="007D7F2F">
        <w:rPr>
          <w:noProof/>
        </w:rPr>
        <w:instrText xml:space="preserve"> HYPERLINK \l "_ENREF_48" \o "VMware, 2012 #6674" </w:instrText>
      </w:r>
      <w:r w:rsidR="007D7F2F">
        <w:rPr>
          <w:noProof/>
        </w:rPr>
      </w:r>
      <w:r w:rsidR="007D7F2F">
        <w:rPr>
          <w:noProof/>
        </w:rPr>
        <w:fldChar w:fldCharType="separate"/>
      </w:r>
      <w:ins w:id="1357" w:author="Haraguroicha Hsu" w:date="2013-07-02T08:44:00Z">
        <w:r w:rsidR="007D7F2F">
          <w:rPr>
            <w:noProof/>
          </w:rPr>
          <w:t>48</w:t>
        </w:r>
      </w:ins>
      <w:r w:rsidR="007D7F2F">
        <w:rPr>
          <w:noProof/>
        </w:rPr>
        <w:fldChar w:fldCharType="end"/>
      </w:r>
      <w:ins w:id="1358" w:author="Haraguroicha Hsu" w:date="2013-07-02T08:44:00Z">
        <w:r w:rsidR="00B02CD4">
          <w:rPr>
            <w:noProof/>
          </w:rPr>
          <w:t>]</w:t>
        </w:r>
        <w:r w:rsidR="00B02CD4" w:rsidRPr="00DF21BB">
          <w:fldChar w:fldCharType="end"/>
        </w:r>
      </w:ins>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1359" w:name="_Toc357866739"/>
      <w:bookmarkStart w:id="1360" w:name="_Toc352873101"/>
      <w:bookmarkStart w:id="1361" w:name="_Toc361079400"/>
      <w:r w:rsidRPr="00DF21BB">
        <w:t>多國語系應用程式</w:t>
      </w:r>
      <w:bookmarkEnd w:id="1359"/>
      <w:bookmarkEnd w:id="1361"/>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1362" w:name="_Toc357866740"/>
      <w:bookmarkStart w:id="1363" w:name="_Toc361079401"/>
      <w:r w:rsidRPr="00DF21BB">
        <w:rPr>
          <w:rFonts w:hint="eastAsia"/>
        </w:rPr>
        <w:t>其他相關研究</w:t>
      </w:r>
      <w:bookmarkEnd w:id="1360"/>
      <w:bookmarkEnd w:id="1362"/>
      <w:bookmarkEnd w:id="1363"/>
    </w:p>
    <w:p w14:paraId="3428996D" w14:textId="630F9FB1"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7D7F2F">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0363BE03"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del w:id="1364" w:author="腹黒い茶" w:date="2013-07-08T20:08:00Z">
        <w:r w:rsidDel="00E61492">
          <w:rPr>
            <w:rFonts w:hint="eastAsia"/>
          </w:rPr>
          <w:delText>的</w:delText>
        </w:r>
      </w:del>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7D7F2F">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1365" w:name="_Toc352873102"/>
      <w:bookmarkStart w:id="1366" w:name="_Toc357866741"/>
      <w:bookmarkStart w:id="1367" w:name="_Toc361079402"/>
      <w:r w:rsidRPr="00DF21BB">
        <w:rPr>
          <w:rFonts w:hint="eastAsia"/>
        </w:rPr>
        <w:lastRenderedPageBreak/>
        <w:t>研究方法</w:t>
      </w:r>
      <w:bookmarkEnd w:id="1365"/>
      <w:bookmarkEnd w:id="1366"/>
      <w:bookmarkEnd w:id="1367"/>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1368" w:name="_Toc357866742"/>
      <w:bookmarkStart w:id="1369" w:name="_Toc361079403"/>
      <w:r w:rsidRPr="00DF21BB">
        <w:rPr>
          <w:rFonts w:hint="eastAsia"/>
        </w:rPr>
        <w:t>研究流程與步驟</w:t>
      </w:r>
      <w:bookmarkEnd w:id="1368"/>
      <w:bookmarkEnd w:id="1369"/>
    </w:p>
    <w:p w14:paraId="6AB3DAC9" w14:textId="77777777" w:rsidR="00FE0865" w:rsidRPr="00DF21BB" w:rsidRDefault="00FE0865" w:rsidP="004E4C6B">
      <w:pPr>
        <w:pStyle w:val="afc"/>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pPr>
        <w:pStyle w:val="af0"/>
      </w:pPr>
      <w:bookmarkStart w:id="1370" w:name="_Ref231585791"/>
      <w:bookmarkStart w:id="1371" w:name="_Ref231585787"/>
      <w:bookmarkStart w:id="1372" w:name="_Toc234187546"/>
      <w:bookmarkStart w:id="1373" w:name="_Toc36107969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D7F2F">
        <w:rPr>
          <w:noProof/>
        </w:rPr>
        <w:t>1</w:t>
      </w:r>
      <w:r w:rsidRPr="00DF21BB">
        <w:fldChar w:fldCharType="end"/>
      </w:r>
      <w:bookmarkEnd w:id="1370"/>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1371"/>
      <w:bookmarkEnd w:id="1372"/>
      <w:bookmarkEnd w:id="1373"/>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ins w:id="1374" w:author="腹黒い茶" w:date="2013-07-08T20:37:00Z">
        <w:r w:rsidR="007D7F2F" w:rsidRPr="00DF21BB">
          <w:rPr>
            <w:rFonts w:hint="eastAsia"/>
          </w:rPr>
          <w:t>圖</w:t>
        </w:r>
        <w:r w:rsidR="007D7F2F" w:rsidRPr="00DF21BB">
          <w:rPr>
            <w:rFonts w:hint="eastAsia"/>
          </w:rPr>
          <w:t xml:space="preserve"> </w:t>
        </w:r>
        <w:r w:rsidR="007D7F2F">
          <w:rPr>
            <w:noProof/>
          </w:rPr>
          <w:t>1</w:t>
        </w:r>
      </w:ins>
      <w:ins w:id="1375" w:author="Haraguroicha Hsu" w:date="2013-07-07T20:12:00Z">
        <w:del w:id="1376"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w:delText>
          </w:r>
        </w:del>
      </w:ins>
      <w:del w:id="1377"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w:delText>
        </w:r>
      </w:del>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1378" w:name="_Toc357866743"/>
      <w:bookmarkStart w:id="1379" w:name="_Toc361079404"/>
      <w:r w:rsidRPr="00DF21BB">
        <w:t>系統建置流程</w:t>
      </w:r>
      <w:bookmarkEnd w:id="1378"/>
      <w:bookmarkEnd w:id="1379"/>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94596A8"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7D7F2F">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ins w:id="1380" w:author="Haraguroicha Hsu" w:date="2013-07-02T09:21:00Z">
        <w:r w:rsidR="00E43ED6">
          <w:rPr>
            <w:rFonts w:hint="eastAsia"/>
          </w:rPr>
          <w:t>，</w:t>
        </w:r>
      </w:ins>
      <w:del w:id="1381" w:author="Haraguroicha Hsu" w:date="2013-07-02T09:21:00Z">
        <w:r w:rsidRPr="00DF21BB" w:rsidDel="00E43ED6">
          <w:delText>(</w:delText>
        </w:r>
      </w:del>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ins w:id="1382" w:author="腹黒い茶" w:date="2013-07-08T20:37:00Z">
        <w:r w:rsidR="007D7F2F" w:rsidRPr="00DF21BB">
          <w:rPr>
            <w:rFonts w:hint="eastAsia"/>
          </w:rPr>
          <w:t>圖</w:t>
        </w:r>
        <w:r w:rsidR="007D7F2F" w:rsidRPr="00DF21BB">
          <w:rPr>
            <w:rFonts w:hint="eastAsia"/>
          </w:rPr>
          <w:t xml:space="preserve"> </w:t>
        </w:r>
        <w:r w:rsidR="007D7F2F">
          <w:rPr>
            <w:noProof/>
          </w:rPr>
          <w:t>2</w:t>
        </w:r>
      </w:ins>
      <w:ins w:id="1383" w:author="Haraguroicha Hsu" w:date="2013-07-07T20:12:00Z">
        <w:del w:id="1384"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w:delText>
          </w:r>
        </w:del>
      </w:ins>
      <w:del w:id="1385"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2</w:delText>
        </w:r>
      </w:del>
      <w:r w:rsidR="004A4265" w:rsidRPr="00DF21BB">
        <w:rPr>
          <w:lang w:val="x-none"/>
        </w:rPr>
        <w:fldChar w:fldCharType="end"/>
      </w:r>
      <w:r w:rsidR="004A4265" w:rsidRPr="00DF21BB">
        <w:rPr>
          <w:rFonts w:hint="eastAsia"/>
          <w:lang w:val="x-none"/>
        </w:rPr>
        <w:t>所示</w:t>
      </w:r>
      <w:del w:id="1386" w:author="Haraguroicha Hsu" w:date="2013-07-02T09:21:00Z">
        <w:r w:rsidR="004A4265" w:rsidRPr="00DF21BB" w:rsidDel="00E43ED6">
          <w:rPr>
            <w:rFonts w:hint="eastAsia"/>
            <w:lang w:val="x-none"/>
          </w:rPr>
          <w:delText>)</w:delText>
        </w:r>
      </w:del>
      <w:r w:rsidR="004A4265" w:rsidRPr="00DF21BB">
        <w:t>。</w:t>
      </w:r>
    </w:p>
    <w:p w14:paraId="0065708F" w14:textId="3CA9EEEA" w:rsidR="005A3DEC" w:rsidRPr="00DF21BB" w:rsidRDefault="005A3DEC" w:rsidP="004E4C6B">
      <w:pPr>
        <w:pStyle w:val="afc"/>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pPr>
        <w:pStyle w:val="af0"/>
      </w:pPr>
      <w:bookmarkStart w:id="1387" w:name="_Ref215177975"/>
      <w:bookmarkStart w:id="1388" w:name="_Toc234187547"/>
      <w:bookmarkStart w:id="1389" w:name="_Toc36107969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7D7F2F">
        <w:rPr>
          <w:noProof/>
        </w:rPr>
        <w:t>2</w:t>
      </w:r>
      <w:r w:rsidRPr="00DF21BB">
        <w:fldChar w:fldCharType="end"/>
      </w:r>
      <w:bookmarkEnd w:id="1387"/>
      <w:r w:rsidRPr="00DF21BB">
        <w:rPr>
          <w:rFonts w:hint="eastAsia"/>
        </w:rPr>
        <w:t xml:space="preserve"> </w:t>
      </w:r>
      <w:r w:rsidRPr="00DF21BB">
        <w:rPr>
          <w:rFonts w:hint="eastAsia"/>
        </w:rPr>
        <w:t>雲端部署架構示意圖</w:t>
      </w:r>
      <w:bookmarkEnd w:id="1388"/>
      <w:bookmarkEnd w:id="1389"/>
    </w:p>
    <w:p w14:paraId="1245654B" w14:textId="77777777" w:rsidR="00DB4D73" w:rsidRDefault="00DB4D73">
      <w:pPr>
        <w:widowControl/>
        <w:ind w:firstLineChars="0" w:firstLine="0"/>
        <w:jc w:val="left"/>
        <w:rPr>
          <w:ins w:id="1390" w:author="Haraguroicha Hsu" w:date="2013-07-02T11:47:00Z"/>
          <w:rFonts w:asciiTheme="majorHAnsi" w:eastAsiaTheme="majorEastAsia" w:hAnsiTheme="majorHAnsi"/>
          <w:b/>
          <w:bCs/>
          <w:kern w:val="52"/>
          <w:sz w:val="32"/>
          <w:szCs w:val="48"/>
          <w:lang w:val="x-none"/>
        </w:rPr>
      </w:pPr>
      <w:bookmarkStart w:id="1391" w:name="_Toc282101872"/>
      <w:bookmarkStart w:id="1392" w:name="_Toc352873106"/>
      <w:bookmarkStart w:id="1393" w:name="_Toc357866744"/>
      <w:ins w:id="1394" w:author="Haraguroicha Hsu" w:date="2013-07-02T11:47:00Z">
        <w:r>
          <w:br w:type="page"/>
        </w:r>
      </w:ins>
    </w:p>
    <w:p w14:paraId="7D36D1AF" w14:textId="265E7F46" w:rsidR="004448E1" w:rsidRPr="00DF21BB" w:rsidRDefault="000A56A6" w:rsidP="003A0BF2">
      <w:pPr>
        <w:pStyle w:val="2"/>
      </w:pPr>
      <w:bookmarkStart w:id="1395" w:name="_Toc361079405"/>
      <w:r w:rsidRPr="00DF21BB">
        <w:rPr>
          <w:rFonts w:hint="eastAsia"/>
        </w:rPr>
        <w:lastRenderedPageBreak/>
        <w:t>系統需求分析與設計</w:t>
      </w:r>
      <w:bookmarkEnd w:id="1391"/>
      <w:bookmarkEnd w:id="1392"/>
      <w:bookmarkEnd w:id="1393"/>
      <w:bookmarkEnd w:id="1395"/>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7E8A93C6" w:rsidR="00A149D5" w:rsidRPr="00DF21BB" w:rsidRDefault="000A56A6" w:rsidP="003A0BF2">
      <w:pPr>
        <w:pStyle w:val="3"/>
      </w:pPr>
      <w:bookmarkStart w:id="1396" w:name="_Toc352873107"/>
      <w:bookmarkStart w:id="1397" w:name="_Toc357866745"/>
      <w:bookmarkStart w:id="1398" w:name="_Toc361079406"/>
      <w:r w:rsidRPr="00DF21BB">
        <w:rPr>
          <w:rFonts w:hint="eastAsia"/>
        </w:rPr>
        <w:t>需求分析</w:t>
      </w:r>
      <w:bookmarkEnd w:id="1396"/>
      <w:bookmarkEnd w:id="1397"/>
      <w:bookmarkEnd w:id="1398"/>
      <w:del w:id="1399" w:author="Haraguroicha Hsu" w:date="2013-06-30T04:27:00Z">
        <w:r w:rsidR="00626AC2" w:rsidRPr="00626AC2" w:rsidDel="00ED5D53">
          <w:rPr>
            <w:rFonts w:hint="eastAsia"/>
          </w:rPr>
          <w:delText>與系統架構</w:delText>
        </w:r>
      </w:del>
    </w:p>
    <w:p w14:paraId="68E7CC1A" w14:textId="2553FC48" w:rsidR="00626AC2" w:rsidDel="00ED5D53" w:rsidRDefault="00626AC2">
      <w:pPr>
        <w:ind w:firstLine="560"/>
        <w:rPr>
          <w:del w:id="1400" w:author="Haraguroicha Hsu" w:date="2013-06-30T04:27:00Z"/>
        </w:rPr>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5808C9E" w14:textId="457743A9" w:rsidR="00C60459" w:rsidRPr="00DF21BB" w:rsidDel="00ED5D53" w:rsidRDefault="00626AC2">
      <w:pPr>
        <w:ind w:firstLine="560"/>
        <w:rPr>
          <w:del w:id="1401" w:author="Haraguroicha Hsu" w:date="2013-06-30T04:27:00Z"/>
        </w:rPr>
      </w:pPr>
      <w:del w:id="1402" w:author="Haraguroicha Hsu" w:date="2013-06-30T04:27:00Z">
        <w:r w:rsidDel="00ED5D53">
          <w:rPr>
            <w:rFonts w:hint="eastAsia"/>
          </w:rPr>
          <w:delText>本研究會依照使用者，並且區分其代表的角色將會區分成三種使用者，詳細如下列所示：</w:delText>
        </w:r>
      </w:del>
    </w:p>
    <w:p w14:paraId="1F9F6ABC" w14:textId="18C69BC2" w:rsidR="00C60459" w:rsidRPr="00DF21BB" w:rsidDel="00ED5D53" w:rsidRDefault="00626AC2">
      <w:pPr>
        <w:ind w:firstLine="560"/>
        <w:rPr>
          <w:del w:id="1403" w:author="Haraguroicha Hsu" w:date="2013-06-30T04:27:00Z"/>
        </w:rPr>
        <w:pPrChange w:id="1404" w:author="Haraguroicha Hsu" w:date="2013-06-30T04:27:00Z">
          <w:pPr>
            <w:pStyle w:val="ae"/>
            <w:numPr>
              <w:numId w:val="6"/>
            </w:numPr>
            <w:ind w:leftChars="0" w:left="851" w:firstLineChars="0" w:hanging="480"/>
          </w:pPr>
        </w:pPrChange>
      </w:pPr>
      <w:del w:id="1405" w:author="Haraguroicha Hsu" w:date="2013-06-30T04:27:00Z">
        <w:r w:rsidRPr="00626AC2" w:rsidDel="00ED5D53">
          <w:rPr>
            <w:rFonts w:hint="eastAsia"/>
          </w:rPr>
          <w:delText>醫事單位表單開發設計人員：負責電子病歷樣板檔的設計以及擴充功能開發，讓醫事人員以及一般民眾可以很容易的使用本系統瀏覽由醫院所輸出的電子病歷資料，以及和其他系統的整合應用</w:delText>
        </w:r>
      </w:del>
    </w:p>
    <w:p w14:paraId="41CE5FE6" w14:textId="6739B7F5" w:rsidR="00C60459" w:rsidRPr="00DF21BB" w:rsidDel="00ED5D53" w:rsidRDefault="00626AC2">
      <w:pPr>
        <w:ind w:firstLine="560"/>
        <w:rPr>
          <w:del w:id="1406" w:author="Haraguroicha Hsu" w:date="2013-06-30T04:27:00Z"/>
        </w:rPr>
        <w:pPrChange w:id="1407" w:author="Haraguroicha Hsu" w:date="2013-06-30T04:27:00Z">
          <w:pPr>
            <w:pStyle w:val="ae"/>
            <w:numPr>
              <w:numId w:val="6"/>
            </w:numPr>
            <w:ind w:leftChars="0" w:left="851" w:firstLineChars="0" w:hanging="480"/>
          </w:pPr>
        </w:pPrChange>
      </w:pPr>
      <w:del w:id="1408" w:author="Haraguroicha Hsu" w:date="2013-06-30T04:27:00Z">
        <w:r w:rsidRPr="00626AC2" w:rsidDel="00ED5D53">
          <w:rPr>
            <w:rFonts w:hint="eastAsia"/>
          </w:rPr>
          <w:delText>醫事人員：使用本系統檢視電子病歷資料的時候可以經由本系統匯出資料至該單位的其他系統中使用</w:delText>
        </w:r>
      </w:del>
    </w:p>
    <w:p w14:paraId="2541DDD6" w14:textId="2C530E51" w:rsidR="00C60459" w:rsidRPr="00DF21BB" w:rsidRDefault="00626AC2">
      <w:pPr>
        <w:ind w:firstLine="560"/>
        <w:pPrChange w:id="1409" w:author="Haraguroicha Hsu" w:date="2013-06-30T04:27:00Z">
          <w:pPr>
            <w:pStyle w:val="ae"/>
            <w:numPr>
              <w:numId w:val="6"/>
            </w:numPr>
            <w:ind w:leftChars="0" w:left="851" w:firstLineChars="0" w:hanging="480"/>
          </w:pPr>
        </w:pPrChange>
      </w:pPr>
      <w:del w:id="1410" w:author="Haraguroicha Hsu" w:date="2013-06-30T04:27:00Z">
        <w:r w:rsidRPr="00626AC2" w:rsidDel="00ED5D53">
          <w:rPr>
            <w:rFonts w:hint="eastAsia"/>
          </w:rPr>
          <w:delText>一般民眾：僅只有將電子病歷套用樣板檔的檢視功能</w:delText>
        </w:r>
      </w:del>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A551699" w:rsidR="00B557AE" w:rsidRPr="00DF21BB" w:rsidRDefault="00B557AE" w:rsidP="00DB7C26">
      <w:pPr>
        <w:pStyle w:val="ae"/>
        <w:numPr>
          <w:ilvl w:val="1"/>
          <w:numId w:val="18"/>
        </w:numPr>
        <w:ind w:leftChars="0" w:firstLineChars="0"/>
      </w:pPr>
      <w:r w:rsidRPr="00DF21BB">
        <w:rPr>
          <w:rFonts w:hint="eastAsia"/>
        </w:rPr>
        <w:t>必須自動的在找不到對應樣板檔</w:t>
      </w:r>
      <w:ins w:id="1411" w:author="Haraguroicha Hsu" w:date="2013-06-30T04:28:00Z">
        <w:r w:rsidR="00ED5D53" w:rsidRPr="00DF21BB">
          <w:rPr>
            <w:rFonts w:hint="eastAsia"/>
          </w:rPr>
          <w:t>時</w:t>
        </w:r>
        <w:r w:rsidR="00ED5D53">
          <w:rPr>
            <w:rFonts w:hint="eastAsia"/>
          </w:rPr>
          <w:t>，</w:t>
        </w:r>
      </w:ins>
      <w:del w:id="1412" w:author="Haraguroicha Hsu" w:date="2013-06-30T04:28:00Z">
        <w:r w:rsidRPr="00DF21BB" w:rsidDel="00ED5D53">
          <w:rPr>
            <w:rFonts w:hint="eastAsia"/>
          </w:rPr>
          <w:delText>的時候</w:delText>
        </w:r>
      </w:del>
      <w:r w:rsidRPr="00DF21BB">
        <w:rPr>
          <w:rFonts w:hint="eastAsia"/>
        </w:rPr>
        <w:t>退回至該單張的預設樣板檔</w:t>
      </w:r>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9AC1EC" w14:textId="77777777" w:rsidR="00ED5D53" w:rsidRPr="00DF21BB" w:rsidRDefault="00C60459" w:rsidP="00ED5D53">
      <w:pPr>
        <w:pStyle w:val="3"/>
        <w:rPr>
          <w:ins w:id="1413" w:author="Haraguroicha Hsu" w:date="2013-06-30T04:28:00Z"/>
        </w:rPr>
      </w:pPr>
      <w:bookmarkStart w:id="1414" w:name="_Toc357866746"/>
      <w:bookmarkStart w:id="1415" w:name="_Toc361079407"/>
      <w:r w:rsidRPr="00DF21BB">
        <w:rPr>
          <w:rFonts w:hint="eastAsia"/>
        </w:rPr>
        <w:lastRenderedPageBreak/>
        <w:t>系統</w:t>
      </w:r>
      <w:ins w:id="1416" w:author="Haraguroicha Hsu" w:date="2013-06-30T04:28:00Z">
        <w:r w:rsidR="00ED5D53" w:rsidRPr="00626AC2">
          <w:rPr>
            <w:rFonts w:hint="eastAsia"/>
          </w:rPr>
          <w:t>架構</w:t>
        </w:r>
      </w:ins>
      <w:del w:id="1417" w:author="Haraguroicha Hsu" w:date="2013-06-30T04:28:00Z">
        <w:r w:rsidRPr="00DF21BB" w:rsidDel="00ED5D53">
          <w:rPr>
            <w:rFonts w:hint="eastAsia"/>
          </w:rPr>
          <w:delText>分析</w:delText>
        </w:r>
      </w:del>
      <w:r w:rsidRPr="00DF21BB">
        <w:rPr>
          <w:rFonts w:hint="eastAsia"/>
        </w:rPr>
        <w:t>與設計</w:t>
      </w:r>
      <w:bookmarkEnd w:id="1414"/>
      <w:bookmarkEnd w:id="1415"/>
    </w:p>
    <w:p w14:paraId="5E0E485C" w14:textId="77777777" w:rsidR="00ED5D53" w:rsidRDefault="00ED5D53" w:rsidP="00ED5D53">
      <w:pPr>
        <w:pStyle w:val="afc"/>
        <w:ind w:left="-1120" w:right="-1120"/>
        <w:rPr>
          <w:ins w:id="1418" w:author="Haraguroicha Hsu" w:date="2013-06-30T04:28:00Z"/>
        </w:rPr>
      </w:pPr>
      <w:ins w:id="1419" w:author="Haraguroicha Hsu" w:date="2013-06-30T04:28:00Z">
        <w:r>
          <w:drawing>
            <wp:inline distT="0" distB="0" distL="0" distR="0" wp14:anchorId="5E19A96B" wp14:editId="19855E91">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5">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ins>
    </w:p>
    <w:p w14:paraId="64FAD227" w14:textId="593C9284" w:rsidR="00ED5D53" w:rsidRPr="009621E3" w:rsidDel="00AF12D9" w:rsidRDefault="00ED5D53">
      <w:pPr>
        <w:pStyle w:val="af0"/>
        <w:rPr>
          <w:ins w:id="1420" w:author="Haraguroicha Hsu" w:date="2013-06-30T04:28:00Z"/>
          <w:del w:id="1421" w:author="腹黒い茶" w:date="2013-07-08T20:24:00Z"/>
        </w:rPr>
      </w:pPr>
      <w:bookmarkStart w:id="1422" w:name="_Ref359940001"/>
      <w:bookmarkStart w:id="1423" w:name="_Toc360323010"/>
      <w:bookmarkStart w:id="1424" w:name="_Toc360323452"/>
      <w:bookmarkStart w:id="1425" w:name="_Toc234187548"/>
      <w:bookmarkStart w:id="1426" w:name="_Toc361079698"/>
      <w:ins w:id="1427" w:author="Haraguroicha Hsu" w:date="2013-06-30T04:28:00Z">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ins>
      <w:r w:rsidR="007D7F2F">
        <w:rPr>
          <w:noProof/>
        </w:rPr>
        <w:t>3</w:t>
      </w:r>
      <w:ins w:id="1428" w:author="Haraguroicha Hsu" w:date="2013-06-30T04:28:00Z">
        <w:r w:rsidRPr="009621E3">
          <w:fldChar w:fldCharType="end"/>
        </w:r>
        <w:bookmarkEnd w:id="1422"/>
        <w:r>
          <w:rPr>
            <w:rFonts w:hint="eastAsia"/>
          </w:rPr>
          <w:t xml:space="preserve"> </w:t>
        </w:r>
        <w:r>
          <w:rPr>
            <w:rFonts w:hint="eastAsia"/>
          </w:rPr>
          <w:t>系統架構圖</w:t>
        </w:r>
      </w:ins>
      <w:bookmarkEnd w:id="1423"/>
      <w:bookmarkEnd w:id="1424"/>
      <w:bookmarkEnd w:id="1425"/>
      <w:ins w:id="1429" w:author="腹黒い茶" w:date="2013-07-08T20:24:00Z">
        <w:r w:rsidR="00AF12D9">
          <w:rPr>
            <w:rFonts w:hint="eastAsia"/>
          </w:rPr>
          <w:t>，</w:t>
        </w:r>
      </w:ins>
      <w:bookmarkEnd w:id="1426"/>
    </w:p>
    <w:p w14:paraId="3A17E7AA" w14:textId="2C899B59" w:rsidR="00C60459" w:rsidRPr="00DF21BB" w:rsidRDefault="00ED5D53">
      <w:pPr>
        <w:pStyle w:val="af0"/>
        <w:pPrChange w:id="1430" w:author="腹黒い茶" w:date="2013-07-08T20:24:00Z">
          <w:pPr>
            <w:pStyle w:val="3"/>
          </w:pPr>
        </w:pPrChange>
      </w:pPr>
      <w:ins w:id="1431" w:author="Haraguroicha Hsu" w:date="2013-06-30T04:28:00Z">
        <w:r>
          <w:rPr>
            <w:rFonts w:hint="eastAsia"/>
          </w:rPr>
          <w:t>本系統由使用者透過雲端</w:t>
        </w:r>
        <w:r>
          <w:rPr>
            <w:rFonts w:hint="eastAsia"/>
          </w:rPr>
          <w:t>PaaS</w:t>
        </w:r>
        <w:r>
          <w:rPr>
            <w:rFonts w:hint="eastAsia"/>
          </w:rPr>
          <w:t>平台使用本系統，並且依照需求經由六個系統模組依序執行</w:t>
        </w:r>
      </w:ins>
    </w:p>
    <w:p w14:paraId="241E1A6E" w14:textId="005B728B"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ins w:id="1432" w:author="Haraguroicha Hsu" w:date="2013-07-02T09:28:00Z">
        <w:r w:rsidR="003B01D3">
          <w:rPr>
            <w:rFonts w:hint="eastAsia"/>
          </w:rPr>
          <w:t>，</w:t>
        </w:r>
      </w:ins>
      <w:ins w:id="1433" w:author="Haraguroicha Hsu" w:date="2013-06-30T04:29:00Z">
        <w:r w:rsidR="00ED5D53">
          <w:rPr>
            <w:rFonts w:hint="eastAsia"/>
          </w:rPr>
          <w:t>如</w:t>
        </w:r>
        <w:r w:rsidR="00ED5D53">
          <w:fldChar w:fldCharType="begin"/>
        </w:r>
        <w:r w:rsidR="00ED5D53">
          <w:instrText xml:space="preserve"> </w:instrText>
        </w:r>
        <w:r w:rsidR="00ED5D53">
          <w:rPr>
            <w:rFonts w:hint="eastAsia"/>
          </w:rPr>
          <w:instrText>REF _Ref359940001 \h</w:instrText>
        </w:r>
        <w:r w:rsidR="00ED5D53">
          <w:instrText xml:space="preserve"> </w:instrText>
        </w:r>
      </w:ins>
      <w:ins w:id="1434" w:author="Haraguroicha Hsu" w:date="2013-06-30T04:29:00Z">
        <w:r w:rsidR="00ED5D53">
          <w:fldChar w:fldCharType="separate"/>
        </w:r>
      </w:ins>
      <w:ins w:id="1435" w:author="腹黒い茶" w:date="2013-07-08T20:37:00Z">
        <w:r w:rsidR="007D7F2F" w:rsidRPr="009621E3">
          <w:rPr>
            <w:rFonts w:hint="eastAsia"/>
          </w:rPr>
          <w:t>圖</w:t>
        </w:r>
        <w:r w:rsidR="007D7F2F" w:rsidRPr="009621E3">
          <w:rPr>
            <w:rFonts w:hint="eastAsia"/>
          </w:rPr>
          <w:t xml:space="preserve"> </w:t>
        </w:r>
        <w:r w:rsidR="007D7F2F">
          <w:rPr>
            <w:noProof/>
          </w:rPr>
          <w:t>3</w:t>
        </w:r>
      </w:ins>
      <w:ins w:id="1436" w:author="Haraguroicha Hsu" w:date="2013-07-07T20:12:00Z">
        <w:del w:id="1437" w:author="腹黒い茶" w:date="2013-07-08T20:34:00Z">
          <w:r w:rsidR="00A24B75" w:rsidRPr="009621E3" w:rsidDel="007D7F2F">
            <w:rPr>
              <w:rFonts w:hint="eastAsia"/>
            </w:rPr>
            <w:delText>圖</w:delText>
          </w:r>
          <w:r w:rsidR="00A24B75" w:rsidRPr="009621E3" w:rsidDel="007D7F2F">
            <w:rPr>
              <w:rFonts w:hint="eastAsia"/>
            </w:rPr>
            <w:delText xml:space="preserve"> </w:delText>
          </w:r>
          <w:r w:rsidR="00A24B75" w:rsidDel="007D7F2F">
            <w:rPr>
              <w:noProof/>
            </w:rPr>
            <w:delText>3</w:delText>
          </w:r>
        </w:del>
      </w:ins>
      <w:del w:id="1438" w:author="腹黒い茶" w:date="2013-07-08T20:34:00Z">
        <w:r w:rsidR="00ED5D53" w:rsidDel="007D7F2F">
          <w:rPr>
            <w:noProof/>
          </w:rPr>
          <w:delText>3</w:delText>
        </w:r>
      </w:del>
      <w:ins w:id="1439" w:author="Haraguroicha Hsu" w:date="2013-06-30T04:29:00Z">
        <w:r w:rsidR="00ED5D53">
          <w:fldChar w:fldCharType="end"/>
        </w:r>
        <w:r w:rsidR="00ED5D53">
          <w:rPr>
            <w:rFonts w:hint="eastAsia"/>
          </w:rPr>
          <w:t>所示</w:t>
        </w:r>
      </w:ins>
      <w:ins w:id="1440" w:author="Haraguroicha Hsu" w:date="2013-07-02T09:28:00Z">
        <w:r w:rsidR="003B01D3" w:rsidRPr="003B01D3">
          <w:rPr>
            <w:rFonts w:hint="eastAsia"/>
          </w:rPr>
          <w:t>；</w:t>
        </w:r>
      </w:ins>
      <w:del w:id="1441" w:author="Haraguroicha Hsu" w:date="2013-07-02T09:28:00Z">
        <w:r w:rsidRPr="00626AC2" w:rsidDel="003B01D3">
          <w:rPr>
            <w:rFonts w:hint="eastAsia"/>
          </w:rPr>
          <w:delText>，</w:delText>
        </w:r>
      </w:del>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49E15AA"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ins w:id="1442" w:author="Haraguroicha Hsu" w:date="2013-06-30T04:29:00Z">
        <w:r w:rsidR="00ED5D53">
          <w:rPr>
            <w:rFonts w:hint="eastAsia"/>
            <w:lang w:val="en"/>
          </w:rPr>
          <w:t>「</w:t>
        </w:r>
      </w:ins>
      <w:r w:rsidRPr="00DF21BB">
        <w:rPr>
          <w:lang w:val="en"/>
        </w:rPr>
        <w:t>cda___</w:t>
      </w:r>
      <w:r w:rsidRPr="00DF21BB">
        <w:rPr>
          <w:lang w:val="en"/>
        </w:rPr>
        <w:t>單張代碼</w:t>
      </w:r>
      <w:r w:rsidRPr="00DF21BB">
        <w:rPr>
          <w:lang w:val="en"/>
        </w:rPr>
        <w:t>___</w:t>
      </w:r>
      <w:r w:rsidRPr="00DF21BB">
        <w:rPr>
          <w:lang w:val="en"/>
        </w:rPr>
        <w:t>醫療機構代碼</w:t>
      </w:r>
      <w:ins w:id="1443" w:author="Haraguroicha Hsu" w:date="2013-06-30T04:29:00Z">
        <w:r w:rsidR="00ED5D53">
          <w:rPr>
            <w:rFonts w:hint="eastAsia"/>
            <w:lang w:val="en"/>
          </w:rPr>
          <w:t>」</w:t>
        </w:r>
      </w:ins>
    </w:p>
    <w:p w14:paraId="4FB01BE4" w14:textId="5C2438A6"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ins w:id="1444" w:author="Haraguroicha Hsu" w:date="2013-06-30T04:29:00Z">
        <w:r w:rsidR="00ED5D53">
          <w:rPr>
            <w:rFonts w:hint="eastAsia"/>
            <w:lang w:val="en"/>
          </w:rPr>
          <w:t>「</w:t>
        </w:r>
      </w:ins>
      <w:r w:rsidRPr="00DF21BB">
        <w:rPr>
          <w:lang w:val="en"/>
        </w:rPr>
        <w:t>cda___</w:t>
      </w:r>
      <w:r w:rsidRPr="00DF21BB">
        <w:rPr>
          <w:lang w:val="en"/>
        </w:rPr>
        <w:t>單張代碼</w:t>
      </w:r>
      <w:ins w:id="1445" w:author="Haraguroicha Hsu" w:date="2013-06-30T04:29:00Z">
        <w:r w:rsidR="00ED5D53">
          <w:rPr>
            <w:rFonts w:hint="eastAsia"/>
            <w:lang w:val="en"/>
          </w:rPr>
          <w:t>」</w:t>
        </w:r>
      </w:ins>
    </w:p>
    <w:p w14:paraId="1AB20AAA" w14:textId="56B440BB" w:rsidR="00C60459" w:rsidRPr="00DF21BB" w:rsidRDefault="00C60459" w:rsidP="00DB7C26">
      <w:pPr>
        <w:pStyle w:val="ae"/>
        <w:numPr>
          <w:ilvl w:val="0"/>
          <w:numId w:val="19"/>
        </w:numPr>
        <w:ind w:leftChars="0" w:firstLineChars="0"/>
      </w:pPr>
      <w:r w:rsidRPr="00DF21BB">
        <w:rPr>
          <w:lang w:val="en"/>
        </w:rPr>
        <w:t>若為通用樣板檔，則以此種方式命名：</w:t>
      </w:r>
      <w:ins w:id="1446" w:author="Haraguroicha Hsu" w:date="2013-06-30T04:29:00Z">
        <w:r w:rsidR="00ED5D53">
          <w:rPr>
            <w:rFonts w:hint="eastAsia"/>
            <w:lang w:val="en"/>
          </w:rPr>
          <w:t>「</w:t>
        </w:r>
      </w:ins>
      <w:r w:rsidRPr="00DF21BB">
        <w:rPr>
          <w:lang w:val="en"/>
        </w:rPr>
        <w:t>cdaDemo</w:t>
      </w:r>
      <w:ins w:id="1447" w:author="Haraguroicha Hsu" w:date="2013-06-30T04:29:00Z">
        <w:r w:rsidR="00ED5D53">
          <w:rPr>
            <w:rFonts w:hint="eastAsia"/>
            <w:lang w:val="en"/>
          </w:rPr>
          <w:t>」</w:t>
        </w:r>
      </w:ins>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pPr>
        <w:pStyle w:val="ae"/>
        <w:numPr>
          <w:ilvl w:val="0"/>
          <w:numId w:val="20"/>
        </w:numPr>
        <w:wordWrap w:val="0"/>
        <w:ind w:leftChars="0" w:left="1043" w:firstLineChars="0" w:hanging="482"/>
        <w:rPr>
          <w:lang w:val="en"/>
        </w:rPr>
        <w:pPrChange w:id="1448" w:author="Haraguroicha Hsu" w:date="2013-06-30T04:39:00Z">
          <w:pPr>
            <w:pStyle w:val="ae"/>
            <w:numPr>
              <w:numId w:val="20"/>
            </w:numPr>
            <w:ind w:leftChars="0" w:left="1040" w:firstLineChars="0" w:hanging="480"/>
          </w:pPr>
        </w:pPrChange>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pPr>
        <w:pStyle w:val="ae"/>
        <w:numPr>
          <w:ilvl w:val="0"/>
          <w:numId w:val="20"/>
        </w:numPr>
        <w:wordWrap w:val="0"/>
        <w:ind w:leftChars="0" w:left="1043" w:firstLineChars="0" w:hanging="482"/>
        <w:rPr>
          <w:lang w:val="en"/>
        </w:rPr>
        <w:pPrChange w:id="1449" w:author="Haraguroicha Hsu" w:date="2013-06-30T04:39:00Z">
          <w:pPr>
            <w:pStyle w:val="ae"/>
            <w:numPr>
              <w:numId w:val="20"/>
            </w:numPr>
            <w:ind w:leftChars="0" w:left="1040" w:firstLineChars="0" w:hanging="480"/>
          </w:pPr>
        </w:pPrChange>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pPr>
        <w:pStyle w:val="ae"/>
        <w:numPr>
          <w:ilvl w:val="0"/>
          <w:numId w:val="20"/>
        </w:numPr>
        <w:wordWrap w:val="0"/>
        <w:ind w:leftChars="0" w:left="1043" w:firstLineChars="0" w:hanging="482"/>
        <w:rPr>
          <w:lang w:val="en"/>
        </w:rPr>
        <w:pPrChange w:id="1450" w:author="Haraguroicha Hsu" w:date="2013-06-30T04:39:00Z">
          <w:pPr>
            <w:pStyle w:val="ae"/>
            <w:numPr>
              <w:numId w:val="20"/>
            </w:numPr>
            <w:ind w:leftChars="0" w:left="1040" w:firstLineChars="0" w:hanging="480"/>
          </w:pPr>
        </w:pPrChange>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5DF6FA55" w:rsidR="00C60459" w:rsidRPr="00DF21BB" w:rsidRDefault="00C60459">
      <w:pPr>
        <w:pStyle w:val="ae"/>
        <w:numPr>
          <w:ilvl w:val="0"/>
          <w:numId w:val="20"/>
        </w:numPr>
        <w:wordWrap w:val="0"/>
        <w:ind w:leftChars="0" w:left="1043" w:firstLineChars="0" w:hanging="482"/>
        <w:rPr>
          <w:lang w:val="en"/>
        </w:rPr>
        <w:pPrChange w:id="1451" w:author="Haraguroicha Hsu" w:date="2013-06-30T04:39:00Z">
          <w:pPr>
            <w:pStyle w:val="ae"/>
            <w:numPr>
              <w:numId w:val="20"/>
            </w:numPr>
            <w:ind w:leftChars="0" w:left="1040" w:firstLineChars="0" w:hanging="480"/>
          </w:pPr>
        </w:pPrChange>
      </w:pPr>
      <w:r w:rsidRPr="00DF21BB">
        <w:rPr>
          <w:lang w:val="en"/>
        </w:rPr>
        <w:t>其使用的</w:t>
      </w:r>
      <w:r w:rsidRPr="00DF21BB">
        <w:rPr>
          <w:lang w:val="en"/>
        </w:rPr>
        <w:t>RegExp</w:t>
      </w:r>
      <w:r w:rsidRPr="00DF21BB">
        <w:rPr>
          <w:lang w:val="en"/>
        </w:rPr>
        <w:t>檢查式為：</w:t>
      </w:r>
      <w:ins w:id="1452" w:author="Haraguroicha Hsu" w:date="2013-06-30T04:39:00Z">
        <w:r w:rsidR="005B5EA9" w:rsidRPr="005B5EA9">
          <w:rPr>
            <w:lang w:val="en"/>
            <w:rPrChange w:id="1453" w:author="Haraguroicha Hsu" w:date="2013-06-30T04:39:00Z">
              <w:rPr/>
            </w:rPrChange>
          </w:rPr>
          <w:t>/&lt;\?xml[^?&gt;]+\?&gt;\s*(&lt;\?xml-stylesheet[^\?]+\?&gt;)?\s*(&lt;\?[^xml-][^\?]+\?&gt;\s*){0,}(&lt;(\w+:)?ContentPackage ?[\w\:\="\/'-\._\ ]*&gt;(\s*))?(&lt;(\w+:)?ContentContainer ?[\w\:\="\/'-\._\ ]*&gt;(\s*))?(&lt;(\w+:)?StructuredContent ?[\w\:\="\/'-\._\ ]*&gt;(\s*))?(&lt;\!--[\s\S\w\W]*[^&gt;]--&gt;)?(\s*)?&lt;([\w]*:)?ClinicalDocument[^&gt;]+&gt;([\s\w\W]*)&lt;\/([\w]*:)?ClinicalDocument&gt;(\s*)(&lt;\/(\w+:)?StructuredContent ?[\w\:\="\/'-\._\ ]*&gt;(\s*))?(&lt;\/(\w+:)?ContentContainer ?[\w\:\="\/'-\._\ ]*&gt;(\s*))?([\s\w\W]*)(&lt;\/(\w+:)?ContentPackage ?[\w\:\="\/'-\._\ ]*&gt;)?/</w:t>
        </w:r>
      </w:ins>
      <w:del w:id="1454" w:author="Haraguroicha Hsu" w:date="2013-06-30T04:39:00Z">
        <w:r w:rsidRPr="00DF21BB" w:rsidDel="005B5EA9">
          <w:rPr>
            <w:lang w:val="en"/>
          </w:rPr>
          <w:delText>/&lt;\?xml[^?&gt;]+\?&gt;\s*(&lt;\?xml-stylesheet[^\?]+\?&gt;)?\s*(&lt;\?[^xml-][^\?]+\?&gt;\s*){0,}&lt;([\w]*:)?ClinicalDocument[^&gt;]+&gt;([\s\w\W]*)&lt;\/([\w]*:)?ClinicalDocument&gt;([\s\w\W]*)/</w:delText>
        </w:r>
      </w:del>
    </w:p>
    <w:p w14:paraId="3932355A" w14:textId="7C1BB935" w:rsidR="00C60459" w:rsidRPr="00DF21BB" w:rsidRDefault="00C60459">
      <w:pPr>
        <w:pStyle w:val="ae"/>
        <w:numPr>
          <w:ilvl w:val="0"/>
          <w:numId w:val="20"/>
        </w:numPr>
        <w:wordWrap w:val="0"/>
        <w:ind w:leftChars="0" w:left="1043" w:firstLineChars="0" w:hanging="482"/>
        <w:rPr>
          <w:lang w:val="en"/>
        </w:rPr>
        <w:pPrChange w:id="1455" w:author="Haraguroicha Hsu" w:date="2013-06-30T04:39:00Z">
          <w:pPr>
            <w:pStyle w:val="ae"/>
            <w:numPr>
              <w:numId w:val="20"/>
            </w:numPr>
            <w:ind w:leftChars="0" w:left="1040" w:firstLineChars="0" w:hanging="480"/>
          </w:pPr>
        </w:pPrChange>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42488A6D" w14:textId="77777777" w:rsidR="00DB4D73" w:rsidRDefault="00DB4D73">
      <w:pPr>
        <w:widowControl/>
        <w:ind w:firstLineChars="0" w:firstLine="0"/>
        <w:jc w:val="left"/>
        <w:rPr>
          <w:ins w:id="1456" w:author="Haraguroicha Hsu" w:date="2013-07-02T11:48:00Z"/>
        </w:rPr>
      </w:pPr>
      <w:ins w:id="1457" w:author="Haraguroicha Hsu" w:date="2013-07-02T11:48:00Z">
        <w:r>
          <w:br w:type="page"/>
        </w:r>
      </w:ins>
    </w:p>
    <w:p w14:paraId="375D5312" w14:textId="60B95D98"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45879D39" w:rsidR="00C66D07" w:rsidRPr="00DF21BB" w:rsidRDefault="00C66D07" w:rsidP="00DB7C26">
      <w:pPr>
        <w:pStyle w:val="ae"/>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7D7F2F">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lastRenderedPageBreak/>
        <w:t>樣板檔編輯器</w:t>
      </w:r>
    </w:p>
    <w:p w14:paraId="787FDD52" w14:textId="77777777" w:rsidR="005B5EA9" w:rsidRDefault="005B5EA9" w:rsidP="005B5EA9">
      <w:pPr>
        <w:ind w:firstLine="560"/>
        <w:rPr>
          <w:ins w:id="1458" w:author="Haraguroicha Hsu" w:date="2013-06-30T04:40:00Z"/>
          <w:lang w:val="x-none"/>
        </w:rPr>
      </w:pPr>
      <w:ins w:id="1459" w:author="Haraguroicha Hsu" w:date="2013-06-30T04:40:00Z">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ins>
    </w:p>
    <w:p w14:paraId="5C5A85A8" w14:textId="77777777" w:rsidR="005B5EA9" w:rsidRPr="00CB37F5" w:rsidRDefault="005B5EA9" w:rsidP="005B5EA9">
      <w:pPr>
        <w:ind w:firstLine="560"/>
        <w:rPr>
          <w:ins w:id="1460" w:author="Haraguroicha Hsu" w:date="2013-06-30T04:40:00Z"/>
          <w:lang w:val="x-none"/>
        </w:rPr>
      </w:pPr>
      <w:ins w:id="1461" w:author="Haraguroicha Hsu" w:date="2013-06-30T04:40:00Z">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ins>
    </w:p>
    <w:p w14:paraId="4C732B6D" w14:textId="77777777" w:rsidR="00DB4D73" w:rsidRDefault="00DB4D73">
      <w:pPr>
        <w:widowControl/>
        <w:ind w:firstLineChars="0" w:firstLine="0"/>
        <w:jc w:val="left"/>
        <w:rPr>
          <w:ins w:id="1462" w:author="Haraguroicha Hsu" w:date="2013-07-02T11:48:00Z"/>
          <w:rFonts w:asciiTheme="majorHAnsi" w:eastAsiaTheme="majorEastAsia" w:hAnsiTheme="majorHAnsi"/>
          <w:b/>
          <w:bCs/>
          <w:kern w:val="52"/>
          <w:sz w:val="32"/>
          <w:szCs w:val="48"/>
          <w:lang w:val="x-none"/>
        </w:rPr>
      </w:pPr>
      <w:bookmarkStart w:id="1463" w:name="_Toc360323428"/>
      <w:ins w:id="1464" w:author="Haraguroicha Hsu" w:date="2013-07-02T11:48:00Z">
        <w:r>
          <w:br w:type="page"/>
        </w:r>
      </w:ins>
    </w:p>
    <w:p w14:paraId="17C659F9" w14:textId="423027C9" w:rsidR="005B5EA9" w:rsidRDefault="005B5EA9" w:rsidP="005B5EA9">
      <w:pPr>
        <w:pStyle w:val="2"/>
        <w:spacing w:beforeLines="0" w:before="180"/>
        <w:rPr>
          <w:ins w:id="1465" w:author="Haraguroicha Hsu" w:date="2013-06-30T04:40:00Z"/>
        </w:rPr>
      </w:pPr>
      <w:bookmarkStart w:id="1466" w:name="_Toc361079408"/>
      <w:ins w:id="1467" w:author="Haraguroicha Hsu" w:date="2013-06-30T04:40:00Z">
        <w:r>
          <w:rPr>
            <w:rFonts w:hint="eastAsia"/>
          </w:rPr>
          <w:lastRenderedPageBreak/>
          <w:t>雲端部屬</w:t>
        </w:r>
        <w:r>
          <w:t>流程</w:t>
        </w:r>
        <w:bookmarkEnd w:id="1463"/>
        <w:bookmarkEnd w:id="1466"/>
      </w:ins>
    </w:p>
    <w:p w14:paraId="2F765410" w14:textId="7A515D72" w:rsidR="005B5EA9" w:rsidRDefault="005B5EA9" w:rsidP="00561774">
      <w:pPr>
        <w:ind w:firstLine="560"/>
        <w:rPr>
          <w:ins w:id="1468" w:author="Haraguroicha Hsu" w:date="2013-06-30T04:40:00Z"/>
        </w:rPr>
      </w:pPr>
      <w:ins w:id="1469" w:author="Haraguroicha Hsu" w:date="2013-06-30T04:40:00Z">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fldChar w:fldCharType="begin"/>
        </w:r>
        <w:r>
          <w:instrText xml:space="preserve"> REF _Ref360124493 \h </w:instrText>
        </w:r>
      </w:ins>
      <w:ins w:id="1470" w:author="Haraguroicha Hsu" w:date="2013-06-30T04:40:00Z">
        <w:r>
          <w:fldChar w:fldCharType="separate"/>
        </w:r>
      </w:ins>
      <w:ins w:id="1471" w:author="腹黒い茶" w:date="2013-07-08T20:37:00Z">
        <w:r w:rsidR="007D7F2F">
          <w:rPr>
            <w:rFonts w:hint="eastAsia"/>
          </w:rPr>
          <w:t>圖</w:t>
        </w:r>
        <w:r w:rsidR="007D7F2F">
          <w:rPr>
            <w:rFonts w:hint="eastAsia"/>
          </w:rPr>
          <w:t xml:space="preserve"> </w:t>
        </w:r>
        <w:r w:rsidR="007D7F2F">
          <w:rPr>
            <w:noProof/>
          </w:rPr>
          <w:t>4</w:t>
        </w:r>
      </w:ins>
      <w:ins w:id="1472" w:author="Haraguroicha Hsu" w:date="2013-07-07T20:12:00Z">
        <w:del w:id="1473"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4</w:delText>
          </w:r>
        </w:del>
      </w:ins>
      <w:del w:id="1474" w:author="腹黒い茶" w:date="2013-07-08T20:34:00Z">
        <w:r w:rsidDel="007D7F2F">
          <w:rPr>
            <w:noProof/>
          </w:rPr>
          <w:delText>4</w:delText>
        </w:r>
      </w:del>
      <w:ins w:id="1475" w:author="Haraguroicha Hsu" w:date="2013-06-30T04:40:00Z">
        <w:r>
          <w:fldChar w:fldCharType="end"/>
        </w:r>
        <w:r>
          <w:t>步驟即可。在環境部屬好之後，可以在申請好帳號後，</w:t>
        </w:r>
      </w:ins>
      <w:ins w:id="1476" w:author="Haraguroicha Hsu" w:date="2013-07-02T09:29:00Z">
        <w:r w:rsidR="00142C65">
          <w:t>如</w:t>
        </w:r>
        <w:r w:rsidR="00142C65">
          <w:fldChar w:fldCharType="begin"/>
        </w:r>
        <w:r w:rsidR="00142C65">
          <w:instrText xml:space="preserve"> REF _Ref360124499 \h </w:instrText>
        </w:r>
      </w:ins>
      <w:ins w:id="1477" w:author="Haraguroicha Hsu" w:date="2013-07-02T09:29:00Z">
        <w:r w:rsidR="00142C65">
          <w:fldChar w:fldCharType="separate"/>
        </w:r>
      </w:ins>
      <w:ins w:id="1478" w:author="腹黒い茶" w:date="2013-07-08T20:37:00Z">
        <w:r w:rsidR="007D7F2F">
          <w:rPr>
            <w:rFonts w:hint="eastAsia"/>
          </w:rPr>
          <w:t>圖</w:t>
        </w:r>
        <w:r w:rsidR="007D7F2F">
          <w:rPr>
            <w:rFonts w:hint="eastAsia"/>
          </w:rPr>
          <w:t xml:space="preserve"> </w:t>
        </w:r>
        <w:r w:rsidR="007D7F2F">
          <w:rPr>
            <w:noProof/>
          </w:rPr>
          <w:t>5</w:t>
        </w:r>
      </w:ins>
      <w:ins w:id="1479" w:author="Haraguroicha Hsu" w:date="2013-07-07T20:12:00Z">
        <w:del w:id="1480"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5</w:delText>
          </w:r>
        </w:del>
      </w:ins>
      <w:del w:id="1481" w:author="腹黒い茶" w:date="2013-07-08T20:34:00Z">
        <w:r w:rsidR="00142C65" w:rsidDel="007D7F2F">
          <w:rPr>
            <w:noProof/>
          </w:rPr>
          <w:delText>5</w:delText>
        </w:r>
      </w:del>
      <w:ins w:id="1482" w:author="Haraguroicha Hsu" w:date="2013-07-02T09:29:00Z">
        <w:r w:rsidR="00142C65">
          <w:fldChar w:fldCharType="end"/>
        </w:r>
      </w:ins>
      <w:ins w:id="1483" w:author="Haraguroicha Hsu" w:date="2013-06-30T04:40:00Z">
        <w:r>
          <w:t>至</w:t>
        </w:r>
        <w:r>
          <w:t>AppFog</w:t>
        </w:r>
        <w:r>
          <w:t>的管理介面中登入帳號，並且</w:t>
        </w:r>
      </w:ins>
      <w:ins w:id="1484" w:author="Haraguroicha Hsu" w:date="2013-07-02T09:30:00Z">
        <w:r w:rsidR="00142C65">
          <w:t>如</w:t>
        </w:r>
        <w:r w:rsidR="00142C65">
          <w:fldChar w:fldCharType="begin"/>
        </w:r>
        <w:r w:rsidR="00142C65">
          <w:instrText xml:space="preserve"> REF _Ref360124503 \h </w:instrText>
        </w:r>
      </w:ins>
      <w:ins w:id="1485" w:author="Haraguroicha Hsu" w:date="2013-07-02T09:30:00Z">
        <w:r w:rsidR="00142C65">
          <w:fldChar w:fldCharType="separate"/>
        </w:r>
      </w:ins>
      <w:ins w:id="1486" w:author="腹黒い茶" w:date="2013-07-08T20:37:00Z">
        <w:r w:rsidR="007D7F2F">
          <w:rPr>
            <w:rFonts w:hint="eastAsia"/>
          </w:rPr>
          <w:t>圖</w:t>
        </w:r>
        <w:r w:rsidR="007D7F2F">
          <w:rPr>
            <w:rFonts w:hint="eastAsia"/>
          </w:rPr>
          <w:t xml:space="preserve"> </w:t>
        </w:r>
        <w:r w:rsidR="007D7F2F">
          <w:rPr>
            <w:noProof/>
          </w:rPr>
          <w:t>6</w:t>
        </w:r>
      </w:ins>
      <w:ins w:id="1487" w:author="Haraguroicha Hsu" w:date="2013-07-07T20:12:00Z">
        <w:del w:id="1488"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6</w:delText>
          </w:r>
        </w:del>
      </w:ins>
      <w:del w:id="1489" w:author="腹黒い茶" w:date="2013-07-08T20:34:00Z">
        <w:r w:rsidR="00142C65" w:rsidDel="007D7F2F">
          <w:rPr>
            <w:noProof/>
          </w:rPr>
          <w:delText>6</w:delText>
        </w:r>
      </w:del>
      <w:ins w:id="1490" w:author="Haraguroicha Hsu" w:date="2013-07-02T09:30:00Z">
        <w:r w:rsidR="00142C65">
          <w:fldChar w:fldCharType="end"/>
        </w:r>
        <w:r w:rsidR="00142C65">
          <w:t>及</w:t>
        </w:r>
        <w:r w:rsidR="00142C65">
          <w:fldChar w:fldCharType="begin"/>
        </w:r>
        <w:r w:rsidR="00142C65">
          <w:instrText xml:space="preserve"> REF _Ref360124508 \h </w:instrText>
        </w:r>
      </w:ins>
      <w:ins w:id="1491" w:author="Haraguroicha Hsu" w:date="2013-07-02T09:30:00Z">
        <w:r w:rsidR="00142C65">
          <w:fldChar w:fldCharType="separate"/>
        </w:r>
      </w:ins>
      <w:ins w:id="1492" w:author="腹黒い茶" w:date="2013-07-08T20:37:00Z">
        <w:r w:rsidR="007D7F2F">
          <w:rPr>
            <w:rFonts w:hint="eastAsia"/>
          </w:rPr>
          <w:t>圖</w:t>
        </w:r>
        <w:r w:rsidR="007D7F2F">
          <w:rPr>
            <w:rFonts w:hint="eastAsia"/>
          </w:rPr>
          <w:t xml:space="preserve"> </w:t>
        </w:r>
        <w:r w:rsidR="007D7F2F">
          <w:rPr>
            <w:noProof/>
          </w:rPr>
          <w:t>7</w:t>
        </w:r>
      </w:ins>
      <w:ins w:id="1493" w:author="Haraguroicha Hsu" w:date="2013-07-07T20:12:00Z">
        <w:del w:id="1494"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7</w:delText>
          </w:r>
        </w:del>
      </w:ins>
      <w:del w:id="1495" w:author="腹黒い茶" w:date="2013-07-08T20:34:00Z">
        <w:r w:rsidR="00142C65" w:rsidDel="007D7F2F">
          <w:rPr>
            <w:noProof/>
          </w:rPr>
          <w:delText>7</w:delText>
        </w:r>
      </w:del>
      <w:ins w:id="1496" w:author="Haraguroicha Hsu" w:date="2013-07-02T09:30:00Z">
        <w:r w:rsidR="00142C65">
          <w:fldChar w:fldCharType="end"/>
        </w:r>
      </w:ins>
      <w:ins w:id="1497" w:author="Haraguroicha Hsu" w:date="2013-06-30T04:40:00Z">
        <w:r>
          <w:t>在第一次使用時建立一個</w:t>
        </w:r>
        <w:r w:rsidR="00142C65">
          <w:t>App</w:t>
        </w:r>
        <w:r>
          <w:t>，在建立完成後就可以看到</w:t>
        </w:r>
      </w:ins>
      <w:ins w:id="1498" w:author="Haraguroicha Hsu" w:date="2013-07-02T09:32:00Z">
        <w:r w:rsidR="00B8588B">
          <w:t>如</w:t>
        </w:r>
        <w:r w:rsidR="00B8588B">
          <w:fldChar w:fldCharType="begin"/>
        </w:r>
        <w:r w:rsidR="00B8588B">
          <w:instrText xml:space="preserve"> REF _Ref360124513 \h </w:instrText>
        </w:r>
      </w:ins>
      <w:ins w:id="1499" w:author="Haraguroicha Hsu" w:date="2013-07-02T09:32:00Z">
        <w:r w:rsidR="00B8588B">
          <w:fldChar w:fldCharType="separate"/>
        </w:r>
      </w:ins>
      <w:ins w:id="1500" w:author="腹黒い茶" w:date="2013-07-08T20:37:00Z">
        <w:r w:rsidR="007D7F2F">
          <w:rPr>
            <w:rFonts w:hint="eastAsia"/>
          </w:rPr>
          <w:t>圖</w:t>
        </w:r>
        <w:r w:rsidR="007D7F2F">
          <w:rPr>
            <w:rFonts w:hint="eastAsia"/>
          </w:rPr>
          <w:t xml:space="preserve"> </w:t>
        </w:r>
        <w:r w:rsidR="007D7F2F">
          <w:rPr>
            <w:noProof/>
          </w:rPr>
          <w:t>8</w:t>
        </w:r>
      </w:ins>
      <w:ins w:id="1501" w:author="Haraguroicha Hsu" w:date="2013-07-07T20:12:00Z">
        <w:del w:id="1502"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8</w:delText>
          </w:r>
        </w:del>
      </w:ins>
      <w:del w:id="1503" w:author="腹黒い茶" w:date="2013-07-08T20:34:00Z">
        <w:r w:rsidR="00B8588B" w:rsidDel="007D7F2F">
          <w:rPr>
            <w:noProof/>
          </w:rPr>
          <w:delText>8</w:delText>
        </w:r>
      </w:del>
      <w:ins w:id="1504" w:author="Haraguroicha Hsu" w:date="2013-07-02T09:32:00Z">
        <w:r w:rsidR="00B8588B">
          <w:fldChar w:fldCharType="end"/>
        </w:r>
        <w:r w:rsidR="00B8588B">
          <w:t>的</w:t>
        </w:r>
      </w:ins>
      <w:ins w:id="1505" w:author="Haraguroicha Hsu" w:date="2013-06-30T04:40:00Z">
        <w:r>
          <w:t>App</w:t>
        </w:r>
        <w:r>
          <w:t>儀錶板畫面，以及</w:t>
        </w:r>
      </w:ins>
      <w:ins w:id="1506" w:author="Haraguroicha Hsu" w:date="2013-07-02T09:33:00Z">
        <w:r w:rsidR="00B8588B">
          <w:t>如</w:t>
        </w:r>
        <w:r w:rsidR="00B8588B">
          <w:fldChar w:fldCharType="begin"/>
        </w:r>
        <w:r w:rsidR="00B8588B">
          <w:instrText xml:space="preserve"> REF _Ref360124517 \h </w:instrText>
        </w:r>
      </w:ins>
      <w:ins w:id="1507" w:author="Haraguroicha Hsu" w:date="2013-07-02T09:33:00Z">
        <w:r w:rsidR="00B8588B">
          <w:fldChar w:fldCharType="separate"/>
        </w:r>
      </w:ins>
      <w:ins w:id="1508" w:author="腹黒い茶" w:date="2013-07-08T20:37:00Z">
        <w:r w:rsidR="007D7F2F">
          <w:rPr>
            <w:rFonts w:hint="eastAsia"/>
          </w:rPr>
          <w:t>圖</w:t>
        </w:r>
        <w:r w:rsidR="007D7F2F">
          <w:rPr>
            <w:rFonts w:hint="eastAsia"/>
          </w:rPr>
          <w:t xml:space="preserve"> </w:t>
        </w:r>
        <w:r w:rsidR="007D7F2F">
          <w:rPr>
            <w:noProof/>
          </w:rPr>
          <w:t>9</w:t>
        </w:r>
      </w:ins>
      <w:ins w:id="1509" w:author="Haraguroicha Hsu" w:date="2013-07-07T20:12:00Z">
        <w:del w:id="1510"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9</w:delText>
          </w:r>
        </w:del>
      </w:ins>
      <w:del w:id="1511" w:author="腹黒い茶" w:date="2013-07-08T20:34:00Z">
        <w:r w:rsidR="00B8588B" w:rsidDel="007D7F2F">
          <w:rPr>
            <w:noProof/>
          </w:rPr>
          <w:delText>9</w:delText>
        </w:r>
      </w:del>
      <w:ins w:id="1512" w:author="Haraguroicha Hsu" w:date="2013-07-02T09:33:00Z">
        <w:r w:rsidR="00B8588B">
          <w:fldChar w:fldCharType="end"/>
        </w:r>
        <w:r w:rsidR="00B8588B">
          <w:t>所示</w:t>
        </w:r>
        <w:r w:rsidR="00B8588B">
          <w:rPr>
            <w:rFonts w:hint="eastAsia"/>
          </w:rPr>
          <w:t>之</w:t>
        </w:r>
      </w:ins>
      <w:ins w:id="1513" w:author="Haraguroicha Hsu" w:date="2013-06-30T04:40:00Z">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ins>
      <w:ins w:id="1514" w:author="Haraguroicha Hsu" w:date="2013-07-02T09:34:00Z">
        <w:r w:rsidR="00561774">
          <w:t>如</w:t>
        </w:r>
        <w:r w:rsidR="00561774">
          <w:fldChar w:fldCharType="begin"/>
        </w:r>
        <w:r w:rsidR="00561774">
          <w:instrText xml:space="preserve"> REF _Ref360124521 \h </w:instrText>
        </w:r>
      </w:ins>
      <w:ins w:id="1515" w:author="Haraguroicha Hsu" w:date="2013-07-02T09:34:00Z">
        <w:r w:rsidR="00561774">
          <w:fldChar w:fldCharType="separate"/>
        </w:r>
      </w:ins>
      <w:ins w:id="1516" w:author="腹黒い茶" w:date="2013-07-08T20:37:00Z">
        <w:r w:rsidR="007D7F2F">
          <w:rPr>
            <w:rFonts w:hint="eastAsia"/>
          </w:rPr>
          <w:t>圖</w:t>
        </w:r>
        <w:r w:rsidR="007D7F2F">
          <w:rPr>
            <w:rFonts w:hint="eastAsia"/>
          </w:rPr>
          <w:t xml:space="preserve"> </w:t>
        </w:r>
        <w:r w:rsidR="007D7F2F">
          <w:rPr>
            <w:noProof/>
          </w:rPr>
          <w:t>10</w:t>
        </w:r>
      </w:ins>
      <w:ins w:id="1517" w:author="Haraguroicha Hsu" w:date="2013-07-07T20:12:00Z">
        <w:del w:id="1518"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10</w:delText>
          </w:r>
        </w:del>
      </w:ins>
      <w:del w:id="1519" w:author="腹黒い茶" w:date="2013-07-08T20:34:00Z">
        <w:r w:rsidR="00561774" w:rsidDel="007D7F2F">
          <w:rPr>
            <w:noProof/>
          </w:rPr>
          <w:delText>10</w:delText>
        </w:r>
      </w:del>
      <w:ins w:id="1520" w:author="Haraguroicha Hsu" w:date="2013-07-02T09:34:00Z">
        <w:r w:rsidR="00561774">
          <w:fldChar w:fldCharType="end"/>
        </w:r>
        <w:r w:rsidR="00561774">
          <w:t>所示</w:t>
        </w:r>
        <w:r w:rsidR="00561774">
          <w:rPr>
            <w:rFonts w:hint="eastAsia"/>
          </w:rPr>
          <w:t>的</w:t>
        </w:r>
      </w:ins>
      <w:ins w:id="1521" w:author="Haraguroicha Hsu" w:date="2013-06-30T04:40:00Z">
        <w:r>
          <w:rPr>
            <w:rFonts w:hint="eastAsia"/>
          </w:rPr>
          <w:t>「</w:t>
        </w:r>
        <w:r>
          <w:t>af update &lt;App</w:t>
        </w:r>
        <w:r>
          <w:t>名稱</w:t>
        </w:r>
        <w:r>
          <w:t>&gt;</w:t>
        </w:r>
        <w:r>
          <w:rPr>
            <w:rFonts w:hint="eastAsia"/>
          </w:rPr>
          <w:t>」</w:t>
        </w:r>
        <w:r>
          <w:t>(</w:t>
        </w:r>
        <w:r>
          <w:t>這裡使用</w:t>
        </w:r>
        <w:r>
          <w:t>cda2g</w:t>
        </w:r>
        <w:r>
          <w:t>名稱為例</w:t>
        </w:r>
        <w:r>
          <w:t>)</w:t>
        </w:r>
        <w:r>
          <w:t>即可更新。</w:t>
        </w:r>
      </w:ins>
    </w:p>
    <w:p w14:paraId="6983C2E6" w14:textId="77777777" w:rsidR="005B5EA9" w:rsidRDefault="005B5EA9" w:rsidP="005B5EA9">
      <w:pPr>
        <w:pStyle w:val="afc"/>
        <w:ind w:left="-1120" w:right="-1120"/>
        <w:rPr>
          <w:ins w:id="1522" w:author="Haraguroicha Hsu" w:date="2013-06-30T04:40:00Z"/>
        </w:rPr>
      </w:pPr>
      <w:ins w:id="1523" w:author="Haraguroicha Hsu" w:date="2013-06-30T04:40:00Z">
        <w:r>
          <w:lastRenderedPageBreak/>
          <w:drawing>
            <wp:inline distT="0" distB="0" distL="0" distR="0" wp14:anchorId="31304500" wp14:editId="23D3E944">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ED8F0A1" w14:textId="03CDBAEF" w:rsidR="005B5EA9" w:rsidDel="00AF12D9" w:rsidRDefault="005B5EA9">
      <w:pPr>
        <w:pStyle w:val="af0"/>
        <w:rPr>
          <w:ins w:id="1524" w:author="Haraguroicha Hsu" w:date="2013-06-30T04:40:00Z"/>
          <w:del w:id="1525" w:author="腹黒い茶" w:date="2013-07-08T20:24:00Z"/>
        </w:rPr>
      </w:pPr>
      <w:bookmarkStart w:id="1526" w:name="_Ref360124493"/>
      <w:bookmarkStart w:id="1527" w:name="_Toc360323011"/>
      <w:bookmarkStart w:id="1528" w:name="_Toc360323453"/>
      <w:bookmarkStart w:id="1529" w:name="_Toc234187549"/>
      <w:bookmarkStart w:id="1530" w:name="_Toc361079699"/>
      <w:ins w:id="1531"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4</w:t>
      </w:r>
      <w:ins w:id="1532" w:author="Haraguroicha Hsu" w:date="2013-06-30T04:40:00Z">
        <w:r>
          <w:fldChar w:fldCharType="end"/>
        </w:r>
        <w:bookmarkEnd w:id="1526"/>
        <w:r>
          <w:t xml:space="preserve"> </w:t>
        </w:r>
        <w:r>
          <w:t>環境部屬畫面</w:t>
        </w:r>
        <w:bookmarkEnd w:id="1527"/>
        <w:bookmarkEnd w:id="1528"/>
        <w:bookmarkEnd w:id="1529"/>
        <w:bookmarkEnd w:id="1530"/>
      </w:ins>
    </w:p>
    <w:p w14:paraId="63945316" w14:textId="0689024C" w:rsidR="005B5EA9" w:rsidRPr="009F6089" w:rsidRDefault="00AF12D9">
      <w:pPr>
        <w:pStyle w:val="af0"/>
        <w:rPr>
          <w:ins w:id="1533" w:author="Haraguroicha Hsu" w:date="2013-06-30T04:40:00Z"/>
        </w:rPr>
        <w:pPrChange w:id="1534" w:author="腹黒い茶" w:date="2013-07-08T20:24:00Z">
          <w:pPr>
            <w:pStyle w:val="af1"/>
            <w:ind w:firstLine="560"/>
          </w:pPr>
        </w:pPrChange>
      </w:pPr>
      <w:ins w:id="1535" w:author="腹黒い茶" w:date="2013-07-08T20:24:00Z">
        <w:r>
          <w:rPr>
            <w:rFonts w:hint="eastAsia"/>
          </w:rPr>
          <w:t>，</w:t>
        </w:r>
      </w:ins>
      <w:ins w:id="1536" w:author="Haraguroicha Hsu" w:date="2013-06-30T04:40:00Z">
        <w:r w:rsidR="005B5EA9" w:rsidRPr="009F6089">
          <w:rPr>
            <w:rFonts w:hint="eastAsia"/>
          </w:rPr>
          <w:t>使用</w:t>
        </w:r>
        <w:r w:rsidR="005B5EA9" w:rsidRPr="009F6089">
          <w:rPr>
            <w:rFonts w:hint="eastAsia"/>
          </w:rPr>
          <w:t>OS X</w:t>
        </w:r>
        <w:r w:rsidR="005B5EA9" w:rsidRPr="009F6089">
          <w:rPr>
            <w:rFonts w:hint="eastAsia"/>
          </w:rPr>
          <w:t>為例，使用</w:t>
        </w:r>
        <w:r w:rsidR="005B5EA9" w:rsidRPr="009F6089">
          <w:rPr>
            <w:rFonts w:hint="eastAsia"/>
          </w:rPr>
          <w:t>port</w:t>
        </w:r>
        <w:r w:rsidR="005B5EA9" w:rsidRPr="009F6089">
          <w:rPr>
            <w:rFonts w:hint="eastAsia"/>
          </w:rPr>
          <w:t>工具安裝</w:t>
        </w:r>
        <w:r w:rsidR="005B5EA9" w:rsidRPr="009F6089">
          <w:rPr>
            <w:rFonts w:hint="eastAsia"/>
          </w:rPr>
          <w:t>ruby 1.9.3</w:t>
        </w:r>
        <w:r w:rsidR="005B5EA9" w:rsidRPr="009F6089">
          <w:rPr>
            <w:rFonts w:hint="eastAsia"/>
          </w:rPr>
          <w:t>套件之後使用</w:t>
        </w:r>
        <w:r w:rsidR="005B5EA9" w:rsidRPr="009F6089">
          <w:rPr>
            <w:rFonts w:hint="eastAsia"/>
          </w:rPr>
          <w:t>gem</w:t>
        </w:r>
        <w:r w:rsidR="005B5EA9" w:rsidRPr="009F6089">
          <w:rPr>
            <w:rFonts w:hint="eastAsia"/>
          </w:rPr>
          <w:t>安裝</w:t>
        </w:r>
        <w:r w:rsidR="005B5EA9" w:rsidRPr="009F6089">
          <w:rPr>
            <w:rFonts w:hint="eastAsia"/>
          </w:rPr>
          <w:t>af</w:t>
        </w:r>
        <w:r w:rsidR="005B5EA9" w:rsidRPr="009F6089">
          <w:rPr>
            <w:rFonts w:hint="eastAsia"/>
          </w:rPr>
          <w:t>部署工具</w:t>
        </w:r>
      </w:ins>
    </w:p>
    <w:p w14:paraId="4C4463E9" w14:textId="77777777" w:rsidR="005B5EA9" w:rsidRDefault="005B5EA9" w:rsidP="005B5EA9">
      <w:pPr>
        <w:pStyle w:val="afc"/>
        <w:ind w:left="-1120" w:right="-1120"/>
        <w:rPr>
          <w:ins w:id="1537" w:author="Haraguroicha Hsu" w:date="2013-06-30T04:40:00Z"/>
        </w:rPr>
      </w:pPr>
      <w:ins w:id="1538" w:author="Haraguroicha Hsu" w:date="2013-06-30T04:40:00Z">
        <w:r>
          <w:lastRenderedPageBreak/>
          <w:drawing>
            <wp:inline distT="0" distB="0" distL="0" distR="0" wp14:anchorId="13A8AE7F" wp14:editId="493AFAFA">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ins>
    </w:p>
    <w:p w14:paraId="76B9B137" w14:textId="5129DC2C" w:rsidR="005B5EA9" w:rsidDel="00AF12D9" w:rsidRDefault="005B5EA9">
      <w:pPr>
        <w:pStyle w:val="af0"/>
        <w:rPr>
          <w:ins w:id="1539" w:author="Haraguroicha Hsu" w:date="2013-06-30T04:40:00Z"/>
          <w:del w:id="1540" w:author="腹黒い茶" w:date="2013-07-08T20:24:00Z"/>
        </w:rPr>
      </w:pPr>
      <w:bookmarkStart w:id="1541" w:name="_Ref360124499"/>
      <w:bookmarkStart w:id="1542" w:name="_Toc360323012"/>
      <w:bookmarkStart w:id="1543" w:name="_Toc360323454"/>
      <w:bookmarkStart w:id="1544" w:name="_Toc234187550"/>
      <w:bookmarkStart w:id="1545" w:name="_Toc361079700"/>
      <w:ins w:id="1546"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5</w:t>
      </w:r>
      <w:ins w:id="1547" w:author="Haraguroicha Hsu" w:date="2013-06-30T04:40:00Z">
        <w:r>
          <w:fldChar w:fldCharType="end"/>
        </w:r>
        <w:bookmarkEnd w:id="1541"/>
        <w:r>
          <w:t xml:space="preserve"> AppFog</w:t>
        </w:r>
        <w:r>
          <w:t>登入畫面</w:t>
        </w:r>
        <w:bookmarkEnd w:id="1542"/>
        <w:bookmarkEnd w:id="1543"/>
        <w:bookmarkEnd w:id="1544"/>
        <w:bookmarkEnd w:id="1545"/>
      </w:ins>
    </w:p>
    <w:p w14:paraId="4CD08770" w14:textId="4DF07786" w:rsidR="005B5EA9" w:rsidRPr="009F6089" w:rsidRDefault="00AF12D9">
      <w:pPr>
        <w:pStyle w:val="af0"/>
        <w:rPr>
          <w:ins w:id="1548" w:author="Haraguroicha Hsu" w:date="2013-06-30T04:40:00Z"/>
        </w:rPr>
        <w:pPrChange w:id="1549" w:author="腹黒い茶" w:date="2013-07-08T20:24:00Z">
          <w:pPr>
            <w:pStyle w:val="af1"/>
            <w:ind w:firstLine="560"/>
          </w:pPr>
        </w:pPrChange>
      </w:pPr>
      <w:ins w:id="1550" w:author="腹黒い茶" w:date="2013-07-08T20:24:00Z">
        <w:r>
          <w:rPr>
            <w:rFonts w:hint="eastAsia"/>
          </w:rPr>
          <w:t>，</w:t>
        </w:r>
      </w:ins>
      <w:ins w:id="1551" w:author="Haraguroicha Hsu" w:date="2013-06-30T04:40:00Z">
        <w:r w:rsidR="005B5EA9" w:rsidRPr="009F6089">
          <w:rPr>
            <w:rFonts w:hint="eastAsia"/>
          </w:rPr>
          <w:t>使用已經申請好的帳號登入</w:t>
        </w:r>
        <w:r w:rsidR="005B5EA9" w:rsidRPr="009F6089">
          <w:rPr>
            <w:rFonts w:hint="eastAsia"/>
          </w:rPr>
          <w:t>AppFog</w:t>
        </w:r>
        <w:r w:rsidR="005B5EA9" w:rsidRPr="009F6089">
          <w:rPr>
            <w:rFonts w:hint="eastAsia"/>
          </w:rPr>
          <w:t>控制台</w:t>
        </w:r>
      </w:ins>
    </w:p>
    <w:p w14:paraId="76E8A249" w14:textId="77777777" w:rsidR="005B5EA9" w:rsidRDefault="005B5EA9" w:rsidP="005B5EA9">
      <w:pPr>
        <w:pStyle w:val="afc"/>
        <w:ind w:left="-1120" w:right="-1120"/>
        <w:rPr>
          <w:ins w:id="1552" w:author="Haraguroicha Hsu" w:date="2013-06-30T04:40:00Z"/>
        </w:rPr>
      </w:pPr>
      <w:ins w:id="1553" w:author="Haraguroicha Hsu" w:date="2013-06-30T04:40:00Z">
        <w:r>
          <w:lastRenderedPageBreak/>
          <w:drawing>
            <wp:inline distT="0" distB="0" distL="0" distR="0" wp14:anchorId="76BB358A" wp14:editId="0701DE7B">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5A6B91D" w14:textId="1D262CF8" w:rsidR="005B5EA9" w:rsidDel="00AF12D9" w:rsidRDefault="005B5EA9">
      <w:pPr>
        <w:pStyle w:val="af0"/>
        <w:rPr>
          <w:ins w:id="1554" w:author="Haraguroicha Hsu" w:date="2013-06-30T04:40:00Z"/>
          <w:del w:id="1555" w:author="腹黒い茶" w:date="2013-07-08T20:24:00Z"/>
        </w:rPr>
      </w:pPr>
      <w:bookmarkStart w:id="1556" w:name="_Ref360124503"/>
      <w:bookmarkStart w:id="1557" w:name="_Toc360323013"/>
      <w:bookmarkStart w:id="1558" w:name="_Toc360323455"/>
      <w:bookmarkStart w:id="1559" w:name="_Toc234187551"/>
      <w:bookmarkStart w:id="1560" w:name="_Toc361079701"/>
      <w:ins w:id="1561"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6</w:t>
      </w:r>
      <w:ins w:id="1562" w:author="Haraguroicha Hsu" w:date="2013-06-30T04:40:00Z">
        <w:r>
          <w:fldChar w:fldCharType="end"/>
        </w:r>
        <w:bookmarkEnd w:id="1556"/>
        <w:r>
          <w:t xml:space="preserve"> </w:t>
        </w:r>
        <w:r>
          <w:t>建立</w:t>
        </w:r>
        <w:r>
          <w:t>App</w:t>
        </w:r>
        <w:r>
          <w:t>畫面</w:t>
        </w:r>
        <w:bookmarkEnd w:id="1557"/>
        <w:bookmarkEnd w:id="1558"/>
        <w:bookmarkEnd w:id="1559"/>
        <w:bookmarkEnd w:id="1560"/>
      </w:ins>
    </w:p>
    <w:p w14:paraId="78186B44" w14:textId="5C97DF0A" w:rsidR="005B5EA9" w:rsidRPr="009F6089" w:rsidRDefault="00AF12D9">
      <w:pPr>
        <w:pStyle w:val="af0"/>
        <w:rPr>
          <w:ins w:id="1563" w:author="Haraguroicha Hsu" w:date="2013-06-30T04:40:00Z"/>
        </w:rPr>
        <w:pPrChange w:id="1564" w:author="腹黒い茶" w:date="2013-07-08T20:24:00Z">
          <w:pPr>
            <w:pStyle w:val="af1"/>
            <w:ind w:firstLine="560"/>
          </w:pPr>
        </w:pPrChange>
      </w:pPr>
      <w:ins w:id="1565" w:author="腹黒い茶" w:date="2013-07-08T20:24:00Z">
        <w:r>
          <w:rPr>
            <w:rFonts w:hint="eastAsia"/>
          </w:rPr>
          <w:t>，</w:t>
        </w:r>
      </w:ins>
      <w:ins w:id="1566" w:author="Haraguroicha Hsu" w:date="2013-06-30T04:40:00Z">
        <w:r w:rsidR="005B5EA9" w:rsidRPr="009F6089">
          <w:rPr>
            <w:rFonts w:hint="eastAsia"/>
          </w:rPr>
          <w:t>使用</w:t>
        </w:r>
        <w:r w:rsidR="005B5EA9" w:rsidRPr="009F6089">
          <w:rPr>
            <w:rFonts w:hint="eastAsia"/>
          </w:rPr>
          <w:t>PHP</w:t>
        </w:r>
        <w:r w:rsidR="005B5EA9" w:rsidRPr="009F6089">
          <w:rPr>
            <w:rFonts w:hint="eastAsia"/>
          </w:rPr>
          <w:t>與任意地區的主機即可使用，本範例使用</w:t>
        </w:r>
        <w:r w:rsidR="005B5EA9" w:rsidRPr="009F6089">
          <w:rPr>
            <w:rFonts w:hint="eastAsia"/>
          </w:rPr>
          <w:t>hp</w:t>
        </w:r>
        <w:r w:rsidR="005B5EA9" w:rsidRPr="009F6089">
          <w:rPr>
            <w:rFonts w:hint="eastAsia"/>
          </w:rPr>
          <w:t>的</w:t>
        </w:r>
        <w:r w:rsidR="005B5EA9">
          <w:rPr>
            <w:rFonts w:hint="eastAsia"/>
          </w:rPr>
          <w:t>CloudFoundry</w:t>
        </w:r>
        <w:r w:rsidR="005B5EA9" w:rsidRPr="009F6089">
          <w:rPr>
            <w:rFonts w:hint="eastAsia"/>
          </w:rPr>
          <w:t>平台</w:t>
        </w:r>
      </w:ins>
    </w:p>
    <w:p w14:paraId="5BD818D2" w14:textId="77777777" w:rsidR="005B5EA9" w:rsidRDefault="005B5EA9" w:rsidP="005B5EA9">
      <w:pPr>
        <w:pStyle w:val="afc"/>
        <w:ind w:left="-1120" w:right="-1120"/>
        <w:rPr>
          <w:ins w:id="1567" w:author="Haraguroicha Hsu" w:date="2013-06-30T04:40:00Z"/>
        </w:rPr>
      </w:pPr>
      <w:ins w:id="1568" w:author="Haraguroicha Hsu" w:date="2013-06-30T04:40:00Z">
        <w:r>
          <w:lastRenderedPageBreak/>
          <w:drawing>
            <wp:inline distT="0" distB="0" distL="0" distR="0" wp14:anchorId="6DC0C529" wp14:editId="1758A3BE">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C3D19B7" w14:textId="49545E45" w:rsidR="005B5EA9" w:rsidDel="00AF12D9" w:rsidRDefault="005B5EA9">
      <w:pPr>
        <w:pStyle w:val="af0"/>
        <w:rPr>
          <w:ins w:id="1569" w:author="Haraguroicha Hsu" w:date="2013-06-30T04:40:00Z"/>
          <w:del w:id="1570" w:author="腹黒い茶" w:date="2013-07-08T20:24:00Z"/>
        </w:rPr>
      </w:pPr>
      <w:bookmarkStart w:id="1571" w:name="_Ref360124508"/>
      <w:bookmarkStart w:id="1572" w:name="_Toc360323014"/>
      <w:bookmarkStart w:id="1573" w:name="_Toc360323456"/>
      <w:bookmarkStart w:id="1574" w:name="_Toc234187552"/>
      <w:bookmarkStart w:id="1575" w:name="_Toc361079702"/>
      <w:ins w:id="1576"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7</w:t>
      </w:r>
      <w:ins w:id="1577" w:author="Haraguroicha Hsu" w:date="2013-06-30T04:40:00Z">
        <w:r>
          <w:fldChar w:fldCharType="end"/>
        </w:r>
        <w:bookmarkEnd w:id="1571"/>
        <w:r>
          <w:t xml:space="preserve"> </w:t>
        </w:r>
        <w:r>
          <w:t>設定</w:t>
        </w:r>
        <w:r>
          <w:t>Domain</w:t>
        </w:r>
        <w:r>
          <w:t>畫面</w:t>
        </w:r>
        <w:bookmarkEnd w:id="1572"/>
        <w:bookmarkEnd w:id="1573"/>
        <w:bookmarkEnd w:id="1574"/>
        <w:bookmarkEnd w:id="1575"/>
      </w:ins>
    </w:p>
    <w:p w14:paraId="1F104AC3" w14:textId="44B15C86" w:rsidR="005B5EA9" w:rsidRPr="009F6089" w:rsidRDefault="00AF12D9">
      <w:pPr>
        <w:pStyle w:val="af0"/>
        <w:rPr>
          <w:ins w:id="1578" w:author="Haraguroicha Hsu" w:date="2013-06-30T04:40:00Z"/>
        </w:rPr>
        <w:pPrChange w:id="1579" w:author="腹黒い茶" w:date="2013-07-08T20:24:00Z">
          <w:pPr>
            <w:pStyle w:val="af1"/>
            <w:ind w:firstLine="560"/>
          </w:pPr>
        </w:pPrChange>
      </w:pPr>
      <w:ins w:id="1580" w:author="腹黒い茶" w:date="2013-07-08T20:25:00Z">
        <w:r>
          <w:rPr>
            <w:rFonts w:hint="eastAsia"/>
          </w:rPr>
          <w:t>，</w:t>
        </w:r>
      </w:ins>
      <w:ins w:id="1581" w:author="Haraguroicha Hsu" w:date="2013-06-30T04:40:00Z">
        <w:r w:rsidR="005B5EA9" w:rsidRPr="009F6089">
          <w:rPr>
            <w:rFonts w:hint="eastAsia"/>
          </w:rPr>
          <w:t>任意設定一組網域名稱即可，本範例使用</w:t>
        </w:r>
        <w:r w:rsidR="005B5EA9">
          <w:rPr>
            <w:rFonts w:hint="eastAsia"/>
          </w:rPr>
          <w:t>cda</w:t>
        </w:r>
      </w:ins>
    </w:p>
    <w:p w14:paraId="4F10E70B" w14:textId="77777777" w:rsidR="005B5EA9" w:rsidRDefault="005B5EA9" w:rsidP="005B5EA9">
      <w:pPr>
        <w:pStyle w:val="afc"/>
        <w:ind w:left="-1120" w:right="-1120"/>
        <w:rPr>
          <w:ins w:id="1582" w:author="Haraguroicha Hsu" w:date="2013-06-30T04:40:00Z"/>
        </w:rPr>
      </w:pPr>
      <w:ins w:id="1583" w:author="Haraguroicha Hsu" w:date="2013-06-30T04:40:00Z">
        <w:r>
          <w:lastRenderedPageBreak/>
          <w:drawing>
            <wp:inline distT="0" distB="0" distL="0" distR="0" wp14:anchorId="3E8E6E97" wp14:editId="79356407">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67C606B" w14:textId="63376A40" w:rsidR="005B5EA9" w:rsidDel="00AF12D9" w:rsidRDefault="005B5EA9">
      <w:pPr>
        <w:pStyle w:val="af0"/>
        <w:rPr>
          <w:ins w:id="1584" w:author="Haraguroicha Hsu" w:date="2013-06-30T04:40:00Z"/>
          <w:del w:id="1585" w:author="腹黒い茶" w:date="2013-07-08T20:25:00Z"/>
        </w:rPr>
      </w:pPr>
      <w:bookmarkStart w:id="1586" w:name="_Ref360124513"/>
      <w:bookmarkStart w:id="1587" w:name="_Toc360323015"/>
      <w:bookmarkStart w:id="1588" w:name="_Toc360323457"/>
      <w:bookmarkStart w:id="1589" w:name="_Toc234187553"/>
      <w:bookmarkStart w:id="1590" w:name="_Toc361079703"/>
      <w:ins w:id="1591"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8</w:t>
      </w:r>
      <w:ins w:id="1592" w:author="Haraguroicha Hsu" w:date="2013-06-30T04:40:00Z">
        <w:r>
          <w:fldChar w:fldCharType="end"/>
        </w:r>
        <w:bookmarkEnd w:id="1586"/>
        <w:r>
          <w:t xml:space="preserve"> </w:t>
        </w:r>
        <w:r>
          <w:t>儀錶板畫面</w:t>
        </w:r>
        <w:bookmarkEnd w:id="1587"/>
        <w:bookmarkEnd w:id="1588"/>
        <w:bookmarkEnd w:id="1589"/>
        <w:bookmarkEnd w:id="1590"/>
      </w:ins>
    </w:p>
    <w:p w14:paraId="7C8BD763" w14:textId="5FF416D4" w:rsidR="005B5EA9" w:rsidRPr="009F6089" w:rsidRDefault="00AF12D9">
      <w:pPr>
        <w:pStyle w:val="af0"/>
        <w:rPr>
          <w:ins w:id="1593" w:author="Haraguroicha Hsu" w:date="2013-06-30T04:40:00Z"/>
        </w:rPr>
        <w:pPrChange w:id="1594" w:author="腹黒い茶" w:date="2013-07-08T20:25:00Z">
          <w:pPr>
            <w:pStyle w:val="af1"/>
            <w:ind w:firstLine="560"/>
          </w:pPr>
        </w:pPrChange>
      </w:pPr>
      <w:ins w:id="1595" w:author="腹黒い茶" w:date="2013-07-08T20:25:00Z">
        <w:r>
          <w:rPr>
            <w:rFonts w:hint="eastAsia"/>
          </w:rPr>
          <w:t>，</w:t>
        </w:r>
      </w:ins>
      <w:ins w:id="1596" w:author="Haraguroicha Hsu" w:date="2013-06-30T04:40:00Z">
        <w:r w:rsidR="005B5EA9">
          <w:rPr>
            <w:rFonts w:hint="eastAsia"/>
          </w:rPr>
          <w:t>當建立完成後會自動顯示儀表板畫面，此畫面</w:t>
        </w:r>
        <w:r w:rsidR="005B5EA9" w:rsidRPr="009F6089">
          <w:rPr>
            <w:rFonts w:hint="eastAsia"/>
          </w:rPr>
          <w:t>顯示伺服器狀態與可動態調整的硬體設定內容</w:t>
        </w:r>
      </w:ins>
    </w:p>
    <w:p w14:paraId="1BD2EE19" w14:textId="77777777" w:rsidR="005B5EA9" w:rsidRDefault="005B5EA9" w:rsidP="005B5EA9">
      <w:pPr>
        <w:pStyle w:val="afc"/>
        <w:ind w:left="-1120" w:right="-1120"/>
        <w:rPr>
          <w:ins w:id="1597" w:author="Haraguroicha Hsu" w:date="2013-06-30T04:40:00Z"/>
        </w:rPr>
      </w:pPr>
      <w:ins w:id="1598" w:author="Haraguroicha Hsu" w:date="2013-06-30T04:40:00Z">
        <w:r>
          <w:lastRenderedPageBreak/>
          <w:drawing>
            <wp:inline distT="0" distB="0" distL="0" distR="0" wp14:anchorId="104B6432" wp14:editId="374F8B2F">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604F5C0" w14:textId="1132B2C8" w:rsidR="005B5EA9" w:rsidDel="00AF12D9" w:rsidRDefault="005B5EA9">
      <w:pPr>
        <w:pStyle w:val="af0"/>
        <w:rPr>
          <w:ins w:id="1599" w:author="Haraguroicha Hsu" w:date="2013-06-30T04:40:00Z"/>
          <w:del w:id="1600" w:author="腹黒い茶" w:date="2013-07-08T20:25:00Z"/>
        </w:rPr>
      </w:pPr>
      <w:bookmarkStart w:id="1601" w:name="_Ref360124517"/>
      <w:bookmarkStart w:id="1602" w:name="_Toc360323016"/>
      <w:bookmarkStart w:id="1603" w:name="_Toc360323458"/>
      <w:bookmarkStart w:id="1604" w:name="_Toc234187554"/>
      <w:bookmarkStart w:id="1605" w:name="_Toc361079704"/>
      <w:ins w:id="1606"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9</w:t>
      </w:r>
      <w:ins w:id="1607" w:author="Haraguroicha Hsu" w:date="2013-06-30T04:40:00Z">
        <w:r>
          <w:fldChar w:fldCharType="end"/>
        </w:r>
        <w:bookmarkEnd w:id="1601"/>
        <w:r>
          <w:t xml:space="preserve"> </w:t>
        </w:r>
        <w:r>
          <w:t>程式碼更新指示畫面</w:t>
        </w:r>
      </w:ins>
      <w:bookmarkEnd w:id="1602"/>
      <w:bookmarkEnd w:id="1603"/>
      <w:bookmarkEnd w:id="1604"/>
      <w:ins w:id="1608" w:author="腹黒い茶" w:date="2013-07-08T20:25:00Z">
        <w:r w:rsidR="00AF12D9">
          <w:rPr>
            <w:rFonts w:hint="eastAsia"/>
          </w:rPr>
          <w:t>，</w:t>
        </w:r>
      </w:ins>
      <w:bookmarkEnd w:id="1605"/>
    </w:p>
    <w:p w14:paraId="075470DD" w14:textId="77777777" w:rsidR="005B5EA9" w:rsidRPr="009F6089" w:rsidRDefault="005B5EA9">
      <w:pPr>
        <w:pStyle w:val="af0"/>
        <w:rPr>
          <w:ins w:id="1609" w:author="Haraguroicha Hsu" w:date="2013-06-30T04:40:00Z"/>
        </w:rPr>
        <w:pPrChange w:id="1610" w:author="腹黒い茶" w:date="2013-07-08T20:25:00Z">
          <w:pPr>
            <w:pStyle w:val="af1"/>
            <w:ind w:firstLine="560"/>
          </w:pPr>
        </w:pPrChange>
      </w:pPr>
      <w:ins w:id="1611" w:author="Haraguroicha Hsu" w:date="2013-06-30T04:40:00Z">
        <w:r w:rsidRPr="009F6089">
          <w:rPr>
            <w:rFonts w:hint="eastAsia"/>
          </w:rPr>
          <w:t>此畫面中顯示了部署系統的方式以及環境準備的說明</w:t>
        </w:r>
      </w:ins>
    </w:p>
    <w:p w14:paraId="4D7A84E8" w14:textId="77777777" w:rsidR="005B5EA9" w:rsidRDefault="005B5EA9" w:rsidP="005B5EA9">
      <w:pPr>
        <w:pStyle w:val="afc"/>
        <w:ind w:left="-1120" w:right="-1120"/>
        <w:rPr>
          <w:ins w:id="1612" w:author="Haraguroicha Hsu" w:date="2013-06-30T04:40:00Z"/>
        </w:rPr>
      </w:pPr>
      <w:ins w:id="1613" w:author="Haraguroicha Hsu" w:date="2013-06-30T04:40:00Z">
        <w:r>
          <w:lastRenderedPageBreak/>
          <w:drawing>
            <wp:inline distT="0" distB="0" distL="0" distR="0" wp14:anchorId="019B6CAF" wp14:editId="42A52A8C">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049A214" w14:textId="0D5D507D" w:rsidR="005B5EA9" w:rsidDel="00AF12D9" w:rsidRDefault="005B5EA9">
      <w:pPr>
        <w:pStyle w:val="af0"/>
        <w:rPr>
          <w:ins w:id="1614" w:author="Haraguroicha Hsu" w:date="2013-06-30T04:40:00Z"/>
          <w:del w:id="1615" w:author="腹黒い茶" w:date="2013-07-08T20:25:00Z"/>
        </w:rPr>
      </w:pPr>
      <w:bookmarkStart w:id="1616" w:name="_Ref360124521"/>
      <w:bookmarkStart w:id="1617" w:name="_Toc360323017"/>
      <w:bookmarkStart w:id="1618" w:name="_Toc360323459"/>
      <w:bookmarkStart w:id="1619" w:name="_Toc234187555"/>
      <w:bookmarkStart w:id="1620" w:name="_Toc361079705"/>
      <w:ins w:id="1621"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10</w:t>
      </w:r>
      <w:ins w:id="1622" w:author="Haraguroicha Hsu" w:date="2013-06-30T04:40:00Z">
        <w:r>
          <w:fldChar w:fldCharType="end"/>
        </w:r>
        <w:bookmarkEnd w:id="1616"/>
        <w:r>
          <w:rPr>
            <w:rFonts w:hint="eastAsia"/>
          </w:rPr>
          <w:t xml:space="preserve"> </w:t>
        </w:r>
        <w:r w:rsidRPr="009F6089">
          <w:rPr>
            <w:rFonts w:hint="eastAsia"/>
          </w:rPr>
          <w:t>本系統</w:t>
        </w:r>
        <w:r>
          <w:t>程式碼更新部屬畫面</w:t>
        </w:r>
      </w:ins>
      <w:bookmarkEnd w:id="1617"/>
      <w:bookmarkEnd w:id="1618"/>
      <w:bookmarkEnd w:id="1619"/>
      <w:ins w:id="1623" w:author="腹黒い茶" w:date="2013-07-08T20:25:00Z">
        <w:r w:rsidR="00AF12D9">
          <w:rPr>
            <w:rFonts w:hint="eastAsia"/>
          </w:rPr>
          <w:t>，</w:t>
        </w:r>
      </w:ins>
      <w:bookmarkEnd w:id="1620"/>
    </w:p>
    <w:p w14:paraId="53DBC563" w14:textId="77777777" w:rsidR="005B5EA9" w:rsidRPr="009F6089" w:rsidRDefault="005B5EA9">
      <w:pPr>
        <w:pStyle w:val="af0"/>
        <w:rPr>
          <w:ins w:id="1624" w:author="Haraguroicha Hsu" w:date="2013-06-30T04:40:00Z"/>
        </w:rPr>
        <w:pPrChange w:id="1625" w:author="腹黒い茶" w:date="2013-07-08T20:25:00Z">
          <w:pPr>
            <w:pStyle w:val="af1"/>
            <w:ind w:firstLine="560"/>
          </w:pPr>
        </w:pPrChange>
      </w:pPr>
      <w:ins w:id="1626" w:author="Haraguroicha Hsu" w:date="2013-06-30T04:40:00Z">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ins>
    </w:p>
    <w:p w14:paraId="16CE03BD" w14:textId="77777777" w:rsidR="00A073DF" w:rsidRDefault="00A073DF">
      <w:pPr>
        <w:widowControl/>
        <w:ind w:firstLineChars="0" w:firstLine="0"/>
        <w:jc w:val="left"/>
        <w:rPr>
          <w:ins w:id="1627" w:author="Haraguroicha Hsu" w:date="2013-07-02T11:57:00Z"/>
          <w:rFonts w:asciiTheme="majorHAnsi" w:eastAsiaTheme="majorEastAsia" w:hAnsiTheme="majorHAnsi"/>
          <w:b/>
          <w:bCs/>
          <w:kern w:val="52"/>
          <w:sz w:val="32"/>
          <w:szCs w:val="48"/>
          <w:lang w:val="x-none"/>
        </w:rPr>
      </w:pPr>
      <w:ins w:id="1628" w:author="Haraguroicha Hsu" w:date="2013-07-02T11:57:00Z">
        <w:r>
          <w:br w:type="page"/>
        </w:r>
      </w:ins>
    </w:p>
    <w:p w14:paraId="72739C56" w14:textId="62634EAC" w:rsidR="00CB37F5" w:rsidRPr="00CB37F5" w:rsidDel="005B5EA9" w:rsidRDefault="007C141B" w:rsidP="00A24B75">
      <w:pPr>
        <w:ind w:firstLine="560"/>
        <w:rPr>
          <w:del w:id="1629" w:author="Haraguroicha Hsu" w:date="2013-06-30T04:40:00Z"/>
          <w:lang w:val="x-none"/>
        </w:rPr>
      </w:pPr>
      <w:del w:id="1630" w:author="Haraguroicha Hsu" w:date="2013-06-30T04:40:00Z">
        <w:r w:rsidDel="005B5EA9">
          <w:lastRenderedPageBreak/>
          <w:delText>本部分目前尚在開發中</w:delText>
        </w:r>
        <w:bookmarkStart w:id="1631" w:name="_Toc361079100"/>
        <w:bookmarkStart w:id="1632" w:name="_Toc361079204"/>
        <w:bookmarkStart w:id="1633" w:name="_Toc361079306"/>
        <w:bookmarkStart w:id="1634" w:name="_Toc361079409"/>
        <w:bookmarkEnd w:id="1631"/>
        <w:bookmarkEnd w:id="1632"/>
        <w:bookmarkEnd w:id="1633"/>
        <w:bookmarkEnd w:id="1634"/>
      </w:del>
    </w:p>
    <w:p w14:paraId="269079E6" w14:textId="02C27144" w:rsidR="00204BFF" w:rsidDel="005B5EA9" w:rsidRDefault="00204BFF">
      <w:pPr>
        <w:widowControl/>
        <w:ind w:firstLineChars="0" w:firstLine="0"/>
        <w:jc w:val="left"/>
        <w:rPr>
          <w:del w:id="1635" w:author="Haraguroicha Hsu" w:date="2013-06-30T04:40:00Z"/>
          <w:rFonts w:asciiTheme="majorHAnsi" w:eastAsiaTheme="majorEastAsia" w:hAnsiTheme="majorHAnsi"/>
          <w:b/>
          <w:bCs/>
          <w:kern w:val="52"/>
          <w:sz w:val="32"/>
          <w:szCs w:val="48"/>
          <w:lang w:val="x-none"/>
        </w:rPr>
      </w:pPr>
      <w:bookmarkStart w:id="1636" w:name="_Toc352873110"/>
      <w:bookmarkStart w:id="1637" w:name="_Toc357866747"/>
      <w:del w:id="1638" w:author="Haraguroicha Hsu" w:date="2013-06-30T04:40:00Z">
        <w:r w:rsidDel="005B5EA9">
          <w:br w:type="page"/>
        </w:r>
      </w:del>
    </w:p>
    <w:p w14:paraId="31E8B598" w14:textId="2DE4334A" w:rsidR="005D00FE" w:rsidRPr="00DF21BB" w:rsidRDefault="00A73F23" w:rsidP="003A0BF2">
      <w:pPr>
        <w:pStyle w:val="2"/>
      </w:pPr>
      <w:bookmarkStart w:id="1639" w:name="_Toc361079410"/>
      <w:r w:rsidRPr="00DF21BB">
        <w:rPr>
          <w:rFonts w:hint="eastAsia"/>
        </w:rPr>
        <w:t>相關技術及開發工具</w:t>
      </w:r>
      <w:bookmarkEnd w:id="1636"/>
      <w:bookmarkEnd w:id="1637"/>
      <w:bookmarkEnd w:id="1639"/>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del w:id="1640" w:author="Haraguroicha Hsu" w:date="2013-07-02T09:37:00Z">
        <w:r w:rsidR="00F32C34" w:rsidDel="002D1E84">
          <w:rPr>
            <w:rFonts w:hint="eastAsia"/>
          </w:rPr>
          <w:delText>)</w:delText>
        </w:r>
      </w:del>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641" w:name="_Toc357866748"/>
      <w:bookmarkStart w:id="1642" w:name="_Toc361079411"/>
      <w:r w:rsidRPr="00DF21BB">
        <w:rPr>
          <w:rFonts w:hint="eastAsia"/>
        </w:rPr>
        <w:lastRenderedPageBreak/>
        <w:t>研究結果與討論</w:t>
      </w:r>
      <w:bookmarkEnd w:id="1641"/>
      <w:bookmarkEnd w:id="1642"/>
    </w:p>
    <w:p w14:paraId="2B8B872B" w14:textId="21F836BC" w:rsidR="00D74FEB" w:rsidRPr="00DF21BB" w:rsidRDefault="00640314" w:rsidP="003A0BF2">
      <w:pPr>
        <w:pStyle w:val="2"/>
      </w:pPr>
      <w:bookmarkStart w:id="1643" w:name="_Toc357866749"/>
      <w:bookmarkStart w:id="1644" w:name="_Toc361079412"/>
      <w:r w:rsidRPr="00DF21BB">
        <w:rPr>
          <w:rFonts w:hint="eastAsia"/>
        </w:rPr>
        <w:t>研究結果</w:t>
      </w:r>
      <w:bookmarkEnd w:id="1643"/>
      <w:bookmarkEnd w:id="1644"/>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1645" w:name="_Toc357866750"/>
      <w:bookmarkStart w:id="1646" w:name="_Toc361079413"/>
      <w:r w:rsidRPr="00DF21BB">
        <w:rPr>
          <w:rFonts w:hint="eastAsia"/>
        </w:rPr>
        <w:t>樣板管理模組</w:t>
      </w:r>
      <w:bookmarkEnd w:id="1645"/>
      <w:bookmarkEnd w:id="1646"/>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6922922" w:rsidR="00640314" w:rsidRPr="00DF21BB" w:rsidRDefault="00640314" w:rsidP="00DB7C26">
      <w:pPr>
        <w:pStyle w:val="ae"/>
        <w:numPr>
          <w:ilvl w:val="0"/>
          <w:numId w:val="24"/>
        </w:numPr>
        <w:ind w:leftChars="0" w:firstLineChars="0"/>
        <w:rPr>
          <w:lang w:val="en"/>
        </w:rPr>
      </w:pPr>
      <w:r w:rsidRPr="00DF21BB">
        <w:rPr>
          <w:lang w:val="en"/>
        </w:rPr>
        <w:t>單張代碼有預設的樣板檔</w:t>
      </w:r>
      <w:ins w:id="1647" w:author="Haraguroicha Hsu" w:date="2013-07-02T09:35:00Z">
        <w:r w:rsidR="000056DB">
          <w:rPr>
            <w:rFonts w:hint="eastAsia"/>
            <w:lang w:val="en"/>
          </w:rPr>
          <w:t>，</w:t>
        </w:r>
      </w:ins>
      <w:del w:id="1648"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ins w:id="1649" w:author="腹黒い茶" w:date="2013-07-08T20:37:00Z">
        <w:r w:rsidR="007D7F2F" w:rsidRPr="00DF21BB">
          <w:rPr>
            <w:rFonts w:hint="eastAsia"/>
          </w:rPr>
          <w:t>圖</w:t>
        </w:r>
        <w:r w:rsidR="007D7F2F" w:rsidRPr="00DF21BB">
          <w:rPr>
            <w:rFonts w:hint="eastAsia"/>
          </w:rPr>
          <w:t xml:space="preserve"> </w:t>
        </w:r>
        <w:r w:rsidR="007D7F2F">
          <w:rPr>
            <w:noProof/>
          </w:rPr>
          <w:t>11</w:t>
        </w:r>
      </w:ins>
      <w:ins w:id="1650" w:author="Haraguroicha Hsu" w:date="2013-07-07T20:12:00Z">
        <w:del w:id="1651"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1</w:delText>
          </w:r>
        </w:del>
      </w:ins>
      <w:del w:id="1652"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3</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ins w:id="1653" w:author="腹黒い茶" w:date="2013-07-08T20:37:00Z">
        <w:r w:rsidR="007D7F2F" w:rsidRPr="00DF21BB">
          <w:rPr>
            <w:rFonts w:hint="eastAsia"/>
          </w:rPr>
          <w:t>圖</w:t>
        </w:r>
        <w:r w:rsidR="007D7F2F" w:rsidRPr="00DF21BB">
          <w:rPr>
            <w:rFonts w:hint="eastAsia"/>
          </w:rPr>
          <w:t xml:space="preserve"> </w:t>
        </w:r>
        <w:r w:rsidR="007D7F2F">
          <w:rPr>
            <w:noProof/>
          </w:rPr>
          <w:t>12</w:t>
        </w:r>
      </w:ins>
      <w:ins w:id="1654" w:author="Haraguroicha Hsu" w:date="2013-07-07T20:12:00Z">
        <w:del w:id="1655"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2</w:delText>
          </w:r>
        </w:del>
      </w:ins>
      <w:del w:id="1656"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4</w:delText>
        </w:r>
      </w:del>
      <w:r w:rsidR="00C668FA">
        <w:rPr>
          <w:lang w:val="en"/>
        </w:rPr>
        <w:fldChar w:fldCharType="end"/>
      </w:r>
      <w:del w:id="1657" w:author="Haraguroicha Hsu" w:date="2013-07-02T09:35:00Z">
        <w:r w:rsidR="00C668FA" w:rsidRPr="00C668FA" w:rsidDel="000056DB">
          <w:rPr>
            <w:rFonts w:hint="eastAsia"/>
            <w:lang w:val="en"/>
          </w:rPr>
          <w:delText>)</w:delText>
        </w:r>
      </w:del>
    </w:p>
    <w:p w14:paraId="7B579FEE" w14:textId="3867DD25" w:rsidR="00640314" w:rsidRPr="00DF21BB" w:rsidRDefault="00FA27D6" w:rsidP="004E4C6B">
      <w:pPr>
        <w:pStyle w:val="afc"/>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615FC9" w14:textId="4FE58FAB" w:rsidR="00345ACB" w:rsidDel="00AF12D9" w:rsidRDefault="006F23ED">
      <w:pPr>
        <w:pStyle w:val="af0"/>
        <w:rPr>
          <w:del w:id="1658" w:author="腹黒い茶" w:date="2013-07-08T20:25:00Z"/>
        </w:rPr>
      </w:pPr>
      <w:bookmarkStart w:id="1659" w:name="_Ref231942227"/>
      <w:bookmarkStart w:id="1660" w:name="_Ref231942209"/>
      <w:bookmarkStart w:id="1661" w:name="_Toc234187556"/>
      <w:bookmarkStart w:id="1662" w:name="_Toc36107970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663" w:author="腹黒い茶" w:date="2013-07-08T20:37:00Z">
        <w:r w:rsidR="007D7F2F">
          <w:rPr>
            <w:noProof/>
          </w:rPr>
          <w:t>11</w:t>
        </w:r>
      </w:ins>
      <w:ins w:id="1664" w:author="Haraguroicha Hsu" w:date="2013-07-07T20:12:00Z">
        <w:del w:id="1665" w:author="腹黒い茶" w:date="2013-07-08T20:34:00Z">
          <w:r w:rsidR="00A24B75" w:rsidDel="007D7F2F">
            <w:rPr>
              <w:noProof/>
            </w:rPr>
            <w:delText>11</w:delText>
          </w:r>
        </w:del>
      </w:ins>
      <w:del w:id="1666" w:author="腹黒い茶" w:date="2013-07-08T20:34:00Z">
        <w:r w:rsidR="00F76BDD" w:rsidDel="007D7F2F">
          <w:rPr>
            <w:noProof/>
          </w:rPr>
          <w:delText>3</w:delText>
        </w:r>
      </w:del>
      <w:r w:rsidRPr="00DF21BB">
        <w:fldChar w:fldCharType="end"/>
      </w:r>
      <w:bookmarkEnd w:id="1659"/>
      <w:r w:rsidR="000F21C6" w:rsidRPr="00DF21BB">
        <w:rPr>
          <w:rFonts w:hint="eastAsia"/>
        </w:rPr>
        <w:t xml:space="preserve"> </w:t>
      </w:r>
      <w:r w:rsidRPr="00DF21BB">
        <w:rPr>
          <w:rFonts w:hint="eastAsia"/>
        </w:rPr>
        <w:t>單張代碼有預設樣板檔的查詢命令</w:t>
      </w:r>
      <w:bookmarkEnd w:id="1660"/>
      <w:bookmarkEnd w:id="1661"/>
      <w:bookmarkEnd w:id="1662"/>
    </w:p>
    <w:p w14:paraId="0E8B55E9" w14:textId="34C57F2B" w:rsidR="003861B1" w:rsidRPr="003861B1" w:rsidRDefault="00AF12D9">
      <w:pPr>
        <w:pStyle w:val="af0"/>
        <w:pPrChange w:id="1667" w:author="腹黒い茶" w:date="2013-07-08T20:25:00Z">
          <w:pPr>
            <w:pStyle w:val="af1"/>
          </w:pPr>
        </w:pPrChange>
      </w:pPr>
      <w:ins w:id="1668" w:author="腹黒い茶" w:date="2013-07-08T20:25:00Z">
        <w:r>
          <w:rPr>
            <w:rFonts w:hint="eastAsia"/>
          </w:rPr>
          <w:t>，</w:t>
        </w:r>
      </w:ins>
      <w:r w:rsidR="005F724E" w:rsidRPr="005F724E">
        <w:rPr>
          <w:rFonts w:hint="eastAsia"/>
        </w:rPr>
        <w:t>使用</w:t>
      </w:r>
      <w:r w:rsidR="005F724E" w:rsidRPr="005F724E">
        <w:rPr>
          <w:rFonts w:hint="eastAsia"/>
        </w:rPr>
        <w:t>curl</w:t>
      </w:r>
      <w:r w:rsidR="005F724E"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6C3B72" w14:textId="17AC6B9E" w:rsidR="006F23ED" w:rsidDel="00AF12D9" w:rsidRDefault="006F23ED">
      <w:pPr>
        <w:pStyle w:val="af0"/>
        <w:rPr>
          <w:del w:id="1669" w:author="腹黒い茶" w:date="2013-07-08T20:25:00Z"/>
        </w:rPr>
      </w:pPr>
      <w:bookmarkStart w:id="1670" w:name="_Ref231942234"/>
      <w:bookmarkStart w:id="1671" w:name="_Toc234187557"/>
      <w:bookmarkStart w:id="1672" w:name="_Toc36107970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673" w:author="腹黒い茶" w:date="2013-07-08T20:37:00Z">
        <w:r w:rsidR="007D7F2F">
          <w:rPr>
            <w:noProof/>
          </w:rPr>
          <w:t>12</w:t>
        </w:r>
      </w:ins>
      <w:ins w:id="1674" w:author="Haraguroicha Hsu" w:date="2013-07-07T20:12:00Z">
        <w:del w:id="1675" w:author="腹黒い茶" w:date="2013-07-08T20:34:00Z">
          <w:r w:rsidR="00A24B75" w:rsidDel="007D7F2F">
            <w:rPr>
              <w:noProof/>
            </w:rPr>
            <w:delText>12</w:delText>
          </w:r>
        </w:del>
      </w:ins>
      <w:del w:id="1676" w:author="腹黒い茶" w:date="2013-07-08T20:34:00Z">
        <w:r w:rsidR="00F76BDD" w:rsidDel="007D7F2F">
          <w:rPr>
            <w:noProof/>
          </w:rPr>
          <w:delText>4</w:delText>
        </w:r>
      </w:del>
      <w:r w:rsidRPr="00DF21BB">
        <w:fldChar w:fldCharType="end"/>
      </w:r>
      <w:bookmarkEnd w:id="1670"/>
      <w:r w:rsidR="000F21C6" w:rsidRPr="00DF21BB">
        <w:rPr>
          <w:rFonts w:hint="eastAsia"/>
        </w:rPr>
        <w:t xml:space="preserve"> </w:t>
      </w:r>
      <w:r w:rsidRPr="00DF21BB">
        <w:rPr>
          <w:rFonts w:hint="eastAsia"/>
        </w:rPr>
        <w:t>單張代碼有預設樣板檔的回應結果</w:t>
      </w:r>
      <w:bookmarkEnd w:id="1671"/>
      <w:bookmarkEnd w:id="1672"/>
    </w:p>
    <w:p w14:paraId="188A592A" w14:textId="4CA93B74" w:rsidR="003861B1" w:rsidRPr="003861B1" w:rsidRDefault="00AF12D9">
      <w:pPr>
        <w:pStyle w:val="af0"/>
        <w:pPrChange w:id="1677" w:author="腹黒い茶" w:date="2013-07-08T20:25:00Z">
          <w:pPr>
            <w:pStyle w:val="af1"/>
            <w:ind w:firstLine="560"/>
          </w:pPr>
        </w:pPrChange>
      </w:pPr>
      <w:ins w:id="1678" w:author="腹黒い茶" w:date="2013-07-08T20:25:00Z">
        <w:r>
          <w:rPr>
            <w:rFonts w:hint="eastAsia"/>
          </w:rPr>
          <w:t>，</w:t>
        </w:r>
      </w:ins>
      <w:r w:rsidR="003861B1">
        <w:rPr>
          <w:rFonts w:hint="eastAsia"/>
        </w:rPr>
        <w:t>伺服器分兩階段回應資料：</w:t>
      </w:r>
      <w:r w:rsidR="003861B1">
        <w:rPr>
          <w:rFonts w:hint="eastAsia"/>
        </w:rPr>
        <w:t>1. 307</w:t>
      </w:r>
      <w:r w:rsidR="003861B1">
        <w:rPr>
          <w:rFonts w:hint="eastAsia"/>
        </w:rPr>
        <w:t>暫時轉向</w:t>
      </w:r>
      <w:r w:rsidR="003861B1">
        <w:rPr>
          <w:rFonts w:hint="eastAsia"/>
        </w:rPr>
        <w:t xml:space="preserve"> 2. 200 </w:t>
      </w:r>
      <w:r w:rsidR="003861B1">
        <w:rPr>
          <w:rFonts w:hint="eastAsia"/>
        </w:rPr>
        <w:t>完成</w:t>
      </w:r>
    </w:p>
    <w:p w14:paraId="69AE8729" w14:textId="5040BA91"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ins w:id="1679" w:author="Haraguroicha Hsu" w:date="2013-07-02T09:35:00Z">
        <w:r w:rsidR="000056DB">
          <w:rPr>
            <w:rFonts w:hint="eastAsia"/>
            <w:lang w:val="en"/>
          </w:rPr>
          <w:t>，</w:t>
        </w:r>
      </w:ins>
      <w:del w:id="1680"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ins w:id="1681" w:author="腹黒い茶" w:date="2013-07-08T20:37:00Z">
        <w:r w:rsidR="007D7F2F" w:rsidRPr="00DF21BB">
          <w:rPr>
            <w:rFonts w:hint="eastAsia"/>
          </w:rPr>
          <w:t>圖</w:t>
        </w:r>
        <w:r w:rsidR="007D7F2F" w:rsidRPr="00DF21BB">
          <w:rPr>
            <w:rFonts w:hint="eastAsia"/>
          </w:rPr>
          <w:t xml:space="preserve"> </w:t>
        </w:r>
        <w:r w:rsidR="007D7F2F">
          <w:rPr>
            <w:noProof/>
          </w:rPr>
          <w:t>13</w:t>
        </w:r>
      </w:ins>
      <w:ins w:id="1682" w:author="Haraguroicha Hsu" w:date="2013-07-07T20:12:00Z">
        <w:del w:id="1683"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3</w:delText>
          </w:r>
        </w:del>
      </w:ins>
      <w:del w:id="1684"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5</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ins w:id="1685" w:author="腹黒い茶" w:date="2013-07-08T20:37:00Z">
        <w:r w:rsidR="007D7F2F" w:rsidRPr="00DF21BB">
          <w:rPr>
            <w:rFonts w:hint="eastAsia"/>
          </w:rPr>
          <w:t>圖</w:t>
        </w:r>
        <w:r w:rsidR="007D7F2F" w:rsidRPr="00DF21BB">
          <w:rPr>
            <w:rFonts w:hint="eastAsia"/>
          </w:rPr>
          <w:t xml:space="preserve"> </w:t>
        </w:r>
        <w:r w:rsidR="007D7F2F">
          <w:rPr>
            <w:noProof/>
          </w:rPr>
          <w:t>14</w:t>
        </w:r>
      </w:ins>
      <w:ins w:id="1686" w:author="Haraguroicha Hsu" w:date="2013-07-07T20:12:00Z">
        <w:del w:id="1687"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4</w:delText>
          </w:r>
        </w:del>
      </w:ins>
      <w:del w:id="1688"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6</w:delText>
        </w:r>
      </w:del>
      <w:r w:rsidR="00C668FA">
        <w:rPr>
          <w:lang w:val="en"/>
        </w:rPr>
        <w:fldChar w:fldCharType="end"/>
      </w:r>
      <w:del w:id="1689" w:author="Haraguroicha Hsu" w:date="2013-07-02T09:35:00Z">
        <w:r w:rsidR="00C668FA" w:rsidRPr="00C668FA" w:rsidDel="000056DB">
          <w:rPr>
            <w:rFonts w:hint="eastAsia"/>
            <w:lang w:val="en"/>
          </w:rPr>
          <w:delText>)</w:delText>
        </w:r>
      </w:del>
    </w:p>
    <w:p w14:paraId="36735AF3" w14:textId="5B4A1FB7" w:rsidR="00640314" w:rsidRPr="00DF21BB" w:rsidRDefault="00FA27D6" w:rsidP="004E4C6B">
      <w:pPr>
        <w:pStyle w:val="afc"/>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9B10A" w14:textId="135AADAE" w:rsidR="006F23ED" w:rsidDel="00AF12D9" w:rsidRDefault="006F23ED">
      <w:pPr>
        <w:pStyle w:val="af0"/>
        <w:rPr>
          <w:del w:id="1690" w:author="腹黒い茶" w:date="2013-07-08T20:25:00Z"/>
        </w:rPr>
      </w:pPr>
      <w:bookmarkStart w:id="1691" w:name="_Ref231942239"/>
      <w:bookmarkStart w:id="1692" w:name="_Toc234187558"/>
      <w:bookmarkStart w:id="1693" w:name="_Toc36107970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694" w:author="腹黒い茶" w:date="2013-07-08T20:37:00Z">
        <w:r w:rsidR="007D7F2F">
          <w:rPr>
            <w:noProof/>
          </w:rPr>
          <w:t>13</w:t>
        </w:r>
      </w:ins>
      <w:ins w:id="1695" w:author="Haraguroicha Hsu" w:date="2013-07-07T20:12:00Z">
        <w:del w:id="1696" w:author="腹黒い茶" w:date="2013-07-08T20:34:00Z">
          <w:r w:rsidR="00A24B75" w:rsidDel="007D7F2F">
            <w:rPr>
              <w:noProof/>
            </w:rPr>
            <w:delText>13</w:delText>
          </w:r>
        </w:del>
      </w:ins>
      <w:del w:id="1697" w:author="腹黒い茶" w:date="2013-07-08T20:34:00Z">
        <w:r w:rsidR="00F76BDD" w:rsidDel="007D7F2F">
          <w:rPr>
            <w:noProof/>
          </w:rPr>
          <w:delText>5</w:delText>
        </w:r>
      </w:del>
      <w:r w:rsidRPr="00DF21BB">
        <w:fldChar w:fldCharType="end"/>
      </w:r>
      <w:bookmarkEnd w:id="1691"/>
      <w:r w:rsidR="000F21C6" w:rsidRPr="00DF21BB">
        <w:rPr>
          <w:rFonts w:hint="eastAsia"/>
        </w:rPr>
        <w:t xml:space="preserve"> </w:t>
      </w:r>
      <w:r w:rsidRPr="00DF21BB">
        <w:rPr>
          <w:rFonts w:hint="eastAsia"/>
        </w:rPr>
        <w:t>單張代碼沒有預設樣板檔的查詢命令</w:t>
      </w:r>
      <w:bookmarkEnd w:id="1692"/>
      <w:bookmarkEnd w:id="1693"/>
    </w:p>
    <w:p w14:paraId="1CA590DA" w14:textId="18C5AC34" w:rsidR="00EA3380" w:rsidRPr="00EA3380" w:rsidRDefault="00AF12D9">
      <w:pPr>
        <w:pStyle w:val="af0"/>
        <w:pPrChange w:id="1698" w:author="腹黒い茶" w:date="2013-07-08T20:25:00Z">
          <w:pPr>
            <w:pStyle w:val="af1"/>
          </w:pPr>
        </w:pPrChange>
      </w:pPr>
      <w:ins w:id="1699" w:author="腹黒い茶" w:date="2013-07-08T20:25:00Z">
        <w:r>
          <w:rPr>
            <w:rFonts w:hint="eastAsia"/>
          </w:rPr>
          <w:t>，</w:t>
        </w:r>
      </w:ins>
      <w:r w:rsidR="00EA3380" w:rsidRPr="005F724E">
        <w:rPr>
          <w:rFonts w:hint="eastAsia"/>
        </w:rPr>
        <w:t>使用</w:t>
      </w:r>
      <w:r w:rsidR="00EA3380" w:rsidRPr="005F724E">
        <w:rPr>
          <w:rFonts w:hint="eastAsia"/>
        </w:rPr>
        <w:t>curl</w:t>
      </w:r>
      <w:r w:rsidR="00EA3380" w:rsidRPr="005F724E">
        <w:rPr>
          <w:rFonts w:hint="eastAsia"/>
        </w:rPr>
        <w:t>公用工具</w:t>
      </w:r>
      <w:r w:rsidR="00EA3380">
        <w:rPr>
          <w:rFonts w:hint="eastAsia"/>
        </w:rPr>
        <w:t>並且追蹤資源轉向以及顯示伺服器回應結果查詢忽略伺服器憑證錯誤查詢</w:t>
      </w:r>
    </w:p>
    <w:p w14:paraId="2C9B86C6" w14:textId="6E2D71FC" w:rsidR="00345ACB" w:rsidRPr="00DF21BB" w:rsidRDefault="00345ACB" w:rsidP="004E4C6B">
      <w:pPr>
        <w:pStyle w:val="afc"/>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99716D" w14:textId="726BFF02" w:rsidR="006F23ED" w:rsidDel="00AF12D9" w:rsidRDefault="006F23ED">
      <w:pPr>
        <w:pStyle w:val="af0"/>
        <w:rPr>
          <w:del w:id="1700" w:author="腹黒い茶" w:date="2013-07-08T20:25:00Z"/>
        </w:rPr>
      </w:pPr>
      <w:bookmarkStart w:id="1701" w:name="_Ref231942246"/>
      <w:bookmarkStart w:id="1702" w:name="_Toc234187559"/>
      <w:bookmarkStart w:id="1703" w:name="_Toc36107970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704" w:author="腹黒い茶" w:date="2013-07-08T20:37:00Z">
        <w:r w:rsidR="007D7F2F">
          <w:rPr>
            <w:noProof/>
          </w:rPr>
          <w:t>14</w:t>
        </w:r>
      </w:ins>
      <w:ins w:id="1705" w:author="Haraguroicha Hsu" w:date="2013-07-07T20:12:00Z">
        <w:del w:id="1706" w:author="腹黒い茶" w:date="2013-07-08T20:34:00Z">
          <w:r w:rsidR="00A24B75" w:rsidDel="007D7F2F">
            <w:rPr>
              <w:noProof/>
            </w:rPr>
            <w:delText>14</w:delText>
          </w:r>
        </w:del>
      </w:ins>
      <w:del w:id="1707" w:author="腹黒い茶" w:date="2013-07-08T20:34:00Z">
        <w:r w:rsidR="00F76BDD" w:rsidDel="007D7F2F">
          <w:rPr>
            <w:noProof/>
          </w:rPr>
          <w:delText>6</w:delText>
        </w:r>
      </w:del>
      <w:r w:rsidRPr="00DF21BB">
        <w:fldChar w:fldCharType="end"/>
      </w:r>
      <w:bookmarkEnd w:id="1701"/>
      <w:r w:rsidR="000F21C6" w:rsidRPr="00DF21BB">
        <w:rPr>
          <w:rFonts w:hint="eastAsia"/>
        </w:rPr>
        <w:t xml:space="preserve"> </w:t>
      </w:r>
      <w:r w:rsidRPr="00DF21BB">
        <w:rPr>
          <w:rFonts w:hint="eastAsia"/>
        </w:rPr>
        <w:t>單張代碼沒有預設樣板檔的回應結果</w:t>
      </w:r>
      <w:bookmarkEnd w:id="1702"/>
      <w:bookmarkEnd w:id="1703"/>
    </w:p>
    <w:p w14:paraId="578517F6" w14:textId="3422F1CE" w:rsidR="003861B1" w:rsidRPr="003861B1" w:rsidRDefault="00AF12D9">
      <w:pPr>
        <w:pStyle w:val="af0"/>
        <w:pPrChange w:id="1708" w:author="腹黒い茶" w:date="2013-07-08T20:25:00Z">
          <w:pPr>
            <w:pStyle w:val="af1"/>
            <w:ind w:firstLine="560"/>
          </w:pPr>
        </w:pPrChange>
      </w:pPr>
      <w:ins w:id="1709" w:author="腹黒い茶" w:date="2013-07-08T20:25:00Z">
        <w:r>
          <w:rPr>
            <w:rFonts w:hint="eastAsia"/>
          </w:rPr>
          <w:t>，</w:t>
        </w:r>
      </w:ins>
      <w:r w:rsidR="003861B1">
        <w:rPr>
          <w:rFonts w:hint="eastAsia"/>
        </w:rPr>
        <w:t>伺服器</w:t>
      </w:r>
      <w:r w:rsidR="00826AFF">
        <w:rPr>
          <w:rFonts w:hint="eastAsia"/>
        </w:rPr>
        <w:t>分三</w:t>
      </w:r>
      <w:r w:rsidR="003861B1">
        <w:rPr>
          <w:rFonts w:hint="eastAsia"/>
        </w:rPr>
        <w:t>階段回應資料：</w:t>
      </w:r>
      <w:r w:rsidR="003861B1">
        <w:rPr>
          <w:rFonts w:hint="eastAsia"/>
        </w:rPr>
        <w:t>1. 307</w:t>
      </w:r>
      <w:r w:rsidR="003861B1">
        <w:rPr>
          <w:rFonts w:hint="eastAsia"/>
        </w:rPr>
        <w:t>暫時轉向</w:t>
      </w:r>
      <w:r w:rsidR="003861B1">
        <w:rPr>
          <w:rFonts w:hint="eastAsia"/>
        </w:rPr>
        <w:t xml:space="preserve"> 2. 303 </w:t>
      </w:r>
      <w:r w:rsidR="003861B1">
        <w:rPr>
          <w:rFonts w:hint="eastAsia"/>
        </w:rPr>
        <w:t>參考其他</w:t>
      </w:r>
      <w:r w:rsidR="003861B1">
        <w:rPr>
          <w:rFonts w:hint="eastAsia"/>
        </w:rPr>
        <w:t xml:space="preserve"> 3. 200 </w:t>
      </w:r>
      <w:r w:rsidR="003861B1">
        <w:rPr>
          <w:rFonts w:hint="eastAsia"/>
        </w:rPr>
        <w:t>完成</w:t>
      </w:r>
    </w:p>
    <w:p w14:paraId="347ECE54" w14:textId="77777777" w:rsidR="00A073DF" w:rsidRDefault="00A073DF">
      <w:pPr>
        <w:widowControl/>
        <w:ind w:firstLineChars="0" w:firstLine="0"/>
        <w:jc w:val="left"/>
        <w:rPr>
          <w:ins w:id="1710" w:author="Haraguroicha Hsu" w:date="2013-07-02T11:57:00Z"/>
          <w:rFonts w:asciiTheme="majorHAnsi" w:eastAsiaTheme="majorEastAsia" w:hAnsiTheme="majorHAnsi"/>
          <w:kern w:val="52"/>
          <w:lang w:val="x-none"/>
        </w:rPr>
      </w:pPr>
      <w:bookmarkStart w:id="1711" w:name="_Toc357866751"/>
      <w:ins w:id="1712" w:author="Haraguroicha Hsu" w:date="2013-07-02T11:57:00Z">
        <w:r>
          <w:br w:type="page"/>
        </w:r>
      </w:ins>
    </w:p>
    <w:p w14:paraId="0CA39889" w14:textId="3851C852" w:rsidR="00077F17" w:rsidRPr="00DF21BB" w:rsidRDefault="00077F17" w:rsidP="003A0BF2">
      <w:pPr>
        <w:pStyle w:val="3"/>
      </w:pPr>
      <w:bookmarkStart w:id="1713" w:name="_Toc361079414"/>
      <w:r w:rsidRPr="00DF21BB">
        <w:rPr>
          <w:rFonts w:hint="eastAsia"/>
        </w:rPr>
        <w:lastRenderedPageBreak/>
        <w:t>文件讀取及解析模組</w:t>
      </w:r>
      <w:bookmarkEnd w:id="1711"/>
      <w:bookmarkEnd w:id="1713"/>
    </w:p>
    <w:p w14:paraId="5DFD125F" w14:textId="484CFD25" w:rsidR="00077F17" w:rsidRPr="00DF21BB" w:rsidRDefault="00077F17" w:rsidP="004E4C6B">
      <w:pPr>
        <w:ind w:firstLine="560"/>
      </w:pPr>
      <w:r w:rsidRPr="00DF21BB">
        <w:rPr>
          <w:rFonts w:hint="eastAsia"/>
        </w:rPr>
        <w:t>在觸發讀取文件的拖放事件的時候，系統會依據使用者附加按鍵會有</w:t>
      </w:r>
      <w:ins w:id="1714" w:author="Haraguroicha Hsu" w:date="2013-07-02T09:35:00Z">
        <w:r w:rsidR="00126E76">
          <w:rPr>
            <w:rFonts w:hint="eastAsia"/>
          </w:rPr>
          <w:t>如</w:t>
        </w:r>
        <w:r w:rsidR="00126E76" w:rsidRPr="00DF21BB">
          <w:fldChar w:fldCharType="begin"/>
        </w:r>
        <w:r w:rsidR="00126E76" w:rsidRPr="00DF21BB">
          <w:instrText xml:space="preserve"> REF </w:instrText>
        </w:r>
        <w:r w:rsidR="00126E76" w:rsidRPr="00DF21BB">
          <w:rPr>
            <w:rFonts w:hint="eastAsia"/>
          </w:rPr>
          <w:instrText>_Ref231587393 \h</w:instrText>
        </w:r>
        <w:r w:rsidR="00126E76" w:rsidRPr="00DF21BB">
          <w:instrText xml:space="preserve"> </w:instrText>
        </w:r>
        <w:r w:rsidR="00126E76">
          <w:instrText xml:space="preserve"> \* MERGEFORMAT </w:instrText>
        </w:r>
      </w:ins>
      <w:ins w:id="1715" w:author="Haraguroicha Hsu" w:date="2013-07-02T09:35:00Z">
        <w:r w:rsidR="00126E76" w:rsidRPr="00DF21BB">
          <w:fldChar w:fldCharType="separate"/>
        </w:r>
      </w:ins>
      <w:ins w:id="1716" w:author="腹黒い茶" w:date="2013-07-08T20:37:00Z">
        <w:r w:rsidR="007D7F2F" w:rsidRPr="00DF21BB">
          <w:rPr>
            <w:rFonts w:hint="eastAsia"/>
          </w:rPr>
          <w:t>圖</w:t>
        </w:r>
        <w:r w:rsidR="007D7F2F" w:rsidRPr="00DF21BB">
          <w:rPr>
            <w:rFonts w:hint="eastAsia"/>
          </w:rPr>
          <w:t xml:space="preserve"> </w:t>
        </w:r>
        <w:r w:rsidR="007D7F2F">
          <w:rPr>
            <w:noProof/>
          </w:rPr>
          <w:t>15</w:t>
        </w:r>
      </w:ins>
      <w:ins w:id="1717" w:author="Haraguroicha Hsu" w:date="2013-07-07T20:12:00Z">
        <w:del w:id="1718"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5</w:delText>
          </w:r>
        </w:del>
      </w:ins>
      <w:del w:id="1719" w:author="腹黒い茶" w:date="2013-07-08T20:34:00Z">
        <w:r w:rsidR="00126E76" w:rsidRPr="00DF21BB" w:rsidDel="007D7F2F">
          <w:rPr>
            <w:rFonts w:hint="eastAsia"/>
          </w:rPr>
          <w:delText>圖</w:delText>
        </w:r>
        <w:r w:rsidR="00126E76" w:rsidRPr="00DF21BB" w:rsidDel="007D7F2F">
          <w:rPr>
            <w:rFonts w:hint="eastAsia"/>
          </w:rPr>
          <w:delText xml:space="preserve"> </w:delText>
        </w:r>
      </w:del>
      <w:ins w:id="1720" w:author="Haraguroicha Hsu" w:date="2013-07-02T09:35:00Z">
        <w:r w:rsidR="00126E76" w:rsidRPr="00DF21BB">
          <w:fldChar w:fldCharType="end"/>
        </w:r>
        <w:r w:rsidR="00126E76" w:rsidRPr="00DF21BB">
          <w:rPr>
            <w:rFonts w:hint="eastAsia"/>
          </w:rPr>
          <w:t>與</w:t>
        </w:r>
        <w:r w:rsidR="00126E76" w:rsidRPr="00DF21BB">
          <w:fldChar w:fldCharType="begin"/>
        </w:r>
        <w:r w:rsidR="00126E76" w:rsidRPr="00DF21BB">
          <w:instrText xml:space="preserve"> REF </w:instrText>
        </w:r>
        <w:r w:rsidR="00126E76" w:rsidRPr="00DF21BB">
          <w:rPr>
            <w:rFonts w:hint="eastAsia"/>
          </w:rPr>
          <w:instrText>_Ref231587401 \h</w:instrText>
        </w:r>
        <w:r w:rsidR="00126E76" w:rsidRPr="00DF21BB">
          <w:instrText xml:space="preserve"> </w:instrText>
        </w:r>
        <w:r w:rsidR="00126E76">
          <w:instrText xml:space="preserve"> \* MERGEFORMAT </w:instrText>
        </w:r>
      </w:ins>
      <w:ins w:id="1721" w:author="Haraguroicha Hsu" w:date="2013-07-02T09:35:00Z">
        <w:r w:rsidR="00126E76" w:rsidRPr="00DF21BB">
          <w:fldChar w:fldCharType="separate"/>
        </w:r>
      </w:ins>
      <w:ins w:id="1722" w:author="腹黒い茶" w:date="2013-07-08T20:37:00Z">
        <w:r w:rsidR="007D7F2F" w:rsidRPr="00DF21BB">
          <w:rPr>
            <w:rFonts w:hint="eastAsia"/>
          </w:rPr>
          <w:t>圖</w:t>
        </w:r>
        <w:r w:rsidR="007D7F2F" w:rsidRPr="00DF21BB">
          <w:rPr>
            <w:rFonts w:hint="eastAsia"/>
          </w:rPr>
          <w:t xml:space="preserve"> </w:t>
        </w:r>
        <w:r w:rsidR="007D7F2F">
          <w:rPr>
            <w:noProof/>
          </w:rPr>
          <w:t>16</w:t>
        </w:r>
      </w:ins>
      <w:ins w:id="1723" w:author="Haraguroicha Hsu" w:date="2013-07-07T20:12:00Z">
        <w:del w:id="1724"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6</w:delText>
          </w:r>
        </w:del>
      </w:ins>
      <w:del w:id="1725" w:author="腹黒い茶" w:date="2013-07-08T20:34:00Z">
        <w:r w:rsidR="00126E76" w:rsidRPr="00DF21BB" w:rsidDel="007D7F2F">
          <w:rPr>
            <w:rFonts w:hint="eastAsia"/>
          </w:rPr>
          <w:delText>圖</w:delText>
        </w:r>
        <w:r w:rsidR="00126E76" w:rsidRPr="00DF21BB" w:rsidDel="007D7F2F">
          <w:rPr>
            <w:rFonts w:hint="eastAsia"/>
          </w:rPr>
          <w:delText xml:space="preserve"> </w:delText>
        </w:r>
      </w:del>
      <w:ins w:id="1726" w:author="Haraguroicha Hsu" w:date="2013-07-02T09:35:00Z">
        <w:r w:rsidR="00126E76" w:rsidRPr="00DF21BB">
          <w:fldChar w:fldCharType="end"/>
        </w:r>
      </w:ins>
      <w:ins w:id="1727" w:author="Haraguroicha Hsu" w:date="2013-07-02T09:36:00Z">
        <w:r w:rsidR="00126E76">
          <w:rPr>
            <w:rFonts w:hint="eastAsia"/>
          </w:rPr>
          <w:t>的</w:t>
        </w:r>
      </w:ins>
      <w:del w:id="1728" w:author="Haraguroicha Hsu" w:date="2013-07-02T09:36:00Z">
        <w:r w:rsidRPr="00DF21BB" w:rsidDel="00126E76">
          <w:rPr>
            <w:rFonts w:hint="eastAsia"/>
          </w:rPr>
          <w:delText>下面</w:delText>
        </w:r>
      </w:del>
      <w:r w:rsidRPr="00DF21BB">
        <w:rPr>
          <w:rFonts w:hint="eastAsia"/>
        </w:rPr>
        <w:t>兩種不同的回應鼠標</w:t>
      </w:r>
      <w:del w:id="1729" w:author="Haraguroicha Hsu" w:date="2013-07-02T09:36:00Z">
        <w:r w:rsidRPr="00DF21BB" w:rsidDel="00126E76">
          <w:rPr>
            <w:rFonts w:hint="eastAsia"/>
          </w:rPr>
          <w:delText>(</w:delText>
        </w:r>
        <w:r w:rsidRPr="00DF21BB" w:rsidDel="00126E76">
          <w:rPr>
            <w:rFonts w:hint="eastAsia"/>
          </w:rPr>
          <w:delText>參照</w:delText>
        </w:r>
      </w:del>
      <w:del w:id="1730" w:author="Haraguroicha Hsu" w:date="2013-07-02T09:35:00Z">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393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731"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7</w:delText>
        </w:r>
      </w:del>
      <w:del w:id="1732" w:author="Haraguroicha Hsu" w:date="2013-07-02T09:35:00Z">
        <w:r w:rsidR="00745623" w:rsidRPr="00DF21BB" w:rsidDel="00126E76">
          <w:fldChar w:fldCharType="end"/>
        </w:r>
        <w:r w:rsidRPr="00DF21BB" w:rsidDel="00126E76">
          <w:rPr>
            <w:rFonts w:hint="eastAsia"/>
          </w:rPr>
          <w:delText>與</w:delText>
        </w:r>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401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73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8</w:delText>
        </w:r>
      </w:del>
      <w:del w:id="1734" w:author="Haraguroicha Hsu" w:date="2013-07-02T09:35:00Z">
        <w:r w:rsidR="00745623" w:rsidRPr="00DF21BB" w:rsidDel="00126E76">
          <w:fldChar w:fldCharType="end"/>
        </w:r>
      </w:del>
      <w:del w:id="1735" w:author="Haraguroicha Hsu" w:date="2013-07-02T09:36:00Z">
        <w:r w:rsidRPr="00DF21BB" w:rsidDel="00126E76">
          <w:rPr>
            <w:rFonts w:hint="eastAsia"/>
          </w:rPr>
          <w:delText>)</w:delText>
        </w:r>
      </w:del>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ins w:id="1736" w:author="腹黒い茶" w:date="2013-07-08T20:37:00Z">
        <w:r w:rsidR="007D7F2F" w:rsidRPr="00DF21BB">
          <w:rPr>
            <w:rFonts w:hint="eastAsia"/>
          </w:rPr>
          <w:t>圖</w:t>
        </w:r>
        <w:r w:rsidR="007D7F2F" w:rsidRPr="00DF21BB">
          <w:rPr>
            <w:rFonts w:hint="eastAsia"/>
          </w:rPr>
          <w:t xml:space="preserve"> </w:t>
        </w:r>
        <w:r w:rsidR="007D7F2F">
          <w:rPr>
            <w:noProof/>
          </w:rPr>
          <w:t>17</w:t>
        </w:r>
      </w:ins>
      <w:ins w:id="1737" w:author="Haraguroicha Hsu" w:date="2013-07-07T20:12:00Z">
        <w:del w:id="1738"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7</w:delText>
          </w:r>
        </w:del>
      </w:ins>
      <w:del w:id="1739"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9</w:delText>
        </w:r>
      </w:del>
      <w:r w:rsidR="00745623" w:rsidRPr="00DF21BB">
        <w:fldChar w:fldCharType="end"/>
      </w:r>
      <w:r w:rsidRPr="00DF21BB">
        <w:rPr>
          <w:rFonts w:hint="eastAsia"/>
        </w:rPr>
        <w:t>所述的錯誤訊息。</w:t>
      </w:r>
    </w:p>
    <w:p w14:paraId="142DB506" w14:textId="4AB65B11" w:rsidR="00077F17" w:rsidRPr="00DF21BB" w:rsidRDefault="00BD3A05" w:rsidP="004E4C6B">
      <w:pPr>
        <w:pStyle w:val="afc"/>
        <w:ind w:left="-1120" w:right="-1120"/>
        <w:rPr>
          <w:rFonts w:eastAsia="標楷體"/>
        </w:rPr>
      </w:pPr>
      <w:del w:id="1740" w:author="Haraguroicha Hsu" w:date="2013-07-02T11:58:00Z">
        <w:r w:rsidRPr="00DF21BB" w:rsidDel="00A073DF">
          <w:rPr>
            <w:rFonts w:eastAsia="標楷體"/>
            <w:rPrChange w:id="1741">
              <w:rPr/>
            </w:rPrChange>
          </w:rPr>
          <w:drawing>
            <wp:inline distT="0" distB="0" distL="0" distR="0" wp14:anchorId="0DCF4B3B" wp14:editId="1F52E8B6">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del>
      <w:ins w:id="1742" w:author="Haraguroicha Hsu" w:date="2013-07-02T11:58:00Z">
        <w:r w:rsidR="00A073DF" w:rsidRPr="00DF21BB">
          <w:rPr>
            <w:rFonts w:eastAsia="標楷體"/>
            <w:rPrChange w:id="1743">
              <w:rPr/>
            </w:rPrChange>
          </w:rPr>
          <w:drawing>
            <wp:inline distT="0" distB="0" distL="0" distR="0" wp14:anchorId="50D089EB" wp14:editId="6B47E80A">
              <wp:extent cx="5485765" cy="2540000"/>
              <wp:effectExtent l="0" t="0" r="635" b="0"/>
              <wp:docPr id="42" name="圖片 4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ins>
    </w:p>
    <w:p w14:paraId="1E9CF639" w14:textId="3BA32BE6" w:rsidR="00077F17" w:rsidDel="00AF12D9" w:rsidRDefault="001A41B9">
      <w:pPr>
        <w:pStyle w:val="af0"/>
        <w:rPr>
          <w:del w:id="1744" w:author="腹黒い茶" w:date="2013-07-08T20:25:00Z"/>
        </w:rPr>
      </w:pPr>
      <w:bookmarkStart w:id="1745" w:name="_Ref231587393"/>
      <w:bookmarkStart w:id="1746" w:name="_Ref231587375"/>
      <w:bookmarkStart w:id="1747" w:name="_Toc234187560"/>
      <w:bookmarkStart w:id="1748" w:name="_Toc36107971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749" w:author="腹黒い茶" w:date="2013-07-08T20:37:00Z">
        <w:r w:rsidR="007D7F2F">
          <w:rPr>
            <w:noProof/>
          </w:rPr>
          <w:t>15</w:t>
        </w:r>
      </w:ins>
      <w:ins w:id="1750" w:author="Haraguroicha Hsu" w:date="2013-07-07T20:12:00Z">
        <w:del w:id="1751" w:author="腹黒い茶" w:date="2013-07-08T20:34:00Z">
          <w:r w:rsidR="00A24B75" w:rsidDel="007D7F2F">
            <w:rPr>
              <w:noProof/>
            </w:rPr>
            <w:delText>15</w:delText>
          </w:r>
        </w:del>
      </w:ins>
      <w:del w:id="1752" w:author="腹黒い茶" w:date="2013-07-08T20:34:00Z">
        <w:r w:rsidR="00F76BDD" w:rsidDel="007D7F2F">
          <w:rPr>
            <w:noProof/>
          </w:rPr>
          <w:delText>7</w:delText>
        </w:r>
      </w:del>
      <w:r w:rsidRPr="00DF21BB">
        <w:fldChar w:fldCharType="end"/>
      </w:r>
      <w:bookmarkEnd w:id="1745"/>
      <w:r w:rsidR="00077F17" w:rsidRPr="00DF21BB">
        <w:rPr>
          <w:rFonts w:hint="eastAsia"/>
        </w:rPr>
        <w:t xml:space="preserve"> </w:t>
      </w:r>
      <w:r w:rsidR="00077F17" w:rsidRPr="00DF21BB">
        <w:rPr>
          <w:rFonts w:hint="eastAsia"/>
        </w:rPr>
        <w:t>鼠標回應：未按附加按鍵</w:t>
      </w:r>
      <w:bookmarkEnd w:id="1746"/>
      <w:bookmarkEnd w:id="1747"/>
      <w:bookmarkEnd w:id="1748"/>
    </w:p>
    <w:p w14:paraId="6EB51372" w14:textId="7DD7FC01" w:rsidR="003963D0" w:rsidRPr="003963D0" w:rsidRDefault="00AF12D9">
      <w:pPr>
        <w:pStyle w:val="af0"/>
        <w:rPr>
          <w:rFonts w:ascii="Adobe 明體 Std L" w:eastAsia="Adobe 明體 Std L" w:hAnsi="Adobe 明體 Std L" w:cs="Adobe 明體 Std L"/>
        </w:rPr>
        <w:pPrChange w:id="1753" w:author="腹黒い茶" w:date="2013-07-08T20:25:00Z">
          <w:pPr>
            <w:pStyle w:val="af1"/>
            <w:ind w:firstLine="560"/>
          </w:pPr>
        </w:pPrChange>
      </w:pPr>
      <w:ins w:id="1754" w:author="腹黒い茶" w:date="2013-07-08T20:25:00Z">
        <w:r>
          <w:rPr>
            <w:rFonts w:hint="eastAsia"/>
          </w:rPr>
          <w:t>，</w:t>
        </w:r>
      </w:ins>
      <w:r w:rsidR="00FE3F1A" w:rsidRPr="00FE3F1A">
        <w:rPr>
          <w:rFonts w:hint="eastAsia"/>
        </w:rPr>
        <w:t>此時鼠標會以</w:t>
      </w:r>
      <w:r w:rsidR="00FE3F1A" w:rsidRPr="00FE3F1A">
        <w:rPr>
          <w:rFonts w:hint="eastAsia"/>
        </w:rPr>
        <w:t>"</w:t>
      </w:r>
      <w:r w:rsidR="00FE3F1A" w:rsidRPr="00FE3F1A">
        <w:rPr>
          <w:rFonts w:hint="eastAsia"/>
        </w:rPr>
        <w:t>參考</w:t>
      </w:r>
      <w:r w:rsidR="00FE3F1A" w:rsidRPr="00FE3F1A">
        <w:rPr>
          <w:rFonts w:hint="eastAsia"/>
        </w:rPr>
        <w:t>"</w:t>
      </w:r>
      <w:r w:rsidR="00FE3F1A" w:rsidRPr="00FE3F1A">
        <w:rPr>
          <w:rFonts w:hint="eastAsia"/>
        </w:rPr>
        <w:t>的鼠標形式呈現，或者顯示為</w:t>
      </w:r>
      <w:r w:rsidR="00FE3F1A" w:rsidRPr="00FE3F1A">
        <w:rPr>
          <w:rFonts w:hint="eastAsia"/>
        </w:rPr>
        <w:t>"</w:t>
      </w:r>
      <w:r w:rsidR="00FE3F1A" w:rsidRPr="00FE3F1A">
        <w:rPr>
          <w:rFonts w:hint="eastAsia"/>
        </w:rPr>
        <w:t>連結</w:t>
      </w:r>
      <w:r w:rsidR="00FE3F1A" w:rsidRPr="00FE3F1A">
        <w:rPr>
          <w:rFonts w:hint="eastAsia"/>
        </w:rPr>
        <w:t>"</w:t>
      </w:r>
      <w:r w:rsidR="00FE3F1A" w:rsidRPr="00FE3F1A">
        <w:rPr>
          <w:rFonts w:hint="eastAsia"/>
        </w:rPr>
        <w:t>的鼠標樣式</w:t>
      </w:r>
    </w:p>
    <w:p w14:paraId="38865782" w14:textId="4EB31D92" w:rsidR="00077F17" w:rsidRPr="00DF21BB" w:rsidRDefault="00A073DF" w:rsidP="004E4C6B">
      <w:pPr>
        <w:pStyle w:val="afc"/>
        <w:ind w:left="-1120" w:right="-1120"/>
        <w:rPr>
          <w:rFonts w:eastAsia="標楷體"/>
        </w:rPr>
      </w:pPr>
      <w:ins w:id="1755" w:author="Haraguroicha Hsu" w:date="2013-07-02T11:58:00Z">
        <w:r w:rsidRPr="00DF21BB">
          <w:rPr>
            <w:rFonts w:eastAsia="標楷體"/>
            <w:rPrChange w:id="1756">
              <w:rPr/>
            </w:rPrChange>
          </w:rPr>
          <w:drawing>
            <wp:inline distT="0" distB="0" distL="0" distR="0" wp14:anchorId="17B80DF1" wp14:editId="0AFBA142">
              <wp:extent cx="5607685" cy="3086100"/>
              <wp:effectExtent l="0" t="0" r="5715" b="12700"/>
              <wp:docPr id="41" name="圖片 41"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ins>
      <w:del w:id="1757" w:author="Haraguroicha Hsu" w:date="2013-07-02T11:58:00Z">
        <w:r w:rsidR="00BD3A05" w:rsidRPr="00DF21BB" w:rsidDel="00A073DF">
          <w:rPr>
            <w:rFonts w:eastAsia="標楷體"/>
            <w:rPrChange w:id="1758">
              <w:rPr/>
            </w:rPrChange>
          </w:rPr>
          <w:drawing>
            <wp:inline distT="0" distB="0" distL="0" distR="0" wp14:anchorId="3AAFFE77" wp14:editId="48824B4C">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del>
    </w:p>
    <w:p w14:paraId="43D986AE" w14:textId="61EBB051" w:rsidR="00077F17" w:rsidDel="00AF12D9" w:rsidRDefault="001A41B9">
      <w:pPr>
        <w:pStyle w:val="af0"/>
        <w:rPr>
          <w:del w:id="1759" w:author="腹黒い茶" w:date="2013-07-08T20:25:00Z"/>
        </w:rPr>
      </w:pPr>
      <w:bookmarkStart w:id="1760" w:name="_Ref231587401"/>
      <w:bookmarkStart w:id="1761" w:name="_Toc234187561"/>
      <w:bookmarkStart w:id="1762" w:name="_Toc36107971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763" w:author="腹黒い茶" w:date="2013-07-08T20:37:00Z">
        <w:r w:rsidR="007D7F2F">
          <w:rPr>
            <w:noProof/>
          </w:rPr>
          <w:t>16</w:t>
        </w:r>
      </w:ins>
      <w:ins w:id="1764" w:author="Haraguroicha Hsu" w:date="2013-07-07T20:12:00Z">
        <w:del w:id="1765" w:author="腹黒い茶" w:date="2013-07-08T20:34:00Z">
          <w:r w:rsidR="00A24B75" w:rsidDel="007D7F2F">
            <w:rPr>
              <w:noProof/>
            </w:rPr>
            <w:delText>16</w:delText>
          </w:r>
        </w:del>
      </w:ins>
      <w:del w:id="1766" w:author="腹黒い茶" w:date="2013-07-08T20:34:00Z">
        <w:r w:rsidR="00F76BDD" w:rsidDel="007D7F2F">
          <w:rPr>
            <w:noProof/>
          </w:rPr>
          <w:delText>8</w:delText>
        </w:r>
      </w:del>
      <w:r w:rsidRPr="00DF21BB">
        <w:fldChar w:fldCharType="end"/>
      </w:r>
      <w:bookmarkEnd w:id="1760"/>
      <w:r w:rsidR="00077F17" w:rsidRPr="00DF21BB">
        <w:rPr>
          <w:rFonts w:hint="eastAsia"/>
        </w:rPr>
        <w:t xml:space="preserve"> </w:t>
      </w:r>
      <w:r w:rsidR="00077F17" w:rsidRPr="00DF21BB">
        <w:rPr>
          <w:rFonts w:hint="eastAsia"/>
        </w:rPr>
        <w:t>鼠標回應：有按下附加按鍵</w:t>
      </w:r>
      <w:bookmarkEnd w:id="1761"/>
      <w:bookmarkEnd w:id="1762"/>
    </w:p>
    <w:p w14:paraId="78D476EB" w14:textId="29D7FA4E" w:rsidR="003963D0" w:rsidRPr="003963D0" w:rsidRDefault="00AF12D9">
      <w:pPr>
        <w:pStyle w:val="af0"/>
        <w:pPrChange w:id="1767" w:author="腹黒い茶" w:date="2013-07-08T20:25:00Z">
          <w:pPr>
            <w:pStyle w:val="af1"/>
          </w:pPr>
        </w:pPrChange>
      </w:pPr>
      <w:ins w:id="1768" w:author="腹黒い茶" w:date="2013-07-08T20:25:00Z">
        <w:r>
          <w:rPr>
            <w:rFonts w:hint="eastAsia"/>
          </w:rPr>
          <w:t>，</w:t>
        </w:r>
      </w:ins>
      <w:r w:rsidR="00FE3F1A" w:rsidRPr="00FE3F1A">
        <w:rPr>
          <w:rFonts w:hint="eastAsia"/>
        </w:rPr>
        <w:t>此時鼠標會以</w:t>
      </w:r>
      <w:r w:rsidR="00FE3F1A" w:rsidRPr="00FE3F1A">
        <w:rPr>
          <w:rFonts w:hint="eastAsia"/>
        </w:rPr>
        <w:t>"</w:t>
      </w:r>
      <w:r w:rsidR="00FE3F1A" w:rsidRPr="00FE3F1A">
        <w:rPr>
          <w:rFonts w:hint="eastAsia"/>
        </w:rPr>
        <w:t>複製</w:t>
      </w:r>
      <w:r w:rsidR="00FE3F1A" w:rsidRPr="00FE3F1A">
        <w:rPr>
          <w:rFonts w:hint="eastAsia"/>
        </w:rPr>
        <w:t>"</w:t>
      </w:r>
      <w:r w:rsidR="00FE3F1A" w:rsidRPr="00FE3F1A">
        <w:rPr>
          <w:rFonts w:hint="eastAsia"/>
        </w:rPr>
        <w:t>的鼠標形式呈現</w:t>
      </w:r>
    </w:p>
    <w:p w14:paraId="14D7F623" w14:textId="6134C60E" w:rsidR="00077F17" w:rsidRPr="00DF21BB" w:rsidRDefault="00BD3A05" w:rsidP="004E4C6B">
      <w:pPr>
        <w:pStyle w:val="afc"/>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pPr>
        <w:pStyle w:val="af0"/>
      </w:pPr>
      <w:bookmarkStart w:id="1769" w:name="_Ref231587406"/>
      <w:bookmarkStart w:id="1770" w:name="_Toc234187562"/>
      <w:bookmarkStart w:id="1771" w:name="_Toc361079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772" w:author="腹黒い茶" w:date="2013-07-08T20:37:00Z">
        <w:r w:rsidR="007D7F2F">
          <w:rPr>
            <w:noProof/>
          </w:rPr>
          <w:t>17</w:t>
        </w:r>
      </w:ins>
      <w:ins w:id="1773" w:author="Haraguroicha Hsu" w:date="2013-07-07T20:12:00Z">
        <w:del w:id="1774" w:author="腹黒い茶" w:date="2013-07-08T20:34:00Z">
          <w:r w:rsidR="00A24B75" w:rsidDel="007D7F2F">
            <w:rPr>
              <w:noProof/>
            </w:rPr>
            <w:delText>17</w:delText>
          </w:r>
        </w:del>
      </w:ins>
      <w:del w:id="1775" w:author="腹黒い茶" w:date="2013-07-08T20:34:00Z">
        <w:r w:rsidR="00F76BDD" w:rsidDel="007D7F2F">
          <w:rPr>
            <w:noProof/>
          </w:rPr>
          <w:delText>9</w:delText>
        </w:r>
      </w:del>
      <w:r w:rsidRPr="00DF21BB">
        <w:fldChar w:fldCharType="end"/>
      </w:r>
      <w:bookmarkEnd w:id="1769"/>
      <w:r w:rsidR="00077F17" w:rsidRPr="00DF21BB">
        <w:rPr>
          <w:rFonts w:hint="eastAsia"/>
        </w:rPr>
        <w:t xml:space="preserve"> </w:t>
      </w:r>
      <w:r w:rsidR="00077F17" w:rsidRPr="00DF21BB">
        <w:rPr>
          <w:rFonts w:hint="eastAsia"/>
        </w:rPr>
        <w:t>提示訊息：不正確的格式</w:t>
      </w:r>
      <w:bookmarkEnd w:id="1770"/>
      <w:bookmarkEnd w:id="1771"/>
    </w:p>
    <w:p w14:paraId="00220D41" w14:textId="77777777" w:rsidR="00A073DF" w:rsidRDefault="00A073DF">
      <w:pPr>
        <w:widowControl/>
        <w:ind w:firstLineChars="0" w:firstLine="0"/>
        <w:jc w:val="left"/>
        <w:rPr>
          <w:ins w:id="1776" w:author="Haraguroicha Hsu" w:date="2013-07-02T11:59:00Z"/>
          <w:rFonts w:asciiTheme="majorHAnsi" w:eastAsiaTheme="majorEastAsia" w:hAnsiTheme="majorHAnsi"/>
          <w:kern w:val="52"/>
          <w:lang w:val="x-none"/>
        </w:rPr>
      </w:pPr>
      <w:bookmarkStart w:id="1777" w:name="_Toc357866752"/>
      <w:ins w:id="1778" w:author="Haraguroicha Hsu" w:date="2013-07-02T11:59:00Z">
        <w:r>
          <w:br w:type="page"/>
        </w:r>
      </w:ins>
    </w:p>
    <w:p w14:paraId="38F80023" w14:textId="409DC882" w:rsidR="00BD3A05" w:rsidRPr="00DF21BB" w:rsidRDefault="00BD3A05" w:rsidP="003A0BF2">
      <w:pPr>
        <w:pStyle w:val="3"/>
      </w:pPr>
      <w:bookmarkStart w:id="1779" w:name="_Toc361079415"/>
      <w:r w:rsidRPr="00DF21BB">
        <w:lastRenderedPageBreak/>
        <w:t>資料內嵌處理模組</w:t>
      </w:r>
      <w:bookmarkEnd w:id="1777"/>
      <w:bookmarkEnd w:id="1779"/>
    </w:p>
    <w:p w14:paraId="409EE3D9" w14:textId="2BE30677" w:rsidR="00BD3A05" w:rsidRPr="00DF21BB" w:rsidRDefault="00BD3A05" w:rsidP="004E4C6B">
      <w:pPr>
        <w:ind w:firstLine="560"/>
      </w:pPr>
      <w:r w:rsidRPr="00DF21BB">
        <w:t>在資料讀取完成之後，會將資料內嵌至頁面中等待處理</w:t>
      </w:r>
      <w:del w:id="1780" w:author="Haraguroicha Hsu" w:date="2013-07-02T09:56:00Z">
        <w:r w:rsidRPr="00DF21BB" w:rsidDel="009C1D52">
          <w:delText>(</w:delText>
        </w:r>
      </w:del>
      <w:ins w:id="1781" w:author="Haraguroicha Hsu" w:date="2013-07-02T09:56:00Z">
        <w:r w:rsidR="009C1D52">
          <w:rPr>
            <w:rFonts w:hint="eastAsia"/>
          </w:rPr>
          <w:t>，在系統</w:t>
        </w:r>
      </w:ins>
      <w:r w:rsidRPr="00DF21BB">
        <w:t>進入此模組時，</w:t>
      </w:r>
      <w:del w:id="1782" w:author="Haraguroicha Hsu" w:date="2013-07-02T09:56:00Z">
        <w:r w:rsidRPr="00DF21BB" w:rsidDel="009C1D52">
          <w:delText>系統</w:delText>
        </w:r>
      </w:del>
      <w:r w:rsidRPr="00DF21BB">
        <w:t>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ins w:id="1783" w:author="腹黒い茶" w:date="2013-07-08T20:37:00Z">
        <w:r w:rsidR="007D7F2F" w:rsidRPr="00DF21BB">
          <w:rPr>
            <w:rFonts w:hint="eastAsia"/>
          </w:rPr>
          <w:t>圖</w:t>
        </w:r>
        <w:r w:rsidR="007D7F2F" w:rsidRPr="00DF21BB">
          <w:rPr>
            <w:rFonts w:hint="eastAsia"/>
          </w:rPr>
          <w:t xml:space="preserve"> </w:t>
        </w:r>
        <w:r w:rsidR="007D7F2F">
          <w:rPr>
            <w:noProof/>
          </w:rPr>
          <w:t>18</w:t>
        </w:r>
      </w:ins>
      <w:ins w:id="1784" w:author="Haraguroicha Hsu" w:date="2013-07-07T20:12:00Z">
        <w:del w:id="1785"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8</w:delText>
          </w:r>
        </w:del>
      </w:ins>
      <w:del w:id="1786"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0</w:delText>
        </w:r>
      </w:del>
      <w:r w:rsidR="007D5A77" w:rsidRPr="00DF21BB">
        <w:fldChar w:fldCharType="end"/>
      </w:r>
      <w:r w:rsidRPr="00DF21BB">
        <w:t>所示</w:t>
      </w:r>
      <w:del w:id="1787" w:author="Haraguroicha Hsu" w:date="2013-07-02T09:56:00Z">
        <w:r w:rsidRPr="00DF21BB" w:rsidDel="009C1D52">
          <w:delText>)</w:delText>
        </w:r>
      </w:del>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ins w:id="1788" w:author="Haraguroicha Hsu" w:date="2013-07-02T09:57:00Z">
        <w:r w:rsidR="009E7525" w:rsidRPr="00DF21BB">
          <w:t>如</w:t>
        </w:r>
        <w:r w:rsidR="009E7525" w:rsidRPr="00DF21BB">
          <w:fldChar w:fldCharType="begin"/>
        </w:r>
        <w:r w:rsidR="009E7525" w:rsidRPr="00DF21BB">
          <w:instrText xml:space="preserve"> REF _Ref231587527 \h </w:instrText>
        </w:r>
        <w:r w:rsidR="009E7525">
          <w:instrText xml:space="preserve"> \* MERGEFORMAT </w:instrText>
        </w:r>
      </w:ins>
      <w:ins w:id="1789" w:author="Haraguroicha Hsu" w:date="2013-07-02T09:57:00Z">
        <w:r w:rsidR="009E7525" w:rsidRPr="00DF21BB">
          <w:fldChar w:fldCharType="separate"/>
        </w:r>
      </w:ins>
      <w:ins w:id="1790" w:author="腹黒い茶" w:date="2013-07-08T20:37:00Z">
        <w:r w:rsidR="007D7F2F" w:rsidRPr="00DF21BB">
          <w:rPr>
            <w:rFonts w:hint="eastAsia"/>
          </w:rPr>
          <w:t>圖</w:t>
        </w:r>
        <w:r w:rsidR="007D7F2F" w:rsidRPr="00DF21BB">
          <w:rPr>
            <w:rFonts w:hint="eastAsia"/>
          </w:rPr>
          <w:t xml:space="preserve"> </w:t>
        </w:r>
        <w:r w:rsidR="007D7F2F">
          <w:rPr>
            <w:noProof/>
          </w:rPr>
          <w:t>19</w:t>
        </w:r>
      </w:ins>
      <w:ins w:id="1791" w:author="Haraguroicha Hsu" w:date="2013-07-07T20:12:00Z">
        <w:del w:id="1792"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19</w:delText>
          </w:r>
        </w:del>
      </w:ins>
      <w:del w:id="1793" w:author="腹黒い茶" w:date="2013-07-08T20:34:00Z">
        <w:r w:rsidR="009E7525" w:rsidRPr="00DF21BB" w:rsidDel="007D7F2F">
          <w:rPr>
            <w:rFonts w:hint="eastAsia"/>
          </w:rPr>
          <w:delText>圖</w:delText>
        </w:r>
        <w:r w:rsidR="009E7525" w:rsidRPr="00DF21BB" w:rsidDel="007D7F2F">
          <w:rPr>
            <w:rFonts w:hint="eastAsia"/>
          </w:rPr>
          <w:delText xml:space="preserve"> </w:delText>
        </w:r>
      </w:del>
      <w:ins w:id="1794" w:author="Haraguroicha Hsu" w:date="2013-07-02T09:57:00Z">
        <w:r w:rsidR="009E7525" w:rsidRPr="00DF21BB">
          <w:fldChar w:fldCharType="end"/>
        </w:r>
        <w:r w:rsidR="009E7525" w:rsidRPr="00DF21BB">
          <w:t>與</w:t>
        </w:r>
        <w:r w:rsidR="009E7525" w:rsidRPr="00DF21BB">
          <w:fldChar w:fldCharType="begin"/>
        </w:r>
        <w:r w:rsidR="009E7525" w:rsidRPr="00DF21BB">
          <w:instrText xml:space="preserve"> REF _Ref231587533 \h </w:instrText>
        </w:r>
        <w:r w:rsidR="009E7525">
          <w:instrText xml:space="preserve"> \* MERGEFORMAT </w:instrText>
        </w:r>
      </w:ins>
      <w:ins w:id="1795" w:author="Haraguroicha Hsu" w:date="2013-07-02T09:57:00Z">
        <w:r w:rsidR="009E7525" w:rsidRPr="00DF21BB">
          <w:fldChar w:fldCharType="separate"/>
        </w:r>
      </w:ins>
      <w:ins w:id="1796" w:author="腹黒い茶" w:date="2013-07-08T20:37:00Z">
        <w:r w:rsidR="007D7F2F" w:rsidRPr="00DF21BB">
          <w:rPr>
            <w:rFonts w:hint="eastAsia"/>
          </w:rPr>
          <w:t>圖</w:t>
        </w:r>
        <w:r w:rsidR="007D7F2F" w:rsidRPr="00DF21BB">
          <w:rPr>
            <w:rFonts w:hint="eastAsia"/>
          </w:rPr>
          <w:t xml:space="preserve"> </w:t>
        </w:r>
        <w:r w:rsidR="007D7F2F">
          <w:rPr>
            <w:noProof/>
          </w:rPr>
          <w:t>20</w:t>
        </w:r>
      </w:ins>
      <w:ins w:id="1797" w:author="Haraguroicha Hsu" w:date="2013-07-07T20:12:00Z">
        <w:del w:id="1798"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0</w:delText>
          </w:r>
        </w:del>
      </w:ins>
      <w:del w:id="1799" w:author="腹黒い茶" w:date="2013-07-08T20:34:00Z">
        <w:r w:rsidR="009E7525" w:rsidRPr="00DF21BB" w:rsidDel="007D7F2F">
          <w:rPr>
            <w:rFonts w:hint="eastAsia"/>
          </w:rPr>
          <w:delText>圖</w:delText>
        </w:r>
        <w:r w:rsidR="009E7525" w:rsidRPr="00DF21BB" w:rsidDel="007D7F2F">
          <w:rPr>
            <w:rFonts w:hint="eastAsia"/>
          </w:rPr>
          <w:delText xml:space="preserve"> </w:delText>
        </w:r>
      </w:del>
      <w:ins w:id="1800" w:author="Haraguroicha Hsu" w:date="2013-07-02T09:57:00Z">
        <w:r w:rsidR="009E7525" w:rsidRPr="00DF21BB">
          <w:fldChar w:fldCharType="end"/>
        </w:r>
        <w:r w:rsidR="009E7525" w:rsidRPr="00DF21BB">
          <w:t>所示</w:t>
        </w:r>
      </w:ins>
      <w:ins w:id="1801" w:author="Haraguroicha Hsu" w:date="2013-07-02T09:58:00Z">
        <w:r w:rsidR="00FB130C" w:rsidRPr="00FB130C">
          <w:rPr>
            <w:rFonts w:hint="eastAsia"/>
          </w:rPr>
          <w:t>，會包裝</w:t>
        </w:r>
      </w:ins>
      <w:r w:rsidRPr="00DF21BB">
        <w:t>在</w:t>
      </w:r>
      <w:r w:rsidRPr="00DF21BB">
        <w:t>#document-fragment</w:t>
      </w:r>
      <w:r w:rsidRPr="00DF21BB">
        <w:t>的物件內。</w:t>
      </w:r>
      <w:del w:id="1802" w:author="Haraguroicha Hsu" w:date="2013-07-02T09:57:00Z">
        <w:r w:rsidRPr="00DF21BB" w:rsidDel="009E7525">
          <w:delText>(</w:delText>
        </w:r>
        <w:r w:rsidRPr="00DF21BB" w:rsidDel="009E7525">
          <w:delText>如</w:delText>
        </w:r>
        <w:r w:rsidR="007D5A77" w:rsidRPr="00DF21BB" w:rsidDel="009E7525">
          <w:fldChar w:fldCharType="begin"/>
        </w:r>
        <w:r w:rsidR="007D5A77" w:rsidRPr="00DF21BB" w:rsidDel="009E7525">
          <w:delInstrText xml:space="preserve"> REF _Ref231587527 \h </w:delInstrText>
        </w:r>
        <w:r w:rsidR="00DF21BB" w:rsidDel="009E7525">
          <w:delInstrText xml:space="preserve"> \* MERGEFORMAT </w:delInstrText>
        </w:r>
        <w:r w:rsidR="007D5A77" w:rsidRPr="00DF21BB" w:rsidDel="009E7525">
          <w:fldChar w:fldCharType="separate"/>
        </w:r>
      </w:del>
      <w:del w:id="180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1</w:delText>
        </w:r>
      </w:del>
      <w:del w:id="1804" w:author="Haraguroicha Hsu" w:date="2013-07-02T09:57:00Z">
        <w:r w:rsidR="007D5A77" w:rsidRPr="00DF21BB" w:rsidDel="009E7525">
          <w:fldChar w:fldCharType="end"/>
        </w:r>
        <w:r w:rsidRPr="00DF21BB" w:rsidDel="009E7525">
          <w:delText>與</w:delText>
        </w:r>
        <w:r w:rsidR="007D5A77" w:rsidRPr="00DF21BB" w:rsidDel="009E7525">
          <w:fldChar w:fldCharType="begin"/>
        </w:r>
        <w:r w:rsidR="007D5A77" w:rsidRPr="00DF21BB" w:rsidDel="009E7525">
          <w:delInstrText xml:space="preserve"> REF _Ref231587533 \h </w:delInstrText>
        </w:r>
        <w:r w:rsidR="00DF21BB" w:rsidDel="009E7525">
          <w:delInstrText xml:space="preserve"> \* MERGEFORMAT </w:delInstrText>
        </w:r>
        <w:r w:rsidR="007D5A77" w:rsidRPr="00DF21BB" w:rsidDel="009E7525">
          <w:fldChar w:fldCharType="separate"/>
        </w:r>
      </w:del>
      <w:del w:id="1805"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2</w:delText>
        </w:r>
      </w:del>
      <w:del w:id="1806" w:author="Haraguroicha Hsu" w:date="2013-07-02T09:57:00Z">
        <w:r w:rsidR="007D5A77" w:rsidRPr="00DF21BB" w:rsidDel="009E7525">
          <w:fldChar w:fldCharType="end"/>
        </w:r>
        <w:r w:rsidRPr="00DF21BB" w:rsidDel="009E7525">
          <w:delText>所示</w:delText>
        </w:r>
        <w:r w:rsidRPr="00DF21BB" w:rsidDel="009E7525">
          <w:delText>)</w:delText>
        </w:r>
      </w:del>
    </w:p>
    <w:p w14:paraId="586D4AFE" w14:textId="7DDB17FD" w:rsidR="00F026F4" w:rsidRPr="00DF21BB" w:rsidRDefault="00B24DDF" w:rsidP="004E4C6B">
      <w:pPr>
        <w:pStyle w:val="afc"/>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pPr>
        <w:pStyle w:val="af0"/>
      </w:pPr>
      <w:bookmarkStart w:id="1807" w:name="_Ref231587518"/>
      <w:bookmarkStart w:id="1808" w:name="_Toc234187563"/>
      <w:bookmarkStart w:id="1809" w:name="_Toc361079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10" w:author="腹黒い茶" w:date="2013-07-08T20:37:00Z">
        <w:r w:rsidR="007D7F2F">
          <w:rPr>
            <w:noProof/>
          </w:rPr>
          <w:t>18</w:t>
        </w:r>
      </w:ins>
      <w:ins w:id="1811" w:author="Haraguroicha Hsu" w:date="2013-07-07T20:12:00Z">
        <w:del w:id="1812" w:author="腹黒い茶" w:date="2013-07-08T20:34:00Z">
          <w:r w:rsidR="00A24B75" w:rsidDel="007D7F2F">
            <w:rPr>
              <w:noProof/>
            </w:rPr>
            <w:delText>18</w:delText>
          </w:r>
        </w:del>
      </w:ins>
      <w:del w:id="1813" w:author="腹黒い茶" w:date="2013-07-08T20:34:00Z">
        <w:r w:rsidR="00F76BDD" w:rsidDel="007D7F2F">
          <w:rPr>
            <w:noProof/>
          </w:rPr>
          <w:delText>10</w:delText>
        </w:r>
      </w:del>
      <w:r w:rsidRPr="00DF21BB">
        <w:fldChar w:fldCharType="end"/>
      </w:r>
      <w:bookmarkEnd w:id="1807"/>
      <w:r w:rsidRPr="00DF21BB">
        <w:rPr>
          <w:rFonts w:hint="eastAsia"/>
        </w:rPr>
        <w:t xml:space="preserve"> </w:t>
      </w:r>
      <w:r w:rsidR="00C508EF">
        <w:rPr>
          <w:rFonts w:hint="eastAsia"/>
        </w:rPr>
        <w:t>資料內嵌處理模組</w:t>
      </w:r>
      <w:r w:rsidR="003B0A43" w:rsidRPr="00DF21BB">
        <w:rPr>
          <w:rFonts w:hint="eastAsia"/>
        </w:rPr>
        <w:t>的系統畫面</w:t>
      </w:r>
      <w:bookmarkEnd w:id="1808"/>
      <w:bookmarkEnd w:id="1809"/>
    </w:p>
    <w:p w14:paraId="73E2D7A6" w14:textId="62EB1853"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E4E16C" w14:textId="5DAA44DF" w:rsidR="00F026F4" w:rsidDel="00AF12D9" w:rsidRDefault="00F026F4">
      <w:pPr>
        <w:pStyle w:val="af0"/>
        <w:rPr>
          <w:del w:id="1814" w:author="腹黒い茶" w:date="2013-07-08T20:25:00Z"/>
        </w:rPr>
      </w:pPr>
      <w:bookmarkStart w:id="1815" w:name="_Ref231587527"/>
      <w:bookmarkStart w:id="1816" w:name="_Toc234187564"/>
      <w:bookmarkStart w:id="1817" w:name="_Toc361079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18" w:author="腹黒い茶" w:date="2013-07-08T20:37:00Z">
        <w:r w:rsidR="007D7F2F">
          <w:rPr>
            <w:noProof/>
          </w:rPr>
          <w:t>19</w:t>
        </w:r>
      </w:ins>
      <w:ins w:id="1819" w:author="Haraguroicha Hsu" w:date="2013-07-07T20:12:00Z">
        <w:del w:id="1820" w:author="腹黒い茶" w:date="2013-07-08T20:34:00Z">
          <w:r w:rsidR="00A24B75" w:rsidDel="007D7F2F">
            <w:rPr>
              <w:noProof/>
            </w:rPr>
            <w:delText>19</w:delText>
          </w:r>
        </w:del>
      </w:ins>
      <w:del w:id="1821" w:author="腹黒い茶" w:date="2013-07-08T20:34:00Z">
        <w:r w:rsidR="00F76BDD" w:rsidDel="007D7F2F">
          <w:rPr>
            <w:noProof/>
          </w:rPr>
          <w:delText>11</w:delText>
        </w:r>
      </w:del>
      <w:r w:rsidRPr="00DF21BB">
        <w:fldChar w:fldCharType="end"/>
      </w:r>
      <w:bookmarkEnd w:id="1815"/>
      <w:r w:rsidRPr="00DF21BB">
        <w:rPr>
          <w:rFonts w:hint="eastAsia"/>
        </w:rPr>
        <w:t xml:space="preserve"> </w:t>
      </w:r>
      <w:r w:rsidR="003B0A43" w:rsidRPr="00DF21BB">
        <w:rPr>
          <w:rFonts w:hint="eastAsia"/>
        </w:rPr>
        <w:t>內嵌資料於頁面中</w:t>
      </w:r>
      <w:bookmarkEnd w:id="1816"/>
      <w:bookmarkEnd w:id="1817"/>
    </w:p>
    <w:p w14:paraId="13A0DF93" w14:textId="6821043D" w:rsidR="003963D0" w:rsidRPr="003963D0" w:rsidRDefault="00AF12D9">
      <w:pPr>
        <w:pStyle w:val="af0"/>
        <w:pPrChange w:id="1822" w:author="腹黒い茶" w:date="2013-07-08T20:25:00Z">
          <w:pPr>
            <w:pStyle w:val="af1"/>
            <w:ind w:firstLine="560"/>
          </w:pPr>
        </w:pPrChange>
      </w:pPr>
      <w:ins w:id="1823" w:author="腹黒い茶" w:date="2013-07-08T20:25:00Z">
        <w:r>
          <w:rPr>
            <w:rFonts w:hint="eastAsia"/>
          </w:rPr>
          <w:t>，</w:t>
        </w:r>
      </w:ins>
      <w:r w:rsidR="003963D0">
        <w:rPr>
          <w:rFonts w:hint="eastAsia"/>
        </w:rPr>
        <w:t>圖中的</w:t>
      </w:r>
      <w:r w:rsidR="003963D0">
        <w:rPr>
          <w:rFonts w:hint="eastAsia"/>
        </w:rPr>
        <w:t>cda2g</w:t>
      </w:r>
      <w:r w:rsidR="003963D0">
        <w:rPr>
          <w:rFonts w:hint="eastAsia"/>
        </w:rPr>
        <w:t>物件即是包含了資料內嵌的</w:t>
      </w:r>
      <w:r w:rsidR="003963D0">
        <w:rPr>
          <w:rFonts w:hint="eastAsia"/>
        </w:rPr>
        <w:t>Web Components</w:t>
      </w:r>
      <w:r w:rsidR="003963D0">
        <w:rPr>
          <w:rFonts w:hint="eastAsia"/>
        </w:rPr>
        <w:t>物件</w:t>
      </w:r>
    </w:p>
    <w:p w14:paraId="6077F24A" w14:textId="35FAF606" w:rsidR="00F026F4" w:rsidRPr="00DF21BB" w:rsidRDefault="00B24DDF" w:rsidP="004E4C6B">
      <w:pPr>
        <w:pStyle w:val="afc"/>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AA06F1" w14:textId="55AC8135" w:rsidR="00BD3A05" w:rsidDel="00AF12D9" w:rsidRDefault="00F026F4">
      <w:pPr>
        <w:pStyle w:val="af0"/>
        <w:rPr>
          <w:del w:id="1824" w:author="腹黒い茶" w:date="2013-07-08T20:25:00Z"/>
        </w:rPr>
      </w:pPr>
      <w:bookmarkStart w:id="1825" w:name="_Ref231587533"/>
      <w:bookmarkStart w:id="1826" w:name="_Toc234187565"/>
      <w:bookmarkStart w:id="1827" w:name="_Toc361079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28" w:author="腹黒い茶" w:date="2013-07-08T20:37:00Z">
        <w:r w:rsidR="007D7F2F">
          <w:rPr>
            <w:noProof/>
          </w:rPr>
          <w:t>20</w:t>
        </w:r>
      </w:ins>
      <w:ins w:id="1829" w:author="Haraguroicha Hsu" w:date="2013-07-07T20:12:00Z">
        <w:del w:id="1830" w:author="腹黒い茶" w:date="2013-07-08T20:34:00Z">
          <w:r w:rsidR="00A24B75" w:rsidDel="007D7F2F">
            <w:rPr>
              <w:noProof/>
            </w:rPr>
            <w:delText>20</w:delText>
          </w:r>
        </w:del>
      </w:ins>
      <w:del w:id="1831" w:author="腹黒い茶" w:date="2013-07-08T20:34:00Z">
        <w:r w:rsidR="00F76BDD" w:rsidDel="007D7F2F">
          <w:rPr>
            <w:noProof/>
          </w:rPr>
          <w:delText>12</w:delText>
        </w:r>
      </w:del>
      <w:r w:rsidRPr="00DF21BB">
        <w:fldChar w:fldCharType="end"/>
      </w:r>
      <w:bookmarkEnd w:id="18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826"/>
      <w:bookmarkEnd w:id="1827"/>
    </w:p>
    <w:p w14:paraId="28B6230B" w14:textId="55E5C16B" w:rsidR="003963D0" w:rsidRPr="003963D0" w:rsidRDefault="00AF12D9">
      <w:pPr>
        <w:pStyle w:val="af0"/>
        <w:pPrChange w:id="1832" w:author="腹黒い茶" w:date="2013-07-08T20:25:00Z">
          <w:pPr>
            <w:pStyle w:val="af1"/>
            <w:ind w:firstLine="560"/>
          </w:pPr>
        </w:pPrChange>
      </w:pPr>
      <w:ins w:id="1833" w:author="腹黒い茶" w:date="2013-07-08T20:25:00Z">
        <w:r>
          <w:rPr>
            <w:rFonts w:hint="eastAsia"/>
          </w:rPr>
          <w:t>，</w:t>
        </w:r>
      </w:ins>
      <w:r w:rsidR="003963D0">
        <w:rPr>
          <w:rFonts w:hint="eastAsia"/>
        </w:rPr>
        <w:t>cda2g</w:t>
      </w:r>
      <w:r w:rsidR="003963D0">
        <w:rPr>
          <w:rFonts w:hint="eastAsia"/>
        </w:rPr>
        <w:t>物件中包含了</w:t>
      </w:r>
      <w:r w:rsidR="003963D0">
        <w:rPr>
          <w:rFonts w:hint="eastAsia"/>
        </w:rPr>
        <w:t>Web Components</w:t>
      </w:r>
      <w:r w:rsidR="003963D0">
        <w:rPr>
          <w:rFonts w:hint="eastAsia"/>
        </w:rPr>
        <w:t>的內容及</w:t>
      </w:r>
      <w:r w:rsidR="003963D0">
        <w:rPr>
          <w:rFonts w:hint="eastAsia"/>
        </w:rPr>
        <w:t>cdaHeader</w:t>
      </w:r>
      <w:r w:rsidR="003963D0">
        <w:rPr>
          <w:rFonts w:hint="eastAsia"/>
        </w:rPr>
        <w:t>與</w:t>
      </w:r>
      <w:r w:rsidR="003963D0">
        <w:rPr>
          <w:rFonts w:hint="eastAsia"/>
        </w:rPr>
        <w:t>cdaBody</w:t>
      </w:r>
      <w:r w:rsidR="003963D0">
        <w:rPr>
          <w:rFonts w:hint="eastAsia"/>
        </w:rPr>
        <w:t>的資料物件</w:t>
      </w:r>
    </w:p>
    <w:p w14:paraId="671D5122" w14:textId="77777777" w:rsidR="005B5EA9" w:rsidRDefault="005B5EA9">
      <w:pPr>
        <w:widowControl/>
        <w:ind w:firstLineChars="0" w:firstLine="0"/>
        <w:jc w:val="left"/>
        <w:rPr>
          <w:ins w:id="1834" w:author="Haraguroicha Hsu" w:date="2013-06-30T04:38:00Z"/>
          <w:rFonts w:asciiTheme="majorHAnsi" w:eastAsiaTheme="majorEastAsia" w:hAnsiTheme="majorHAnsi"/>
          <w:kern w:val="52"/>
          <w:lang w:val="x-none"/>
        </w:rPr>
      </w:pPr>
      <w:ins w:id="1835" w:author="Haraguroicha Hsu" w:date="2013-06-30T04:38:00Z">
        <w:r>
          <w:br w:type="page"/>
        </w:r>
      </w:ins>
    </w:p>
    <w:p w14:paraId="77BD1EB1" w14:textId="729F5F70" w:rsidR="00B24DDF" w:rsidRPr="00DF21BB" w:rsidRDefault="00626AC2" w:rsidP="003A0BF2">
      <w:pPr>
        <w:pStyle w:val="3"/>
      </w:pPr>
      <w:bookmarkStart w:id="1836" w:name="_Toc361079416"/>
      <w:r w:rsidRPr="00626AC2">
        <w:rPr>
          <w:rFonts w:hint="eastAsia"/>
        </w:rPr>
        <w:lastRenderedPageBreak/>
        <w:t>樣板輸出處理模組</w:t>
      </w:r>
      <w:bookmarkEnd w:id="1836"/>
    </w:p>
    <w:p w14:paraId="680F920F" w14:textId="26BE6CAD" w:rsidR="00235DDB" w:rsidRPr="00DF21BB" w:rsidRDefault="00235DDB" w:rsidP="004E4C6B">
      <w:pPr>
        <w:ind w:firstLine="560"/>
      </w:pPr>
      <w:r w:rsidRPr="00DF21BB">
        <w:rPr>
          <w:rFonts w:hint="eastAsia"/>
        </w:rPr>
        <w:t>本模組將內嵌的資料取出</w:t>
      </w:r>
      <w:del w:id="1837" w:author="Haraguroicha Hsu" w:date="2013-07-02T09:59:00Z">
        <w:r w:rsidRPr="00DF21BB" w:rsidDel="00263F30">
          <w:rPr>
            <w:rFonts w:hint="eastAsia"/>
          </w:rPr>
          <w:delText>(</w:delText>
        </w:r>
      </w:del>
      <w:ins w:id="1838" w:author="Haraguroicha Hsu" w:date="2013-07-02T09:59:00Z">
        <w:r w:rsidR="00263F30">
          <w:rPr>
            <w:rFonts w:hint="eastAsia"/>
          </w:rPr>
          <w:t>，在</w:t>
        </w:r>
        <w:r w:rsidR="00263F30" w:rsidRPr="00DF21BB">
          <w:rPr>
            <w:rFonts w:hint="eastAsia"/>
          </w:rPr>
          <w:t>系統</w:t>
        </w:r>
      </w:ins>
      <w:r w:rsidRPr="00DF21BB">
        <w:rPr>
          <w:rFonts w:hint="eastAsia"/>
        </w:rPr>
        <w:t>進入此模組時，</w:t>
      </w:r>
      <w:del w:id="1839" w:author="Haraguroicha Hsu" w:date="2013-07-02T09:59:00Z">
        <w:r w:rsidRPr="00DF21BB" w:rsidDel="00263F30">
          <w:rPr>
            <w:rFonts w:hint="eastAsia"/>
          </w:rPr>
          <w:delText>系統</w:delText>
        </w:r>
      </w:del>
      <w:r w:rsidRPr="00DF21BB">
        <w:rPr>
          <w:rFonts w:hint="eastAsia"/>
        </w:rPr>
        <w:t>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ins w:id="1840" w:author="腹黒い茶" w:date="2013-07-08T20:37:00Z">
        <w:r w:rsidR="007D7F2F" w:rsidRPr="00DF21BB">
          <w:rPr>
            <w:rFonts w:hint="eastAsia"/>
          </w:rPr>
          <w:t>圖</w:t>
        </w:r>
        <w:r w:rsidR="007D7F2F" w:rsidRPr="00DF21BB">
          <w:rPr>
            <w:rFonts w:hint="eastAsia"/>
          </w:rPr>
          <w:t xml:space="preserve"> </w:t>
        </w:r>
        <w:r w:rsidR="007D7F2F">
          <w:rPr>
            <w:noProof/>
          </w:rPr>
          <w:t>21</w:t>
        </w:r>
      </w:ins>
      <w:ins w:id="1841" w:author="Haraguroicha Hsu" w:date="2013-07-07T20:12:00Z">
        <w:del w:id="1842"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1</w:delText>
          </w:r>
        </w:del>
      </w:ins>
      <w:del w:id="1843"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3</w:delText>
        </w:r>
      </w:del>
      <w:r w:rsidR="00A4469D" w:rsidRPr="00DF21BB">
        <w:fldChar w:fldCharType="end"/>
      </w:r>
      <w:r w:rsidRPr="00DF21BB">
        <w:rPr>
          <w:rFonts w:hint="eastAsia"/>
        </w:rPr>
        <w:t>所示</w:t>
      </w:r>
      <w:del w:id="1844" w:author="Haraguroicha Hsu" w:date="2013-07-02T09:59:00Z">
        <w:r w:rsidRPr="00DF21BB" w:rsidDel="00263F30">
          <w:rPr>
            <w:rFonts w:hint="eastAsia"/>
          </w:rPr>
          <w:delText>)</w:delText>
        </w:r>
      </w:del>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ins w:id="1845" w:author="腹黒い茶" w:date="2013-07-08T20:37:00Z">
        <w:r w:rsidR="007D7F2F" w:rsidRPr="00DF21BB">
          <w:rPr>
            <w:rFonts w:hint="eastAsia"/>
          </w:rPr>
          <w:t>圖</w:t>
        </w:r>
        <w:r w:rsidR="007D7F2F" w:rsidRPr="00DF21BB">
          <w:rPr>
            <w:rFonts w:hint="eastAsia"/>
          </w:rPr>
          <w:t xml:space="preserve"> </w:t>
        </w:r>
        <w:r w:rsidR="007D7F2F">
          <w:rPr>
            <w:noProof/>
          </w:rPr>
          <w:t>22</w:t>
        </w:r>
      </w:ins>
      <w:ins w:id="1846" w:author="Haraguroicha Hsu" w:date="2013-07-07T20:12:00Z">
        <w:del w:id="1847"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2</w:delText>
          </w:r>
        </w:del>
      </w:ins>
      <w:del w:id="1848"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4</w:delText>
        </w:r>
      </w:del>
      <w:r w:rsidR="00A4469D" w:rsidRPr="00DF21BB">
        <w:fldChar w:fldCharType="end"/>
      </w:r>
      <w:r w:rsidRPr="00DF21BB">
        <w:rPr>
          <w:rFonts w:hint="eastAsia"/>
        </w:rPr>
        <w:t>所示的文件結構。</w:t>
      </w:r>
    </w:p>
    <w:p w14:paraId="2AD05EDA" w14:textId="766B90D8" w:rsidR="00337F13" w:rsidRPr="00DF21BB" w:rsidRDefault="00975134" w:rsidP="004E4C6B">
      <w:pPr>
        <w:pStyle w:val="afc"/>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pPr>
        <w:pStyle w:val="af0"/>
      </w:pPr>
      <w:bookmarkStart w:id="1849" w:name="_Ref231587820"/>
      <w:bookmarkStart w:id="1850" w:name="_Toc234187566"/>
      <w:bookmarkStart w:id="1851" w:name="_Toc361079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52" w:author="腹黒い茶" w:date="2013-07-08T20:37:00Z">
        <w:r w:rsidR="007D7F2F">
          <w:rPr>
            <w:noProof/>
          </w:rPr>
          <w:t>21</w:t>
        </w:r>
      </w:ins>
      <w:ins w:id="1853" w:author="Haraguroicha Hsu" w:date="2013-07-07T20:12:00Z">
        <w:del w:id="1854" w:author="腹黒い茶" w:date="2013-07-08T20:34:00Z">
          <w:r w:rsidR="00A24B75" w:rsidDel="007D7F2F">
            <w:rPr>
              <w:noProof/>
            </w:rPr>
            <w:delText>21</w:delText>
          </w:r>
        </w:del>
      </w:ins>
      <w:del w:id="1855" w:author="腹黒い茶" w:date="2013-07-08T20:34:00Z">
        <w:r w:rsidR="00F76BDD" w:rsidDel="007D7F2F">
          <w:rPr>
            <w:noProof/>
          </w:rPr>
          <w:delText>13</w:delText>
        </w:r>
      </w:del>
      <w:r w:rsidRPr="00DF21BB">
        <w:fldChar w:fldCharType="end"/>
      </w:r>
      <w:bookmarkEnd w:id="1849"/>
      <w:r w:rsidR="00337F13" w:rsidRPr="00DF21BB">
        <w:rPr>
          <w:rFonts w:hint="eastAsia"/>
        </w:rPr>
        <w:t xml:space="preserve"> </w:t>
      </w:r>
      <w:r w:rsidR="00626AC2" w:rsidRPr="00626AC2">
        <w:rPr>
          <w:rFonts w:hint="eastAsia"/>
        </w:rPr>
        <w:t>樣板輸出處理模組的系統畫面</w:t>
      </w:r>
      <w:bookmarkEnd w:id="1850"/>
      <w:bookmarkEnd w:id="1851"/>
    </w:p>
    <w:p w14:paraId="16D389FE" w14:textId="6DF415A5" w:rsidR="00337F13" w:rsidRPr="00DF21BB" w:rsidRDefault="00975134" w:rsidP="004E4C6B">
      <w:pPr>
        <w:pStyle w:val="afc"/>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6A3A06AD" w:rsidR="00337F13" w:rsidDel="00AF12D9" w:rsidRDefault="00E23F80">
      <w:pPr>
        <w:pStyle w:val="af0"/>
        <w:rPr>
          <w:del w:id="1856" w:author="腹黒い茶" w:date="2013-07-08T20:25:00Z"/>
        </w:rPr>
      </w:pPr>
      <w:bookmarkStart w:id="1857" w:name="_Ref231587826"/>
      <w:bookmarkStart w:id="1858" w:name="_Toc234187567"/>
      <w:bookmarkStart w:id="1859" w:name="_Toc361079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60" w:author="腹黒い茶" w:date="2013-07-08T20:37:00Z">
        <w:r w:rsidR="007D7F2F">
          <w:rPr>
            <w:noProof/>
          </w:rPr>
          <w:t>22</w:t>
        </w:r>
      </w:ins>
      <w:ins w:id="1861" w:author="Haraguroicha Hsu" w:date="2013-07-07T20:12:00Z">
        <w:del w:id="1862" w:author="腹黒い茶" w:date="2013-07-08T20:34:00Z">
          <w:r w:rsidR="00A24B75" w:rsidDel="007D7F2F">
            <w:rPr>
              <w:noProof/>
            </w:rPr>
            <w:delText>22</w:delText>
          </w:r>
        </w:del>
      </w:ins>
      <w:del w:id="1863" w:author="腹黒い茶" w:date="2013-07-08T20:34:00Z">
        <w:r w:rsidR="00F76BDD" w:rsidDel="007D7F2F">
          <w:rPr>
            <w:noProof/>
          </w:rPr>
          <w:delText>14</w:delText>
        </w:r>
      </w:del>
      <w:r w:rsidRPr="00DF21BB">
        <w:fldChar w:fldCharType="end"/>
      </w:r>
      <w:bookmarkEnd w:id="1857"/>
      <w:r w:rsidR="00337F13" w:rsidRPr="00DF21BB">
        <w:rPr>
          <w:rFonts w:hint="eastAsia"/>
        </w:rPr>
        <w:t xml:space="preserve"> </w:t>
      </w:r>
      <w:r w:rsidR="00337F13" w:rsidRPr="00DF21BB">
        <w:rPr>
          <w:rFonts w:hint="eastAsia"/>
        </w:rPr>
        <w:t>包含附件時的畫面呈現範例</w:t>
      </w:r>
      <w:bookmarkEnd w:id="1858"/>
      <w:bookmarkEnd w:id="1859"/>
    </w:p>
    <w:p w14:paraId="0DF417C3" w14:textId="4F1F0EC3" w:rsidR="00FE30E3" w:rsidRPr="00FE30E3" w:rsidRDefault="00AF12D9">
      <w:pPr>
        <w:pStyle w:val="af0"/>
        <w:rPr>
          <w:rFonts w:ascii="Adobe 明體 Std L" w:eastAsia="Adobe 明體 Std L" w:hAnsi="Adobe 明體 Std L" w:cs="Adobe 明體 Std L"/>
        </w:rPr>
        <w:pPrChange w:id="1864" w:author="腹黒い茶" w:date="2013-07-08T20:25:00Z">
          <w:pPr>
            <w:pStyle w:val="af1"/>
          </w:pPr>
        </w:pPrChange>
      </w:pPr>
      <w:ins w:id="1865" w:author="腹黒い茶" w:date="2013-07-08T20:25:00Z">
        <w:r>
          <w:rPr>
            <w:rFonts w:hint="eastAsia"/>
          </w:rPr>
          <w:t>，</w:t>
        </w:r>
      </w:ins>
      <w:r w:rsidR="00FE30E3">
        <w:rPr>
          <w:rFonts w:hint="eastAsia"/>
        </w:rPr>
        <w:t>圖中的影像與文件揭示皆是使用了</w:t>
      </w:r>
      <w:r w:rsidR="00FE30E3">
        <w:t>HTML5</w:t>
      </w:r>
      <w:r w:rsidR="00FE30E3">
        <w:rPr>
          <w:rFonts w:hint="eastAsia"/>
        </w:rPr>
        <w:t>的</w:t>
      </w:r>
      <w:r w:rsidR="00FE30E3">
        <w:rPr>
          <w:rFonts w:hint="eastAsia"/>
        </w:rPr>
        <w:t>Base64</w:t>
      </w:r>
      <w:r w:rsidR="00FE30E3">
        <w:rPr>
          <w:rFonts w:hint="eastAsia"/>
        </w:rPr>
        <w:t>的功能解碼後呈現出來的畫面</w:t>
      </w:r>
    </w:p>
    <w:p w14:paraId="30ADA764" w14:textId="77777777" w:rsidR="00A073DF" w:rsidRDefault="00A073DF">
      <w:pPr>
        <w:widowControl/>
        <w:ind w:firstLineChars="0" w:firstLine="0"/>
        <w:jc w:val="left"/>
        <w:rPr>
          <w:ins w:id="1866" w:author="Haraguroicha Hsu" w:date="2013-07-02T11:59:00Z"/>
        </w:rPr>
      </w:pPr>
      <w:ins w:id="1867" w:author="Haraguroicha Hsu" w:date="2013-07-02T11:59:00Z">
        <w:r>
          <w:br w:type="page"/>
        </w:r>
      </w:ins>
    </w:p>
    <w:p w14:paraId="25BEACFF" w14:textId="46CC8F98"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ins w:id="1868" w:author="腹黒い茶" w:date="2013-07-08T20:37:00Z">
        <w:r w:rsidR="007D7F2F" w:rsidRPr="00DF21BB">
          <w:rPr>
            <w:rFonts w:hint="eastAsia"/>
          </w:rPr>
          <w:t>圖</w:t>
        </w:r>
        <w:r w:rsidR="007D7F2F" w:rsidRPr="00DF21BB">
          <w:rPr>
            <w:rFonts w:hint="eastAsia"/>
          </w:rPr>
          <w:t xml:space="preserve"> </w:t>
        </w:r>
        <w:r w:rsidR="007D7F2F">
          <w:rPr>
            <w:noProof/>
          </w:rPr>
          <w:t>23</w:t>
        </w:r>
      </w:ins>
      <w:ins w:id="1869" w:author="Haraguroicha Hsu" w:date="2013-07-07T20:12:00Z">
        <w:del w:id="1870"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3</w:delText>
          </w:r>
        </w:del>
      </w:ins>
      <w:del w:id="1871"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5</w:delText>
        </w:r>
      </w:del>
      <w:r>
        <w:fldChar w:fldCharType="end"/>
      </w:r>
      <w:r w:rsidRPr="004020B3">
        <w:rPr>
          <w:rFonts w:hint="eastAsia"/>
        </w:rPr>
        <w:t>所示之結果。</w:t>
      </w:r>
    </w:p>
    <w:p w14:paraId="75446592" w14:textId="0EF62B12" w:rsidR="004020B3" w:rsidRPr="00DF21BB" w:rsidRDefault="0001045F" w:rsidP="004020B3">
      <w:pPr>
        <w:pStyle w:val="afc"/>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F16A4" w14:textId="7586289A" w:rsidR="004020B3" w:rsidDel="00AF12D9" w:rsidRDefault="004020B3">
      <w:pPr>
        <w:pStyle w:val="af0"/>
        <w:rPr>
          <w:del w:id="1872" w:author="腹黒い茶" w:date="2013-07-08T20:25:00Z"/>
        </w:rPr>
      </w:pPr>
      <w:bookmarkStart w:id="1873" w:name="_Ref231760151"/>
      <w:bookmarkStart w:id="1874" w:name="_Toc234187568"/>
      <w:bookmarkStart w:id="1875" w:name="_Toc361079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876" w:author="腹黒い茶" w:date="2013-07-08T20:37:00Z">
        <w:r w:rsidR="007D7F2F">
          <w:rPr>
            <w:noProof/>
          </w:rPr>
          <w:t>23</w:t>
        </w:r>
      </w:ins>
      <w:ins w:id="1877" w:author="Haraguroicha Hsu" w:date="2013-07-07T20:12:00Z">
        <w:del w:id="1878" w:author="腹黒い茶" w:date="2013-07-08T20:34:00Z">
          <w:r w:rsidR="00A24B75" w:rsidDel="007D7F2F">
            <w:rPr>
              <w:noProof/>
            </w:rPr>
            <w:delText>23</w:delText>
          </w:r>
        </w:del>
      </w:ins>
      <w:del w:id="1879" w:author="腹黒い茶" w:date="2013-07-08T20:34:00Z">
        <w:r w:rsidR="00F76BDD" w:rsidDel="007D7F2F">
          <w:rPr>
            <w:noProof/>
          </w:rPr>
          <w:delText>15</w:delText>
        </w:r>
      </w:del>
      <w:r w:rsidRPr="00DF21BB">
        <w:fldChar w:fldCharType="end"/>
      </w:r>
      <w:bookmarkEnd w:id="1873"/>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874"/>
      <w:bookmarkEnd w:id="1875"/>
    </w:p>
    <w:p w14:paraId="3ADEE357" w14:textId="36D08D03" w:rsidR="00FE30E3" w:rsidRPr="00FE30E3" w:rsidRDefault="00AF12D9">
      <w:pPr>
        <w:pStyle w:val="af0"/>
        <w:pPrChange w:id="1880" w:author="腹黒い茶" w:date="2013-07-08T20:25:00Z">
          <w:pPr>
            <w:pStyle w:val="af1"/>
            <w:ind w:firstLine="560"/>
          </w:pPr>
        </w:pPrChange>
      </w:pPr>
      <w:ins w:id="1881" w:author="腹黒い茶" w:date="2013-07-08T20:25:00Z">
        <w:r>
          <w:rPr>
            <w:rFonts w:hint="eastAsia"/>
          </w:rPr>
          <w:t>，</w:t>
        </w:r>
      </w:ins>
      <w:r w:rsidR="00FE30E3">
        <w:rPr>
          <w:rFonts w:hint="eastAsia"/>
        </w:rPr>
        <w:t>檔案下載後即會呈現成此結構</w:t>
      </w:r>
    </w:p>
    <w:p w14:paraId="19949772" w14:textId="77777777" w:rsidR="00A073DF" w:rsidRDefault="00A073DF">
      <w:pPr>
        <w:widowControl/>
        <w:ind w:firstLineChars="0" w:firstLine="0"/>
        <w:jc w:val="left"/>
        <w:rPr>
          <w:ins w:id="1882" w:author="Haraguroicha Hsu" w:date="2013-07-02T11:59:00Z"/>
          <w:rFonts w:asciiTheme="majorHAnsi" w:eastAsiaTheme="majorEastAsia" w:hAnsiTheme="majorHAnsi"/>
          <w:kern w:val="52"/>
          <w:lang w:val="x-none"/>
        </w:rPr>
      </w:pPr>
      <w:ins w:id="1883" w:author="Haraguroicha Hsu" w:date="2013-07-02T11:59:00Z">
        <w:r>
          <w:br w:type="page"/>
        </w:r>
      </w:ins>
    </w:p>
    <w:p w14:paraId="44351003" w14:textId="10FB73C2" w:rsidR="00975134" w:rsidRPr="00DF21BB" w:rsidRDefault="00626AC2" w:rsidP="00A073DF">
      <w:pPr>
        <w:pStyle w:val="3"/>
      </w:pPr>
      <w:bookmarkStart w:id="1884" w:name="_Toc361079417"/>
      <w:r w:rsidRPr="00626AC2">
        <w:rPr>
          <w:rFonts w:hint="eastAsia"/>
        </w:rPr>
        <w:lastRenderedPageBreak/>
        <w:t>多國語系模組</w:t>
      </w:r>
      <w:bookmarkEnd w:id="188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ins w:id="1885" w:author="腹黒い茶" w:date="2013-07-08T20:37:00Z">
        <w:r w:rsidR="007D7F2F" w:rsidRPr="00DF21BB">
          <w:rPr>
            <w:rFonts w:hint="eastAsia"/>
          </w:rPr>
          <w:t>圖</w:t>
        </w:r>
        <w:r w:rsidR="007D7F2F" w:rsidRPr="00DF21BB">
          <w:rPr>
            <w:rFonts w:hint="eastAsia"/>
          </w:rPr>
          <w:t xml:space="preserve"> </w:t>
        </w:r>
        <w:r w:rsidR="007D7F2F">
          <w:rPr>
            <w:noProof/>
          </w:rPr>
          <w:t>24</w:t>
        </w:r>
      </w:ins>
      <w:ins w:id="1886" w:author="Haraguroicha Hsu" w:date="2013-07-07T20:12:00Z">
        <w:del w:id="1887"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4</w:delText>
          </w:r>
        </w:del>
      </w:ins>
      <w:del w:id="1888"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6</w:delText>
        </w:r>
      </w:del>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ins w:id="1889" w:author="腹黒い茶" w:date="2013-07-08T20:37:00Z">
        <w:r w:rsidR="007D7F2F" w:rsidRPr="00DF21BB">
          <w:rPr>
            <w:rFonts w:hint="eastAsia"/>
          </w:rPr>
          <w:t>圖</w:t>
        </w:r>
        <w:r w:rsidR="007D7F2F" w:rsidRPr="00DF21BB">
          <w:rPr>
            <w:rFonts w:hint="eastAsia"/>
          </w:rPr>
          <w:t xml:space="preserve"> </w:t>
        </w:r>
        <w:r w:rsidR="007D7F2F">
          <w:rPr>
            <w:noProof/>
          </w:rPr>
          <w:t>25</w:t>
        </w:r>
      </w:ins>
      <w:ins w:id="1890" w:author="Haraguroicha Hsu" w:date="2013-07-07T20:12:00Z">
        <w:del w:id="1891"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25</w:delText>
          </w:r>
        </w:del>
      </w:ins>
      <w:del w:id="1892"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17</w:delText>
        </w:r>
      </w:del>
      <w:r w:rsidR="00A4469D" w:rsidRPr="00DF21BB">
        <w:fldChar w:fldCharType="end"/>
      </w:r>
      <w:r w:rsidR="00975134" w:rsidRPr="00DF21BB">
        <w:rPr>
          <w:rFonts w:hint="eastAsia"/>
        </w:rPr>
        <w:t>所示。</w:t>
      </w:r>
    </w:p>
    <w:p w14:paraId="3CBD8166" w14:textId="09E93E44" w:rsidR="00975134" w:rsidRPr="00DF21BB" w:rsidRDefault="003B4A57" w:rsidP="004E4C6B">
      <w:pPr>
        <w:pStyle w:val="afc"/>
        <w:ind w:left="-1120" w:right="-1120"/>
        <w:rPr>
          <w:rFonts w:eastAsia="標楷體"/>
        </w:rPr>
      </w:pPr>
      <w:del w:id="1893" w:author="Haraguroicha Hsu" w:date="2013-07-02T12:01:00Z">
        <w:r w:rsidRPr="00DF21BB" w:rsidDel="00A073DF">
          <w:rPr>
            <w:rFonts w:eastAsia="標楷體"/>
            <w:rPrChange w:id="1894">
              <w:rPr/>
            </w:rPrChange>
          </w:rPr>
          <w:drawing>
            <wp:inline distT="0" distB="0" distL="0" distR="0" wp14:anchorId="07EEABAA" wp14:editId="566C0ADA">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895" w:author="Haraguroicha Hsu" w:date="2013-07-02T12:01:00Z">
        <w:r w:rsidR="00A073DF" w:rsidRPr="00DF21BB">
          <w:rPr>
            <w:rFonts w:eastAsia="標楷體"/>
            <w:rPrChange w:id="1896">
              <w:rPr/>
            </w:rPrChange>
          </w:rPr>
          <w:drawing>
            <wp:inline distT="0" distB="0" distL="0" distR="0" wp14:anchorId="54066DD9" wp14:editId="6D871CA0">
              <wp:extent cx="7272000" cy="7243410"/>
              <wp:effectExtent l="0" t="0" r="0" b="0"/>
              <wp:docPr id="43" name="圖片 43"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6">
                        <a:extLst>
                          <a:ext uri="{28A0092B-C50C-407E-A947-70E740481C1C}">
                            <a14:useLocalDpi xmlns:a14="http://schemas.microsoft.com/office/drawing/2010/main" val="0"/>
                          </a:ext>
                        </a:extLst>
                      </a:blip>
                      <a:srcRect t="3247" b="4206"/>
                      <a:stretch/>
                    </pic:blipFill>
                    <pic:spPr bwMode="auto">
                      <a:xfrm>
                        <a:off x="0" y="0"/>
                        <a:ext cx="7272000" cy="724341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ins>
    </w:p>
    <w:p w14:paraId="55ADF6D3" w14:textId="2F28EF2A" w:rsidR="00046CE1" w:rsidRPr="00DF21BB" w:rsidRDefault="00EF6109">
      <w:pPr>
        <w:pStyle w:val="af0"/>
      </w:pPr>
      <w:bookmarkStart w:id="1897" w:name="_Ref231587804"/>
      <w:bookmarkStart w:id="1898" w:name="_Toc234187569"/>
      <w:bookmarkStart w:id="1899" w:name="_Toc361079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900" w:author="腹黒い茶" w:date="2013-07-08T20:37:00Z">
        <w:r w:rsidR="007D7F2F">
          <w:rPr>
            <w:noProof/>
          </w:rPr>
          <w:t>24</w:t>
        </w:r>
      </w:ins>
      <w:ins w:id="1901" w:author="Haraguroicha Hsu" w:date="2013-07-07T20:12:00Z">
        <w:del w:id="1902" w:author="腹黒い茶" w:date="2013-07-08T20:34:00Z">
          <w:r w:rsidR="00A24B75" w:rsidDel="007D7F2F">
            <w:rPr>
              <w:noProof/>
            </w:rPr>
            <w:delText>24</w:delText>
          </w:r>
        </w:del>
      </w:ins>
      <w:del w:id="1903" w:author="腹黒い茶" w:date="2013-07-08T20:34:00Z">
        <w:r w:rsidR="00F76BDD" w:rsidDel="007D7F2F">
          <w:rPr>
            <w:noProof/>
          </w:rPr>
          <w:delText>16</w:delText>
        </w:r>
      </w:del>
      <w:r w:rsidRPr="00DF21BB">
        <w:fldChar w:fldCharType="end"/>
      </w:r>
      <w:bookmarkEnd w:id="1897"/>
      <w:r w:rsidR="00046CE1" w:rsidRPr="00DF21BB">
        <w:rPr>
          <w:rFonts w:hint="eastAsia"/>
        </w:rPr>
        <w:t xml:space="preserve"> </w:t>
      </w:r>
      <w:r w:rsidR="00046CE1" w:rsidRPr="00DF21BB">
        <w:rPr>
          <w:rFonts w:hint="eastAsia"/>
        </w:rPr>
        <w:t>中文語系介面</w:t>
      </w:r>
      <w:bookmarkEnd w:id="1898"/>
      <w:bookmarkEnd w:id="1899"/>
    </w:p>
    <w:p w14:paraId="0DE2F00C" w14:textId="0507333D" w:rsidR="00046CE1" w:rsidRPr="00DF21BB" w:rsidRDefault="003B4A57" w:rsidP="004E4C6B">
      <w:pPr>
        <w:pStyle w:val="afc"/>
        <w:ind w:left="-1120" w:right="-1120"/>
        <w:rPr>
          <w:rFonts w:eastAsia="標楷體"/>
        </w:rPr>
      </w:pPr>
      <w:del w:id="1904" w:author="Haraguroicha Hsu" w:date="2013-07-02T12:01:00Z">
        <w:r w:rsidRPr="00DF21BB" w:rsidDel="00A073DF">
          <w:rPr>
            <w:rFonts w:eastAsia="標楷體"/>
            <w:rPrChange w:id="1905">
              <w:rPr/>
            </w:rPrChange>
          </w:rPr>
          <w:lastRenderedPageBreak/>
          <w:drawing>
            <wp:inline distT="0" distB="0" distL="0" distR="0" wp14:anchorId="00AF3404" wp14:editId="77978E4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906" w:author="Haraguroicha Hsu" w:date="2013-07-02T12:01:00Z">
        <w:r w:rsidR="00A073DF" w:rsidRPr="00DF21BB">
          <w:rPr>
            <w:rFonts w:eastAsia="標楷體"/>
            <w:rPrChange w:id="1907">
              <w:rPr/>
            </w:rPrChange>
          </w:rPr>
          <w:drawing>
            <wp:inline distT="0" distB="0" distL="0" distR="0" wp14:anchorId="00456AC7" wp14:editId="2C7D492D">
              <wp:extent cx="7293964" cy="7380000"/>
              <wp:effectExtent l="0" t="0" r="0" b="11430"/>
              <wp:docPr id="44" name="圖片 44"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8" b="2744"/>
                      <a:stretch/>
                    </pic:blipFill>
                    <pic:spPr bwMode="auto">
                      <a:xfrm>
                        <a:off x="0" y="0"/>
                        <a:ext cx="7293964" cy="73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ins>
    </w:p>
    <w:p w14:paraId="3810F8B3" w14:textId="701D0F3B" w:rsidR="00B87D6A" w:rsidRDefault="00EF6109">
      <w:pPr>
        <w:pStyle w:val="af0"/>
      </w:pPr>
      <w:bookmarkStart w:id="1908" w:name="_Ref231587811"/>
      <w:bookmarkStart w:id="1909" w:name="_Toc23418757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910" w:author="腹黒い茶" w:date="2013-07-08T20:37:00Z">
        <w:r w:rsidR="007D7F2F">
          <w:rPr>
            <w:noProof/>
          </w:rPr>
          <w:t>25</w:t>
        </w:r>
      </w:ins>
      <w:ins w:id="1911" w:author="Haraguroicha Hsu" w:date="2013-07-07T20:12:00Z">
        <w:del w:id="1912" w:author="腹黒い茶" w:date="2013-07-08T20:34:00Z">
          <w:r w:rsidR="00A24B75" w:rsidDel="007D7F2F">
            <w:rPr>
              <w:noProof/>
            </w:rPr>
            <w:delText>25</w:delText>
          </w:r>
        </w:del>
      </w:ins>
      <w:del w:id="1913" w:author="腹黒い茶" w:date="2013-07-08T20:34:00Z">
        <w:r w:rsidR="00F76BDD" w:rsidDel="007D7F2F">
          <w:rPr>
            <w:noProof/>
          </w:rPr>
          <w:delText>17</w:delText>
        </w:r>
      </w:del>
      <w:r w:rsidRPr="00DF21BB">
        <w:fldChar w:fldCharType="end"/>
      </w:r>
      <w:bookmarkEnd w:id="1908"/>
      <w:r w:rsidR="00046CE1" w:rsidRPr="00DF21BB">
        <w:rPr>
          <w:rFonts w:hint="eastAsia"/>
        </w:rPr>
        <w:t xml:space="preserve"> </w:t>
      </w:r>
      <w:r w:rsidR="00046CE1" w:rsidRPr="00DF21BB">
        <w:rPr>
          <w:rFonts w:hint="eastAsia"/>
        </w:rPr>
        <w:t>英文語系介面</w:t>
      </w:r>
      <w:bookmarkEnd w:id="1909"/>
    </w:p>
    <w:p w14:paraId="22C55099" w14:textId="77777777" w:rsidR="00A073DF" w:rsidRDefault="00A073DF">
      <w:pPr>
        <w:widowControl/>
        <w:ind w:firstLineChars="0" w:firstLine="0"/>
        <w:jc w:val="left"/>
        <w:rPr>
          <w:ins w:id="1914" w:author="Haraguroicha Hsu" w:date="2013-07-02T12:02:00Z"/>
          <w:rFonts w:asciiTheme="majorHAnsi" w:eastAsiaTheme="majorEastAsia" w:hAnsiTheme="majorHAnsi"/>
          <w:kern w:val="52"/>
          <w:lang w:val="x-none"/>
        </w:rPr>
      </w:pPr>
      <w:ins w:id="1915" w:author="Haraguroicha Hsu" w:date="2013-07-02T12:02:00Z">
        <w:r>
          <w:br w:type="page"/>
        </w:r>
      </w:ins>
    </w:p>
    <w:p w14:paraId="7E21C204" w14:textId="2F13B9A2" w:rsidR="00B87D6A" w:rsidRDefault="00B87D6A" w:rsidP="00B87D6A">
      <w:pPr>
        <w:pStyle w:val="3"/>
      </w:pPr>
      <w:bookmarkStart w:id="1916" w:name="_Toc361079418"/>
      <w:r>
        <w:rPr>
          <w:rFonts w:hint="eastAsia"/>
        </w:rPr>
        <w:lastRenderedPageBreak/>
        <w:t>樣板檔編輯器</w:t>
      </w:r>
      <w:bookmarkEnd w:id="1916"/>
    </w:p>
    <w:p w14:paraId="79AA2252" w14:textId="77777777" w:rsidR="00B8363B" w:rsidRDefault="00B8363B" w:rsidP="00B8363B">
      <w:pPr>
        <w:ind w:firstLine="560"/>
        <w:rPr>
          <w:ins w:id="1917" w:author="Haraguroicha Hsu" w:date="2013-06-30T04:41:00Z"/>
          <w:lang w:val="x-none"/>
        </w:rPr>
      </w:pPr>
      <w:ins w:id="1918" w:author="Haraguroicha Hsu" w:date="2013-06-30T04:41:00Z">
        <w:r>
          <w:rPr>
            <w:rFonts w:hint="eastAsia"/>
            <w:lang w:val="x-none"/>
          </w:rPr>
          <w:t>樣板檔編輯器的功能主要為顯示變數區塊以及編輯畫面，如下</w:t>
        </w:r>
        <w:r>
          <w:rPr>
            <w:lang w:val="x-none"/>
          </w:rPr>
          <w:fldChar w:fldCharType="begin"/>
        </w:r>
        <w:r>
          <w:rPr>
            <w:lang w:val="x-none"/>
          </w:rPr>
          <w:instrText xml:space="preserve"> </w:instrText>
        </w:r>
        <w:r>
          <w:rPr>
            <w:rFonts w:hint="eastAsia"/>
            <w:lang w:val="x-none"/>
          </w:rPr>
          <w:instrText>REF _Ref359348790 \h</w:instrText>
        </w:r>
        <w:r>
          <w:rPr>
            <w:lang w:val="x-none"/>
          </w:rPr>
          <w:instrText xml:space="preserve"> </w:instrText>
        </w:r>
      </w:ins>
      <w:r>
        <w:rPr>
          <w:lang w:val="x-none"/>
        </w:rPr>
      </w:r>
      <w:ins w:id="1919" w:author="Haraguroicha Hsu" w:date="2013-06-30T04:41:00Z">
        <w:r>
          <w:rPr>
            <w:lang w:val="x-none"/>
          </w:rPr>
          <w:fldChar w:fldCharType="separate"/>
        </w:r>
      </w:ins>
      <w:ins w:id="1920" w:author="腹黒い茶" w:date="2013-07-08T20:37:00Z">
        <w:r w:rsidR="007D7F2F">
          <w:rPr>
            <w:rFonts w:hint="eastAsia"/>
          </w:rPr>
          <w:t>圖</w:t>
        </w:r>
        <w:r w:rsidR="007D7F2F">
          <w:rPr>
            <w:rFonts w:hint="eastAsia"/>
          </w:rPr>
          <w:t xml:space="preserve"> </w:t>
        </w:r>
        <w:r w:rsidR="007D7F2F">
          <w:rPr>
            <w:noProof/>
          </w:rPr>
          <w:t>26</w:t>
        </w:r>
      </w:ins>
      <w:ins w:id="1921" w:author="Haraguroicha Hsu" w:date="2013-07-07T20:12:00Z">
        <w:del w:id="1922"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26</w:delText>
          </w:r>
        </w:del>
      </w:ins>
      <w:del w:id="1923" w:author="腹黒い茶" w:date="2013-07-08T20:34:00Z">
        <w:r w:rsidDel="007D7F2F">
          <w:rPr>
            <w:noProof/>
          </w:rPr>
          <w:delText>26</w:delText>
        </w:r>
      </w:del>
      <w:ins w:id="1924" w:author="Haraguroicha Hsu" w:date="2013-06-30T04:41:00Z">
        <w:r>
          <w:rPr>
            <w:lang w:val="x-none"/>
          </w:rPr>
          <w:fldChar w:fldCharType="end"/>
        </w:r>
        <w:r>
          <w:rPr>
            <w:rFonts w:hint="eastAsia"/>
            <w:lang w:val="x-none"/>
          </w:rPr>
          <w:t>所示，而區塊的編輯如</w:t>
        </w:r>
        <w:r>
          <w:rPr>
            <w:lang w:val="x-none"/>
          </w:rPr>
          <w:fldChar w:fldCharType="begin"/>
        </w:r>
        <w:r>
          <w:rPr>
            <w:lang w:val="x-none"/>
          </w:rPr>
          <w:instrText xml:space="preserve"> </w:instrText>
        </w:r>
        <w:r>
          <w:rPr>
            <w:rFonts w:hint="eastAsia"/>
            <w:lang w:val="x-none"/>
          </w:rPr>
          <w:instrText>REF _Ref359348794 \h</w:instrText>
        </w:r>
        <w:r>
          <w:rPr>
            <w:lang w:val="x-none"/>
          </w:rPr>
          <w:instrText xml:space="preserve"> </w:instrText>
        </w:r>
      </w:ins>
      <w:r>
        <w:rPr>
          <w:lang w:val="x-none"/>
        </w:rPr>
      </w:r>
      <w:ins w:id="1925" w:author="Haraguroicha Hsu" w:date="2013-06-30T04:41:00Z">
        <w:r>
          <w:rPr>
            <w:lang w:val="x-none"/>
          </w:rPr>
          <w:fldChar w:fldCharType="separate"/>
        </w:r>
      </w:ins>
      <w:ins w:id="1926" w:author="腹黒い茶" w:date="2013-07-08T20:37:00Z">
        <w:r w:rsidR="007D7F2F">
          <w:rPr>
            <w:rFonts w:hint="eastAsia"/>
          </w:rPr>
          <w:t>圖</w:t>
        </w:r>
        <w:r w:rsidR="007D7F2F">
          <w:rPr>
            <w:rFonts w:hint="eastAsia"/>
          </w:rPr>
          <w:t xml:space="preserve"> </w:t>
        </w:r>
        <w:r w:rsidR="007D7F2F">
          <w:rPr>
            <w:noProof/>
          </w:rPr>
          <w:t>27</w:t>
        </w:r>
      </w:ins>
      <w:ins w:id="1927" w:author="Haraguroicha Hsu" w:date="2013-07-07T20:12:00Z">
        <w:del w:id="1928"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27</w:delText>
          </w:r>
        </w:del>
      </w:ins>
      <w:del w:id="1929" w:author="腹黒い茶" w:date="2013-07-08T20:34:00Z">
        <w:r w:rsidDel="007D7F2F">
          <w:rPr>
            <w:noProof/>
          </w:rPr>
          <w:delText>27</w:delText>
        </w:r>
      </w:del>
      <w:ins w:id="1930" w:author="Haraguroicha Hsu" w:date="2013-06-30T04:41:00Z">
        <w:r>
          <w:rPr>
            <w:lang w:val="x-none"/>
          </w:rPr>
          <w:fldChar w:fldCharType="end"/>
        </w:r>
        <w:r>
          <w:rPr>
            <w:rFonts w:hint="eastAsia"/>
            <w:lang w:val="x-none"/>
          </w:rPr>
          <w:t>所示。</w:t>
        </w:r>
      </w:ins>
    </w:p>
    <w:p w14:paraId="0EF3A784" w14:textId="77777777" w:rsidR="00B8363B" w:rsidRDefault="00B8363B" w:rsidP="00B8363B">
      <w:pPr>
        <w:pStyle w:val="afc"/>
        <w:ind w:left="-1120" w:right="-1120"/>
        <w:rPr>
          <w:ins w:id="1931" w:author="Haraguroicha Hsu" w:date="2013-06-30T04:41:00Z"/>
        </w:rPr>
      </w:pPr>
      <w:ins w:id="1932" w:author="Haraguroicha Hsu" w:date="2013-06-30T04:41:00Z">
        <w:r>
          <w:drawing>
            <wp:inline distT="0" distB="0" distL="0" distR="0" wp14:anchorId="5EE08369" wp14:editId="661E4ED9">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ins>
    </w:p>
    <w:p w14:paraId="346E3305" w14:textId="79BE89AC" w:rsidR="00B8363B" w:rsidDel="00AF12D9" w:rsidRDefault="00B8363B">
      <w:pPr>
        <w:pStyle w:val="af0"/>
        <w:rPr>
          <w:ins w:id="1933" w:author="Haraguroicha Hsu" w:date="2013-06-30T04:41:00Z"/>
          <w:del w:id="1934" w:author="腹黒い茶" w:date="2013-07-08T20:25:00Z"/>
        </w:rPr>
      </w:pPr>
      <w:bookmarkStart w:id="1935" w:name="_Ref359348790"/>
      <w:bookmarkStart w:id="1936" w:name="_Toc360323033"/>
      <w:bookmarkStart w:id="1937" w:name="_Toc360323475"/>
      <w:bookmarkStart w:id="1938" w:name="_Toc234187571"/>
      <w:bookmarkStart w:id="1939" w:name="_Toc361079720"/>
      <w:ins w:id="1940"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26</w:t>
      </w:r>
      <w:ins w:id="1941" w:author="Haraguroicha Hsu" w:date="2013-06-30T04:41:00Z">
        <w:r>
          <w:fldChar w:fldCharType="end"/>
        </w:r>
        <w:bookmarkEnd w:id="1935"/>
        <w:r>
          <w:rPr>
            <w:rFonts w:hint="eastAsia"/>
          </w:rPr>
          <w:t xml:space="preserve"> </w:t>
        </w:r>
        <w:r>
          <w:rPr>
            <w:rFonts w:hint="eastAsia"/>
          </w:rPr>
          <w:t>編輯器主畫面</w:t>
        </w:r>
        <w:bookmarkEnd w:id="1936"/>
        <w:bookmarkEnd w:id="1937"/>
        <w:bookmarkEnd w:id="1938"/>
        <w:bookmarkEnd w:id="1939"/>
      </w:ins>
    </w:p>
    <w:p w14:paraId="02A805E9" w14:textId="1DB486AB" w:rsidR="00B8363B" w:rsidRPr="005200D9" w:rsidRDefault="00AF12D9">
      <w:pPr>
        <w:pStyle w:val="af0"/>
        <w:rPr>
          <w:ins w:id="1942" w:author="Haraguroicha Hsu" w:date="2013-06-30T04:41:00Z"/>
        </w:rPr>
        <w:pPrChange w:id="1943" w:author="腹黒い茶" w:date="2013-07-08T20:25:00Z">
          <w:pPr>
            <w:pStyle w:val="af1"/>
            <w:ind w:firstLine="560"/>
          </w:pPr>
        </w:pPrChange>
      </w:pPr>
      <w:ins w:id="1944" w:author="腹黒い茶" w:date="2013-07-08T20:25:00Z">
        <w:r>
          <w:rPr>
            <w:rFonts w:hint="eastAsia"/>
          </w:rPr>
          <w:t>，</w:t>
        </w:r>
      </w:ins>
      <w:ins w:id="1945" w:author="Haraguroicha Hsu" w:date="2013-06-30T04:41:00Z">
        <w:r w:rsidR="00B8363B">
          <w:rPr>
            <w:rFonts w:hint="eastAsia"/>
          </w:rPr>
          <w:t>以傳染病通報單張樣板檔為例</w:t>
        </w:r>
      </w:ins>
    </w:p>
    <w:p w14:paraId="02F76CE0" w14:textId="77777777" w:rsidR="00B8363B" w:rsidRDefault="00B8363B" w:rsidP="00B8363B">
      <w:pPr>
        <w:pStyle w:val="afc"/>
        <w:ind w:left="-1120" w:right="-1120"/>
        <w:rPr>
          <w:ins w:id="1946" w:author="Haraguroicha Hsu" w:date="2013-06-30T04:41:00Z"/>
        </w:rPr>
      </w:pPr>
      <w:ins w:id="1947" w:author="Haraguroicha Hsu" w:date="2013-06-30T04:41:00Z">
        <w:r>
          <w:lastRenderedPageBreak/>
          <w:drawing>
            <wp:inline distT="0" distB="0" distL="0" distR="0" wp14:anchorId="33C3D6C4" wp14:editId="7B12E14F">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ins>
    </w:p>
    <w:p w14:paraId="69188DD0" w14:textId="319F1946" w:rsidR="00B8363B" w:rsidDel="00AF12D9" w:rsidRDefault="00B8363B">
      <w:pPr>
        <w:pStyle w:val="af0"/>
        <w:rPr>
          <w:ins w:id="1948" w:author="Haraguroicha Hsu" w:date="2013-06-30T04:41:00Z"/>
          <w:del w:id="1949" w:author="腹黒い茶" w:date="2013-07-08T20:26:00Z"/>
        </w:rPr>
      </w:pPr>
      <w:bookmarkStart w:id="1950" w:name="_Ref359348794"/>
      <w:bookmarkStart w:id="1951" w:name="_Toc360323034"/>
      <w:bookmarkStart w:id="1952" w:name="_Toc360323476"/>
      <w:bookmarkStart w:id="1953" w:name="_Toc234187572"/>
      <w:bookmarkStart w:id="1954" w:name="_Toc361079721"/>
      <w:ins w:id="1955"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27</w:t>
      </w:r>
      <w:ins w:id="1956" w:author="Haraguroicha Hsu" w:date="2013-06-30T04:41:00Z">
        <w:r>
          <w:fldChar w:fldCharType="end"/>
        </w:r>
        <w:bookmarkEnd w:id="1950"/>
        <w:r>
          <w:rPr>
            <w:rFonts w:hint="eastAsia"/>
          </w:rPr>
          <w:t xml:space="preserve"> </w:t>
        </w:r>
        <w:r>
          <w:rPr>
            <w:rFonts w:hint="eastAsia"/>
          </w:rPr>
          <w:t>區塊編輯畫面</w:t>
        </w:r>
        <w:bookmarkEnd w:id="1951"/>
        <w:bookmarkEnd w:id="1952"/>
        <w:bookmarkEnd w:id="1953"/>
        <w:bookmarkEnd w:id="1954"/>
      </w:ins>
    </w:p>
    <w:p w14:paraId="6E055D7D" w14:textId="3F997363" w:rsidR="00B8363B" w:rsidRPr="00AB40E4" w:rsidRDefault="00AF12D9">
      <w:pPr>
        <w:pStyle w:val="af0"/>
        <w:rPr>
          <w:ins w:id="1957" w:author="Haraguroicha Hsu" w:date="2013-06-30T04:41:00Z"/>
        </w:rPr>
        <w:pPrChange w:id="1958" w:author="腹黒い茶" w:date="2013-07-08T20:26:00Z">
          <w:pPr>
            <w:pStyle w:val="af1"/>
          </w:pPr>
        </w:pPrChange>
      </w:pPr>
      <w:ins w:id="1959" w:author="腹黒い茶" w:date="2013-07-08T20:26:00Z">
        <w:r>
          <w:rPr>
            <w:rFonts w:hint="eastAsia"/>
          </w:rPr>
          <w:t>，</w:t>
        </w:r>
      </w:ins>
      <w:ins w:id="1960" w:author="Haraguroicha Hsu" w:date="2013-06-30T04:41:00Z">
        <w:r w:rsidR="00B8363B" w:rsidRPr="00B8363B">
          <w:rPr>
            <w:rFonts w:hint="eastAsia"/>
          </w:rPr>
          <w:t>以醫院</w:t>
        </w:r>
        <w:r w:rsidR="00B8363B" w:rsidRPr="00B8363B">
          <w:rPr>
            <w:rFonts w:hint="eastAsia"/>
          </w:rPr>
          <w:t>/</w:t>
        </w:r>
        <w:r w:rsidR="00B8363B" w:rsidRPr="00AB40E4">
          <w:rPr>
            <w:rFonts w:hint="eastAsia"/>
          </w:rPr>
          <w:t>診所欄位</w:t>
        </w:r>
        <w:r w:rsidR="00B8363B" w:rsidRPr="00AB40E4">
          <w:rPr>
            <w:rFonts w:hint="eastAsia"/>
          </w:rPr>
          <w:t>(</w:t>
        </w:r>
        <w:r w:rsidR="00B8363B" w:rsidRPr="00AB40E4">
          <w:rPr>
            <w:rFonts w:hint="eastAsia"/>
          </w:rPr>
          <w:t>醫院名稱</w:t>
        </w:r>
        <w:r w:rsidR="00B8363B" w:rsidRPr="00AB40E4">
          <w:rPr>
            <w:rFonts w:hint="eastAsia"/>
          </w:rPr>
          <w:t>)</w:t>
        </w:r>
        <w:r w:rsidR="00B8363B" w:rsidRPr="00AB40E4">
          <w:rPr>
            <w:rFonts w:hint="eastAsia"/>
          </w:rPr>
          <w:t>為例</w:t>
        </w:r>
      </w:ins>
    </w:p>
    <w:p w14:paraId="71AB1F37" w14:textId="77777777" w:rsidR="00A073DF" w:rsidRDefault="00A073DF">
      <w:pPr>
        <w:widowControl/>
        <w:ind w:firstLineChars="0" w:firstLine="0"/>
        <w:jc w:val="left"/>
        <w:rPr>
          <w:ins w:id="1961" w:author="Haraguroicha Hsu" w:date="2013-07-02T12:03:00Z"/>
          <w:rFonts w:asciiTheme="majorHAnsi" w:eastAsiaTheme="majorEastAsia" w:hAnsiTheme="majorHAnsi"/>
          <w:b/>
          <w:bCs/>
          <w:kern w:val="52"/>
          <w:sz w:val="32"/>
          <w:szCs w:val="48"/>
          <w:lang w:val="x-none"/>
        </w:rPr>
      </w:pPr>
      <w:ins w:id="1962" w:author="Haraguroicha Hsu" w:date="2013-07-02T12:03:00Z">
        <w:r>
          <w:br w:type="page"/>
        </w:r>
      </w:ins>
    </w:p>
    <w:p w14:paraId="5E1C1C2B" w14:textId="17995DAB" w:rsidR="00B87D6A" w:rsidRPr="00B87D6A" w:rsidDel="00B8363B" w:rsidRDefault="007C141B" w:rsidP="00A24B75">
      <w:pPr>
        <w:ind w:firstLine="560"/>
        <w:rPr>
          <w:del w:id="1963" w:author="Haraguroicha Hsu" w:date="2013-06-30T04:41:00Z"/>
          <w:lang w:val="x-none"/>
        </w:rPr>
      </w:pPr>
      <w:del w:id="1964" w:author="Haraguroicha Hsu" w:date="2013-06-30T04:41:00Z">
        <w:r w:rsidDel="00B8363B">
          <w:lastRenderedPageBreak/>
          <w:delText>本部分目前尚在開發中</w:delText>
        </w:r>
        <w:bookmarkStart w:id="1965" w:name="_Toc361079110"/>
        <w:bookmarkStart w:id="1966" w:name="_Toc361079214"/>
        <w:bookmarkStart w:id="1967" w:name="_Toc361079316"/>
        <w:bookmarkStart w:id="1968" w:name="_Toc361079419"/>
        <w:bookmarkEnd w:id="1965"/>
        <w:bookmarkEnd w:id="1966"/>
        <w:bookmarkEnd w:id="1967"/>
        <w:bookmarkEnd w:id="1968"/>
      </w:del>
    </w:p>
    <w:p w14:paraId="22D3BFEE" w14:textId="59FA616C" w:rsidR="00D74FEB" w:rsidRPr="00DF21BB" w:rsidRDefault="003B4A57" w:rsidP="003A0BF2">
      <w:pPr>
        <w:pStyle w:val="2"/>
      </w:pPr>
      <w:bookmarkStart w:id="1969" w:name="_Toc357866755"/>
      <w:bookmarkStart w:id="1970" w:name="_Toc361079420"/>
      <w:r w:rsidRPr="00DF21BB">
        <w:rPr>
          <w:rFonts w:hint="eastAsia"/>
        </w:rPr>
        <w:t>討論</w:t>
      </w:r>
      <w:bookmarkEnd w:id="1969"/>
      <w:bookmarkEnd w:id="1970"/>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971" w:name="_Toc357866756"/>
      <w:bookmarkStart w:id="1972" w:name="_Toc361079421"/>
      <w:r w:rsidRPr="00DF21BB">
        <w:t>樣板檔編輯</w:t>
      </w:r>
      <w:bookmarkEnd w:id="1971"/>
      <w:bookmarkEnd w:id="1972"/>
    </w:p>
    <w:p w14:paraId="43E0E3B0" w14:textId="00187B39" w:rsidR="00772289" w:rsidRDefault="00AB40E4" w:rsidP="004E4C6B">
      <w:pPr>
        <w:ind w:firstLine="560"/>
      </w:pPr>
      <w:ins w:id="1973" w:author="Haraguroicha Hsu" w:date="2013-06-30T04:44:00Z">
        <w:r w:rsidRPr="00DF21BB">
          <w:t>要對樣板檔編輯，必須要使用支援</w:t>
        </w:r>
        <w:r w:rsidRPr="00DF21BB">
          <w:t>XHTML</w:t>
        </w:r>
        <w:r w:rsidRPr="00DF21BB">
          <w:t>的編輯器編輯</w:t>
        </w:r>
        <w:r>
          <w:rPr>
            <w:rFonts w:hint="eastAsia"/>
          </w:rPr>
          <w:t>，或者本系統內帶的樣板檔編輯器編輯</w:t>
        </w:r>
        <w:r w:rsidRPr="00DF21BB">
          <w:t>，</w:t>
        </w:r>
        <w:r>
          <w:rPr>
            <w:rFonts w:hint="eastAsia"/>
          </w:rPr>
          <w:t>在</w:t>
        </w:r>
      </w:ins>
      <w:del w:id="1974" w:author="Haraguroicha Hsu" w:date="2013-06-30T04:44:00Z">
        <w:r w:rsidR="00772289" w:rsidRPr="00DF21BB" w:rsidDel="00AB40E4">
          <w:delText>本研究由於是可行性研究，故目前如果要對樣板檔編輯，則必須要使用支援</w:delText>
        </w:r>
        <w:r w:rsidR="00772289" w:rsidRPr="00DF21BB" w:rsidDel="00AB40E4">
          <w:delText>XHTML</w:delText>
        </w:r>
        <w:r w:rsidR="00772289" w:rsidRPr="00DF21BB" w:rsidDel="00AB40E4">
          <w:delText>的編輯器編輯，</w:delText>
        </w:r>
      </w:del>
      <w:r w:rsidR="00772289" w:rsidRPr="00DF21BB">
        <w:t>編輯時僅需要將檔案中命名的屬性修改</w:t>
      </w:r>
      <w:del w:id="1975" w:author="Haraguroicha Hsu" w:date="2013-06-30T04:44:00Z">
        <w:r w:rsidR="00772289" w:rsidRPr="00DF21BB" w:rsidDel="00AB40E4">
          <w:delText>後</w:delText>
        </w:r>
      </w:del>
      <w:r w:rsidR="00772289" w:rsidRPr="00DF21BB">
        <w:t>即可變成專用樣板檔。</w:t>
      </w:r>
      <w:del w:id="1976" w:author="Haraguroicha Hsu" w:date="2013-06-30T04:44:00Z">
        <w:r w:rsidR="00772289" w:rsidRPr="00DF21BB" w:rsidDel="00AB40E4">
          <w:delText>在</w:delText>
        </w:r>
      </w:del>
      <w:r w:rsidR="00772289" w:rsidRPr="00DF21BB">
        <w:t>製作樣板檔客制化時，僅需要有</w:t>
      </w:r>
      <w:r w:rsidR="00772289" w:rsidRPr="00DF21BB">
        <w:t>HTML</w:t>
      </w:r>
      <w:r w:rsidR="00D10C14" w:rsidRPr="00D10C14">
        <w:rPr>
          <w:rFonts w:hint="eastAsia"/>
        </w:rPr>
        <w:t>的設計編寫能力即可自行客制化所需的電子病歷樣板檔</w:t>
      </w:r>
      <w:ins w:id="1977" w:author="Haraguroicha Hsu" w:date="2013-07-02T11:25:00Z">
        <w:r w:rsidR="00372F00" w:rsidRPr="00372F00">
          <w:rPr>
            <w:rFonts w:hint="eastAsia"/>
          </w:rPr>
          <w:t>，如</w:t>
        </w:r>
      </w:ins>
      <w:del w:id="1978" w:author="Haraguroicha Hsu" w:date="2013-07-02T11:25:00Z">
        <w:r w:rsidR="00885971" w:rsidRPr="00885971" w:rsidDel="00372F00">
          <w:rPr>
            <w:rFonts w:hint="eastAsia"/>
          </w:rPr>
          <w:delText>(</w:delText>
        </w:r>
      </w:del>
      <w:ins w:id="1979" w:author="Haraguroicha Hsu" w:date="2013-07-02T10:00:00Z">
        <w:r w:rsidR="00992AC3">
          <w:fldChar w:fldCharType="begin"/>
        </w:r>
        <w:r w:rsidR="00992AC3">
          <w:instrText xml:space="preserve"> REF </w:instrText>
        </w:r>
        <w:r w:rsidR="00992AC3">
          <w:rPr>
            <w:rFonts w:hint="eastAsia"/>
          </w:rPr>
          <w:instrText>_Ref234378547 \h</w:instrText>
        </w:r>
        <w:r w:rsidR="00992AC3">
          <w:instrText xml:space="preserve"> </w:instrText>
        </w:r>
      </w:ins>
      <w:r w:rsidR="00992AC3">
        <w:fldChar w:fldCharType="separate"/>
      </w:r>
      <w:ins w:id="1980" w:author="腹黒い茶" w:date="2013-07-08T20:37:00Z">
        <w:r w:rsidR="007D7F2F">
          <w:rPr>
            <w:rFonts w:hint="eastAsia"/>
          </w:rPr>
          <w:t>圖</w:t>
        </w:r>
        <w:r w:rsidR="007D7F2F">
          <w:rPr>
            <w:rFonts w:hint="eastAsia"/>
          </w:rPr>
          <w:t xml:space="preserve"> </w:t>
        </w:r>
        <w:r w:rsidR="007D7F2F">
          <w:rPr>
            <w:noProof/>
          </w:rPr>
          <w:t>28</w:t>
        </w:r>
      </w:ins>
      <w:ins w:id="1981" w:author="Haraguroicha Hsu" w:date="2013-07-07T20:12:00Z">
        <w:del w:id="1982"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28</w:delText>
          </w:r>
        </w:del>
      </w:ins>
      <w:ins w:id="1983" w:author="Haraguroicha Hsu" w:date="2013-07-02T10:00:00Z">
        <w:r w:rsidR="00992AC3">
          <w:fldChar w:fldCharType="end"/>
        </w:r>
      </w:ins>
      <w:del w:id="1984" w:author="Haraguroicha Hsu" w:date="2013-07-02T10:00:00Z">
        <w:r w:rsidR="00885971" w:rsidRPr="00885971" w:rsidDel="00992AC3">
          <w:rPr>
            <w:rFonts w:hint="eastAsia"/>
          </w:rPr>
          <w:delText>圖</w:delText>
        </w:r>
        <w:r w:rsidR="00885971" w:rsidRPr="00885971" w:rsidDel="00992AC3">
          <w:rPr>
            <w:rFonts w:hint="eastAsia"/>
          </w:rPr>
          <w:delText>17</w:delText>
        </w:r>
      </w:del>
      <w:r w:rsidR="00885971" w:rsidRPr="00885971">
        <w:rPr>
          <w:rFonts w:hint="eastAsia"/>
        </w:rPr>
        <w:t>與</w:t>
      </w:r>
      <w:ins w:id="1985" w:author="Haraguroicha Hsu" w:date="2013-07-02T10:00:00Z">
        <w:r w:rsidR="00992AC3">
          <w:fldChar w:fldCharType="begin"/>
        </w:r>
        <w:r w:rsidR="00992AC3">
          <w:instrText xml:space="preserve"> REF </w:instrText>
        </w:r>
        <w:r w:rsidR="00992AC3">
          <w:rPr>
            <w:rFonts w:hint="eastAsia"/>
          </w:rPr>
          <w:instrText>_Ref234378538 \h</w:instrText>
        </w:r>
        <w:r w:rsidR="00992AC3">
          <w:instrText xml:space="preserve"> </w:instrText>
        </w:r>
      </w:ins>
      <w:r w:rsidR="00992AC3">
        <w:fldChar w:fldCharType="separate"/>
      </w:r>
      <w:ins w:id="1986" w:author="腹黒い茶" w:date="2013-07-08T20:37:00Z">
        <w:r w:rsidR="007D7F2F">
          <w:rPr>
            <w:rFonts w:hint="eastAsia"/>
          </w:rPr>
          <w:t>圖</w:t>
        </w:r>
        <w:r w:rsidR="007D7F2F">
          <w:rPr>
            <w:rFonts w:hint="eastAsia"/>
          </w:rPr>
          <w:t xml:space="preserve"> </w:t>
        </w:r>
        <w:r w:rsidR="007D7F2F">
          <w:rPr>
            <w:noProof/>
          </w:rPr>
          <w:t>29</w:t>
        </w:r>
      </w:ins>
      <w:ins w:id="1987" w:author="Haraguroicha Hsu" w:date="2013-07-07T20:12:00Z">
        <w:del w:id="1988"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29</w:delText>
          </w:r>
        </w:del>
      </w:ins>
      <w:ins w:id="1989" w:author="Haraguroicha Hsu" w:date="2013-07-02T10:00:00Z">
        <w:r w:rsidR="00992AC3">
          <w:fldChar w:fldCharType="end"/>
        </w:r>
      </w:ins>
      <w:del w:id="1990" w:author="Haraguroicha Hsu" w:date="2013-07-02T10:00:00Z">
        <w:r w:rsidR="00885971" w:rsidRPr="00885971" w:rsidDel="00992AC3">
          <w:rPr>
            <w:rFonts w:hint="eastAsia"/>
          </w:rPr>
          <w:delText>圖</w:delText>
        </w:r>
        <w:r w:rsidR="00885971" w:rsidRPr="00885971" w:rsidDel="00992AC3">
          <w:rPr>
            <w:rFonts w:hint="eastAsia"/>
          </w:rPr>
          <w:delText>18</w:delText>
        </w:r>
      </w:del>
      <w:r w:rsidR="00885971" w:rsidRPr="00885971">
        <w:rPr>
          <w:rFonts w:hint="eastAsia"/>
        </w:rPr>
        <w:t>為疾病通報單張的原始樣板檔節錄</w:t>
      </w:r>
      <w:del w:id="1991" w:author="Haraguroicha Hsu" w:date="2013-07-02T11:25:00Z">
        <w:r w:rsidR="00885971" w:rsidRPr="00885971" w:rsidDel="00372F00">
          <w:rPr>
            <w:rFonts w:hint="eastAsia"/>
          </w:rPr>
          <w:delText>)</w:delText>
        </w:r>
      </w:del>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ins w:id="1992" w:author="腹黒い茶" w:date="2013-07-08T20:37:00Z">
        <w:r w:rsidR="007D7F2F" w:rsidRPr="00DF21BB">
          <w:rPr>
            <w:rFonts w:hint="eastAsia"/>
          </w:rPr>
          <w:t>圖</w:t>
        </w:r>
        <w:r w:rsidR="007D7F2F" w:rsidRPr="00DF21BB">
          <w:rPr>
            <w:rFonts w:hint="eastAsia"/>
          </w:rPr>
          <w:t xml:space="preserve"> </w:t>
        </w:r>
        <w:r w:rsidR="007D7F2F">
          <w:rPr>
            <w:noProof/>
          </w:rPr>
          <w:t>30</w:t>
        </w:r>
      </w:ins>
      <w:ins w:id="1993" w:author="Haraguroicha Hsu" w:date="2013-07-07T20:12:00Z">
        <w:del w:id="1994"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30</w:delText>
          </w:r>
        </w:del>
      </w:ins>
      <w:del w:id="1995"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20</w:delText>
        </w:r>
      </w:del>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c"/>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7CEC7873" w:rsidR="00885971" w:rsidDel="00AF12D9" w:rsidRDefault="00640C3A">
      <w:pPr>
        <w:pStyle w:val="af0"/>
        <w:rPr>
          <w:del w:id="1996" w:author="腹黒い茶" w:date="2013-07-08T20:26:00Z"/>
        </w:rPr>
      </w:pPr>
      <w:bookmarkStart w:id="1997" w:name="_Ref234378547"/>
      <w:bookmarkStart w:id="1998" w:name="_Toc234187573"/>
      <w:bookmarkStart w:id="1999" w:name="_Toc36107972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2000" w:author="腹黒い茶" w:date="2013-07-08T20:37:00Z">
        <w:r w:rsidR="007D7F2F">
          <w:rPr>
            <w:noProof/>
          </w:rPr>
          <w:t>28</w:t>
        </w:r>
      </w:ins>
      <w:ins w:id="2001" w:author="Haraguroicha Hsu" w:date="2013-07-07T20:12:00Z">
        <w:del w:id="2002" w:author="腹黒い茶" w:date="2013-07-08T20:34:00Z">
          <w:r w:rsidR="00A24B75" w:rsidDel="007D7F2F">
            <w:rPr>
              <w:noProof/>
            </w:rPr>
            <w:delText>28</w:delText>
          </w:r>
        </w:del>
      </w:ins>
      <w:del w:id="2003" w:author="腹黒い茶" w:date="2013-07-08T20:34:00Z">
        <w:r w:rsidR="00F76BDD" w:rsidDel="007D7F2F">
          <w:rPr>
            <w:noProof/>
          </w:rPr>
          <w:delText>18</w:delText>
        </w:r>
      </w:del>
      <w:r>
        <w:fldChar w:fldCharType="end"/>
      </w:r>
      <w:bookmarkEnd w:id="1997"/>
      <w:r>
        <w:rPr>
          <w:rFonts w:hint="eastAsia"/>
        </w:rPr>
        <w:t xml:space="preserve"> </w:t>
      </w:r>
      <w:r w:rsidRPr="00640C3A">
        <w:rPr>
          <w:rFonts w:hint="eastAsia"/>
        </w:rPr>
        <w:t>疾病通報單張原始樣板檔節錄</w:t>
      </w:r>
      <w:r>
        <w:rPr>
          <w:rFonts w:hint="eastAsia"/>
        </w:rPr>
        <w:t>1</w:t>
      </w:r>
      <w:bookmarkEnd w:id="1998"/>
      <w:bookmarkEnd w:id="1999"/>
    </w:p>
    <w:p w14:paraId="4C0EC852" w14:textId="16D5CBAA" w:rsidR="00FE30E3" w:rsidRPr="00FE30E3" w:rsidRDefault="00AF12D9">
      <w:pPr>
        <w:pStyle w:val="af0"/>
        <w:pPrChange w:id="2004" w:author="腹黒い茶" w:date="2013-07-08T20:26:00Z">
          <w:pPr>
            <w:pStyle w:val="af1"/>
            <w:ind w:firstLine="560"/>
          </w:pPr>
        </w:pPrChange>
      </w:pPr>
      <w:ins w:id="2005" w:author="腹黒い茶" w:date="2013-07-08T20:26:00Z">
        <w:r>
          <w:rPr>
            <w:rFonts w:hint="eastAsia"/>
          </w:rPr>
          <w:t>，</w:t>
        </w:r>
      </w:ins>
      <w:r w:rsidR="00FE30E3">
        <w:rPr>
          <w:rFonts w:hint="eastAsia"/>
        </w:rPr>
        <w:t>檔案中的開頭包含了專用樣式表以及頁首標題等資訊</w:t>
      </w:r>
    </w:p>
    <w:p w14:paraId="755E7607" w14:textId="31A150C6" w:rsidR="00885971" w:rsidRDefault="002509F9" w:rsidP="004E4C6B">
      <w:pPr>
        <w:pStyle w:val="afc"/>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22F30436" w:rsidR="00885971" w:rsidDel="00AF12D9" w:rsidRDefault="00640C3A">
      <w:pPr>
        <w:pStyle w:val="af0"/>
        <w:rPr>
          <w:del w:id="2006" w:author="腹黒い茶" w:date="2013-07-08T20:26:00Z"/>
        </w:rPr>
      </w:pPr>
      <w:bookmarkStart w:id="2007" w:name="_Ref234378538"/>
      <w:bookmarkStart w:id="2008" w:name="_Toc234187574"/>
      <w:bookmarkStart w:id="2009" w:name="_Toc361079723"/>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2010" w:author="腹黒い茶" w:date="2013-07-08T20:37:00Z">
        <w:r w:rsidR="007D7F2F">
          <w:rPr>
            <w:noProof/>
          </w:rPr>
          <w:t>29</w:t>
        </w:r>
      </w:ins>
      <w:ins w:id="2011" w:author="Haraguroicha Hsu" w:date="2013-07-07T20:12:00Z">
        <w:del w:id="2012" w:author="腹黒い茶" w:date="2013-07-08T20:34:00Z">
          <w:r w:rsidR="00A24B75" w:rsidDel="007D7F2F">
            <w:rPr>
              <w:noProof/>
            </w:rPr>
            <w:delText>29</w:delText>
          </w:r>
        </w:del>
      </w:ins>
      <w:del w:id="2013" w:author="腹黒い茶" w:date="2013-07-08T20:34:00Z">
        <w:r w:rsidR="00F76BDD" w:rsidDel="007D7F2F">
          <w:rPr>
            <w:noProof/>
          </w:rPr>
          <w:delText>19</w:delText>
        </w:r>
      </w:del>
      <w:r>
        <w:fldChar w:fldCharType="end"/>
      </w:r>
      <w:bookmarkEnd w:id="2007"/>
      <w:r>
        <w:rPr>
          <w:rFonts w:hint="eastAsia"/>
        </w:rPr>
        <w:t xml:space="preserve"> </w:t>
      </w:r>
      <w:r w:rsidRPr="00640C3A">
        <w:rPr>
          <w:rFonts w:hint="eastAsia"/>
        </w:rPr>
        <w:t>疾病通報單張原始樣板檔節錄</w:t>
      </w:r>
      <w:r>
        <w:rPr>
          <w:rFonts w:hint="eastAsia"/>
        </w:rPr>
        <w:t>2</w:t>
      </w:r>
      <w:bookmarkEnd w:id="2008"/>
      <w:bookmarkEnd w:id="2009"/>
    </w:p>
    <w:p w14:paraId="76C5B72A" w14:textId="5FF56215" w:rsidR="00FE30E3" w:rsidRPr="00FE30E3" w:rsidRDefault="00AF12D9">
      <w:pPr>
        <w:pStyle w:val="af0"/>
        <w:pPrChange w:id="2014" w:author="腹黒い茶" w:date="2013-07-08T20:26:00Z">
          <w:pPr>
            <w:pStyle w:val="af1"/>
          </w:pPr>
        </w:pPrChange>
      </w:pPr>
      <w:ins w:id="2015" w:author="腹黒い茶" w:date="2013-07-08T20:26:00Z">
        <w:r>
          <w:rPr>
            <w:rFonts w:hint="eastAsia"/>
          </w:rPr>
          <w:t>，</w:t>
        </w:r>
      </w:ins>
      <w:r w:rsidR="00FE30E3">
        <w:rPr>
          <w:rFonts w:hint="eastAsia"/>
        </w:rPr>
        <w:t>檔案中段即是包含了資料選擇及簡易代碼對應的元素</w:t>
      </w:r>
    </w:p>
    <w:p w14:paraId="773A928C" w14:textId="69593F2F" w:rsidR="00772289" w:rsidRPr="00DF21BB" w:rsidRDefault="00C90AE0" w:rsidP="004E4C6B">
      <w:pPr>
        <w:pStyle w:val="afc"/>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pPr>
        <w:pStyle w:val="af0"/>
      </w:pPr>
      <w:bookmarkStart w:id="2016" w:name="_Ref231587939"/>
      <w:bookmarkStart w:id="2017" w:name="_Toc234187575"/>
      <w:bookmarkStart w:id="2018" w:name="_Toc361079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2019" w:author="腹黒い茶" w:date="2013-07-08T20:37:00Z">
        <w:r w:rsidR="007D7F2F">
          <w:rPr>
            <w:noProof/>
          </w:rPr>
          <w:t>30</w:t>
        </w:r>
      </w:ins>
      <w:ins w:id="2020" w:author="Haraguroicha Hsu" w:date="2013-07-07T20:12:00Z">
        <w:del w:id="2021" w:author="腹黒い茶" w:date="2013-07-08T20:34:00Z">
          <w:r w:rsidR="00A24B75" w:rsidDel="007D7F2F">
            <w:rPr>
              <w:noProof/>
            </w:rPr>
            <w:delText>30</w:delText>
          </w:r>
        </w:del>
      </w:ins>
      <w:del w:id="2022" w:author="腹黒い茶" w:date="2013-07-08T20:34:00Z">
        <w:r w:rsidR="00F76BDD" w:rsidDel="007D7F2F">
          <w:rPr>
            <w:noProof/>
          </w:rPr>
          <w:delText>20</w:delText>
        </w:r>
      </w:del>
      <w:r w:rsidRPr="00DF21BB">
        <w:fldChar w:fldCharType="end"/>
      </w:r>
      <w:bookmarkEnd w:id="2016"/>
      <w:r w:rsidR="00772289" w:rsidRPr="00DF21BB">
        <w:rPr>
          <w:rFonts w:hint="eastAsia"/>
        </w:rPr>
        <w:t xml:space="preserve"> </w:t>
      </w:r>
      <w:r w:rsidR="00772289" w:rsidRPr="00DF21BB">
        <w:t>語法使用示意圖</w:t>
      </w:r>
      <w:bookmarkEnd w:id="2017"/>
      <w:bookmarkEnd w:id="2018"/>
    </w:p>
    <w:p w14:paraId="4B4B6CC2" w14:textId="10D01286" w:rsidR="005C00B8" w:rsidRPr="00DF21BB" w:rsidRDefault="00D10C14" w:rsidP="003A0BF2">
      <w:pPr>
        <w:pStyle w:val="3"/>
      </w:pPr>
      <w:bookmarkStart w:id="2023" w:name="_Toc361079422"/>
      <w:r w:rsidRPr="00D10C14">
        <w:rPr>
          <w:rFonts w:hint="eastAsia"/>
        </w:rPr>
        <w:lastRenderedPageBreak/>
        <w:t>檢視器存取能力</w:t>
      </w:r>
      <w:bookmarkEnd w:id="2023"/>
    </w:p>
    <w:p w14:paraId="0476E583" w14:textId="77777777" w:rsidR="00FB204E" w:rsidRPr="00DF21BB" w:rsidRDefault="00FB204E" w:rsidP="00FB204E">
      <w:pPr>
        <w:pStyle w:val="afc"/>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63C0B0FE" w:rsidR="00FB204E" w:rsidDel="00AF12D9" w:rsidRDefault="00FB204E">
      <w:pPr>
        <w:pStyle w:val="af0"/>
        <w:rPr>
          <w:del w:id="2024" w:author="腹黒い茶" w:date="2013-07-08T20:26:00Z"/>
        </w:rPr>
      </w:pPr>
      <w:bookmarkStart w:id="2025" w:name="_Ref231588120"/>
      <w:bookmarkStart w:id="2026" w:name="_Toc234187576"/>
      <w:bookmarkStart w:id="2027" w:name="_Toc361079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2028" w:author="腹黒い茶" w:date="2013-07-08T20:37:00Z">
        <w:r w:rsidR="007D7F2F">
          <w:rPr>
            <w:noProof/>
          </w:rPr>
          <w:t>31</w:t>
        </w:r>
      </w:ins>
      <w:ins w:id="2029" w:author="Haraguroicha Hsu" w:date="2013-07-07T20:12:00Z">
        <w:del w:id="2030" w:author="腹黒い茶" w:date="2013-07-08T20:34:00Z">
          <w:r w:rsidR="00A24B75" w:rsidDel="007D7F2F">
            <w:rPr>
              <w:noProof/>
            </w:rPr>
            <w:delText>31</w:delText>
          </w:r>
        </w:del>
      </w:ins>
      <w:del w:id="2031" w:author="腹黒い茶" w:date="2013-07-08T20:34:00Z">
        <w:r w:rsidR="00F76BDD" w:rsidDel="007D7F2F">
          <w:rPr>
            <w:noProof/>
          </w:rPr>
          <w:delText>21</w:delText>
        </w:r>
      </w:del>
      <w:r w:rsidRPr="00DF21BB">
        <w:fldChar w:fldCharType="end"/>
      </w:r>
      <w:bookmarkEnd w:id="2025"/>
      <w:r w:rsidRPr="00DF21BB">
        <w:rPr>
          <w:rFonts w:hint="eastAsia"/>
        </w:rPr>
        <w:t xml:space="preserve"> </w:t>
      </w:r>
      <w:r w:rsidRPr="00DF21BB">
        <w:t>系統載入所耗用的時間</w:t>
      </w:r>
      <w:bookmarkEnd w:id="2026"/>
      <w:bookmarkEnd w:id="2027"/>
    </w:p>
    <w:p w14:paraId="6413C026" w14:textId="7252F9A8" w:rsidR="00FB204E" w:rsidRPr="00FE30E3" w:rsidRDefault="00AF12D9">
      <w:pPr>
        <w:pStyle w:val="af0"/>
        <w:rPr>
          <w:rFonts w:ascii="Adobe 明體 Std L" w:eastAsia="Adobe 明體 Std L" w:hAnsi="Adobe 明體 Std L" w:cs="Adobe 明體 Std L"/>
        </w:rPr>
        <w:pPrChange w:id="2032" w:author="腹黒い茶" w:date="2013-07-08T20:26:00Z">
          <w:pPr>
            <w:pStyle w:val="af1"/>
            <w:ind w:firstLine="560"/>
          </w:pPr>
        </w:pPrChange>
      </w:pPr>
      <w:ins w:id="2033" w:author="腹黒い茶" w:date="2013-07-08T20:26:00Z">
        <w:r>
          <w:rPr>
            <w:rFonts w:hint="eastAsia"/>
          </w:rPr>
          <w:t>，</w:t>
        </w:r>
      </w:ins>
      <w:r w:rsidR="00FB204E">
        <w:rPr>
          <w:rFonts w:hint="eastAsia"/>
        </w:rPr>
        <w:t>總耗時約</w:t>
      </w:r>
      <w:r w:rsidR="00FB204E">
        <w:rPr>
          <w:rFonts w:hint="eastAsia"/>
        </w:rPr>
        <w:t>19</w:t>
      </w:r>
      <w:r w:rsidR="00FB204E">
        <w:rPr>
          <w:rFonts w:hint="eastAsia"/>
        </w:rPr>
        <w:t>秒，一共載入了</w:t>
      </w:r>
      <w:r w:rsidR="00FB204E">
        <w:rPr>
          <w:rFonts w:hint="eastAsia"/>
        </w:rPr>
        <w:t>57</w:t>
      </w:r>
      <w:r w:rsidR="00FB204E">
        <w:rPr>
          <w:rFonts w:hint="eastAsia"/>
        </w:rPr>
        <w:t>個檔案</w:t>
      </w:r>
      <w:r w:rsidR="00FB204E">
        <w:rPr>
          <w:rFonts w:hint="eastAsia"/>
        </w:rPr>
        <w:t>(</w:t>
      </w:r>
      <w:r w:rsidR="00FB204E">
        <w:rPr>
          <w:rFonts w:hint="eastAsia"/>
        </w:rPr>
        <w:t>包含重複使用快取資料</w:t>
      </w:r>
      <w:r w:rsidR="00FB204E">
        <w:rPr>
          <w:rFonts w:hint="eastAsia"/>
        </w:rPr>
        <w:t>)</w:t>
      </w:r>
    </w:p>
    <w:p w14:paraId="73769ECE" w14:textId="77777777" w:rsidR="00A073DF" w:rsidRDefault="00A073DF">
      <w:pPr>
        <w:widowControl/>
        <w:ind w:firstLineChars="0" w:firstLine="0"/>
        <w:jc w:val="left"/>
        <w:rPr>
          <w:ins w:id="2034" w:author="Haraguroicha Hsu" w:date="2013-07-02T12:04:00Z"/>
        </w:rPr>
      </w:pPr>
      <w:ins w:id="2035" w:author="Haraguroicha Hsu" w:date="2013-07-02T12:04:00Z">
        <w:r>
          <w:br w:type="page"/>
        </w:r>
      </w:ins>
    </w:p>
    <w:p w14:paraId="69CD3B64" w14:textId="1B464FF8"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del w:id="2036" w:author="Haraguroicha Hsu" w:date="2013-07-02T11:30:00Z">
        <w:r w:rsidR="005C00B8" w:rsidRPr="00DF21BB" w:rsidDel="00372F00">
          <w:rPr>
            <w:rFonts w:hint="eastAsia"/>
          </w:rPr>
          <w:delText>(</w:delText>
        </w:r>
      </w:del>
      <w:ins w:id="2037" w:author="Haraguroicha Hsu" w:date="2013-07-02T11:30:00Z">
        <w:r w:rsidR="00372F00">
          <w:rPr>
            <w:rFonts w:hint="eastAsia"/>
          </w:rPr>
          <w:t>，</w:t>
        </w:r>
      </w:ins>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ins w:id="2038" w:author="腹黒い茶" w:date="2013-07-08T20:37:00Z">
        <w:r w:rsidR="007D7F2F" w:rsidRPr="00DF21BB">
          <w:rPr>
            <w:rFonts w:hint="eastAsia"/>
          </w:rPr>
          <w:t>圖</w:t>
        </w:r>
        <w:r w:rsidR="007D7F2F" w:rsidRPr="00DF21BB">
          <w:rPr>
            <w:rFonts w:hint="eastAsia"/>
          </w:rPr>
          <w:t xml:space="preserve"> </w:t>
        </w:r>
        <w:r w:rsidR="007D7F2F">
          <w:rPr>
            <w:noProof/>
          </w:rPr>
          <w:t>31</w:t>
        </w:r>
      </w:ins>
      <w:ins w:id="2039" w:author="Haraguroicha Hsu" w:date="2013-07-07T20:12:00Z">
        <w:del w:id="2040"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31</w:delText>
          </w:r>
        </w:del>
      </w:ins>
      <w:del w:id="2041"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21</w:delText>
        </w:r>
      </w:del>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ins w:id="2042" w:author="腹黒い茶" w:date="2013-07-08T20:37:00Z">
        <w:r w:rsidR="007D7F2F" w:rsidRPr="00DF21BB">
          <w:rPr>
            <w:rFonts w:hint="eastAsia"/>
          </w:rPr>
          <w:t>圖</w:t>
        </w:r>
        <w:r w:rsidR="007D7F2F" w:rsidRPr="00DF21BB">
          <w:rPr>
            <w:rFonts w:hint="eastAsia"/>
          </w:rPr>
          <w:t xml:space="preserve"> </w:t>
        </w:r>
        <w:r w:rsidR="007D7F2F">
          <w:rPr>
            <w:noProof/>
          </w:rPr>
          <w:t>32</w:t>
        </w:r>
      </w:ins>
      <w:ins w:id="2043" w:author="Haraguroicha Hsu" w:date="2013-07-07T20:12:00Z">
        <w:del w:id="2044" w:author="腹黒い茶" w:date="2013-07-08T20:34:00Z">
          <w:r w:rsidR="00A24B75" w:rsidRPr="00DF21BB" w:rsidDel="007D7F2F">
            <w:rPr>
              <w:rFonts w:hint="eastAsia"/>
            </w:rPr>
            <w:delText>圖</w:delText>
          </w:r>
          <w:r w:rsidR="00A24B75" w:rsidRPr="00DF21BB" w:rsidDel="007D7F2F">
            <w:rPr>
              <w:rFonts w:hint="eastAsia"/>
            </w:rPr>
            <w:delText xml:space="preserve"> </w:delText>
          </w:r>
          <w:r w:rsidR="00A24B75" w:rsidDel="007D7F2F">
            <w:rPr>
              <w:noProof/>
            </w:rPr>
            <w:delText>32</w:delText>
          </w:r>
        </w:del>
      </w:ins>
      <w:del w:id="2045" w:author="腹黒い茶" w:date="2013-07-08T20:34:00Z">
        <w:r w:rsidR="00F76BDD" w:rsidRPr="00DF21BB" w:rsidDel="007D7F2F">
          <w:rPr>
            <w:rFonts w:hint="eastAsia"/>
          </w:rPr>
          <w:delText>圖</w:delText>
        </w:r>
        <w:r w:rsidR="00F76BDD" w:rsidRPr="00DF21BB" w:rsidDel="007D7F2F">
          <w:rPr>
            <w:rFonts w:hint="eastAsia"/>
          </w:rPr>
          <w:delText xml:space="preserve"> </w:delText>
        </w:r>
        <w:r w:rsidR="00F76BDD" w:rsidDel="007D7F2F">
          <w:rPr>
            <w:noProof/>
          </w:rPr>
          <w:delText>22</w:delText>
        </w:r>
      </w:del>
      <w:r w:rsidR="00686637" w:rsidRPr="00DF21BB">
        <w:fldChar w:fldCharType="end"/>
      </w:r>
      <w:r w:rsidR="005C00B8" w:rsidRPr="00DF21BB">
        <w:rPr>
          <w:rFonts w:hint="eastAsia"/>
        </w:rPr>
        <w:t>所示</w:t>
      </w:r>
      <w:del w:id="2046" w:author="Haraguroicha Hsu" w:date="2013-07-02T11:30:00Z">
        <w:r w:rsidR="005C00B8" w:rsidRPr="00DF21BB" w:rsidDel="00372F00">
          <w:rPr>
            <w:rFonts w:hint="eastAsia"/>
          </w:rPr>
          <w:delText>)</w:delText>
        </w:r>
      </w:del>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c"/>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744085C2" w:rsidR="005C00B8" w:rsidDel="00AF12D9" w:rsidRDefault="00686637">
      <w:pPr>
        <w:pStyle w:val="af0"/>
        <w:rPr>
          <w:del w:id="2047" w:author="腹黒い茶" w:date="2013-07-08T20:26:00Z"/>
        </w:rPr>
      </w:pPr>
      <w:bookmarkStart w:id="2048" w:name="_Ref231588125"/>
      <w:bookmarkStart w:id="2049" w:name="_Toc234187577"/>
      <w:bookmarkStart w:id="2050" w:name="_Toc361079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2051" w:author="腹黒い茶" w:date="2013-07-08T20:37:00Z">
        <w:r w:rsidR="007D7F2F">
          <w:rPr>
            <w:noProof/>
          </w:rPr>
          <w:t>32</w:t>
        </w:r>
      </w:ins>
      <w:ins w:id="2052" w:author="Haraguroicha Hsu" w:date="2013-07-07T20:12:00Z">
        <w:del w:id="2053" w:author="腹黒い茶" w:date="2013-07-08T20:34:00Z">
          <w:r w:rsidR="00A24B75" w:rsidDel="007D7F2F">
            <w:rPr>
              <w:noProof/>
            </w:rPr>
            <w:delText>32</w:delText>
          </w:r>
        </w:del>
      </w:ins>
      <w:del w:id="2054" w:author="腹黒い茶" w:date="2013-07-08T20:34:00Z">
        <w:r w:rsidR="00F76BDD" w:rsidDel="007D7F2F">
          <w:rPr>
            <w:noProof/>
          </w:rPr>
          <w:delText>22</w:delText>
        </w:r>
      </w:del>
      <w:r w:rsidRPr="00DF21BB">
        <w:fldChar w:fldCharType="end"/>
      </w:r>
      <w:bookmarkEnd w:id="2048"/>
      <w:r w:rsidR="005C00B8" w:rsidRPr="00DF21BB">
        <w:rPr>
          <w:rFonts w:hint="eastAsia"/>
        </w:rPr>
        <w:t xml:space="preserve"> </w:t>
      </w:r>
      <w:r w:rsidR="005C00B8" w:rsidRPr="00DF21BB">
        <w:t>樣板檔套用的資料要求耗用時間</w:t>
      </w:r>
      <w:bookmarkEnd w:id="2049"/>
      <w:bookmarkEnd w:id="2050"/>
    </w:p>
    <w:p w14:paraId="48336FEF" w14:textId="6A585AAF" w:rsidR="00FE30E3" w:rsidRPr="00FE30E3" w:rsidRDefault="00AF12D9">
      <w:pPr>
        <w:pStyle w:val="af0"/>
        <w:pPrChange w:id="2055" w:author="腹黒い茶" w:date="2013-07-08T20:26:00Z">
          <w:pPr>
            <w:pStyle w:val="af1"/>
            <w:ind w:firstLine="560"/>
          </w:pPr>
        </w:pPrChange>
      </w:pPr>
      <w:ins w:id="2056" w:author="腹黒い茶" w:date="2013-07-08T20:26:00Z">
        <w:r>
          <w:rPr>
            <w:rFonts w:hint="eastAsia"/>
          </w:rPr>
          <w:t>，</w:t>
        </w:r>
      </w:ins>
      <w:r w:rsidR="00FE30E3">
        <w:rPr>
          <w:rFonts w:hint="eastAsia"/>
        </w:rPr>
        <w:t>耗時約</w:t>
      </w:r>
      <w:r w:rsidR="00FE30E3">
        <w:rPr>
          <w:rFonts w:hint="eastAsia"/>
        </w:rPr>
        <w:t>8.7</w:t>
      </w:r>
      <w:r w:rsidR="00FE30E3">
        <w:rPr>
          <w:rFonts w:hint="eastAsia"/>
        </w:rPr>
        <w:t>秒，載入</w:t>
      </w:r>
      <w:r w:rsidR="00FE30E3">
        <w:rPr>
          <w:rFonts w:hint="eastAsia"/>
        </w:rPr>
        <w:t>12</w:t>
      </w:r>
      <w:r w:rsidR="00FE30E3">
        <w:rPr>
          <w:rFonts w:hint="eastAsia"/>
        </w:rPr>
        <w:t>個檔案</w:t>
      </w:r>
      <w:r w:rsidR="00FE30E3">
        <w:rPr>
          <w:rFonts w:hint="eastAsia"/>
        </w:rPr>
        <w:t>(</w:t>
      </w:r>
      <w:r w:rsidR="00FE30E3">
        <w:rPr>
          <w:rFonts w:hint="eastAsia"/>
        </w:rPr>
        <w:t>包含重複使用快取資料</w:t>
      </w:r>
      <w:r w:rsidR="00FE30E3">
        <w:rPr>
          <w:rFonts w:hint="eastAsia"/>
        </w:rPr>
        <w:t>)</w:t>
      </w:r>
    </w:p>
    <w:p w14:paraId="325D14AA" w14:textId="03800F0B" w:rsidR="00D10C14" w:rsidRDefault="00D10C14" w:rsidP="00D10C14">
      <w:pPr>
        <w:pStyle w:val="3"/>
      </w:pPr>
      <w:bookmarkStart w:id="2057" w:name="_Toc361079423"/>
      <w:r w:rsidRPr="00D10C14">
        <w:rPr>
          <w:rFonts w:hint="eastAsia"/>
        </w:rPr>
        <w:lastRenderedPageBreak/>
        <w:t>多個電子病歷檔案讀取與輸出能力</w:t>
      </w:r>
      <w:bookmarkEnd w:id="2057"/>
    </w:p>
    <w:p w14:paraId="62CDD862" w14:textId="4FA96978" w:rsidR="00D10C14" w:rsidRDefault="00D10C14" w:rsidP="004E4C6B">
      <w:pPr>
        <w:ind w:firstLine="560"/>
      </w:pPr>
      <w:r w:rsidRPr="00D10C14">
        <w:rPr>
          <w:rFonts w:hint="eastAsia"/>
        </w:rPr>
        <w:t>本研究之系統俱有批量處理樣板檔套用的能力，當使用者一次拖拉超過一個檔案的時候</w:t>
      </w:r>
      <w:del w:id="2058" w:author="Haraguroicha Hsu" w:date="2013-07-02T11:31:00Z">
        <w:r w:rsidRPr="00D10C14" w:rsidDel="00C5661E">
          <w:rPr>
            <w:rFonts w:hint="eastAsia"/>
          </w:rPr>
          <w:delText>(</w:delText>
        </w:r>
      </w:del>
      <w:ins w:id="2059" w:author="Haraguroicha Hsu" w:date="2013-07-02T11:31:00Z">
        <w:r w:rsidR="00C5661E">
          <w:rPr>
            <w:rFonts w:hint="eastAsia"/>
          </w:rPr>
          <w:t>會</w:t>
        </w:r>
      </w:ins>
      <w:r w:rsidRPr="00D10C14">
        <w:rPr>
          <w:rFonts w:hint="eastAsia"/>
        </w:rPr>
        <w:t>如</w:t>
      </w:r>
      <w:r w:rsidR="00B84245">
        <w:fldChar w:fldCharType="begin"/>
      </w:r>
      <w:r w:rsidR="00B84245">
        <w:instrText xml:space="preserve"> REF _Ref231759421 \h </w:instrText>
      </w:r>
      <w:r w:rsidR="00B84245">
        <w:fldChar w:fldCharType="separate"/>
      </w:r>
      <w:ins w:id="2060" w:author="腹黒い茶" w:date="2013-07-08T20:37:00Z">
        <w:r w:rsidR="007D7F2F">
          <w:rPr>
            <w:rFonts w:hint="eastAsia"/>
          </w:rPr>
          <w:t>圖</w:t>
        </w:r>
        <w:r w:rsidR="007D7F2F">
          <w:rPr>
            <w:rFonts w:hint="eastAsia"/>
          </w:rPr>
          <w:t xml:space="preserve"> </w:t>
        </w:r>
        <w:r w:rsidR="007D7F2F">
          <w:rPr>
            <w:noProof/>
          </w:rPr>
          <w:t>33</w:t>
        </w:r>
      </w:ins>
      <w:ins w:id="2061" w:author="Haraguroicha Hsu" w:date="2013-07-07T20:12:00Z">
        <w:del w:id="2062"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3</w:delText>
          </w:r>
        </w:del>
      </w:ins>
      <w:del w:id="2063" w:author="腹黒い茶" w:date="2013-07-08T20:34:00Z">
        <w:r w:rsidR="00F76BDD" w:rsidDel="007D7F2F">
          <w:rPr>
            <w:rFonts w:hint="eastAsia"/>
          </w:rPr>
          <w:delText>圖</w:delText>
        </w:r>
        <w:r w:rsidR="00F76BDD" w:rsidDel="007D7F2F">
          <w:rPr>
            <w:rFonts w:hint="eastAsia"/>
          </w:rPr>
          <w:delText xml:space="preserve"> </w:delText>
        </w:r>
        <w:r w:rsidR="00F76BDD" w:rsidDel="007D7F2F">
          <w:rPr>
            <w:noProof/>
          </w:rPr>
          <w:delText>23</w:delText>
        </w:r>
      </w:del>
      <w:r w:rsidR="00B84245">
        <w:fldChar w:fldCharType="end"/>
      </w:r>
      <w:r w:rsidRPr="00D10C14">
        <w:rPr>
          <w:rFonts w:hint="eastAsia"/>
        </w:rPr>
        <w:t>所示</w:t>
      </w:r>
      <w:del w:id="2064" w:author="Haraguroicha Hsu" w:date="2013-07-02T11:31:00Z">
        <w:r w:rsidRPr="00D10C14" w:rsidDel="00C5661E">
          <w:rPr>
            <w:rFonts w:hint="eastAsia"/>
          </w:rPr>
          <w:delText>)</w:delText>
        </w:r>
      </w:del>
      <w:ins w:id="2065" w:author="Haraguroicha Hsu" w:date="2013-07-02T11:31:00Z">
        <w:r w:rsidR="00C5661E">
          <w:rPr>
            <w:rFonts w:hint="eastAsia"/>
          </w:rPr>
          <w:t>，</w:t>
        </w:r>
      </w:ins>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ins w:id="2066" w:author="腹黒い茶" w:date="2013-07-08T20:37:00Z">
        <w:r w:rsidR="007D7F2F">
          <w:rPr>
            <w:rFonts w:hint="eastAsia"/>
          </w:rPr>
          <w:t>圖</w:t>
        </w:r>
        <w:r w:rsidR="007D7F2F">
          <w:rPr>
            <w:rFonts w:hint="eastAsia"/>
          </w:rPr>
          <w:t xml:space="preserve"> </w:t>
        </w:r>
        <w:r w:rsidR="007D7F2F">
          <w:rPr>
            <w:noProof/>
          </w:rPr>
          <w:t>34</w:t>
        </w:r>
      </w:ins>
      <w:ins w:id="2067" w:author="Haraguroicha Hsu" w:date="2013-07-07T20:12:00Z">
        <w:del w:id="2068"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4</w:delText>
          </w:r>
        </w:del>
      </w:ins>
      <w:del w:id="2069" w:author="腹黒い茶" w:date="2013-07-08T20:34:00Z">
        <w:r w:rsidR="00F76BDD" w:rsidDel="007D7F2F">
          <w:rPr>
            <w:rFonts w:hint="eastAsia"/>
          </w:rPr>
          <w:delText>圖</w:delText>
        </w:r>
        <w:r w:rsidR="00F76BDD" w:rsidDel="007D7F2F">
          <w:rPr>
            <w:rFonts w:hint="eastAsia"/>
          </w:rPr>
          <w:delText xml:space="preserve"> </w:delText>
        </w:r>
        <w:r w:rsidR="00F76BDD" w:rsidDel="007D7F2F">
          <w:rPr>
            <w:noProof/>
          </w:rPr>
          <w:delText>24</w:delText>
        </w:r>
      </w:del>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c"/>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pPr>
        <w:pStyle w:val="af0"/>
      </w:pPr>
      <w:bookmarkStart w:id="2070" w:name="_Ref231759421"/>
      <w:bookmarkStart w:id="2071" w:name="_Ref231759418"/>
      <w:bookmarkStart w:id="2072" w:name="_Toc234187578"/>
      <w:bookmarkStart w:id="2073" w:name="_Toc36107972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2074" w:author="腹黒い茶" w:date="2013-07-08T20:37:00Z">
        <w:r w:rsidR="007D7F2F">
          <w:rPr>
            <w:noProof/>
          </w:rPr>
          <w:t>33</w:t>
        </w:r>
      </w:ins>
      <w:ins w:id="2075" w:author="Haraguroicha Hsu" w:date="2013-07-07T20:12:00Z">
        <w:del w:id="2076" w:author="腹黒い茶" w:date="2013-07-08T20:34:00Z">
          <w:r w:rsidR="00A24B75" w:rsidDel="007D7F2F">
            <w:rPr>
              <w:noProof/>
            </w:rPr>
            <w:delText>33</w:delText>
          </w:r>
        </w:del>
      </w:ins>
      <w:del w:id="2077" w:author="腹黒い茶" w:date="2013-07-08T20:34:00Z">
        <w:r w:rsidR="00F76BDD" w:rsidDel="007D7F2F">
          <w:rPr>
            <w:noProof/>
          </w:rPr>
          <w:delText>23</w:delText>
        </w:r>
      </w:del>
      <w:r>
        <w:fldChar w:fldCharType="end"/>
      </w:r>
      <w:bookmarkEnd w:id="2070"/>
      <w:r>
        <w:rPr>
          <w:rFonts w:hint="eastAsia"/>
        </w:rPr>
        <w:t xml:space="preserve"> </w:t>
      </w:r>
      <w:r w:rsidRPr="00DE405D">
        <w:rPr>
          <w:rFonts w:hint="eastAsia"/>
        </w:rPr>
        <w:t>使用者拖曳多個電子病歷檔案示意圖</w:t>
      </w:r>
      <w:bookmarkEnd w:id="2071"/>
      <w:bookmarkEnd w:id="2072"/>
      <w:bookmarkEnd w:id="2073"/>
    </w:p>
    <w:p w14:paraId="20CEA89F" w14:textId="17D4FBFA" w:rsidR="00D10C14" w:rsidRDefault="000F73B4" w:rsidP="004E4C6B">
      <w:pPr>
        <w:pStyle w:val="afc"/>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5A9BEB7A" w:rsidR="007E26D5" w:rsidDel="00AF12D9" w:rsidRDefault="00DE405D">
      <w:pPr>
        <w:pStyle w:val="af0"/>
        <w:rPr>
          <w:del w:id="2078" w:author="腹黒い茶" w:date="2013-07-08T20:26:00Z"/>
        </w:rPr>
      </w:pPr>
      <w:bookmarkStart w:id="2079" w:name="_Ref231759431"/>
      <w:bookmarkStart w:id="2080" w:name="_Toc234187579"/>
      <w:bookmarkStart w:id="2081" w:name="_Toc36107972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2082" w:author="腹黒い茶" w:date="2013-07-08T20:37:00Z">
        <w:r w:rsidR="007D7F2F">
          <w:rPr>
            <w:noProof/>
          </w:rPr>
          <w:t>34</w:t>
        </w:r>
      </w:ins>
      <w:ins w:id="2083" w:author="Haraguroicha Hsu" w:date="2013-07-07T20:12:00Z">
        <w:del w:id="2084" w:author="腹黒い茶" w:date="2013-07-08T20:34:00Z">
          <w:r w:rsidR="00A24B75" w:rsidDel="007D7F2F">
            <w:rPr>
              <w:noProof/>
            </w:rPr>
            <w:delText>34</w:delText>
          </w:r>
        </w:del>
      </w:ins>
      <w:del w:id="2085" w:author="腹黒い茶" w:date="2013-07-08T20:34:00Z">
        <w:r w:rsidR="00F76BDD" w:rsidDel="007D7F2F">
          <w:rPr>
            <w:noProof/>
          </w:rPr>
          <w:delText>24</w:delText>
        </w:r>
      </w:del>
      <w:r>
        <w:fldChar w:fldCharType="end"/>
      </w:r>
      <w:bookmarkEnd w:id="2079"/>
      <w:r>
        <w:rPr>
          <w:rFonts w:hint="eastAsia"/>
        </w:rPr>
        <w:t xml:space="preserve"> </w:t>
      </w:r>
      <w:r w:rsidRPr="00DE405D">
        <w:rPr>
          <w:rFonts w:hint="eastAsia"/>
        </w:rPr>
        <w:t>批量處理的耗用時間</w:t>
      </w:r>
      <w:bookmarkEnd w:id="2080"/>
      <w:bookmarkEnd w:id="2081"/>
    </w:p>
    <w:p w14:paraId="21C31DC6" w14:textId="2AA5837C" w:rsidR="00F959C2" w:rsidRPr="00F959C2" w:rsidRDefault="00AF12D9">
      <w:pPr>
        <w:pStyle w:val="af0"/>
        <w:pPrChange w:id="2086" w:author="腹黒い茶" w:date="2013-07-08T20:26:00Z">
          <w:pPr>
            <w:pStyle w:val="af1"/>
            <w:ind w:firstLine="560"/>
          </w:pPr>
        </w:pPrChange>
      </w:pPr>
      <w:ins w:id="2087" w:author="腹黒い茶" w:date="2013-07-08T20:26:00Z">
        <w:r>
          <w:rPr>
            <w:rFonts w:hint="eastAsia"/>
          </w:rPr>
          <w:t>，</w:t>
        </w:r>
      </w:ins>
      <w:r w:rsidR="00F959C2">
        <w:rPr>
          <w:rFonts w:hint="eastAsia"/>
        </w:rPr>
        <w:t>共耗時約使用</w:t>
      </w:r>
      <w:r w:rsidR="00F959C2">
        <w:rPr>
          <w:rFonts w:hint="eastAsia"/>
        </w:rPr>
        <w:t>22</w:t>
      </w:r>
      <w:r w:rsidR="00F959C2">
        <w:rPr>
          <w:rFonts w:hint="eastAsia"/>
        </w:rPr>
        <w:t>秒，平均一個單張需要</w:t>
      </w:r>
      <w:r w:rsidR="00F959C2">
        <w:rPr>
          <w:rFonts w:hint="eastAsia"/>
        </w:rPr>
        <w:t>2.2</w:t>
      </w:r>
      <w:r w:rsidR="00F959C2">
        <w:rPr>
          <w:rFonts w:hint="eastAsia"/>
        </w:rPr>
        <w:t>秒，共載入</w:t>
      </w:r>
      <w:r w:rsidR="00F959C2">
        <w:rPr>
          <w:rFonts w:hint="eastAsia"/>
        </w:rPr>
        <w:t>86</w:t>
      </w:r>
      <w:r w:rsidR="00F959C2">
        <w:rPr>
          <w:rFonts w:hint="eastAsia"/>
        </w:rPr>
        <w:t>個資料，平均需要</w:t>
      </w:r>
      <w:r w:rsidR="00F959C2">
        <w:rPr>
          <w:rFonts w:hint="eastAsia"/>
        </w:rPr>
        <w:t>8.6</w:t>
      </w:r>
      <w:r w:rsidR="00F959C2">
        <w:rPr>
          <w:rFonts w:hint="eastAsia"/>
        </w:rPr>
        <w:t>個資源查詢</w:t>
      </w:r>
      <w:r w:rsidR="00F959C2">
        <w:rPr>
          <w:rFonts w:hint="eastAsia"/>
        </w:rPr>
        <w:t>(</w:t>
      </w:r>
      <w:r w:rsidR="00F959C2">
        <w:rPr>
          <w:rFonts w:hint="eastAsia"/>
        </w:rPr>
        <w:t>其中包含重複使用快取資料</w:t>
      </w:r>
      <w:r w:rsidR="00F959C2">
        <w:rPr>
          <w:rFonts w:hint="eastAsia"/>
        </w:rPr>
        <w:t>)</w:t>
      </w:r>
    </w:p>
    <w:p w14:paraId="15D870BC" w14:textId="77777777" w:rsidR="00A073DF" w:rsidRDefault="00A073DF">
      <w:pPr>
        <w:widowControl/>
        <w:ind w:firstLineChars="0" w:firstLine="0"/>
        <w:jc w:val="left"/>
        <w:rPr>
          <w:ins w:id="2088" w:author="Haraguroicha Hsu" w:date="2013-07-02T12:04:00Z"/>
          <w:rFonts w:asciiTheme="majorHAnsi" w:eastAsiaTheme="majorEastAsia" w:hAnsiTheme="majorHAnsi"/>
          <w:kern w:val="52"/>
          <w:lang w:val="x-none"/>
        </w:rPr>
      </w:pPr>
      <w:bookmarkStart w:id="2089" w:name="_Toc360323442"/>
      <w:ins w:id="2090" w:author="Haraguroicha Hsu" w:date="2013-07-02T12:04:00Z">
        <w:r>
          <w:br w:type="page"/>
        </w:r>
      </w:ins>
    </w:p>
    <w:p w14:paraId="31BDB687" w14:textId="28B72A24" w:rsidR="008F7535" w:rsidRDefault="008F7535" w:rsidP="008F7535">
      <w:pPr>
        <w:pStyle w:val="3"/>
        <w:rPr>
          <w:ins w:id="2091" w:author="Haraguroicha Hsu" w:date="2013-06-30T04:49:00Z"/>
        </w:rPr>
      </w:pPr>
      <w:bookmarkStart w:id="2092" w:name="_Toc361079424"/>
      <w:ins w:id="2093" w:author="Haraguroicha Hsu" w:date="2013-06-30T04:49:00Z">
        <w:r>
          <w:rPr>
            <w:rFonts w:hint="eastAsia"/>
          </w:rPr>
          <w:lastRenderedPageBreak/>
          <w:t>技術</w:t>
        </w:r>
        <w:r>
          <w:t>與工具</w:t>
        </w:r>
        <w:r>
          <w:rPr>
            <w:rFonts w:hint="eastAsia"/>
          </w:rPr>
          <w:t>差異比較</w:t>
        </w:r>
        <w:bookmarkEnd w:id="2089"/>
        <w:bookmarkEnd w:id="2092"/>
      </w:ins>
    </w:p>
    <w:p w14:paraId="5610391A" w14:textId="47DF57A8" w:rsidR="008F7535" w:rsidRPr="00330198" w:rsidRDefault="008F7535" w:rsidP="008F7535">
      <w:pPr>
        <w:widowControl/>
        <w:ind w:firstLineChars="0" w:firstLine="0"/>
        <w:jc w:val="left"/>
        <w:rPr>
          <w:ins w:id="2094" w:author="Haraguroicha Hsu" w:date="2013-06-30T04:49:00Z"/>
          <w:rFonts w:asciiTheme="majorHAnsi" w:eastAsiaTheme="majorEastAsia" w:hAnsiTheme="majorHAnsi"/>
          <w:sz w:val="24"/>
        </w:rPr>
      </w:pPr>
      <w:ins w:id="2095" w:author="Haraguroicha Hsu" w:date="2013-06-30T04:49:00Z">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Pr>
            <w:rFonts w:hint="eastAsia"/>
            <w:lang w:val="x-none"/>
          </w:rPr>
          <w:t>故本研究採用</w:t>
        </w:r>
        <w:r>
          <w:rPr>
            <w:rFonts w:hint="eastAsia"/>
            <w:lang w:val="x-none"/>
          </w:rPr>
          <w:t>jQuery</w:t>
        </w:r>
        <w:r>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ins>
      <w:r>
        <w:rPr>
          <w:lang w:val="x-none"/>
        </w:rPr>
      </w:r>
      <w:ins w:id="2096" w:author="Haraguroicha Hsu" w:date="2013-06-30T04:49:00Z">
        <w:r>
          <w:rPr>
            <w:lang w:val="x-none"/>
          </w:rPr>
          <w:fldChar w:fldCharType="separate"/>
        </w:r>
      </w:ins>
      <w:ins w:id="2097" w:author="腹黒い茶" w:date="2013-07-08T20:37:00Z">
        <w:r w:rsidR="007D7F2F">
          <w:rPr>
            <w:rFonts w:hint="eastAsia"/>
          </w:rPr>
          <w:t>表</w:t>
        </w:r>
        <w:r w:rsidR="007D7F2F">
          <w:rPr>
            <w:rFonts w:hint="eastAsia"/>
          </w:rPr>
          <w:t xml:space="preserve"> </w:t>
        </w:r>
        <w:r w:rsidR="007D7F2F">
          <w:rPr>
            <w:noProof/>
          </w:rPr>
          <w:t>2</w:t>
        </w:r>
      </w:ins>
      <w:ins w:id="2098" w:author="Haraguroicha Hsu" w:date="2013-07-07T20:12:00Z">
        <w:del w:id="2099"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2</w:delText>
          </w:r>
        </w:del>
      </w:ins>
      <w:del w:id="2100" w:author="腹黒い茶" w:date="2013-07-08T20:34:00Z">
        <w:r w:rsidDel="007D7F2F">
          <w:rPr>
            <w:noProof/>
          </w:rPr>
          <w:delText>2</w:delText>
        </w:r>
      </w:del>
      <w:ins w:id="2101" w:author="Haraguroicha Hsu" w:date="2013-06-30T04:49:00Z">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ins>
      <w:ins w:id="2102" w:author="Haraguroicha Hsu" w:date="2013-07-02T11:32:00Z">
        <w:r w:rsidR="00C5661E" w:rsidRPr="008A66B5">
          <w:rPr>
            <w:rFonts w:hint="eastAsia"/>
            <w:lang w:val="x-none"/>
          </w:rPr>
          <w:t>如</w:t>
        </w:r>
        <w:r w:rsidR="00C5661E">
          <w:rPr>
            <w:lang w:val="x-none"/>
          </w:rPr>
          <w:fldChar w:fldCharType="begin"/>
        </w:r>
        <w:r w:rsidR="00C5661E">
          <w:rPr>
            <w:lang w:val="x-none"/>
          </w:rPr>
          <w:instrText xml:space="preserve"> </w:instrText>
        </w:r>
        <w:r w:rsidR="00C5661E">
          <w:rPr>
            <w:rFonts w:hint="eastAsia"/>
            <w:lang w:val="x-none"/>
          </w:rPr>
          <w:instrText>REF _Ref360107532 \h</w:instrText>
        </w:r>
        <w:r w:rsidR="00C5661E">
          <w:rPr>
            <w:lang w:val="x-none"/>
          </w:rPr>
          <w:instrText xml:space="preserve"> </w:instrText>
        </w:r>
      </w:ins>
      <w:r w:rsidR="00C5661E">
        <w:rPr>
          <w:lang w:val="x-none"/>
        </w:rPr>
      </w:r>
      <w:ins w:id="2103" w:author="Haraguroicha Hsu" w:date="2013-07-02T11:32:00Z">
        <w:r w:rsidR="00C5661E">
          <w:rPr>
            <w:lang w:val="x-none"/>
          </w:rPr>
          <w:fldChar w:fldCharType="separate"/>
        </w:r>
      </w:ins>
      <w:ins w:id="2104" w:author="腹黒い茶" w:date="2013-07-08T20:37:00Z">
        <w:r w:rsidR="007D7F2F">
          <w:rPr>
            <w:rFonts w:hint="eastAsia"/>
          </w:rPr>
          <w:t>表</w:t>
        </w:r>
        <w:r w:rsidR="007D7F2F">
          <w:rPr>
            <w:rFonts w:hint="eastAsia"/>
          </w:rPr>
          <w:t xml:space="preserve"> </w:t>
        </w:r>
        <w:r w:rsidR="007D7F2F">
          <w:rPr>
            <w:noProof/>
          </w:rPr>
          <w:t>3</w:t>
        </w:r>
      </w:ins>
      <w:ins w:id="2105" w:author="Haraguroicha Hsu" w:date="2013-07-07T20:12:00Z">
        <w:del w:id="2106"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3</w:delText>
          </w:r>
        </w:del>
      </w:ins>
      <w:del w:id="2107" w:author="腹黒い茶" w:date="2013-07-08T20:34:00Z">
        <w:r w:rsidR="00C5661E" w:rsidDel="007D7F2F">
          <w:rPr>
            <w:noProof/>
          </w:rPr>
          <w:delText>3</w:delText>
        </w:r>
      </w:del>
      <w:ins w:id="2108" w:author="Haraguroicha Hsu" w:date="2013-07-02T11:32:00Z">
        <w:r w:rsidR="00C5661E">
          <w:rPr>
            <w:lang w:val="x-none"/>
          </w:rPr>
          <w:fldChar w:fldCharType="end"/>
        </w:r>
        <w:r w:rsidR="00C5661E" w:rsidRPr="008A66B5">
          <w:rPr>
            <w:rFonts w:hint="eastAsia"/>
            <w:lang w:val="x-none"/>
          </w:rPr>
          <w:t>所示</w:t>
        </w:r>
        <w:r w:rsidR="00C5661E">
          <w:rPr>
            <w:rFonts w:hint="eastAsia"/>
            <w:lang w:val="x-none"/>
          </w:rPr>
          <w:t>，</w:t>
        </w:r>
      </w:ins>
      <w:ins w:id="2109" w:author="Haraguroicha Hsu" w:date="2013-06-30T04:49:00Z">
        <w:r>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ins>
    </w:p>
    <w:p w14:paraId="476B6F0A" w14:textId="77777777" w:rsidR="008F7535" w:rsidRDefault="008F7535" w:rsidP="007D7F2F">
      <w:pPr>
        <w:pStyle w:val="aff4"/>
        <w:rPr>
          <w:ins w:id="2110" w:author="Haraguroicha Hsu" w:date="2013-06-30T04:49:00Z"/>
        </w:rPr>
      </w:pPr>
      <w:bookmarkStart w:id="2111" w:name="_Ref359979266"/>
      <w:bookmarkStart w:id="2112" w:name="_Toc360323495"/>
      <w:bookmarkStart w:id="2113" w:name="_Toc234187586"/>
      <w:bookmarkStart w:id="2114" w:name="_Ref359979279"/>
      <w:bookmarkStart w:id="2115" w:name="_Toc361079790"/>
      <w:ins w:id="2116" w:author="Haraguroicha Hsu" w:date="2013-06-30T04:49:00Z">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2</w:t>
      </w:r>
      <w:ins w:id="2117" w:author="Haraguroicha Hsu" w:date="2013-06-30T04:49:00Z">
        <w:r>
          <w:fldChar w:fldCharType="end"/>
        </w:r>
        <w:bookmarkEnd w:id="2111"/>
        <w:r>
          <w:t xml:space="preserve"> </w:t>
        </w:r>
        <w:r w:rsidRPr="008A66B5">
          <w:rPr>
            <w:rFonts w:hint="eastAsia"/>
          </w:rPr>
          <w:t>JavaScript Framework</w:t>
        </w:r>
        <w:r w:rsidRPr="008A66B5">
          <w:rPr>
            <w:rFonts w:hint="eastAsia"/>
          </w:rPr>
          <w:t>比較</w:t>
        </w:r>
        <w:bookmarkEnd w:id="2112"/>
        <w:bookmarkEnd w:id="2113"/>
        <w:bookmarkEnd w:id="2115"/>
      </w:ins>
    </w:p>
    <w:tbl>
      <w:tblPr>
        <w:tblStyle w:val="af3"/>
        <w:tblW w:w="0" w:type="auto"/>
        <w:jc w:val="center"/>
        <w:tblBorders>
          <w:top w:val="double" w:sz="4" w:space="0" w:color="auto"/>
          <w:bottom w:val="double" w:sz="4" w:space="0" w:color="auto"/>
        </w:tblBorders>
        <w:tblLook w:val="04A0" w:firstRow="1" w:lastRow="0" w:firstColumn="1" w:lastColumn="0" w:noHBand="0" w:noVBand="1"/>
        <w:tblPrChange w:id="2118" w:author="腹黒い茶" w:date="2013-07-08T12:03:00Z">
          <w:tblPr>
            <w:tblStyle w:val="af3"/>
            <w:tblW w:w="0" w:type="auto"/>
            <w:jc w:val="center"/>
            <w:tblLook w:val="04A0" w:firstRow="1" w:lastRow="0" w:firstColumn="1" w:lastColumn="0" w:noHBand="0" w:noVBand="1"/>
          </w:tblPr>
        </w:tblPrChange>
      </w:tblPr>
      <w:tblGrid>
        <w:gridCol w:w="2456"/>
        <w:gridCol w:w="1092"/>
        <w:gridCol w:w="1389"/>
        <w:gridCol w:w="1072"/>
        <w:gridCol w:w="1393"/>
        <w:gridCol w:w="776"/>
        <w:gridCol w:w="1010"/>
        <w:tblGridChange w:id="2119">
          <w:tblGrid>
            <w:gridCol w:w="2456"/>
            <w:gridCol w:w="1092"/>
            <w:gridCol w:w="1389"/>
            <w:gridCol w:w="1072"/>
            <w:gridCol w:w="1393"/>
            <w:gridCol w:w="776"/>
            <w:gridCol w:w="1010"/>
          </w:tblGrid>
        </w:tblGridChange>
      </w:tblGrid>
      <w:tr w:rsidR="008F7535" w:rsidRPr="008A66B5" w14:paraId="661CEB64" w14:textId="77777777" w:rsidTr="001F4B8F">
        <w:trPr>
          <w:jc w:val="center"/>
          <w:ins w:id="2120" w:author="Haraguroicha Hsu" w:date="2013-06-30T04:49:00Z"/>
          <w:trPrChange w:id="2121" w:author="腹黒い茶" w:date="2013-07-08T12:03:00Z">
            <w:trPr>
              <w:jc w:val="center"/>
            </w:trPr>
          </w:trPrChange>
        </w:trPr>
        <w:tc>
          <w:tcPr>
            <w:tcW w:w="0" w:type="auto"/>
            <w:tcPrChange w:id="2122" w:author="腹黒い茶" w:date="2013-07-08T12:03:00Z">
              <w:tcPr>
                <w:tcW w:w="0" w:type="auto"/>
              </w:tcPr>
            </w:tcPrChange>
          </w:tcPr>
          <w:p w14:paraId="7F8FAF3E" w14:textId="77777777" w:rsidR="008F7535" w:rsidRPr="00D16A26" w:rsidRDefault="008F7535" w:rsidP="0024703B">
            <w:pPr>
              <w:adjustRightInd w:val="0"/>
              <w:snapToGrid w:val="0"/>
              <w:ind w:firstLineChars="0" w:firstLine="0"/>
              <w:jc w:val="center"/>
              <w:rPr>
                <w:ins w:id="2123" w:author="Haraguroicha Hsu" w:date="2013-06-30T04:49:00Z"/>
                <w:b/>
              </w:rPr>
            </w:pPr>
            <w:ins w:id="2124" w:author="Haraguroicha Hsu" w:date="2013-06-30T04:49:00Z">
              <w:r w:rsidRPr="00D16A26">
                <w:rPr>
                  <w:b/>
                </w:rPr>
                <w:t>項目</w:t>
              </w:r>
              <w:r w:rsidRPr="00D16A26">
                <w:rPr>
                  <w:b/>
                </w:rPr>
                <w:t>/</w:t>
              </w:r>
              <w:r w:rsidRPr="00D16A26">
                <w:rPr>
                  <w:b/>
                </w:rPr>
                <w:t>套件</w:t>
              </w:r>
            </w:ins>
          </w:p>
        </w:tc>
        <w:tc>
          <w:tcPr>
            <w:tcW w:w="0" w:type="auto"/>
            <w:tcPrChange w:id="2125" w:author="腹黒い茶" w:date="2013-07-08T12:03:00Z">
              <w:tcPr>
                <w:tcW w:w="0" w:type="auto"/>
              </w:tcPr>
            </w:tcPrChange>
          </w:tcPr>
          <w:p w14:paraId="4642CAD8" w14:textId="77777777" w:rsidR="008F7535" w:rsidRPr="00D16A26" w:rsidRDefault="008F7535" w:rsidP="0024703B">
            <w:pPr>
              <w:adjustRightInd w:val="0"/>
              <w:snapToGrid w:val="0"/>
              <w:ind w:firstLineChars="0" w:firstLine="0"/>
              <w:jc w:val="center"/>
              <w:rPr>
                <w:ins w:id="2126" w:author="Haraguroicha Hsu" w:date="2013-06-30T04:49:00Z"/>
                <w:b/>
              </w:rPr>
            </w:pPr>
            <w:ins w:id="2127" w:author="Haraguroicha Hsu" w:date="2013-06-30T04:49:00Z">
              <w:r w:rsidRPr="00D16A26">
                <w:rPr>
                  <w:b/>
                </w:rPr>
                <w:t>Ext JS</w:t>
              </w:r>
            </w:ins>
          </w:p>
        </w:tc>
        <w:tc>
          <w:tcPr>
            <w:tcW w:w="0" w:type="auto"/>
            <w:tcPrChange w:id="2128" w:author="腹黒い茶" w:date="2013-07-08T12:03:00Z">
              <w:tcPr>
                <w:tcW w:w="0" w:type="auto"/>
              </w:tcPr>
            </w:tcPrChange>
          </w:tcPr>
          <w:p w14:paraId="0B6C9AE9" w14:textId="77777777" w:rsidR="008F7535" w:rsidRPr="00D16A26" w:rsidRDefault="008F7535" w:rsidP="0024703B">
            <w:pPr>
              <w:adjustRightInd w:val="0"/>
              <w:snapToGrid w:val="0"/>
              <w:ind w:firstLineChars="0" w:firstLine="0"/>
              <w:jc w:val="center"/>
              <w:rPr>
                <w:ins w:id="2129" w:author="Haraguroicha Hsu" w:date="2013-06-30T04:49:00Z"/>
                <w:b/>
              </w:rPr>
            </w:pPr>
            <w:ins w:id="2130" w:author="Haraguroicha Hsu" w:date="2013-06-30T04:49:00Z">
              <w:r w:rsidRPr="00D16A26">
                <w:rPr>
                  <w:b/>
                </w:rPr>
                <w:t>MooTools</w:t>
              </w:r>
            </w:ins>
          </w:p>
        </w:tc>
        <w:tc>
          <w:tcPr>
            <w:tcW w:w="0" w:type="auto"/>
            <w:tcPrChange w:id="2131" w:author="腹黒い茶" w:date="2013-07-08T12:03:00Z">
              <w:tcPr>
                <w:tcW w:w="0" w:type="auto"/>
              </w:tcPr>
            </w:tcPrChange>
          </w:tcPr>
          <w:p w14:paraId="607F9956" w14:textId="77777777" w:rsidR="008F7535" w:rsidRPr="00D16A26" w:rsidRDefault="008F7535" w:rsidP="0024703B">
            <w:pPr>
              <w:adjustRightInd w:val="0"/>
              <w:snapToGrid w:val="0"/>
              <w:ind w:firstLineChars="0" w:firstLine="0"/>
              <w:jc w:val="center"/>
              <w:rPr>
                <w:ins w:id="2132" w:author="Haraguroicha Hsu" w:date="2013-06-30T04:49:00Z"/>
                <w:b/>
              </w:rPr>
            </w:pPr>
            <w:ins w:id="2133" w:author="Haraguroicha Hsu" w:date="2013-06-30T04:49:00Z">
              <w:r w:rsidRPr="00D16A26">
                <w:rPr>
                  <w:b/>
                </w:rPr>
                <w:t>jQuery</w:t>
              </w:r>
            </w:ins>
          </w:p>
        </w:tc>
        <w:tc>
          <w:tcPr>
            <w:tcW w:w="0" w:type="auto"/>
            <w:tcPrChange w:id="2134" w:author="腹黒い茶" w:date="2013-07-08T12:03:00Z">
              <w:tcPr>
                <w:tcW w:w="0" w:type="auto"/>
              </w:tcPr>
            </w:tcPrChange>
          </w:tcPr>
          <w:p w14:paraId="1A2A5707" w14:textId="77777777" w:rsidR="008F7535" w:rsidRPr="00D16A26" w:rsidRDefault="008F7535" w:rsidP="0024703B">
            <w:pPr>
              <w:adjustRightInd w:val="0"/>
              <w:snapToGrid w:val="0"/>
              <w:ind w:firstLineChars="0" w:firstLine="0"/>
              <w:jc w:val="center"/>
              <w:rPr>
                <w:ins w:id="2135" w:author="Haraguroicha Hsu" w:date="2013-06-30T04:49:00Z"/>
                <w:b/>
              </w:rPr>
            </w:pPr>
            <w:ins w:id="2136" w:author="Haraguroicha Hsu" w:date="2013-06-30T04:49:00Z">
              <w:r w:rsidRPr="00D16A26">
                <w:rPr>
                  <w:b/>
                </w:rPr>
                <w:t>Prototype</w:t>
              </w:r>
            </w:ins>
          </w:p>
        </w:tc>
        <w:tc>
          <w:tcPr>
            <w:tcW w:w="0" w:type="auto"/>
            <w:tcPrChange w:id="2137" w:author="腹黒い茶" w:date="2013-07-08T12:03:00Z">
              <w:tcPr>
                <w:tcW w:w="0" w:type="auto"/>
              </w:tcPr>
            </w:tcPrChange>
          </w:tcPr>
          <w:p w14:paraId="655978C3" w14:textId="77777777" w:rsidR="008F7535" w:rsidRPr="00D16A26" w:rsidRDefault="008F7535" w:rsidP="0024703B">
            <w:pPr>
              <w:adjustRightInd w:val="0"/>
              <w:snapToGrid w:val="0"/>
              <w:ind w:firstLineChars="0" w:firstLine="0"/>
              <w:jc w:val="center"/>
              <w:rPr>
                <w:ins w:id="2138" w:author="Haraguroicha Hsu" w:date="2013-06-30T04:49:00Z"/>
                <w:b/>
              </w:rPr>
            </w:pPr>
            <w:ins w:id="2139" w:author="Haraguroicha Hsu" w:date="2013-06-30T04:49:00Z">
              <w:r w:rsidRPr="00D16A26">
                <w:rPr>
                  <w:b/>
                </w:rPr>
                <w:t>YUI</w:t>
              </w:r>
            </w:ins>
          </w:p>
        </w:tc>
        <w:tc>
          <w:tcPr>
            <w:tcW w:w="0" w:type="auto"/>
            <w:tcPrChange w:id="2140" w:author="腹黒い茶" w:date="2013-07-08T12:03:00Z">
              <w:tcPr>
                <w:tcW w:w="0" w:type="auto"/>
              </w:tcPr>
            </w:tcPrChange>
          </w:tcPr>
          <w:p w14:paraId="347ACD26" w14:textId="77777777" w:rsidR="008F7535" w:rsidRPr="00D16A26" w:rsidRDefault="008F7535" w:rsidP="0024703B">
            <w:pPr>
              <w:adjustRightInd w:val="0"/>
              <w:snapToGrid w:val="0"/>
              <w:ind w:firstLineChars="0" w:firstLine="0"/>
              <w:jc w:val="center"/>
              <w:rPr>
                <w:ins w:id="2141" w:author="Haraguroicha Hsu" w:date="2013-06-30T04:49:00Z"/>
                <w:b/>
              </w:rPr>
            </w:pPr>
            <w:ins w:id="2142" w:author="Haraguroicha Hsu" w:date="2013-06-30T04:49:00Z">
              <w:r w:rsidRPr="00D16A26">
                <w:rPr>
                  <w:b/>
                </w:rPr>
                <w:t>Dojo</w:t>
              </w:r>
            </w:ins>
          </w:p>
        </w:tc>
      </w:tr>
      <w:tr w:rsidR="008F7535" w14:paraId="2EEC1D91" w14:textId="77777777" w:rsidTr="001F4B8F">
        <w:trPr>
          <w:jc w:val="center"/>
          <w:ins w:id="2143" w:author="Haraguroicha Hsu" w:date="2013-06-30T04:49:00Z"/>
          <w:trPrChange w:id="2144" w:author="腹黒い茶" w:date="2013-07-08T12:03:00Z">
            <w:trPr>
              <w:jc w:val="center"/>
            </w:trPr>
          </w:trPrChange>
        </w:trPr>
        <w:tc>
          <w:tcPr>
            <w:tcW w:w="0" w:type="auto"/>
            <w:tcPrChange w:id="2145" w:author="腹黒い茶" w:date="2013-07-08T12:03:00Z">
              <w:tcPr>
                <w:tcW w:w="0" w:type="auto"/>
              </w:tcPr>
            </w:tcPrChange>
          </w:tcPr>
          <w:p w14:paraId="7E7F4B31" w14:textId="77777777" w:rsidR="008F7535" w:rsidRPr="00D16A26" w:rsidRDefault="008F7535" w:rsidP="0024703B">
            <w:pPr>
              <w:adjustRightInd w:val="0"/>
              <w:snapToGrid w:val="0"/>
              <w:ind w:firstLineChars="0" w:firstLine="0"/>
              <w:jc w:val="left"/>
              <w:rPr>
                <w:ins w:id="2146" w:author="Haraguroicha Hsu" w:date="2013-06-30T04:49:00Z"/>
              </w:rPr>
            </w:pPr>
            <w:ins w:id="2147" w:author="Haraguroicha Hsu" w:date="2013-06-30T04:49:00Z">
              <w:r w:rsidRPr="00D16A26">
                <w:t>具擴充性</w:t>
              </w:r>
            </w:ins>
          </w:p>
        </w:tc>
        <w:tc>
          <w:tcPr>
            <w:tcW w:w="0" w:type="auto"/>
            <w:tcPrChange w:id="2148" w:author="腹黒い茶" w:date="2013-07-08T12:03:00Z">
              <w:tcPr>
                <w:tcW w:w="0" w:type="auto"/>
              </w:tcPr>
            </w:tcPrChange>
          </w:tcPr>
          <w:p w14:paraId="74749E45" w14:textId="77777777" w:rsidR="008F7535" w:rsidRPr="00D16A26" w:rsidRDefault="008F7535" w:rsidP="0024703B">
            <w:pPr>
              <w:adjustRightInd w:val="0"/>
              <w:snapToGrid w:val="0"/>
              <w:ind w:firstLineChars="0" w:firstLine="0"/>
              <w:jc w:val="center"/>
              <w:rPr>
                <w:ins w:id="2149" w:author="Haraguroicha Hsu" w:date="2013-06-30T04:49:00Z"/>
              </w:rPr>
            </w:pPr>
          </w:p>
        </w:tc>
        <w:tc>
          <w:tcPr>
            <w:tcW w:w="0" w:type="auto"/>
            <w:tcPrChange w:id="2150" w:author="腹黒い茶" w:date="2013-07-08T12:03:00Z">
              <w:tcPr>
                <w:tcW w:w="0" w:type="auto"/>
              </w:tcPr>
            </w:tcPrChange>
          </w:tcPr>
          <w:p w14:paraId="38E8A67E" w14:textId="77777777" w:rsidR="008F7535" w:rsidRPr="00D16A26" w:rsidRDefault="008F7535" w:rsidP="0024703B">
            <w:pPr>
              <w:adjustRightInd w:val="0"/>
              <w:snapToGrid w:val="0"/>
              <w:ind w:firstLineChars="0" w:firstLine="0"/>
              <w:jc w:val="center"/>
              <w:rPr>
                <w:ins w:id="2151" w:author="Haraguroicha Hsu" w:date="2013-06-30T04:49:00Z"/>
              </w:rPr>
            </w:pPr>
            <w:ins w:id="2152" w:author="Haraguroicha Hsu" w:date="2013-06-30T04:49:00Z">
              <w:r w:rsidRPr="00D16A26">
                <w:t>是</w:t>
              </w:r>
            </w:ins>
          </w:p>
        </w:tc>
        <w:tc>
          <w:tcPr>
            <w:tcW w:w="0" w:type="auto"/>
            <w:tcPrChange w:id="2153" w:author="腹黒い茶" w:date="2013-07-08T12:03:00Z">
              <w:tcPr>
                <w:tcW w:w="0" w:type="auto"/>
              </w:tcPr>
            </w:tcPrChange>
          </w:tcPr>
          <w:p w14:paraId="5047F921" w14:textId="77777777" w:rsidR="008F7535" w:rsidRPr="00D16A26" w:rsidRDefault="008F7535" w:rsidP="0024703B">
            <w:pPr>
              <w:adjustRightInd w:val="0"/>
              <w:snapToGrid w:val="0"/>
              <w:ind w:firstLineChars="0" w:firstLine="0"/>
              <w:jc w:val="center"/>
              <w:rPr>
                <w:ins w:id="2154" w:author="Haraguroicha Hsu" w:date="2013-06-30T04:49:00Z"/>
              </w:rPr>
            </w:pPr>
            <w:ins w:id="2155" w:author="Haraguroicha Hsu" w:date="2013-06-30T04:49:00Z">
              <w:r w:rsidRPr="00D16A26">
                <w:t>是</w:t>
              </w:r>
            </w:ins>
          </w:p>
        </w:tc>
        <w:tc>
          <w:tcPr>
            <w:tcW w:w="0" w:type="auto"/>
            <w:tcPrChange w:id="2156" w:author="腹黒い茶" w:date="2013-07-08T12:03:00Z">
              <w:tcPr>
                <w:tcW w:w="0" w:type="auto"/>
              </w:tcPr>
            </w:tcPrChange>
          </w:tcPr>
          <w:p w14:paraId="742D3A28" w14:textId="77777777" w:rsidR="008F7535" w:rsidRPr="00D16A26" w:rsidRDefault="008F7535" w:rsidP="0024703B">
            <w:pPr>
              <w:adjustRightInd w:val="0"/>
              <w:snapToGrid w:val="0"/>
              <w:ind w:firstLineChars="0" w:firstLine="0"/>
              <w:jc w:val="center"/>
              <w:rPr>
                <w:ins w:id="2157" w:author="Haraguroicha Hsu" w:date="2013-06-30T04:49:00Z"/>
              </w:rPr>
            </w:pPr>
          </w:p>
        </w:tc>
        <w:tc>
          <w:tcPr>
            <w:tcW w:w="0" w:type="auto"/>
            <w:tcPrChange w:id="2158" w:author="腹黒い茶" w:date="2013-07-08T12:03:00Z">
              <w:tcPr>
                <w:tcW w:w="0" w:type="auto"/>
              </w:tcPr>
            </w:tcPrChange>
          </w:tcPr>
          <w:p w14:paraId="061D0234" w14:textId="77777777" w:rsidR="008F7535" w:rsidRPr="00D16A26" w:rsidRDefault="008F7535" w:rsidP="0024703B">
            <w:pPr>
              <w:adjustRightInd w:val="0"/>
              <w:snapToGrid w:val="0"/>
              <w:ind w:firstLineChars="0" w:firstLine="0"/>
              <w:jc w:val="center"/>
              <w:rPr>
                <w:ins w:id="2159" w:author="Haraguroicha Hsu" w:date="2013-06-30T04:49:00Z"/>
              </w:rPr>
            </w:pPr>
            <w:ins w:id="2160" w:author="Haraguroicha Hsu" w:date="2013-06-30T04:49:00Z">
              <w:r w:rsidRPr="00D16A26">
                <w:t>是</w:t>
              </w:r>
            </w:ins>
          </w:p>
        </w:tc>
        <w:tc>
          <w:tcPr>
            <w:tcW w:w="0" w:type="auto"/>
            <w:tcPrChange w:id="2161" w:author="腹黒い茶" w:date="2013-07-08T12:03:00Z">
              <w:tcPr>
                <w:tcW w:w="0" w:type="auto"/>
              </w:tcPr>
            </w:tcPrChange>
          </w:tcPr>
          <w:p w14:paraId="21EA2723" w14:textId="77777777" w:rsidR="008F7535" w:rsidRPr="00D16A26" w:rsidRDefault="008F7535" w:rsidP="0024703B">
            <w:pPr>
              <w:adjustRightInd w:val="0"/>
              <w:snapToGrid w:val="0"/>
              <w:ind w:firstLineChars="0" w:firstLine="0"/>
              <w:jc w:val="center"/>
              <w:rPr>
                <w:ins w:id="2162" w:author="Haraguroicha Hsu" w:date="2013-06-30T04:49:00Z"/>
              </w:rPr>
            </w:pPr>
            <w:ins w:id="2163" w:author="Haraguroicha Hsu" w:date="2013-06-30T04:49:00Z">
              <w:r w:rsidRPr="00D16A26">
                <w:t>是</w:t>
              </w:r>
            </w:ins>
          </w:p>
        </w:tc>
      </w:tr>
      <w:tr w:rsidR="008F7535" w14:paraId="3803F53B" w14:textId="77777777" w:rsidTr="001F4B8F">
        <w:trPr>
          <w:jc w:val="center"/>
          <w:ins w:id="2164" w:author="Haraguroicha Hsu" w:date="2013-06-30T04:49:00Z"/>
          <w:trPrChange w:id="2165" w:author="腹黒い茶" w:date="2013-07-08T12:03:00Z">
            <w:trPr>
              <w:jc w:val="center"/>
            </w:trPr>
          </w:trPrChange>
        </w:trPr>
        <w:tc>
          <w:tcPr>
            <w:tcW w:w="0" w:type="auto"/>
            <w:tcPrChange w:id="2166" w:author="腹黒い茶" w:date="2013-07-08T12:03:00Z">
              <w:tcPr>
                <w:tcW w:w="0" w:type="auto"/>
              </w:tcPr>
            </w:tcPrChange>
          </w:tcPr>
          <w:p w14:paraId="333711D4" w14:textId="77777777" w:rsidR="008F7535" w:rsidRPr="00D16A26" w:rsidRDefault="008F7535" w:rsidP="0024703B">
            <w:pPr>
              <w:adjustRightInd w:val="0"/>
              <w:snapToGrid w:val="0"/>
              <w:ind w:firstLineChars="0" w:firstLine="0"/>
              <w:jc w:val="left"/>
              <w:rPr>
                <w:ins w:id="2167" w:author="Haraguroicha Hsu" w:date="2013-06-30T04:49:00Z"/>
              </w:rPr>
            </w:pPr>
            <w:ins w:id="2168" w:author="Haraguroicha Hsu" w:date="2013-06-30T04:49:00Z">
              <w:r w:rsidRPr="00D16A26">
                <w:t>執行效能</w:t>
              </w:r>
            </w:ins>
          </w:p>
        </w:tc>
        <w:tc>
          <w:tcPr>
            <w:tcW w:w="0" w:type="auto"/>
            <w:tcPrChange w:id="2169" w:author="腹黒い茶" w:date="2013-07-08T12:03:00Z">
              <w:tcPr>
                <w:tcW w:w="0" w:type="auto"/>
              </w:tcPr>
            </w:tcPrChange>
          </w:tcPr>
          <w:p w14:paraId="62B3B6CC" w14:textId="77777777" w:rsidR="008F7535" w:rsidRPr="00D16A26" w:rsidRDefault="008F7535" w:rsidP="0024703B">
            <w:pPr>
              <w:adjustRightInd w:val="0"/>
              <w:snapToGrid w:val="0"/>
              <w:ind w:firstLineChars="0" w:firstLine="0"/>
              <w:jc w:val="center"/>
              <w:rPr>
                <w:ins w:id="2170" w:author="Haraguroicha Hsu" w:date="2013-06-30T04:49:00Z"/>
              </w:rPr>
            </w:pPr>
            <w:ins w:id="2171" w:author="Haraguroicha Hsu" w:date="2013-06-30T04:49:00Z">
              <w:r w:rsidRPr="00D16A26">
                <w:t>普</w:t>
              </w:r>
            </w:ins>
          </w:p>
        </w:tc>
        <w:tc>
          <w:tcPr>
            <w:tcW w:w="0" w:type="auto"/>
            <w:tcPrChange w:id="2172" w:author="腹黒い茶" w:date="2013-07-08T12:03:00Z">
              <w:tcPr>
                <w:tcW w:w="0" w:type="auto"/>
              </w:tcPr>
            </w:tcPrChange>
          </w:tcPr>
          <w:p w14:paraId="2378A693" w14:textId="77777777" w:rsidR="008F7535" w:rsidRPr="00D16A26" w:rsidRDefault="008F7535" w:rsidP="0024703B">
            <w:pPr>
              <w:adjustRightInd w:val="0"/>
              <w:snapToGrid w:val="0"/>
              <w:ind w:firstLineChars="0" w:firstLine="0"/>
              <w:jc w:val="center"/>
              <w:rPr>
                <w:ins w:id="2173" w:author="Haraguroicha Hsu" w:date="2013-06-30T04:49:00Z"/>
              </w:rPr>
            </w:pPr>
            <w:ins w:id="2174" w:author="Haraguroicha Hsu" w:date="2013-06-30T04:49:00Z">
              <w:r w:rsidRPr="00D16A26">
                <w:t>普</w:t>
              </w:r>
            </w:ins>
          </w:p>
        </w:tc>
        <w:tc>
          <w:tcPr>
            <w:tcW w:w="0" w:type="auto"/>
            <w:tcPrChange w:id="2175" w:author="腹黒い茶" w:date="2013-07-08T12:03:00Z">
              <w:tcPr>
                <w:tcW w:w="0" w:type="auto"/>
              </w:tcPr>
            </w:tcPrChange>
          </w:tcPr>
          <w:p w14:paraId="669B0F8B" w14:textId="77777777" w:rsidR="008F7535" w:rsidRPr="00D16A26" w:rsidRDefault="008F7535" w:rsidP="0024703B">
            <w:pPr>
              <w:adjustRightInd w:val="0"/>
              <w:snapToGrid w:val="0"/>
              <w:ind w:firstLineChars="0" w:firstLine="0"/>
              <w:jc w:val="center"/>
              <w:rPr>
                <w:ins w:id="2176" w:author="Haraguroicha Hsu" w:date="2013-06-30T04:49:00Z"/>
              </w:rPr>
            </w:pPr>
            <w:ins w:id="2177" w:author="Haraguroicha Hsu" w:date="2013-06-30T04:49:00Z">
              <w:r w:rsidRPr="00D16A26">
                <w:t>優</w:t>
              </w:r>
            </w:ins>
          </w:p>
        </w:tc>
        <w:tc>
          <w:tcPr>
            <w:tcW w:w="0" w:type="auto"/>
            <w:tcPrChange w:id="2178" w:author="腹黒い茶" w:date="2013-07-08T12:03:00Z">
              <w:tcPr>
                <w:tcW w:w="0" w:type="auto"/>
              </w:tcPr>
            </w:tcPrChange>
          </w:tcPr>
          <w:p w14:paraId="65B045E6" w14:textId="77777777" w:rsidR="008F7535" w:rsidRPr="00D16A26" w:rsidRDefault="008F7535" w:rsidP="0024703B">
            <w:pPr>
              <w:adjustRightInd w:val="0"/>
              <w:snapToGrid w:val="0"/>
              <w:ind w:firstLineChars="0" w:firstLine="0"/>
              <w:jc w:val="center"/>
              <w:rPr>
                <w:ins w:id="2179" w:author="Haraguroicha Hsu" w:date="2013-06-30T04:49:00Z"/>
              </w:rPr>
            </w:pPr>
            <w:ins w:id="2180" w:author="Haraguroicha Hsu" w:date="2013-06-30T04:49:00Z">
              <w:r w:rsidRPr="00D16A26">
                <w:t>優</w:t>
              </w:r>
            </w:ins>
          </w:p>
        </w:tc>
        <w:tc>
          <w:tcPr>
            <w:tcW w:w="0" w:type="auto"/>
            <w:tcPrChange w:id="2181" w:author="腹黒い茶" w:date="2013-07-08T12:03:00Z">
              <w:tcPr>
                <w:tcW w:w="0" w:type="auto"/>
              </w:tcPr>
            </w:tcPrChange>
          </w:tcPr>
          <w:p w14:paraId="367672CE" w14:textId="77777777" w:rsidR="008F7535" w:rsidRPr="00D16A26" w:rsidRDefault="008F7535" w:rsidP="0024703B">
            <w:pPr>
              <w:adjustRightInd w:val="0"/>
              <w:snapToGrid w:val="0"/>
              <w:ind w:firstLineChars="0" w:firstLine="0"/>
              <w:jc w:val="center"/>
              <w:rPr>
                <w:ins w:id="2182" w:author="Haraguroicha Hsu" w:date="2013-06-30T04:49:00Z"/>
              </w:rPr>
            </w:pPr>
            <w:ins w:id="2183" w:author="Haraguroicha Hsu" w:date="2013-06-30T04:49:00Z">
              <w:r w:rsidRPr="00D16A26">
                <w:t>劣</w:t>
              </w:r>
            </w:ins>
          </w:p>
        </w:tc>
        <w:tc>
          <w:tcPr>
            <w:tcW w:w="0" w:type="auto"/>
            <w:tcPrChange w:id="2184" w:author="腹黒い茶" w:date="2013-07-08T12:03:00Z">
              <w:tcPr>
                <w:tcW w:w="0" w:type="auto"/>
              </w:tcPr>
            </w:tcPrChange>
          </w:tcPr>
          <w:p w14:paraId="791F120A" w14:textId="77777777" w:rsidR="008F7535" w:rsidRPr="00D16A26" w:rsidRDefault="008F7535" w:rsidP="0024703B">
            <w:pPr>
              <w:adjustRightInd w:val="0"/>
              <w:snapToGrid w:val="0"/>
              <w:ind w:firstLineChars="0" w:firstLine="0"/>
              <w:jc w:val="center"/>
              <w:rPr>
                <w:ins w:id="2185" w:author="Haraguroicha Hsu" w:date="2013-06-30T04:49:00Z"/>
              </w:rPr>
            </w:pPr>
            <w:ins w:id="2186" w:author="Haraguroicha Hsu" w:date="2013-06-30T04:49:00Z">
              <w:r w:rsidRPr="00D16A26">
                <w:t>普</w:t>
              </w:r>
            </w:ins>
          </w:p>
        </w:tc>
      </w:tr>
      <w:tr w:rsidR="008F7535" w14:paraId="3A826959" w14:textId="77777777" w:rsidTr="001F4B8F">
        <w:trPr>
          <w:jc w:val="center"/>
          <w:ins w:id="2187" w:author="Haraguroicha Hsu" w:date="2013-06-30T04:49:00Z"/>
          <w:trPrChange w:id="2188" w:author="腹黒い茶" w:date="2013-07-08T12:03:00Z">
            <w:trPr>
              <w:jc w:val="center"/>
            </w:trPr>
          </w:trPrChange>
        </w:trPr>
        <w:tc>
          <w:tcPr>
            <w:tcW w:w="0" w:type="auto"/>
            <w:tcPrChange w:id="2189" w:author="腹黒い茶" w:date="2013-07-08T12:03:00Z">
              <w:tcPr>
                <w:tcW w:w="0" w:type="auto"/>
              </w:tcPr>
            </w:tcPrChange>
          </w:tcPr>
          <w:p w14:paraId="0AE3ABFB" w14:textId="77777777" w:rsidR="008F7535" w:rsidRPr="00D16A26" w:rsidRDefault="008F7535" w:rsidP="0024703B">
            <w:pPr>
              <w:adjustRightInd w:val="0"/>
              <w:snapToGrid w:val="0"/>
              <w:ind w:firstLineChars="0" w:firstLine="0"/>
              <w:jc w:val="left"/>
              <w:rPr>
                <w:ins w:id="2190" w:author="Haraguroicha Hsu" w:date="2013-06-30T04:49:00Z"/>
              </w:rPr>
            </w:pPr>
            <w:ins w:id="2191" w:author="Haraguroicha Hsu" w:date="2013-06-30T04:49:00Z">
              <w:r w:rsidRPr="00D16A26">
                <w:t>資料處理支援度</w:t>
              </w:r>
              <w:r w:rsidRPr="00D16A26">
                <w:t>×</w:t>
              </w:r>
            </w:ins>
          </w:p>
        </w:tc>
        <w:tc>
          <w:tcPr>
            <w:tcW w:w="0" w:type="auto"/>
            <w:tcPrChange w:id="2192" w:author="腹黒い茶" w:date="2013-07-08T12:03:00Z">
              <w:tcPr>
                <w:tcW w:w="0" w:type="auto"/>
              </w:tcPr>
            </w:tcPrChange>
          </w:tcPr>
          <w:p w14:paraId="5B4983F7" w14:textId="77777777" w:rsidR="008F7535" w:rsidRPr="00D16A26" w:rsidRDefault="008F7535" w:rsidP="0024703B">
            <w:pPr>
              <w:adjustRightInd w:val="0"/>
              <w:snapToGrid w:val="0"/>
              <w:ind w:firstLineChars="0" w:firstLine="0"/>
              <w:jc w:val="center"/>
              <w:rPr>
                <w:ins w:id="2193" w:author="Haraguroicha Hsu" w:date="2013-06-30T04:49:00Z"/>
              </w:rPr>
            </w:pPr>
            <w:ins w:id="2194" w:author="Haraguroicha Hsu" w:date="2013-06-30T04:49:00Z">
              <w:r w:rsidRPr="00D16A26">
                <w:t>X</w:t>
              </w:r>
            </w:ins>
          </w:p>
        </w:tc>
        <w:tc>
          <w:tcPr>
            <w:tcW w:w="0" w:type="auto"/>
            <w:tcPrChange w:id="2195" w:author="腹黒い茶" w:date="2013-07-08T12:03:00Z">
              <w:tcPr>
                <w:tcW w:w="0" w:type="auto"/>
              </w:tcPr>
            </w:tcPrChange>
          </w:tcPr>
          <w:p w14:paraId="2E587505" w14:textId="77777777" w:rsidR="008F7535" w:rsidRPr="00D16A26" w:rsidRDefault="008F7535" w:rsidP="0024703B">
            <w:pPr>
              <w:adjustRightInd w:val="0"/>
              <w:snapToGrid w:val="0"/>
              <w:ind w:firstLineChars="0" w:firstLine="0"/>
              <w:jc w:val="center"/>
              <w:rPr>
                <w:ins w:id="2196" w:author="Haraguroicha Hsu" w:date="2013-06-30T04:49:00Z"/>
              </w:rPr>
            </w:pPr>
            <w:ins w:id="2197" w:author="Haraguroicha Hsu" w:date="2013-06-30T04:49:00Z">
              <w:r w:rsidRPr="00D16A26">
                <w:t>XH</w:t>
              </w:r>
            </w:ins>
          </w:p>
        </w:tc>
        <w:tc>
          <w:tcPr>
            <w:tcW w:w="0" w:type="auto"/>
            <w:tcPrChange w:id="2198" w:author="腹黒い茶" w:date="2013-07-08T12:03:00Z">
              <w:tcPr>
                <w:tcW w:w="0" w:type="auto"/>
              </w:tcPr>
            </w:tcPrChange>
          </w:tcPr>
          <w:p w14:paraId="128E15F0" w14:textId="77777777" w:rsidR="008F7535" w:rsidRPr="00D16A26" w:rsidRDefault="008F7535" w:rsidP="0024703B">
            <w:pPr>
              <w:adjustRightInd w:val="0"/>
              <w:snapToGrid w:val="0"/>
              <w:ind w:firstLineChars="0" w:firstLine="0"/>
              <w:jc w:val="center"/>
              <w:rPr>
                <w:ins w:id="2199" w:author="Haraguroicha Hsu" w:date="2013-06-30T04:49:00Z"/>
              </w:rPr>
            </w:pPr>
            <w:ins w:id="2200" w:author="Haraguroicha Hsu" w:date="2013-06-30T04:49:00Z">
              <w:r w:rsidRPr="00D16A26">
                <w:t>XH</w:t>
              </w:r>
            </w:ins>
          </w:p>
        </w:tc>
        <w:tc>
          <w:tcPr>
            <w:tcW w:w="0" w:type="auto"/>
            <w:tcPrChange w:id="2201" w:author="腹黒い茶" w:date="2013-07-08T12:03:00Z">
              <w:tcPr>
                <w:tcW w:w="0" w:type="auto"/>
              </w:tcPr>
            </w:tcPrChange>
          </w:tcPr>
          <w:p w14:paraId="6FEC58D9" w14:textId="77777777" w:rsidR="008F7535" w:rsidRPr="00D16A26" w:rsidRDefault="008F7535" w:rsidP="0024703B">
            <w:pPr>
              <w:adjustRightInd w:val="0"/>
              <w:snapToGrid w:val="0"/>
              <w:ind w:firstLineChars="0" w:firstLine="0"/>
              <w:jc w:val="center"/>
              <w:rPr>
                <w:ins w:id="2202" w:author="Haraguroicha Hsu" w:date="2013-06-30T04:49:00Z"/>
              </w:rPr>
            </w:pPr>
          </w:p>
        </w:tc>
        <w:tc>
          <w:tcPr>
            <w:tcW w:w="0" w:type="auto"/>
            <w:tcPrChange w:id="2203" w:author="腹黒い茶" w:date="2013-07-08T12:03:00Z">
              <w:tcPr>
                <w:tcW w:w="0" w:type="auto"/>
              </w:tcPr>
            </w:tcPrChange>
          </w:tcPr>
          <w:p w14:paraId="591973AB" w14:textId="77777777" w:rsidR="008F7535" w:rsidRPr="00D16A26" w:rsidRDefault="008F7535" w:rsidP="0024703B">
            <w:pPr>
              <w:adjustRightInd w:val="0"/>
              <w:snapToGrid w:val="0"/>
              <w:ind w:firstLineChars="0" w:firstLine="0"/>
              <w:jc w:val="center"/>
              <w:rPr>
                <w:ins w:id="2204" w:author="Haraguroicha Hsu" w:date="2013-06-30T04:49:00Z"/>
              </w:rPr>
            </w:pPr>
          </w:p>
        </w:tc>
        <w:tc>
          <w:tcPr>
            <w:tcW w:w="0" w:type="auto"/>
            <w:tcPrChange w:id="2205" w:author="腹黒い茶" w:date="2013-07-08T12:03:00Z">
              <w:tcPr>
                <w:tcW w:w="0" w:type="auto"/>
              </w:tcPr>
            </w:tcPrChange>
          </w:tcPr>
          <w:p w14:paraId="40774442" w14:textId="77777777" w:rsidR="008F7535" w:rsidRPr="00D16A26" w:rsidRDefault="008F7535" w:rsidP="0024703B">
            <w:pPr>
              <w:adjustRightInd w:val="0"/>
              <w:snapToGrid w:val="0"/>
              <w:ind w:firstLineChars="0" w:firstLine="0"/>
              <w:jc w:val="center"/>
              <w:rPr>
                <w:ins w:id="2206" w:author="Haraguroicha Hsu" w:date="2013-06-30T04:49:00Z"/>
              </w:rPr>
            </w:pPr>
            <w:ins w:id="2207" w:author="Haraguroicha Hsu" w:date="2013-06-30T04:49:00Z">
              <w:r w:rsidRPr="00D16A26">
                <w:t>XHCA</w:t>
              </w:r>
            </w:ins>
          </w:p>
        </w:tc>
      </w:tr>
      <w:tr w:rsidR="008F7535" w14:paraId="69C441B5" w14:textId="77777777" w:rsidTr="001F4B8F">
        <w:trPr>
          <w:jc w:val="center"/>
          <w:ins w:id="2208" w:author="Haraguroicha Hsu" w:date="2013-06-30T04:49:00Z"/>
          <w:trPrChange w:id="2209" w:author="腹黒い茶" w:date="2013-07-08T12:03:00Z">
            <w:trPr>
              <w:jc w:val="center"/>
            </w:trPr>
          </w:trPrChange>
        </w:trPr>
        <w:tc>
          <w:tcPr>
            <w:tcW w:w="0" w:type="auto"/>
            <w:tcPrChange w:id="2210" w:author="腹黒い茶" w:date="2013-07-08T12:03:00Z">
              <w:tcPr>
                <w:tcW w:w="0" w:type="auto"/>
              </w:tcPr>
            </w:tcPrChange>
          </w:tcPr>
          <w:p w14:paraId="38105F36" w14:textId="77777777" w:rsidR="008F7535" w:rsidRPr="00D16A26" w:rsidRDefault="008F7535" w:rsidP="0024703B">
            <w:pPr>
              <w:adjustRightInd w:val="0"/>
              <w:snapToGrid w:val="0"/>
              <w:ind w:firstLineChars="0" w:firstLine="0"/>
              <w:jc w:val="left"/>
              <w:rPr>
                <w:ins w:id="2211" w:author="Haraguroicha Hsu" w:date="2013-06-30T04:49:00Z"/>
              </w:rPr>
            </w:pPr>
            <w:ins w:id="2212" w:author="Haraguroicha Hsu" w:date="2013-06-30T04:49:00Z">
              <w:r w:rsidRPr="00D16A26">
                <w:t>資料推送處理取回</w:t>
              </w:r>
            </w:ins>
          </w:p>
        </w:tc>
        <w:tc>
          <w:tcPr>
            <w:tcW w:w="0" w:type="auto"/>
            <w:tcPrChange w:id="2213" w:author="腹黒い茶" w:date="2013-07-08T12:03:00Z">
              <w:tcPr>
                <w:tcW w:w="0" w:type="auto"/>
              </w:tcPr>
            </w:tcPrChange>
          </w:tcPr>
          <w:p w14:paraId="67217953" w14:textId="77777777" w:rsidR="008F7535" w:rsidRPr="00D16A26" w:rsidRDefault="008F7535" w:rsidP="0024703B">
            <w:pPr>
              <w:adjustRightInd w:val="0"/>
              <w:snapToGrid w:val="0"/>
              <w:ind w:firstLineChars="0" w:firstLine="0"/>
              <w:jc w:val="center"/>
              <w:rPr>
                <w:ins w:id="2214" w:author="Haraguroicha Hsu" w:date="2013-06-30T04:49:00Z"/>
              </w:rPr>
            </w:pPr>
            <w:ins w:id="2215" w:author="Haraguroicha Hsu" w:date="2013-06-30T04:49:00Z">
              <w:r w:rsidRPr="00D16A26">
                <w:t>有</w:t>
              </w:r>
            </w:ins>
          </w:p>
        </w:tc>
        <w:tc>
          <w:tcPr>
            <w:tcW w:w="0" w:type="auto"/>
            <w:tcPrChange w:id="2216" w:author="腹黒い茶" w:date="2013-07-08T12:03:00Z">
              <w:tcPr>
                <w:tcW w:w="0" w:type="auto"/>
              </w:tcPr>
            </w:tcPrChange>
          </w:tcPr>
          <w:p w14:paraId="0A3855C6" w14:textId="77777777" w:rsidR="008F7535" w:rsidRPr="00D16A26" w:rsidRDefault="008F7535" w:rsidP="0024703B">
            <w:pPr>
              <w:adjustRightInd w:val="0"/>
              <w:snapToGrid w:val="0"/>
              <w:ind w:firstLineChars="0" w:firstLine="0"/>
              <w:jc w:val="center"/>
              <w:rPr>
                <w:ins w:id="2217" w:author="Haraguroicha Hsu" w:date="2013-06-30T04:49:00Z"/>
              </w:rPr>
            </w:pPr>
          </w:p>
        </w:tc>
        <w:tc>
          <w:tcPr>
            <w:tcW w:w="0" w:type="auto"/>
            <w:tcPrChange w:id="2218" w:author="腹黒い茶" w:date="2013-07-08T12:03:00Z">
              <w:tcPr>
                <w:tcW w:w="0" w:type="auto"/>
              </w:tcPr>
            </w:tcPrChange>
          </w:tcPr>
          <w:p w14:paraId="2E3F40A2" w14:textId="77777777" w:rsidR="008F7535" w:rsidRPr="00D16A26" w:rsidRDefault="008F7535" w:rsidP="0024703B">
            <w:pPr>
              <w:adjustRightInd w:val="0"/>
              <w:snapToGrid w:val="0"/>
              <w:ind w:firstLineChars="0" w:firstLine="0"/>
              <w:jc w:val="center"/>
              <w:rPr>
                <w:ins w:id="2219" w:author="Haraguroicha Hsu" w:date="2013-06-30T04:49:00Z"/>
              </w:rPr>
            </w:pPr>
            <w:ins w:id="2220" w:author="Haraguroicha Hsu" w:date="2013-06-30T04:49:00Z">
              <w:r w:rsidRPr="00D16A26">
                <w:t>有</w:t>
              </w:r>
            </w:ins>
          </w:p>
        </w:tc>
        <w:tc>
          <w:tcPr>
            <w:tcW w:w="0" w:type="auto"/>
            <w:tcPrChange w:id="2221" w:author="腹黒い茶" w:date="2013-07-08T12:03:00Z">
              <w:tcPr>
                <w:tcW w:w="0" w:type="auto"/>
              </w:tcPr>
            </w:tcPrChange>
          </w:tcPr>
          <w:p w14:paraId="4B9F4711" w14:textId="77777777" w:rsidR="008F7535" w:rsidRPr="00D16A26" w:rsidRDefault="008F7535" w:rsidP="0024703B">
            <w:pPr>
              <w:adjustRightInd w:val="0"/>
              <w:snapToGrid w:val="0"/>
              <w:ind w:firstLineChars="0" w:firstLine="0"/>
              <w:jc w:val="center"/>
              <w:rPr>
                <w:ins w:id="2222" w:author="Haraguroicha Hsu" w:date="2013-06-30T04:49:00Z"/>
              </w:rPr>
            </w:pPr>
          </w:p>
        </w:tc>
        <w:tc>
          <w:tcPr>
            <w:tcW w:w="0" w:type="auto"/>
            <w:tcPrChange w:id="2223" w:author="腹黒い茶" w:date="2013-07-08T12:03:00Z">
              <w:tcPr>
                <w:tcW w:w="0" w:type="auto"/>
              </w:tcPr>
            </w:tcPrChange>
          </w:tcPr>
          <w:p w14:paraId="38762434" w14:textId="77777777" w:rsidR="008F7535" w:rsidRPr="00D16A26" w:rsidRDefault="008F7535" w:rsidP="0024703B">
            <w:pPr>
              <w:adjustRightInd w:val="0"/>
              <w:snapToGrid w:val="0"/>
              <w:ind w:firstLineChars="0" w:firstLine="0"/>
              <w:jc w:val="center"/>
              <w:rPr>
                <w:ins w:id="2224" w:author="Haraguroicha Hsu" w:date="2013-06-30T04:49:00Z"/>
              </w:rPr>
            </w:pPr>
            <w:ins w:id="2225" w:author="Haraguroicha Hsu" w:date="2013-06-30T04:49:00Z">
              <w:r w:rsidRPr="00D16A26">
                <w:t>插件</w:t>
              </w:r>
            </w:ins>
          </w:p>
        </w:tc>
        <w:tc>
          <w:tcPr>
            <w:tcW w:w="0" w:type="auto"/>
            <w:tcPrChange w:id="2226" w:author="腹黒い茶" w:date="2013-07-08T12:03:00Z">
              <w:tcPr>
                <w:tcW w:w="0" w:type="auto"/>
              </w:tcPr>
            </w:tcPrChange>
          </w:tcPr>
          <w:p w14:paraId="2757AE3E" w14:textId="77777777" w:rsidR="008F7535" w:rsidRPr="00D16A26" w:rsidRDefault="008F7535" w:rsidP="0024703B">
            <w:pPr>
              <w:adjustRightInd w:val="0"/>
              <w:snapToGrid w:val="0"/>
              <w:ind w:firstLineChars="0" w:firstLine="0"/>
              <w:jc w:val="center"/>
              <w:rPr>
                <w:ins w:id="2227" w:author="Haraguroicha Hsu" w:date="2013-06-30T04:49:00Z"/>
              </w:rPr>
            </w:pPr>
            <w:ins w:id="2228" w:author="Haraguroicha Hsu" w:date="2013-06-30T04:49:00Z">
              <w:r w:rsidRPr="00D16A26">
                <w:t>有</w:t>
              </w:r>
            </w:ins>
          </w:p>
        </w:tc>
      </w:tr>
      <w:tr w:rsidR="008F7535" w14:paraId="7CB7BD6C" w14:textId="77777777" w:rsidTr="001F4B8F">
        <w:trPr>
          <w:jc w:val="center"/>
          <w:ins w:id="2229" w:author="Haraguroicha Hsu" w:date="2013-06-30T04:49:00Z"/>
          <w:trPrChange w:id="2230" w:author="腹黒い茶" w:date="2013-07-08T12:03:00Z">
            <w:trPr>
              <w:jc w:val="center"/>
            </w:trPr>
          </w:trPrChange>
        </w:trPr>
        <w:tc>
          <w:tcPr>
            <w:tcW w:w="0" w:type="auto"/>
            <w:tcPrChange w:id="2231" w:author="腹黒い茶" w:date="2013-07-08T12:03:00Z">
              <w:tcPr>
                <w:tcW w:w="0" w:type="auto"/>
              </w:tcPr>
            </w:tcPrChange>
          </w:tcPr>
          <w:p w14:paraId="2919BE02" w14:textId="77777777" w:rsidR="008F7535" w:rsidRPr="00D16A26" w:rsidRDefault="008F7535" w:rsidP="0024703B">
            <w:pPr>
              <w:adjustRightInd w:val="0"/>
              <w:snapToGrid w:val="0"/>
              <w:ind w:firstLineChars="0" w:firstLine="0"/>
              <w:jc w:val="left"/>
              <w:rPr>
                <w:ins w:id="2232" w:author="Haraguroicha Hsu" w:date="2013-06-30T04:49:00Z"/>
              </w:rPr>
            </w:pPr>
            <w:ins w:id="2233" w:author="Haraguroicha Hsu" w:date="2013-06-30T04:49:00Z">
              <w:r w:rsidRPr="00D16A26">
                <w:t>離線資料庫</w:t>
              </w:r>
            </w:ins>
          </w:p>
        </w:tc>
        <w:tc>
          <w:tcPr>
            <w:tcW w:w="0" w:type="auto"/>
            <w:tcPrChange w:id="2234" w:author="腹黒い茶" w:date="2013-07-08T12:03:00Z">
              <w:tcPr>
                <w:tcW w:w="0" w:type="auto"/>
              </w:tcPr>
            </w:tcPrChange>
          </w:tcPr>
          <w:p w14:paraId="5B9B12DD" w14:textId="77777777" w:rsidR="008F7535" w:rsidRPr="00D16A26" w:rsidRDefault="008F7535" w:rsidP="0024703B">
            <w:pPr>
              <w:adjustRightInd w:val="0"/>
              <w:snapToGrid w:val="0"/>
              <w:ind w:firstLineChars="0" w:firstLine="0"/>
              <w:jc w:val="center"/>
              <w:rPr>
                <w:ins w:id="2235" w:author="Haraguroicha Hsu" w:date="2013-06-30T04:49:00Z"/>
              </w:rPr>
            </w:pPr>
            <w:ins w:id="2236" w:author="Haraguroicha Hsu" w:date="2013-06-30T04:49:00Z">
              <w:r w:rsidRPr="00D16A26">
                <w:t>外掛</w:t>
              </w:r>
              <w:r w:rsidRPr="00D16A26">
                <w:t>××</w:t>
              </w:r>
            </w:ins>
          </w:p>
        </w:tc>
        <w:tc>
          <w:tcPr>
            <w:tcW w:w="0" w:type="auto"/>
            <w:tcPrChange w:id="2237" w:author="腹黒い茶" w:date="2013-07-08T12:03:00Z">
              <w:tcPr>
                <w:tcW w:w="0" w:type="auto"/>
              </w:tcPr>
            </w:tcPrChange>
          </w:tcPr>
          <w:p w14:paraId="672F94B4" w14:textId="77777777" w:rsidR="008F7535" w:rsidRPr="00D16A26" w:rsidRDefault="008F7535" w:rsidP="0024703B">
            <w:pPr>
              <w:adjustRightInd w:val="0"/>
              <w:snapToGrid w:val="0"/>
              <w:ind w:firstLineChars="0" w:firstLine="0"/>
              <w:jc w:val="center"/>
              <w:rPr>
                <w:ins w:id="2238" w:author="Haraguroicha Hsu" w:date="2013-06-30T04:49:00Z"/>
              </w:rPr>
            </w:pPr>
          </w:p>
        </w:tc>
        <w:tc>
          <w:tcPr>
            <w:tcW w:w="0" w:type="auto"/>
            <w:tcPrChange w:id="2239" w:author="腹黒い茶" w:date="2013-07-08T12:03:00Z">
              <w:tcPr>
                <w:tcW w:w="0" w:type="auto"/>
              </w:tcPr>
            </w:tcPrChange>
          </w:tcPr>
          <w:p w14:paraId="2768B73A" w14:textId="77777777" w:rsidR="008F7535" w:rsidRPr="00D16A26" w:rsidRDefault="008F7535" w:rsidP="0024703B">
            <w:pPr>
              <w:adjustRightInd w:val="0"/>
              <w:snapToGrid w:val="0"/>
              <w:ind w:firstLineChars="0" w:firstLine="0"/>
              <w:jc w:val="center"/>
              <w:rPr>
                <w:ins w:id="2240" w:author="Haraguroicha Hsu" w:date="2013-06-30T04:49:00Z"/>
              </w:rPr>
            </w:pPr>
            <w:ins w:id="2241" w:author="Haraguroicha Hsu" w:date="2013-06-30T04:49:00Z">
              <w:r w:rsidRPr="00D16A26">
                <w:t>插件</w:t>
              </w:r>
            </w:ins>
          </w:p>
        </w:tc>
        <w:tc>
          <w:tcPr>
            <w:tcW w:w="0" w:type="auto"/>
            <w:tcPrChange w:id="2242" w:author="腹黒い茶" w:date="2013-07-08T12:03:00Z">
              <w:tcPr>
                <w:tcW w:w="0" w:type="auto"/>
              </w:tcPr>
            </w:tcPrChange>
          </w:tcPr>
          <w:p w14:paraId="7749ECE1" w14:textId="77777777" w:rsidR="008F7535" w:rsidRPr="00D16A26" w:rsidRDefault="008F7535" w:rsidP="0024703B">
            <w:pPr>
              <w:adjustRightInd w:val="0"/>
              <w:snapToGrid w:val="0"/>
              <w:ind w:firstLineChars="0" w:firstLine="0"/>
              <w:jc w:val="center"/>
              <w:rPr>
                <w:ins w:id="2243" w:author="Haraguroicha Hsu" w:date="2013-06-30T04:49:00Z"/>
              </w:rPr>
            </w:pPr>
          </w:p>
        </w:tc>
        <w:tc>
          <w:tcPr>
            <w:tcW w:w="0" w:type="auto"/>
            <w:tcPrChange w:id="2244" w:author="腹黒い茶" w:date="2013-07-08T12:03:00Z">
              <w:tcPr>
                <w:tcW w:w="0" w:type="auto"/>
              </w:tcPr>
            </w:tcPrChange>
          </w:tcPr>
          <w:p w14:paraId="6A117882" w14:textId="77777777" w:rsidR="008F7535" w:rsidRPr="00D16A26" w:rsidRDefault="008F7535" w:rsidP="0024703B">
            <w:pPr>
              <w:adjustRightInd w:val="0"/>
              <w:snapToGrid w:val="0"/>
              <w:ind w:firstLineChars="0" w:firstLine="0"/>
              <w:jc w:val="center"/>
              <w:rPr>
                <w:ins w:id="2245" w:author="Haraguroicha Hsu" w:date="2013-06-30T04:49:00Z"/>
              </w:rPr>
            </w:pPr>
            <w:ins w:id="2246" w:author="Haraguroicha Hsu" w:date="2013-06-30T04:49:00Z">
              <w:r w:rsidRPr="00D16A26">
                <w:t>插件</w:t>
              </w:r>
            </w:ins>
          </w:p>
        </w:tc>
        <w:tc>
          <w:tcPr>
            <w:tcW w:w="0" w:type="auto"/>
            <w:tcPrChange w:id="2247" w:author="腹黒い茶" w:date="2013-07-08T12:03:00Z">
              <w:tcPr>
                <w:tcW w:w="0" w:type="auto"/>
              </w:tcPr>
            </w:tcPrChange>
          </w:tcPr>
          <w:p w14:paraId="3B490E56" w14:textId="77777777" w:rsidR="008F7535" w:rsidRPr="00D16A26" w:rsidRDefault="008F7535" w:rsidP="0024703B">
            <w:pPr>
              <w:adjustRightInd w:val="0"/>
              <w:snapToGrid w:val="0"/>
              <w:ind w:firstLineChars="0" w:firstLine="0"/>
              <w:jc w:val="center"/>
              <w:rPr>
                <w:ins w:id="2248" w:author="Haraguroicha Hsu" w:date="2013-06-30T04:49:00Z"/>
              </w:rPr>
            </w:pPr>
            <w:ins w:id="2249" w:author="Haraguroicha Hsu" w:date="2013-06-30T04:49:00Z">
              <w:r w:rsidRPr="00D16A26">
                <w:t>無</w:t>
              </w:r>
            </w:ins>
          </w:p>
        </w:tc>
      </w:tr>
      <w:tr w:rsidR="008F7535" w14:paraId="5F429136" w14:textId="77777777" w:rsidTr="001F4B8F">
        <w:trPr>
          <w:jc w:val="center"/>
          <w:ins w:id="2250" w:author="Haraguroicha Hsu" w:date="2013-06-30T04:49:00Z"/>
          <w:trPrChange w:id="2251" w:author="腹黒い茶" w:date="2013-07-08T12:03:00Z">
            <w:trPr>
              <w:jc w:val="center"/>
            </w:trPr>
          </w:trPrChange>
        </w:trPr>
        <w:tc>
          <w:tcPr>
            <w:tcW w:w="0" w:type="auto"/>
            <w:tcPrChange w:id="2252" w:author="腹黒い茶" w:date="2013-07-08T12:03:00Z">
              <w:tcPr>
                <w:tcW w:w="0" w:type="auto"/>
              </w:tcPr>
            </w:tcPrChange>
          </w:tcPr>
          <w:p w14:paraId="2FEAE3AD" w14:textId="77777777" w:rsidR="008F7535" w:rsidRPr="00D16A26" w:rsidRDefault="008F7535" w:rsidP="0024703B">
            <w:pPr>
              <w:adjustRightInd w:val="0"/>
              <w:snapToGrid w:val="0"/>
              <w:ind w:firstLineChars="0" w:firstLine="0"/>
              <w:jc w:val="left"/>
              <w:rPr>
                <w:ins w:id="2253" w:author="Haraguroicha Hsu" w:date="2013-06-30T04:49:00Z"/>
              </w:rPr>
            </w:pPr>
            <w:ins w:id="2254" w:author="Haraguroicha Hsu" w:date="2013-06-30T04:49:00Z">
              <w:r w:rsidRPr="00D16A26">
                <w:t>2D</w:t>
              </w:r>
              <w:r w:rsidRPr="00D16A26">
                <w:t>向量繪圖</w:t>
              </w:r>
            </w:ins>
          </w:p>
        </w:tc>
        <w:tc>
          <w:tcPr>
            <w:tcW w:w="0" w:type="auto"/>
            <w:tcPrChange w:id="2255" w:author="腹黒い茶" w:date="2013-07-08T12:03:00Z">
              <w:tcPr>
                <w:tcW w:w="0" w:type="auto"/>
              </w:tcPr>
            </w:tcPrChange>
          </w:tcPr>
          <w:p w14:paraId="612D3F09" w14:textId="77777777" w:rsidR="008F7535" w:rsidRPr="00D16A26" w:rsidRDefault="008F7535" w:rsidP="0024703B">
            <w:pPr>
              <w:adjustRightInd w:val="0"/>
              <w:snapToGrid w:val="0"/>
              <w:ind w:firstLineChars="0" w:firstLine="0"/>
              <w:jc w:val="center"/>
              <w:rPr>
                <w:ins w:id="2256" w:author="Haraguroicha Hsu" w:date="2013-06-30T04:49:00Z"/>
              </w:rPr>
            </w:pPr>
            <w:ins w:id="2257" w:author="Haraguroicha Hsu" w:date="2013-06-30T04:49:00Z">
              <w:r w:rsidRPr="00D16A26">
                <w:t>有</w:t>
              </w:r>
            </w:ins>
          </w:p>
        </w:tc>
        <w:tc>
          <w:tcPr>
            <w:tcW w:w="0" w:type="auto"/>
            <w:tcPrChange w:id="2258" w:author="腹黒い茶" w:date="2013-07-08T12:03:00Z">
              <w:tcPr>
                <w:tcW w:w="0" w:type="auto"/>
              </w:tcPr>
            </w:tcPrChange>
          </w:tcPr>
          <w:p w14:paraId="1FD81849" w14:textId="77777777" w:rsidR="008F7535" w:rsidRPr="00D16A26" w:rsidRDefault="008F7535" w:rsidP="0024703B">
            <w:pPr>
              <w:adjustRightInd w:val="0"/>
              <w:snapToGrid w:val="0"/>
              <w:ind w:firstLineChars="0" w:firstLine="0"/>
              <w:jc w:val="center"/>
              <w:rPr>
                <w:ins w:id="2259" w:author="Haraguroicha Hsu" w:date="2013-06-30T04:49:00Z"/>
              </w:rPr>
            </w:pPr>
            <w:ins w:id="2260" w:author="Haraguroicha Hsu" w:date="2013-06-30T04:49:00Z">
              <w:r w:rsidRPr="00D16A26">
                <w:t>有</w:t>
              </w:r>
            </w:ins>
          </w:p>
        </w:tc>
        <w:tc>
          <w:tcPr>
            <w:tcW w:w="0" w:type="auto"/>
            <w:tcPrChange w:id="2261" w:author="腹黒い茶" w:date="2013-07-08T12:03:00Z">
              <w:tcPr>
                <w:tcW w:w="0" w:type="auto"/>
              </w:tcPr>
            </w:tcPrChange>
          </w:tcPr>
          <w:p w14:paraId="40285E18" w14:textId="77777777" w:rsidR="008F7535" w:rsidRPr="00D16A26" w:rsidRDefault="008F7535" w:rsidP="0024703B">
            <w:pPr>
              <w:adjustRightInd w:val="0"/>
              <w:snapToGrid w:val="0"/>
              <w:ind w:firstLineChars="0" w:firstLine="0"/>
              <w:jc w:val="center"/>
              <w:rPr>
                <w:ins w:id="2262" w:author="Haraguroicha Hsu" w:date="2013-06-30T04:49:00Z"/>
              </w:rPr>
            </w:pPr>
            <w:ins w:id="2263" w:author="Haraguroicha Hsu" w:date="2013-06-30T04:49:00Z">
              <w:r w:rsidRPr="00D16A26">
                <w:t>插件</w:t>
              </w:r>
            </w:ins>
          </w:p>
        </w:tc>
        <w:tc>
          <w:tcPr>
            <w:tcW w:w="0" w:type="auto"/>
            <w:tcPrChange w:id="2264" w:author="腹黒い茶" w:date="2013-07-08T12:03:00Z">
              <w:tcPr>
                <w:tcW w:w="0" w:type="auto"/>
              </w:tcPr>
            </w:tcPrChange>
          </w:tcPr>
          <w:p w14:paraId="67AE93AF" w14:textId="77777777" w:rsidR="008F7535" w:rsidRPr="00D16A26" w:rsidRDefault="008F7535" w:rsidP="0024703B">
            <w:pPr>
              <w:adjustRightInd w:val="0"/>
              <w:snapToGrid w:val="0"/>
              <w:ind w:firstLineChars="0" w:firstLine="0"/>
              <w:jc w:val="center"/>
              <w:rPr>
                <w:ins w:id="2265" w:author="Haraguroicha Hsu" w:date="2013-06-30T04:49:00Z"/>
              </w:rPr>
            </w:pPr>
          </w:p>
        </w:tc>
        <w:tc>
          <w:tcPr>
            <w:tcW w:w="0" w:type="auto"/>
            <w:tcPrChange w:id="2266" w:author="腹黒い茶" w:date="2013-07-08T12:03:00Z">
              <w:tcPr>
                <w:tcW w:w="0" w:type="auto"/>
              </w:tcPr>
            </w:tcPrChange>
          </w:tcPr>
          <w:p w14:paraId="2F64A007" w14:textId="77777777" w:rsidR="008F7535" w:rsidRPr="00D16A26" w:rsidRDefault="008F7535" w:rsidP="0024703B">
            <w:pPr>
              <w:adjustRightInd w:val="0"/>
              <w:snapToGrid w:val="0"/>
              <w:ind w:firstLineChars="0" w:firstLine="0"/>
              <w:jc w:val="center"/>
              <w:rPr>
                <w:ins w:id="2267" w:author="Haraguroicha Hsu" w:date="2013-06-30T04:49:00Z"/>
              </w:rPr>
            </w:pPr>
            <w:ins w:id="2268" w:author="Haraguroicha Hsu" w:date="2013-06-30T04:49:00Z">
              <w:r w:rsidRPr="00D16A26">
                <w:t>有</w:t>
              </w:r>
            </w:ins>
          </w:p>
        </w:tc>
        <w:tc>
          <w:tcPr>
            <w:tcW w:w="0" w:type="auto"/>
            <w:tcPrChange w:id="2269" w:author="腹黒い茶" w:date="2013-07-08T12:03:00Z">
              <w:tcPr>
                <w:tcW w:w="0" w:type="auto"/>
              </w:tcPr>
            </w:tcPrChange>
          </w:tcPr>
          <w:p w14:paraId="425C0542" w14:textId="77777777" w:rsidR="008F7535" w:rsidRPr="00D16A26" w:rsidRDefault="008F7535" w:rsidP="0024703B">
            <w:pPr>
              <w:adjustRightInd w:val="0"/>
              <w:snapToGrid w:val="0"/>
              <w:ind w:firstLineChars="0" w:firstLine="0"/>
              <w:jc w:val="center"/>
              <w:rPr>
                <w:ins w:id="2270" w:author="Haraguroicha Hsu" w:date="2013-06-30T04:49:00Z"/>
              </w:rPr>
            </w:pPr>
            <w:ins w:id="2271" w:author="Haraguroicha Hsu" w:date="2013-06-30T04:49:00Z">
              <w:r w:rsidRPr="00D16A26">
                <w:t>有</w:t>
              </w:r>
            </w:ins>
          </w:p>
        </w:tc>
      </w:tr>
      <w:tr w:rsidR="008F7535" w14:paraId="00ACA767" w14:textId="77777777" w:rsidTr="001F4B8F">
        <w:trPr>
          <w:jc w:val="center"/>
          <w:ins w:id="2272" w:author="Haraguroicha Hsu" w:date="2013-06-30T04:49:00Z"/>
          <w:trPrChange w:id="2273" w:author="腹黒い茶" w:date="2013-07-08T12:03:00Z">
            <w:trPr>
              <w:jc w:val="center"/>
            </w:trPr>
          </w:trPrChange>
        </w:trPr>
        <w:tc>
          <w:tcPr>
            <w:tcW w:w="0" w:type="auto"/>
            <w:tcPrChange w:id="2274" w:author="腹黒い茶" w:date="2013-07-08T12:03:00Z">
              <w:tcPr>
                <w:tcW w:w="0" w:type="auto"/>
              </w:tcPr>
            </w:tcPrChange>
          </w:tcPr>
          <w:p w14:paraId="17C9B576" w14:textId="77777777" w:rsidR="008F7535" w:rsidRPr="00D16A26" w:rsidRDefault="008F7535" w:rsidP="0024703B">
            <w:pPr>
              <w:adjustRightInd w:val="0"/>
              <w:snapToGrid w:val="0"/>
              <w:ind w:firstLineChars="0" w:firstLine="0"/>
              <w:jc w:val="left"/>
              <w:rPr>
                <w:ins w:id="2275" w:author="Haraguroicha Hsu" w:date="2013-06-30T04:49:00Z"/>
              </w:rPr>
            </w:pPr>
            <w:ins w:id="2276" w:author="Haraguroicha Hsu" w:date="2013-06-30T04:49:00Z">
              <w:r w:rsidRPr="00D16A26">
                <w:t>儀錶板及分析報表</w:t>
              </w:r>
            </w:ins>
          </w:p>
        </w:tc>
        <w:tc>
          <w:tcPr>
            <w:tcW w:w="0" w:type="auto"/>
            <w:tcPrChange w:id="2277" w:author="腹黒い茶" w:date="2013-07-08T12:03:00Z">
              <w:tcPr>
                <w:tcW w:w="0" w:type="auto"/>
              </w:tcPr>
            </w:tcPrChange>
          </w:tcPr>
          <w:p w14:paraId="30433879" w14:textId="77777777" w:rsidR="008F7535" w:rsidRPr="00D16A26" w:rsidRDefault="008F7535" w:rsidP="0024703B">
            <w:pPr>
              <w:adjustRightInd w:val="0"/>
              <w:snapToGrid w:val="0"/>
              <w:ind w:firstLineChars="0" w:firstLine="0"/>
              <w:jc w:val="center"/>
              <w:rPr>
                <w:ins w:id="2278" w:author="Haraguroicha Hsu" w:date="2013-06-30T04:49:00Z"/>
              </w:rPr>
            </w:pPr>
            <w:ins w:id="2279" w:author="Haraguroicha Hsu" w:date="2013-06-30T04:49:00Z">
              <w:r w:rsidRPr="00D16A26">
                <w:t>有</w:t>
              </w:r>
            </w:ins>
          </w:p>
        </w:tc>
        <w:tc>
          <w:tcPr>
            <w:tcW w:w="0" w:type="auto"/>
            <w:tcPrChange w:id="2280" w:author="腹黒い茶" w:date="2013-07-08T12:03:00Z">
              <w:tcPr>
                <w:tcW w:w="0" w:type="auto"/>
              </w:tcPr>
            </w:tcPrChange>
          </w:tcPr>
          <w:p w14:paraId="1DDA542C" w14:textId="77777777" w:rsidR="008F7535" w:rsidRPr="00D16A26" w:rsidRDefault="008F7535" w:rsidP="0024703B">
            <w:pPr>
              <w:adjustRightInd w:val="0"/>
              <w:snapToGrid w:val="0"/>
              <w:ind w:firstLineChars="0" w:firstLine="0"/>
              <w:jc w:val="center"/>
              <w:rPr>
                <w:ins w:id="2281" w:author="Haraguroicha Hsu" w:date="2013-06-30T04:49:00Z"/>
              </w:rPr>
            </w:pPr>
          </w:p>
        </w:tc>
        <w:tc>
          <w:tcPr>
            <w:tcW w:w="0" w:type="auto"/>
            <w:tcPrChange w:id="2282" w:author="腹黒い茶" w:date="2013-07-08T12:03:00Z">
              <w:tcPr>
                <w:tcW w:w="0" w:type="auto"/>
              </w:tcPr>
            </w:tcPrChange>
          </w:tcPr>
          <w:p w14:paraId="5BDBEA22" w14:textId="77777777" w:rsidR="008F7535" w:rsidRPr="00D16A26" w:rsidRDefault="008F7535" w:rsidP="0024703B">
            <w:pPr>
              <w:adjustRightInd w:val="0"/>
              <w:snapToGrid w:val="0"/>
              <w:ind w:firstLineChars="0" w:firstLine="0"/>
              <w:jc w:val="center"/>
              <w:rPr>
                <w:ins w:id="2283" w:author="Haraguroicha Hsu" w:date="2013-06-30T04:49:00Z"/>
              </w:rPr>
            </w:pPr>
            <w:ins w:id="2284" w:author="Haraguroicha Hsu" w:date="2013-06-30T04:49:00Z">
              <w:r w:rsidRPr="00D16A26">
                <w:t>插件</w:t>
              </w:r>
            </w:ins>
          </w:p>
        </w:tc>
        <w:tc>
          <w:tcPr>
            <w:tcW w:w="0" w:type="auto"/>
            <w:tcPrChange w:id="2285" w:author="腹黒い茶" w:date="2013-07-08T12:03:00Z">
              <w:tcPr>
                <w:tcW w:w="0" w:type="auto"/>
              </w:tcPr>
            </w:tcPrChange>
          </w:tcPr>
          <w:p w14:paraId="1EB20580" w14:textId="77777777" w:rsidR="008F7535" w:rsidRPr="00D16A26" w:rsidRDefault="008F7535" w:rsidP="0024703B">
            <w:pPr>
              <w:adjustRightInd w:val="0"/>
              <w:snapToGrid w:val="0"/>
              <w:ind w:firstLineChars="0" w:firstLine="0"/>
              <w:jc w:val="center"/>
              <w:rPr>
                <w:ins w:id="2286" w:author="Haraguroicha Hsu" w:date="2013-06-30T04:49:00Z"/>
              </w:rPr>
            </w:pPr>
          </w:p>
        </w:tc>
        <w:tc>
          <w:tcPr>
            <w:tcW w:w="0" w:type="auto"/>
            <w:tcPrChange w:id="2287" w:author="腹黒い茶" w:date="2013-07-08T12:03:00Z">
              <w:tcPr>
                <w:tcW w:w="0" w:type="auto"/>
              </w:tcPr>
            </w:tcPrChange>
          </w:tcPr>
          <w:p w14:paraId="2E89CF9A" w14:textId="77777777" w:rsidR="008F7535" w:rsidRPr="00D16A26" w:rsidRDefault="008F7535" w:rsidP="0024703B">
            <w:pPr>
              <w:adjustRightInd w:val="0"/>
              <w:snapToGrid w:val="0"/>
              <w:ind w:firstLineChars="0" w:firstLine="0"/>
              <w:jc w:val="center"/>
              <w:rPr>
                <w:ins w:id="2288" w:author="Haraguroicha Hsu" w:date="2013-06-30T04:49:00Z"/>
              </w:rPr>
            </w:pPr>
            <w:ins w:id="2289" w:author="Haraguroicha Hsu" w:date="2013-06-30T04:49:00Z">
              <w:r w:rsidRPr="00D16A26">
                <w:t>有</w:t>
              </w:r>
            </w:ins>
          </w:p>
        </w:tc>
        <w:tc>
          <w:tcPr>
            <w:tcW w:w="0" w:type="auto"/>
            <w:tcPrChange w:id="2290" w:author="腹黒い茶" w:date="2013-07-08T12:03:00Z">
              <w:tcPr>
                <w:tcW w:w="0" w:type="auto"/>
              </w:tcPr>
            </w:tcPrChange>
          </w:tcPr>
          <w:p w14:paraId="77EE0116" w14:textId="77777777" w:rsidR="008F7535" w:rsidRPr="00D16A26" w:rsidRDefault="008F7535" w:rsidP="0024703B">
            <w:pPr>
              <w:adjustRightInd w:val="0"/>
              <w:snapToGrid w:val="0"/>
              <w:ind w:firstLineChars="0" w:firstLine="0"/>
              <w:jc w:val="center"/>
              <w:rPr>
                <w:ins w:id="2291" w:author="Haraguroicha Hsu" w:date="2013-06-30T04:49:00Z"/>
              </w:rPr>
            </w:pPr>
            <w:ins w:id="2292" w:author="Haraguroicha Hsu" w:date="2013-06-30T04:49:00Z">
              <w:r w:rsidRPr="00D16A26">
                <w:t>有</w:t>
              </w:r>
            </w:ins>
          </w:p>
        </w:tc>
      </w:tr>
    </w:tbl>
    <w:p w14:paraId="7A9EB803" w14:textId="77777777" w:rsidR="008F7535" w:rsidRDefault="008F7535" w:rsidP="001F4B8F">
      <w:pPr>
        <w:pStyle w:val="aff2"/>
        <w:rPr>
          <w:ins w:id="2293" w:author="Haraguroicha Hsu" w:date="2013-06-30T04:49:00Z"/>
        </w:rPr>
      </w:pPr>
      <w:ins w:id="2294" w:author="Haraguroicha Hsu" w:date="2013-06-30T04:49:00Z">
        <w:r>
          <w:rPr>
            <w:rFonts w:hint="eastAsia"/>
          </w:rPr>
          <w:t>(</w:t>
        </w:r>
        <w:r>
          <w:rPr>
            <w:rFonts w:hint="eastAsia"/>
          </w:rPr>
          <w:t>本研究整理</w:t>
        </w:r>
        <w:r>
          <w:rPr>
            <w:rFonts w:hint="eastAsia"/>
          </w:rPr>
          <w:t>)</w:t>
        </w:r>
      </w:ins>
    </w:p>
    <w:p w14:paraId="360641A1" w14:textId="77777777" w:rsidR="008F7535" w:rsidRDefault="008F7535" w:rsidP="001F4B8F">
      <w:pPr>
        <w:pStyle w:val="aff2"/>
        <w:rPr>
          <w:ins w:id="2295" w:author="Haraguroicha Hsu" w:date="2013-06-30T04:49:00Z"/>
        </w:rPr>
      </w:pPr>
      <w:ins w:id="2296" w:author="Haraguroicha Hsu" w:date="2013-06-30T04:49:00Z">
        <w:r>
          <w:rPr>
            <w:rFonts w:hint="eastAsia"/>
          </w:rPr>
          <w:t>×</w:t>
        </w:r>
        <w:r>
          <w:t>: X=XML, H=HTML, C=CSV, A=ATOM</w:t>
        </w:r>
      </w:ins>
    </w:p>
    <w:p w14:paraId="29108A24" w14:textId="77777777" w:rsidR="008F7535" w:rsidRDefault="008F7535">
      <w:pPr>
        <w:pStyle w:val="aff2"/>
        <w:rPr>
          <w:ins w:id="2297" w:author="Haraguroicha Hsu" w:date="2013-06-30T04:49:00Z"/>
        </w:rPr>
      </w:pPr>
      <w:ins w:id="2298" w:author="Haraguroicha Hsu" w:date="2013-06-30T04:49:00Z">
        <w:r>
          <w:rPr>
            <w:rFonts w:hint="eastAsia"/>
          </w:rPr>
          <w:t>××</w:t>
        </w:r>
        <w:r>
          <w:rPr>
            <w:rFonts w:hint="eastAsia"/>
          </w:rPr>
          <w:t xml:space="preserve">: </w:t>
        </w:r>
        <w:r>
          <w:rPr>
            <w:rFonts w:hint="eastAsia"/>
          </w:rPr>
          <w:t>需要</w:t>
        </w:r>
        <w:r>
          <w:rPr>
            <w:rFonts w:hint="eastAsia"/>
          </w:rPr>
          <w:t>Adobe Air</w:t>
        </w:r>
      </w:ins>
    </w:p>
    <w:p w14:paraId="7A9059F2" w14:textId="77777777" w:rsidR="008F7535" w:rsidRDefault="008F7535" w:rsidP="008F7535">
      <w:pPr>
        <w:widowControl/>
        <w:ind w:firstLineChars="0" w:firstLine="0"/>
        <w:jc w:val="left"/>
        <w:rPr>
          <w:ins w:id="2299" w:author="Haraguroicha Hsu" w:date="2013-06-30T04:49:00Z"/>
        </w:rPr>
      </w:pPr>
      <w:ins w:id="2300" w:author="Haraguroicha Hsu" w:date="2013-06-30T04:49:00Z">
        <w:r>
          <w:br w:type="page"/>
        </w:r>
      </w:ins>
    </w:p>
    <w:p w14:paraId="0ED79513" w14:textId="77777777" w:rsidR="008F7535" w:rsidRDefault="008F7535" w:rsidP="007D7F2F">
      <w:pPr>
        <w:pStyle w:val="aff4"/>
        <w:rPr>
          <w:ins w:id="2301" w:author="Haraguroicha Hsu" w:date="2013-06-30T04:49:00Z"/>
        </w:rPr>
      </w:pPr>
      <w:bookmarkStart w:id="2302" w:name="_Ref360107532"/>
      <w:bookmarkStart w:id="2303" w:name="_Toc360323496"/>
      <w:bookmarkStart w:id="2304" w:name="_Toc234187587"/>
      <w:bookmarkStart w:id="2305" w:name="_Toc361079791"/>
      <w:ins w:id="2306"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3</w:t>
      </w:r>
      <w:ins w:id="2307" w:author="Haraguroicha Hsu" w:date="2013-06-30T04:49:00Z">
        <w:r>
          <w:fldChar w:fldCharType="end"/>
        </w:r>
        <w:bookmarkEnd w:id="2302"/>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2303"/>
        <w:bookmarkEnd w:id="2304"/>
        <w:bookmarkEnd w:id="2305"/>
      </w:ins>
    </w:p>
    <w:tbl>
      <w:tblPr>
        <w:tblStyle w:val="af3"/>
        <w:tblW w:w="0" w:type="auto"/>
        <w:jc w:val="center"/>
        <w:tblBorders>
          <w:top w:val="double" w:sz="4" w:space="0" w:color="auto"/>
          <w:bottom w:val="double" w:sz="4" w:space="0" w:color="auto"/>
        </w:tblBorders>
        <w:tblLook w:val="04A0" w:firstRow="1" w:lastRow="0" w:firstColumn="1" w:lastColumn="0" w:noHBand="0" w:noVBand="1"/>
        <w:tblPrChange w:id="2308" w:author="腹黒い茶" w:date="2013-07-08T12:03:00Z">
          <w:tblPr>
            <w:tblStyle w:val="af3"/>
            <w:tblW w:w="0" w:type="auto"/>
            <w:jc w:val="center"/>
            <w:tblLook w:val="04A0" w:firstRow="1" w:lastRow="0" w:firstColumn="1" w:lastColumn="0" w:noHBand="0" w:noVBand="1"/>
          </w:tblPr>
        </w:tblPrChange>
      </w:tblPr>
      <w:tblGrid>
        <w:gridCol w:w="2167"/>
        <w:gridCol w:w="1416"/>
        <w:gridCol w:w="1243"/>
        <w:tblGridChange w:id="2309">
          <w:tblGrid>
            <w:gridCol w:w="2167"/>
            <w:gridCol w:w="1416"/>
            <w:gridCol w:w="1243"/>
          </w:tblGrid>
        </w:tblGridChange>
      </w:tblGrid>
      <w:tr w:rsidR="008F7535" w:rsidRPr="00D16A26" w14:paraId="1D124478" w14:textId="77777777" w:rsidTr="001F4B8F">
        <w:trPr>
          <w:jc w:val="center"/>
          <w:ins w:id="2310" w:author="Haraguroicha Hsu" w:date="2013-06-30T04:49:00Z"/>
          <w:trPrChange w:id="2311" w:author="腹黒い茶" w:date="2013-07-08T12:03:00Z">
            <w:trPr>
              <w:jc w:val="center"/>
            </w:trPr>
          </w:trPrChange>
        </w:trPr>
        <w:tc>
          <w:tcPr>
            <w:tcW w:w="0" w:type="auto"/>
            <w:vAlign w:val="center"/>
            <w:tcPrChange w:id="2312" w:author="腹黒い茶" w:date="2013-07-08T12:03:00Z">
              <w:tcPr>
                <w:tcW w:w="0" w:type="auto"/>
                <w:vAlign w:val="center"/>
              </w:tcPr>
            </w:tcPrChange>
          </w:tcPr>
          <w:p w14:paraId="7F7EACA0" w14:textId="77777777" w:rsidR="008F7535" w:rsidRPr="00D16A26" w:rsidRDefault="008F7535">
            <w:pPr>
              <w:pStyle w:val="aff2"/>
              <w:ind w:firstLineChars="0" w:firstLine="0"/>
              <w:rPr>
                <w:ins w:id="2313" w:author="Haraguroicha Hsu" w:date="2013-06-30T04:49:00Z"/>
              </w:rPr>
              <w:pPrChange w:id="2314" w:author="腹黒い茶" w:date="2013-07-08T12:03:00Z">
                <w:pPr>
                  <w:pStyle w:val="aff2"/>
                </w:pPr>
              </w:pPrChange>
            </w:pPr>
            <w:ins w:id="2315" w:author="Haraguroicha Hsu" w:date="2013-06-30T04:49:00Z">
              <w:r w:rsidRPr="00D16A26">
                <w:t>項目</w:t>
              </w:r>
            </w:ins>
          </w:p>
        </w:tc>
        <w:tc>
          <w:tcPr>
            <w:tcW w:w="0" w:type="auto"/>
            <w:vAlign w:val="center"/>
            <w:tcPrChange w:id="2316" w:author="腹黒い茶" w:date="2013-07-08T12:03:00Z">
              <w:tcPr>
                <w:tcW w:w="0" w:type="auto"/>
                <w:vAlign w:val="center"/>
              </w:tcPr>
            </w:tcPrChange>
          </w:tcPr>
          <w:p w14:paraId="39B17534" w14:textId="77777777" w:rsidR="008F7535" w:rsidRPr="00D16A26" w:rsidRDefault="008F7535">
            <w:pPr>
              <w:pStyle w:val="aff2"/>
              <w:ind w:firstLineChars="0" w:firstLine="0"/>
              <w:rPr>
                <w:ins w:id="2317" w:author="Haraguroicha Hsu" w:date="2013-06-30T04:49:00Z"/>
              </w:rPr>
              <w:pPrChange w:id="2318" w:author="腹黒い茶" w:date="2013-07-08T12:03:00Z">
                <w:pPr>
                  <w:pStyle w:val="aff2"/>
                  <w:adjustRightInd w:val="0"/>
                  <w:snapToGrid w:val="0"/>
                </w:pPr>
              </w:pPrChange>
            </w:pPr>
            <w:ins w:id="2319" w:author="Haraguroicha Hsu" w:date="2013-06-30T04:49:00Z">
              <w:r w:rsidRPr="00D16A26">
                <w:t>HTML5</w:t>
              </w:r>
            </w:ins>
          </w:p>
        </w:tc>
        <w:tc>
          <w:tcPr>
            <w:tcW w:w="0" w:type="auto"/>
            <w:vAlign w:val="center"/>
            <w:tcPrChange w:id="2320" w:author="腹黒い茶" w:date="2013-07-08T12:03:00Z">
              <w:tcPr>
                <w:tcW w:w="0" w:type="auto"/>
                <w:vAlign w:val="center"/>
              </w:tcPr>
            </w:tcPrChange>
          </w:tcPr>
          <w:p w14:paraId="67EA2820" w14:textId="77777777" w:rsidR="008F7535" w:rsidRPr="00D16A26" w:rsidRDefault="008F7535">
            <w:pPr>
              <w:pStyle w:val="aff2"/>
              <w:ind w:firstLineChars="0" w:firstLine="0"/>
              <w:rPr>
                <w:ins w:id="2321" w:author="Haraguroicha Hsu" w:date="2013-06-30T04:49:00Z"/>
              </w:rPr>
              <w:pPrChange w:id="2322" w:author="腹黒い茶" w:date="2013-07-08T12:03:00Z">
                <w:pPr>
                  <w:pStyle w:val="aff2"/>
                  <w:adjustRightInd w:val="0"/>
                  <w:snapToGrid w:val="0"/>
                </w:pPr>
              </w:pPrChange>
            </w:pPr>
            <w:ins w:id="2323" w:author="Haraguroicha Hsu" w:date="2013-06-30T04:49:00Z">
              <w:r w:rsidRPr="00D16A26">
                <w:t>Flash</w:t>
              </w:r>
            </w:ins>
          </w:p>
        </w:tc>
      </w:tr>
      <w:tr w:rsidR="008F7535" w:rsidRPr="00D16A26" w14:paraId="31B89422" w14:textId="77777777" w:rsidTr="001F4B8F">
        <w:trPr>
          <w:jc w:val="center"/>
          <w:ins w:id="2324" w:author="Haraguroicha Hsu" w:date="2013-06-30T04:49:00Z"/>
          <w:trPrChange w:id="2325" w:author="腹黒い茶" w:date="2013-07-08T12:03:00Z">
            <w:trPr>
              <w:jc w:val="center"/>
            </w:trPr>
          </w:trPrChange>
        </w:trPr>
        <w:tc>
          <w:tcPr>
            <w:tcW w:w="0" w:type="auto"/>
            <w:vAlign w:val="center"/>
            <w:tcPrChange w:id="2326" w:author="腹黒い茶" w:date="2013-07-08T12:03:00Z">
              <w:tcPr>
                <w:tcW w:w="0" w:type="auto"/>
                <w:vAlign w:val="center"/>
              </w:tcPr>
            </w:tcPrChange>
          </w:tcPr>
          <w:p w14:paraId="60D97833" w14:textId="77777777" w:rsidR="008F7535" w:rsidRPr="00D16A26" w:rsidRDefault="008F7535">
            <w:pPr>
              <w:pStyle w:val="aff2"/>
              <w:ind w:firstLineChars="0" w:firstLine="0"/>
              <w:rPr>
                <w:ins w:id="2327" w:author="Haraguroicha Hsu" w:date="2013-06-30T04:49:00Z"/>
              </w:rPr>
              <w:pPrChange w:id="2328" w:author="腹黒い茶" w:date="2013-07-08T12:03:00Z">
                <w:pPr>
                  <w:pStyle w:val="aff2"/>
                </w:pPr>
              </w:pPrChange>
            </w:pPr>
            <w:ins w:id="2329" w:author="Haraguroicha Hsu" w:date="2013-06-30T04:49:00Z">
              <w:r w:rsidRPr="00D16A26">
                <w:t>行動裝置支援</w:t>
              </w:r>
              <w:r w:rsidRPr="00D16A26">
                <w:t>×</w:t>
              </w:r>
            </w:ins>
          </w:p>
        </w:tc>
        <w:tc>
          <w:tcPr>
            <w:tcW w:w="0" w:type="auto"/>
            <w:vAlign w:val="center"/>
            <w:tcPrChange w:id="2330" w:author="腹黒い茶" w:date="2013-07-08T12:03:00Z">
              <w:tcPr>
                <w:tcW w:w="0" w:type="auto"/>
                <w:vAlign w:val="center"/>
              </w:tcPr>
            </w:tcPrChange>
          </w:tcPr>
          <w:p w14:paraId="11E516BF" w14:textId="77777777" w:rsidR="008F7535" w:rsidRPr="00D16A26" w:rsidRDefault="008F7535">
            <w:pPr>
              <w:pStyle w:val="aff2"/>
              <w:ind w:firstLineChars="0" w:firstLine="0"/>
              <w:rPr>
                <w:ins w:id="2331" w:author="Haraguroicha Hsu" w:date="2013-06-30T04:49:00Z"/>
              </w:rPr>
              <w:pPrChange w:id="2332" w:author="腹黒い茶" w:date="2013-07-08T12:03:00Z">
                <w:pPr>
                  <w:pStyle w:val="aff2"/>
                  <w:adjustRightInd w:val="0"/>
                  <w:snapToGrid w:val="0"/>
                </w:pPr>
              </w:pPrChange>
            </w:pPr>
            <w:ins w:id="2333" w:author="Haraguroicha Hsu" w:date="2013-06-30T04:49:00Z">
              <w:r w:rsidRPr="00D16A26">
                <w:t>WAiSB</w:t>
              </w:r>
            </w:ins>
          </w:p>
        </w:tc>
        <w:tc>
          <w:tcPr>
            <w:tcW w:w="0" w:type="auto"/>
            <w:vAlign w:val="center"/>
            <w:tcPrChange w:id="2334" w:author="腹黒い茶" w:date="2013-07-08T12:03:00Z">
              <w:tcPr>
                <w:tcW w:w="0" w:type="auto"/>
                <w:vAlign w:val="center"/>
              </w:tcPr>
            </w:tcPrChange>
          </w:tcPr>
          <w:p w14:paraId="1CA6452D" w14:textId="77777777" w:rsidR="008F7535" w:rsidRPr="00D16A26" w:rsidRDefault="008F7535">
            <w:pPr>
              <w:pStyle w:val="aff2"/>
              <w:ind w:firstLineChars="0" w:firstLine="0"/>
              <w:rPr>
                <w:ins w:id="2335" w:author="Haraguroicha Hsu" w:date="2013-06-30T04:49:00Z"/>
              </w:rPr>
              <w:pPrChange w:id="2336" w:author="腹黒い茶" w:date="2013-07-08T12:03:00Z">
                <w:pPr>
                  <w:pStyle w:val="aff2"/>
                  <w:adjustRightInd w:val="0"/>
                  <w:snapToGrid w:val="0"/>
                </w:pPr>
              </w:pPrChange>
            </w:pPr>
            <w:ins w:id="2337" w:author="Haraguroicha Hsu" w:date="2013-06-30T04:49:00Z">
              <w:r w:rsidRPr="00D16A26">
                <w:t>4</w:t>
              </w:r>
            </w:ins>
          </w:p>
        </w:tc>
      </w:tr>
      <w:tr w:rsidR="008F7535" w:rsidRPr="00D16A26" w14:paraId="7B9C5832" w14:textId="77777777" w:rsidTr="001F4B8F">
        <w:trPr>
          <w:jc w:val="center"/>
          <w:ins w:id="2338" w:author="Haraguroicha Hsu" w:date="2013-06-30T04:49:00Z"/>
          <w:trPrChange w:id="2339" w:author="腹黒い茶" w:date="2013-07-08T12:03:00Z">
            <w:trPr>
              <w:jc w:val="center"/>
            </w:trPr>
          </w:trPrChange>
        </w:trPr>
        <w:tc>
          <w:tcPr>
            <w:tcW w:w="0" w:type="auto"/>
            <w:vAlign w:val="center"/>
            <w:tcPrChange w:id="2340" w:author="腹黒い茶" w:date="2013-07-08T12:03:00Z">
              <w:tcPr>
                <w:tcW w:w="0" w:type="auto"/>
                <w:vAlign w:val="center"/>
              </w:tcPr>
            </w:tcPrChange>
          </w:tcPr>
          <w:p w14:paraId="1117AC74" w14:textId="77777777" w:rsidR="008F7535" w:rsidRPr="00D16A26" w:rsidRDefault="008F7535">
            <w:pPr>
              <w:pStyle w:val="aff2"/>
              <w:ind w:firstLineChars="0" w:firstLine="0"/>
              <w:rPr>
                <w:ins w:id="2341" w:author="Haraguroicha Hsu" w:date="2013-06-30T04:49:00Z"/>
              </w:rPr>
              <w:pPrChange w:id="2342" w:author="腹黒い茶" w:date="2013-07-08T12:03:00Z">
                <w:pPr>
                  <w:pStyle w:val="aff2"/>
                </w:pPr>
              </w:pPrChange>
            </w:pPr>
            <w:ins w:id="2343" w:author="Haraguroicha Hsu" w:date="2013-06-30T04:49:00Z">
              <w:r w:rsidRPr="00D16A26">
                <w:t>遊戲主機支援度</w:t>
              </w:r>
              <w:r w:rsidRPr="00D16A26">
                <w:t>××</w:t>
              </w:r>
            </w:ins>
          </w:p>
        </w:tc>
        <w:tc>
          <w:tcPr>
            <w:tcW w:w="0" w:type="auto"/>
            <w:vAlign w:val="center"/>
            <w:tcPrChange w:id="2344" w:author="腹黒い茶" w:date="2013-07-08T12:03:00Z">
              <w:tcPr>
                <w:tcW w:w="0" w:type="auto"/>
                <w:vAlign w:val="center"/>
              </w:tcPr>
            </w:tcPrChange>
          </w:tcPr>
          <w:p w14:paraId="543F9849" w14:textId="77777777" w:rsidR="008F7535" w:rsidRPr="00D16A26" w:rsidRDefault="008F7535">
            <w:pPr>
              <w:pStyle w:val="aff2"/>
              <w:ind w:firstLineChars="0" w:firstLine="0"/>
              <w:rPr>
                <w:ins w:id="2345" w:author="Haraguroicha Hsu" w:date="2013-06-30T04:49:00Z"/>
              </w:rPr>
              <w:pPrChange w:id="2346" w:author="腹黒い茶" w:date="2013-07-08T12:03:00Z">
                <w:pPr>
                  <w:pStyle w:val="aff2"/>
                  <w:adjustRightInd w:val="0"/>
                  <w:snapToGrid w:val="0"/>
                </w:pPr>
              </w:pPrChange>
            </w:pPr>
            <w:ins w:id="2347" w:author="Haraguroicha Hsu" w:date="2013-06-30T04:49:00Z">
              <w:r w:rsidRPr="00D16A26">
                <w:t>XPW</w:t>
              </w:r>
            </w:ins>
          </w:p>
        </w:tc>
        <w:tc>
          <w:tcPr>
            <w:tcW w:w="0" w:type="auto"/>
            <w:vAlign w:val="center"/>
            <w:tcPrChange w:id="2348" w:author="腹黒い茶" w:date="2013-07-08T12:03:00Z">
              <w:tcPr>
                <w:tcW w:w="0" w:type="auto"/>
                <w:vAlign w:val="center"/>
              </w:tcPr>
            </w:tcPrChange>
          </w:tcPr>
          <w:p w14:paraId="26C20090" w14:textId="77777777" w:rsidR="008F7535" w:rsidRPr="00D16A26" w:rsidRDefault="008F7535">
            <w:pPr>
              <w:pStyle w:val="aff2"/>
              <w:ind w:firstLineChars="0" w:firstLine="0"/>
              <w:rPr>
                <w:ins w:id="2349" w:author="Haraguroicha Hsu" w:date="2013-06-30T04:49:00Z"/>
              </w:rPr>
              <w:pPrChange w:id="2350" w:author="腹黒い茶" w:date="2013-07-08T12:03:00Z">
                <w:pPr>
                  <w:pStyle w:val="aff2"/>
                  <w:adjustRightInd w:val="0"/>
                  <w:snapToGrid w:val="0"/>
                </w:pPr>
              </w:pPrChange>
            </w:pPr>
            <w:ins w:id="2351" w:author="Haraguroicha Hsu" w:date="2013-06-30T04:49:00Z">
              <w:r w:rsidRPr="00D16A26">
                <w:t>PW×××</w:t>
              </w:r>
            </w:ins>
          </w:p>
        </w:tc>
      </w:tr>
      <w:tr w:rsidR="008F7535" w:rsidRPr="00D16A26" w14:paraId="53EBD850" w14:textId="77777777" w:rsidTr="001F4B8F">
        <w:trPr>
          <w:jc w:val="center"/>
          <w:ins w:id="2352" w:author="Haraguroicha Hsu" w:date="2013-06-30T04:49:00Z"/>
          <w:trPrChange w:id="2353" w:author="腹黒い茶" w:date="2013-07-08T12:03:00Z">
            <w:trPr>
              <w:jc w:val="center"/>
            </w:trPr>
          </w:trPrChange>
        </w:trPr>
        <w:tc>
          <w:tcPr>
            <w:tcW w:w="0" w:type="auto"/>
            <w:vAlign w:val="center"/>
            <w:tcPrChange w:id="2354" w:author="腹黒い茶" w:date="2013-07-08T12:03:00Z">
              <w:tcPr>
                <w:tcW w:w="0" w:type="auto"/>
                <w:vAlign w:val="center"/>
              </w:tcPr>
            </w:tcPrChange>
          </w:tcPr>
          <w:p w14:paraId="37F065BC" w14:textId="77777777" w:rsidR="008F7535" w:rsidRPr="00D16A26" w:rsidRDefault="008F7535">
            <w:pPr>
              <w:pStyle w:val="aff2"/>
              <w:ind w:firstLineChars="0" w:firstLine="0"/>
              <w:rPr>
                <w:ins w:id="2355" w:author="Haraguroicha Hsu" w:date="2013-06-30T04:49:00Z"/>
              </w:rPr>
              <w:pPrChange w:id="2356" w:author="腹黒い茶" w:date="2013-07-08T12:03:00Z">
                <w:pPr>
                  <w:pStyle w:val="aff2"/>
                </w:pPr>
              </w:pPrChange>
            </w:pPr>
            <w:ins w:id="2357" w:author="Haraguroicha Hsu" w:date="2013-06-30T04:49:00Z">
              <w:r w:rsidRPr="00D16A26">
                <w:t>周邊設備存取能力</w:t>
              </w:r>
            </w:ins>
          </w:p>
        </w:tc>
        <w:tc>
          <w:tcPr>
            <w:tcW w:w="0" w:type="auto"/>
            <w:vAlign w:val="center"/>
            <w:tcPrChange w:id="2358" w:author="腹黒い茶" w:date="2013-07-08T12:03:00Z">
              <w:tcPr>
                <w:tcW w:w="0" w:type="auto"/>
                <w:vAlign w:val="center"/>
              </w:tcPr>
            </w:tcPrChange>
          </w:tcPr>
          <w:p w14:paraId="1C7BA29C" w14:textId="77777777" w:rsidR="008F7535" w:rsidRPr="00D16A26" w:rsidRDefault="008F7535">
            <w:pPr>
              <w:pStyle w:val="aff2"/>
              <w:ind w:firstLineChars="0" w:firstLine="0"/>
              <w:rPr>
                <w:ins w:id="2359" w:author="Haraguroicha Hsu" w:date="2013-06-30T04:49:00Z"/>
              </w:rPr>
              <w:pPrChange w:id="2360" w:author="腹黒い茶" w:date="2013-07-08T12:03:00Z">
                <w:pPr>
                  <w:pStyle w:val="aff2"/>
                  <w:widowControl w:val="0"/>
                  <w:adjustRightInd w:val="0"/>
                  <w:snapToGrid w:val="0"/>
                </w:pPr>
              </w:pPrChange>
            </w:pPr>
            <w:ins w:id="2361" w:author="Haraguroicha Hsu" w:date="2013-06-30T04:49:00Z">
              <w:r w:rsidRPr="00D16A26">
                <w:t>有限</w:t>
              </w:r>
            </w:ins>
          </w:p>
        </w:tc>
        <w:tc>
          <w:tcPr>
            <w:tcW w:w="0" w:type="auto"/>
            <w:vAlign w:val="center"/>
            <w:tcPrChange w:id="2362" w:author="腹黒い茶" w:date="2013-07-08T12:03:00Z">
              <w:tcPr>
                <w:tcW w:w="0" w:type="auto"/>
                <w:vAlign w:val="center"/>
              </w:tcPr>
            </w:tcPrChange>
          </w:tcPr>
          <w:p w14:paraId="4E19EED2" w14:textId="77777777" w:rsidR="008F7535" w:rsidRPr="00D16A26" w:rsidRDefault="008F7535">
            <w:pPr>
              <w:pStyle w:val="aff2"/>
              <w:ind w:firstLineChars="0" w:firstLine="0"/>
              <w:rPr>
                <w:ins w:id="2363" w:author="Haraguroicha Hsu" w:date="2013-06-30T04:49:00Z"/>
              </w:rPr>
              <w:pPrChange w:id="2364" w:author="腹黒い茶" w:date="2013-07-08T12:03:00Z">
                <w:pPr>
                  <w:pStyle w:val="aff2"/>
                  <w:adjustRightInd w:val="0"/>
                  <w:snapToGrid w:val="0"/>
                </w:pPr>
              </w:pPrChange>
            </w:pPr>
            <w:ins w:id="2365" w:author="Haraguroicha Hsu" w:date="2013-06-30T04:49:00Z">
              <w:r w:rsidRPr="00D16A26">
                <w:t>全部</w:t>
              </w:r>
            </w:ins>
          </w:p>
        </w:tc>
      </w:tr>
      <w:tr w:rsidR="008F7535" w:rsidRPr="00D16A26" w14:paraId="45ADB058" w14:textId="77777777" w:rsidTr="001F4B8F">
        <w:trPr>
          <w:jc w:val="center"/>
          <w:ins w:id="2366" w:author="Haraguroicha Hsu" w:date="2013-06-30T04:49:00Z"/>
          <w:trPrChange w:id="2367" w:author="腹黒い茶" w:date="2013-07-08T12:03:00Z">
            <w:trPr>
              <w:jc w:val="center"/>
            </w:trPr>
          </w:trPrChange>
        </w:trPr>
        <w:tc>
          <w:tcPr>
            <w:tcW w:w="0" w:type="auto"/>
            <w:vAlign w:val="center"/>
            <w:tcPrChange w:id="2368" w:author="腹黒い茶" w:date="2013-07-08T12:03:00Z">
              <w:tcPr>
                <w:tcW w:w="0" w:type="auto"/>
                <w:vAlign w:val="center"/>
              </w:tcPr>
            </w:tcPrChange>
          </w:tcPr>
          <w:p w14:paraId="19D64FBA" w14:textId="77777777" w:rsidR="008F7535" w:rsidRPr="00D16A26" w:rsidRDefault="008F7535">
            <w:pPr>
              <w:pStyle w:val="aff2"/>
              <w:ind w:firstLineChars="0" w:firstLine="0"/>
              <w:rPr>
                <w:ins w:id="2369" w:author="Haraguroicha Hsu" w:date="2013-06-30T04:49:00Z"/>
              </w:rPr>
              <w:pPrChange w:id="2370" w:author="腹黒い茶" w:date="2013-07-08T12:03:00Z">
                <w:pPr>
                  <w:pStyle w:val="aff2"/>
                </w:pPr>
              </w:pPrChange>
            </w:pPr>
            <w:ins w:id="2371" w:author="Haraguroicha Hsu" w:date="2013-06-30T04:49:00Z">
              <w:r w:rsidRPr="00D16A26">
                <w:t>字體擴充能力</w:t>
              </w:r>
            </w:ins>
          </w:p>
        </w:tc>
        <w:tc>
          <w:tcPr>
            <w:tcW w:w="0" w:type="auto"/>
            <w:vAlign w:val="center"/>
            <w:tcPrChange w:id="2372" w:author="腹黒い茶" w:date="2013-07-08T12:03:00Z">
              <w:tcPr>
                <w:tcW w:w="0" w:type="auto"/>
                <w:vAlign w:val="center"/>
              </w:tcPr>
            </w:tcPrChange>
          </w:tcPr>
          <w:p w14:paraId="4DBD642B" w14:textId="77777777" w:rsidR="008F7535" w:rsidRPr="00D16A26" w:rsidRDefault="008F7535">
            <w:pPr>
              <w:pStyle w:val="aff2"/>
              <w:ind w:firstLineChars="0" w:firstLine="0"/>
              <w:rPr>
                <w:ins w:id="2373" w:author="Haraguroicha Hsu" w:date="2013-06-30T04:49:00Z"/>
              </w:rPr>
              <w:pPrChange w:id="2374" w:author="腹黒い茶" w:date="2013-07-08T12:03:00Z">
                <w:pPr>
                  <w:pStyle w:val="aff2"/>
                  <w:widowControl w:val="0"/>
                  <w:adjustRightInd w:val="0"/>
                  <w:snapToGrid w:val="0"/>
                </w:pPr>
              </w:pPrChange>
            </w:pPr>
            <w:ins w:id="2375" w:author="Haraguroicha Hsu" w:date="2013-06-30T04:49:00Z">
              <w:r w:rsidRPr="00D16A26">
                <w:t>CSS 3</w:t>
              </w:r>
            </w:ins>
          </w:p>
        </w:tc>
        <w:tc>
          <w:tcPr>
            <w:tcW w:w="0" w:type="auto"/>
            <w:vAlign w:val="center"/>
            <w:tcPrChange w:id="2376" w:author="腹黒い茶" w:date="2013-07-08T12:03:00Z">
              <w:tcPr>
                <w:tcW w:w="0" w:type="auto"/>
                <w:vAlign w:val="center"/>
              </w:tcPr>
            </w:tcPrChange>
          </w:tcPr>
          <w:p w14:paraId="75B8980A" w14:textId="77777777" w:rsidR="008F7535" w:rsidRPr="00D16A26" w:rsidRDefault="008F7535">
            <w:pPr>
              <w:pStyle w:val="aff2"/>
              <w:ind w:firstLineChars="0" w:firstLine="0"/>
              <w:rPr>
                <w:ins w:id="2377" w:author="Haraguroicha Hsu" w:date="2013-06-30T04:49:00Z"/>
              </w:rPr>
              <w:pPrChange w:id="2378" w:author="腹黒い茶" w:date="2013-07-08T12:03:00Z">
                <w:pPr>
                  <w:pStyle w:val="aff2"/>
                  <w:adjustRightInd w:val="0"/>
                  <w:snapToGrid w:val="0"/>
                </w:pPr>
              </w:pPrChange>
            </w:pPr>
            <w:ins w:id="2379" w:author="Haraguroicha Hsu" w:date="2013-06-30T04:49:00Z">
              <w:r w:rsidRPr="00D16A26">
                <w:t>系統</w:t>
              </w:r>
              <w:r w:rsidRPr="00D16A26">
                <w:t>/</w:t>
              </w:r>
              <w:r w:rsidRPr="00D16A26">
                <w:t>內嵌</w:t>
              </w:r>
            </w:ins>
          </w:p>
        </w:tc>
      </w:tr>
      <w:tr w:rsidR="008F7535" w:rsidRPr="00D16A26" w14:paraId="4A56ADB6" w14:textId="77777777" w:rsidTr="001F4B8F">
        <w:trPr>
          <w:jc w:val="center"/>
          <w:ins w:id="2380" w:author="Haraguroicha Hsu" w:date="2013-06-30T04:49:00Z"/>
          <w:trPrChange w:id="2381" w:author="腹黒い茶" w:date="2013-07-08T12:03:00Z">
            <w:trPr>
              <w:jc w:val="center"/>
            </w:trPr>
          </w:trPrChange>
        </w:trPr>
        <w:tc>
          <w:tcPr>
            <w:tcW w:w="0" w:type="auto"/>
            <w:vAlign w:val="center"/>
            <w:tcPrChange w:id="2382" w:author="腹黒い茶" w:date="2013-07-08T12:03:00Z">
              <w:tcPr>
                <w:tcW w:w="0" w:type="auto"/>
                <w:vAlign w:val="center"/>
              </w:tcPr>
            </w:tcPrChange>
          </w:tcPr>
          <w:p w14:paraId="3352EB6C" w14:textId="77777777" w:rsidR="008F7535" w:rsidRPr="00D16A26" w:rsidRDefault="008F7535">
            <w:pPr>
              <w:pStyle w:val="aff2"/>
              <w:ind w:firstLineChars="0" w:firstLine="0"/>
              <w:rPr>
                <w:ins w:id="2383" w:author="Haraguroicha Hsu" w:date="2013-06-30T04:49:00Z"/>
              </w:rPr>
              <w:pPrChange w:id="2384" w:author="腹黒い茶" w:date="2013-07-08T12:03:00Z">
                <w:pPr>
                  <w:pStyle w:val="aff2"/>
                </w:pPr>
              </w:pPrChange>
            </w:pPr>
            <w:ins w:id="2385" w:author="Haraguroicha Hsu" w:date="2013-06-30T04:49:00Z">
              <w:r w:rsidRPr="00D16A26">
                <w:t>程式語言</w:t>
              </w:r>
              <w:r w:rsidRPr="00D16A26">
                <w:t>××××</w:t>
              </w:r>
            </w:ins>
          </w:p>
        </w:tc>
        <w:tc>
          <w:tcPr>
            <w:tcW w:w="0" w:type="auto"/>
            <w:vAlign w:val="center"/>
            <w:tcPrChange w:id="2386" w:author="腹黒い茶" w:date="2013-07-08T12:03:00Z">
              <w:tcPr>
                <w:tcW w:w="0" w:type="auto"/>
                <w:vAlign w:val="center"/>
              </w:tcPr>
            </w:tcPrChange>
          </w:tcPr>
          <w:p w14:paraId="0F1E64B4" w14:textId="77777777" w:rsidR="008F7535" w:rsidRPr="00D16A26" w:rsidRDefault="008F7535">
            <w:pPr>
              <w:pStyle w:val="aff2"/>
              <w:ind w:firstLineChars="0" w:firstLine="0"/>
              <w:rPr>
                <w:ins w:id="2387" w:author="Haraguroicha Hsu" w:date="2013-06-30T04:49:00Z"/>
              </w:rPr>
              <w:pPrChange w:id="2388" w:author="腹黒い茶" w:date="2013-07-08T12:03:00Z">
                <w:pPr>
                  <w:pStyle w:val="aff2"/>
                  <w:adjustRightInd w:val="0"/>
                  <w:snapToGrid w:val="0"/>
                </w:pPr>
              </w:pPrChange>
            </w:pPr>
            <w:ins w:id="2389" w:author="Haraguroicha Hsu" w:date="2013-06-30T04:49:00Z">
              <w:r w:rsidRPr="00D16A26">
                <w:t>JS</w:t>
              </w:r>
            </w:ins>
          </w:p>
        </w:tc>
        <w:tc>
          <w:tcPr>
            <w:tcW w:w="0" w:type="auto"/>
            <w:vAlign w:val="center"/>
            <w:tcPrChange w:id="2390" w:author="腹黒い茶" w:date="2013-07-08T12:03:00Z">
              <w:tcPr>
                <w:tcW w:w="0" w:type="auto"/>
                <w:vAlign w:val="center"/>
              </w:tcPr>
            </w:tcPrChange>
          </w:tcPr>
          <w:p w14:paraId="1C0A1865" w14:textId="77777777" w:rsidR="008F7535" w:rsidRPr="00D16A26" w:rsidRDefault="008F7535">
            <w:pPr>
              <w:pStyle w:val="aff2"/>
              <w:ind w:firstLineChars="0" w:firstLine="0"/>
              <w:rPr>
                <w:ins w:id="2391" w:author="Haraguroicha Hsu" w:date="2013-06-30T04:49:00Z"/>
              </w:rPr>
              <w:pPrChange w:id="2392" w:author="腹黒い茶" w:date="2013-07-08T12:03:00Z">
                <w:pPr>
                  <w:pStyle w:val="aff2"/>
                  <w:adjustRightInd w:val="0"/>
                  <w:snapToGrid w:val="0"/>
                </w:pPr>
              </w:pPrChange>
            </w:pPr>
            <w:ins w:id="2393" w:author="Haraguroicha Hsu" w:date="2013-06-30T04:49:00Z">
              <w:r w:rsidRPr="00D16A26">
                <w:t>AS, PB</w:t>
              </w:r>
            </w:ins>
          </w:p>
        </w:tc>
      </w:tr>
      <w:tr w:rsidR="008F7535" w:rsidRPr="00D16A26" w14:paraId="6D999AE4" w14:textId="77777777" w:rsidTr="001F4B8F">
        <w:trPr>
          <w:jc w:val="center"/>
          <w:ins w:id="2394" w:author="Haraguroicha Hsu" w:date="2013-06-30T04:49:00Z"/>
          <w:trPrChange w:id="2395" w:author="腹黒い茶" w:date="2013-07-08T12:03:00Z">
            <w:trPr>
              <w:jc w:val="center"/>
            </w:trPr>
          </w:trPrChange>
        </w:trPr>
        <w:tc>
          <w:tcPr>
            <w:tcW w:w="0" w:type="auto"/>
            <w:vAlign w:val="center"/>
            <w:tcPrChange w:id="2396" w:author="腹黒い茶" w:date="2013-07-08T12:03:00Z">
              <w:tcPr>
                <w:tcW w:w="0" w:type="auto"/>
                <w:vAlign w:val="center"/>
              </w:tcPr>
            </w:tcPrChange>
          </w:tcPr>
          <w:p w14:paraId="7A5302D8" w14:textId="77777777" w:rsidR="008F7535" w:rsidRPr="00D16A26" w:rsidRDefault="008F7535">
            <w:pPr>
              <w:pStyle w:val="aff2"/>
              <w:ind w:firstLineChars="0" w:firstLine="0"/>
              <w:rPr>
                <w:ins w:id="2397" w:author="Haraguroicha Hsu" w:date="2013-06-30T04:49:00Z"/>
              </w:rPr>
              <w:pPrChange w:id="2398" w:author="腹黒い茶" w:date="2013-07-08T12:03:00Z">
                <w:pPr>
                  <w:pStyle w:val="aff2"/>
                </w:pPr>
              </w:pPrChange>
            </w:pPr>
            <w:ins w:id="2399" w:author="Haraguroicha Hsu" w:date="2013-06-30T04:49:00Z">
              <w:r w:rsidRPr="00D16A26">
                <w:t>多媒體格式支援度</w:t>
              </w:r>
            </w:ins>
          </w:p>
        </w:tc>
        <w:tc>
          <w:tcPr>
            <w:tcW w:w="0" w:type="auto"/>
            <w:vAlign w:val="center"/>
            <w:tcPrChange w:id="2400" w:author="腹黒い茶" w:date="2013-07-08T12:03:00Z">
              <w:tcPr>
                <w:tcW w:w="0" w:type="auto"/>
                <w:vAlign w:val="center"/>
              </w:tcPr>
            </w:tcPrChange>
          </w:tcPr>
          <w:p w14:paraId="5DA10F9A" w14:textId="77777777" w:rsidR="008F7535" w:rsidRPr="00D16A26" w:rsidRDefault="008F7535">
            <w:pPr>
              <w:pStyle w:val="aff2"/>
              <w:ind w:firstLineChars="0" w:firstLine="0"/>
              <w:rPr>
                <w:ins w:id="2401" w:author="Haraguroicha Hsu" w:date="2013-06-30T04:49:00Z"/>
              </w:rPr>
              <w:pPrChange w:id="2402" w:author="腹黒い茶" w:date="2013-07-08T12:03:00Z">
                <w:pPr>
                  <w:pStyle w:val="aff2"/>
                  <w:adjustRightInd w:val="0"/>
                  <w:snapToGrid w:val="0"/>
                </w:pPr>
              </w:pPrChange>
            </w:pPr>
            <w:ins w:id="2403" w:author="Haraguroicha Hsu" w:date="2013-06-30T04:49:00Z">
              <w:r w:rsidRPr="00D16A26">
                <w:t>受限</w:t>
              </w:r>
            </w:ins>
          </w:p>
        </w:tc>
        <w:tc>
          <w:tcPr>
            <w:tcW w:w="0" w:type="auto"/>
            <w:vAlign w:val="center"/>
            <w:tcPrChange w:id="2404" w:author="腹黒い茶" w:date="2013-07-08T12:03:00Z">
              <w:tcPr>
                <w:tcW w:w="0" w:type="auto"/>
                <w:vAlign w:val="center"/>
              </w:tcPr>
            </w:tcPrChange>
          </w:tcPr>
          <w:p w14:paraId="06E07FF5" w14:textId="77777777" w:rsidR="008F7535" w:rsidRPr="00D16A26" w:rsidRDefault="008F7535">
            <w:pPr>
              <w:pStyle w:val="aff2"/>
              <w:ind w:firstLineChars="0" w:firstLine="0"/>
              <w:rPr>
                <w:ins w:id="2405" w:author="Haraguroicha Hsu" w:date="2013-06-30T04:49:00Z"/>
              </w:rPr>
              <w:pPrChange w:id="2406" w:author="腹黒い茶" w:date="2013-07-08T12:03:00Z">
                <w:pPr>
                  <w:pStyle w:val="aff2"/>
                  <w:adjustRightInd w:val="0"/>
                  <w:snapToGrid w:val="0"/>
                </w:pPr>
              </w:pPrChange>
            </w:pPr>
            <w:ins w:id="2407" w:author="Haraguroicha Hsu" w:date="2013-06-30T04:49:00Z">
              <w:r w:rsidRPr="00D16A26">
                <w:t>廣</w:t>
              </w:r>
            </w:ins>
          </w:p>
        </w:tc>
      </w:tr>
      <w:tr w:rsidR="008F7535" w:rsidRPr="00D16A26" w14:paraId="683A4E0E" w14:textId="77777777" w:rsidTr="001F4B8F">
        <w:trPr>
          <w:jc w:val="center"/>
          <w:ins w:id="2408" w:author="Haraguroicha Hsu" w:date="2013-06-30T04:49:00Z"/>
          <w:trPrChange w:id="2409" w:author="腹黒い茶" w:date="2013-07-08T12:03:00Z">
            <w:trPr>
              <w:jc w:val="center"/>
            </w:trPr>
          </w:trPrChange>
        </w:trPr>
        <w:tc>
          <w:tcPr>
            <w:tcW w:w="0" w:type="auto"/>
            <w:vAlign w:val="center"/>
            <w:tcPrChange w:id="2410" w:author="腹黒い茶" w:date="2013-07-08T12:03:00Z">
              <w:tcPr>
                <w:tcW w:w="0" w:type="auto"/>
                <w:vAlign w:val="center"/>
              </w:tcPr>
            </w:tcPrChange>
          </w:tcPr>
          <w:p w14:paraId="38D80235" w14:textId="77777777" w:rsidR="008F7535" w:rsidRPr="00D16A26" w:rsidRDefault="008F7535">
            <w:pPr>
              <w:pStyle w:val="aff2"/>
              <w:ind w:firstLineChars="0" w:firstLine="0"/>
              <w:rPr>
                <w:ins w:id="2411" w:author="Haraguroicha Hsu" w:date="2013-06-30T04:49:00Z"/>
              </w:rPr>
              <w:pPrChange w:id="2412" w:author="腹黒い茶" w:date="2013-07-08T12:03:00Z">
                <w:pPr>
                  <w:pStyle w:val="aff2"/>
                </w:pPr>
              </w:pPrChange>
            </w:pPr>
            <w:ins w:id="2413" w:author="Haraguroicha Hsu" w:date="2013-06-30T04:49:00Z">
              <w:r w:rsidRPr="00D16A26">
                <w:t>離線能力</w:t>
              </w:r>
            </w:ins>
          </w:p>
        </w:tc>
        <w:tc>
          <w:tcPr>
            <w:tcW w:w="0" w:type="auto"/>
            <w:vAlign w:val="center"/>
            <w:tcPrChange w:id="2414" w:author="腹黒い茶" w:date="2013-07-08T12:03:00Z">
              <w:tcPr>
                <w:tcW w:w="0" w:type="auto"/>
                <w:vAlign w:val="center"/>
              </w:tcPr>
            </w:tcPrChange>
          </w:tcPr>
          <w:p w14:paraId="51D97BF3" w14:textId="77777777" w:rsidR="008F7535" w:rsidRPr="00D16A26" w:rsidRDefault="008F7535">
            <w:pPr>
              <w:pStyle w:val="aff2"/>
              <w:ind w:firstLineChars="0" w:firstLine="0"/>
              <w:rPr>
                <w:ins w:id="2415" w:author="Haraguroicha Hsu" w:date="2013-06-30T04:49:00Z"/>
              </w:rPr>
              <w:pPrChange w:id="2416" w:author="腹黒い茶" w:date="2013-07-08T12:03:00Z">
                <w:pPr>
                  <w:pStyle w:val="aff2"/>
                  <w:adjustRightInd w:val="0"/>
                  <w:snapToGrid w:val="0"/>
                </w:pPr>
              </w:pPrChange>
            </w:pPr>
            <w:ins w:id="2417" w:author="Haraguroicha Hsu" w:date="2013-06-30T04:49:00Z">
              <w:r w:rsidRPr="00D16A26">
                <w:t>依賴瀏覽器</w:t>
              </w:r>
            </w:ins>
          </w:p>
        </w:tc>
        <w:tc>
          <w:tcPr>
            <w:tcW w:w="0" w:type="auto"/>
            <w:vAlign w:val="center"/>
            <w:tcPrChange w:id="2418" w:author="腹黒い茶" w:date="2013-07-08T12:03:00Z">
              <w:tcPr>
                <w:tcW w:w="0" w:type="auto"/>
                <w:vAlign w:val="center"/>
              </w:tcPr>
            </w:tcPrChange>
          </w:tcPr>
          <w:p w14:paraId="1F750B2C" w14:textId="77777777" w:rsidR="008F7535" w:rsidRPr="00D16A26" w:rsidRDefault="008F7535">
            <w:pPr>
              <w:pStyle w:val="aff2"/>
              <w:ind w:firstLineChars="0" w:firstLine="0"/>
              <w:rPr>
                <w:ins w:id="2419" w:author="Haraguroicha Hsu" w:date="2013-06-30T04:49:00Z"/>
              </w:rPr>
              <w:pPrChange w:id="2420" w:author="腹黒い茶" w:date="2013-07-08T12:03:00Z">
                <w:pPr>
                  <w:pStyle w:val="aff2"/>
                  <w:adjustRightInd w:val="0"/>
                  <w:snapToGrid w:val="0"/>
                </w:pPr>
              </w:pPrChange>
            </w:pPr>
            <w:ins w:id="2421" w:author="Haraguroicha Hsu" w:date="2013-06-30T04:49:00Z">
              <w:r w:rsidRPr="00D16A26">
                <w:t>系統儲存</w:t>
              </w:r>
            </w:ins>
          </w:p>
        </w:tc>
      </w:tr>
      <w:tr w:rsidR="008F7535" w:rsidRPr="00D16A26" w14:paraId="03C8F4C0" w14:textId="77777777" w:rsidTr="001F4B8F">
        <w:trPr>
          <w:jc w:val="center"/>
          <w:ins w:id="2422" w:author="Haraguroicha Hsu" w:date="2013-06-30T04:49:00Z"/>
          <w:trPrChange w:id="2423" w:author="腹黒い茶" w:date="2013-07-08T12:03:00Z">
            <w:trPr>
              <w:jc w:val="center"/>
            </w:trPr>
          </w:trPrChange>
        </w:trPr>
        <w:tc>
          <w:tcPr>
            <w:tcW w:w="0" w:type="auto"/>
            <w:vAlign w:val="center"/>
            <w:tcPrChange w:id="2424" w:author="腹黒い茶" w:date="2013-07-08T12:03:00Z">
              <w:tcPr>
                <w:tcW w:w="0" w:type="auto"/>
                <w:vAlign w:val="center"/>
              </w:tcPr>
            </w:tcPrChange>
          </w:tcPr>
          <w:p w14:paraId="1FD15C55" w14:textId="77777777" w:rsidR="008F7535" w:rsidRPr="00D16A26" w:rsidRDefault="008F7535">
            <w:pPr>
              <w:pStyle w:val="aff2"/>
              <w:ind w:firstLineChars="0" w:firstLine="0"/>
              <w:rPr>
                <w:ins w:id="2425" w:author="Haraguroicha Hsu" w:date="2013-06-30T04:49:00Z"/>
              </w:rPr>
              <w:pPrChange w:id="2426" w:author="腹黒い茶" w:date="2013-07-08T12:03:00Z">
                <w:pPr>
                  <w:pStyle w:val="aff2"/>
                </w:pPr>
              </w:pPrChange>
            </w:pPr>
            <w:ins w:id="2427" w:author="Haraguroicha Hsu" w:date="2013-06-30T04:49:00Z">
              <w:r w:rsidRPr="00D16A26">
                <w:t>大型資料處裡</w:t>
              </w:r>
            </w:ins>
          </w:p>
        </w:tc>
        <w:tc>
          <w:tcPr>
            <w:tcW w:w="0" w:type="auto"/>
            <w:vAlign w:val="center"/>
            <w:tcPrChange w:id="2428" w:author="腹黒い茶" w:date="2013-07-08T12:03:00Z">
              <w:tcPr>
                <w:tcW w:w="0" w:type="auto"/>
                <w:vAlign w:val="center"/>
              </w:tcPr>
            </w:tcPrChange>
          </w:tcPr>
          <w:p w14:paraId="3DCFFC46" w14:textId="77777777" w:rsidR="008F7535" w:rsidRPr="00D16A26" w:rsidRDefault="008F7535">
            <w:pPr>
              <w:pStyle w:val="aff2"/>
              <w:ind w:firstLineChars="0" w:firstLine="0"/>
              <w:rPr>
                <w:ins w:id="2429" w:author="Haraguroicha Hsu" w:date="2013-06-30T04:49:00Z"/>
              </w:rPr>
              <w:pPrChange w:id="2430" w:author="腹黒い茶" w:date="2013-07-08T12:03:00Z">
                <w:pPr>
                  <w:pStyle w:val="aff2"/>
                  <w:adjustRightInd w:val="0"/>
                  <w:snapToGrid w:val="0"/>
                </w:pPr>
              </w:pPrChange>
            </w:pPr>
            <w:ins w:id="2431" w:author="Haraguroicha Hsu" w:date="2013-06-30T04:49:00Z">
              <w:r w:rsidRPr="00D16A26">
                <w:t>依賴瀏覽器</w:t>
              </w:r>
            </w:ins>
          </w:p>
        </w:tc>
        <w:tc>
          <w:tcPr>
            <w:tcW w:w="0" w:type="auto"/>
            <w:vAlign w:val="center"/>
            <w:tcPrChange w:id="2432" w:author="腹黒い茶" w:date="2013-07-08T12:03:00Z">
              <w:tcPr>
                <w:tcW w:w="0" w:type="auto"/>
                <w:vAlign w:val="center"/>
              </w:tcPr>
            </w:tcPrChange>
          </w:tcPr>
          <w:p w14:paraId="6F0DE9A3" w14:textId="77777777" w:rsidR="008F7535" w:rsidRPr="00D16A26" w:rsidRDefault="008F7535">
            <w:pPr>
              <w:pStyle w:val="aff2"/>
              <w:ind w:firstLineChars="0" w:firstLine="0"/>
              <w:rPr>
                <w:ins w:id="2433" w:author="Haraguroicha Hsu" w:date="2013-06-30T04:49:00Z"/>
              </w:rPr>
              <w:pPrChange w:id="2434" w:author="腹黒い茶" w:date="2013-07-08T12:03:00Z">
                <w:pPr>
                  <w:pStyle w:val="aff2"/>
                  <w:widowControl w:val="0"/>
                  <w:adjustRightInd w:val="0"/>
                  <w:snapToGrid w:val="0"/>
                </w:pPr>
              </w:pPrChange>
            </w:pPr>
            <w:ins w:id="2435" w:author="Haraguroicha Hsu" w:date="2013-06-30T04:49:00Z">
              <w:r w:rsidRPr="00D16A26">
                <w:t>內建</w:t>
              </w:r>
              <w:r w:rsidRPr="00D16A26">
                <w:t>/</w:t>
              </w:r>
              <w:r w:rsidRPr="00D16A26">
                <w:t>串流</w:t>
              </w:r>
            </w:ins>
          </w:p>
        </w:tc>
      </w:tr>
      <w:tr w:rsidR="008F7535" w:rsidRPr="00D16A26" w14:paraId="6B448F22" w14:textId="77777777" w:rsidTr="001F4B8F">
        <w:trPr>
          <w:jc w:val="center"/>
          <w:ins w:id="2436" w:author="Haraguroicha Hsu" w:date="2013-06-30T04:49:00Z"/>
          <w:trPrChange w:id="2437" w:author="腹黒い茶" w:date="2013-07-08T12:03:00Z">
            <w:trPr>
              <w:jc w:val="center"/>
            </w:trPr>
          </w:trPrChange>
        </w:trPr>
        <w:tc>
          <w:tcPr>
            <w:tcW w:w="0" w:type="auto"/>
            <w:vAlign w:val="center"/>
            <w:tcPrChange w:id="2438" w:author="腹黒い茶" w:date="2013-07-08T12:03:00Z">
              <w:tcPr>
                <w:tcW w:w="0" w:type="auto"/>
                <w:vAlign w:val="center"/>
              </w:tcPr>
            </w:tcPrChange>
          </w:tcPr>
          <w:p w14:paraId="4F6217D5" w14:textId="77777777" w:rsidR="008F7535" w:rsidRPr="00D16A26" w:rsidRDefault="008F7535">
            <w:pPr>
              <w:pStyle w:val="aff2"/>
              <w:ind w:firstLineChars="0" w:firstLine="0"/>
              <w:rPr>
                <w:ins w:id="2439" w:author="Haraguroicha Hsu" w:date="2013-06-30T04:49:00Z"/>
              </w:rPr>
              <w:pPrChange w:id="2440" w:author="腹黒い茶" w:date="2013-07-08T12:03:00Z">
                <w:pPr>
                  <w:pStyle w:val="aff2"/>
                </w:pPr>
              </w:pPrChange>
            </w:pPr>
            <w:ins w:id="2441" w:author="Haraguroicha Hsu" w:date="2013-06-30T04:49:00Z">
              <w:r w:rsidRPr="00D16A26">
                <w:t>運算能力</w:t>
              </w:r>
            </w:ins>
          </w:p>
        </w:tc>
        <w:tc>
          <w:tcPr>
            <w:tcW w:w="0" w:type="auto"/>
            <w:vAlign w:val="center"/>
            <w:tcPrChange w:id="2442" w:author="腹黒い茶" w:date="2013-07-08T12:03:00Z">
              <w:tcPr>
                <w:tcW w:w="0" w:type="auto"/>
                <w:vAlign w:val="center"/>
              </w:tcPr>
            </w:tcPrChange>
          </w:tcPr>
          <w:p w14:paraId="0139150F" w14:textId="77777777" w:rsidR="008F7535" w:rsidRPr="00D16A26" w:rsidRDefault="008F7535">
            <w:pPr>
              <w:pStyle w:val="aff2"/>
              <w:ind w:firstLineChars="0" w:firstLine="0"/>
              <w:rPr>
                <w:ins w:id="2443" w:author="Haraguroicha Hsu" w:date="2013-06-30T04:49:00Z"/>
              </w:rPr>
              <w:pPrChange w:id="2444" w:author="腹黒い茶" w:date="2013-07-08T12:03:00Z">
                <w:pPr>
                  <w:pStyle w:val="aff2"/>
                  <w:widowControl w:val="0"/>
                  <w:adjustRightInd w:val="0"/>
                  <w:snapToGrid w:val="0"/>
                </w:pPr>
              </w:pPrChange>
            </w:pPr>
            <w:ins w:id="2445" w:author="Haraguroicha Hsu" w:date="2013-06-30T04:49:00Z">
              <w:r w:rsidRPr="00D16A26">
                <w:t>依賴瀏覽器</w:t>
              </w:r>
            </w:ins>
          </w:p>
        </w:tc>
        <w:tc>
          <w:tcPr>
            <w:tcW w:w="0" w:type="auto"/>
            <w:vAlign w:val="center"/>
            <w:tcPrChange w:id="2446" w:author="腹黒い茶" w:date="2013-07-08T12:03:00Z">
              <w:tcPr>
                <w:tcW w:w="0" w:type="auto"/>
                <w:vAlign w:val="center"/>
              </w:tcPr>
            </w:tcPrChange>
          </w:tcPr>
          <w:p w14:paraId="05E9894A" w14:textId="77777777" w:rsidR="008F7535" w:rsidRPr="00D16A26" w:rsidRDefault="008F7535">
            <w:pPr>
              <w:pStyle w:val="aff2"/>
              <w:ind w:firstLineChars="0" w:firstLine="0"/>
              <w:rPr>
                <w:ins w:id="2447" w:author="Haraguroicha Hsu" w:date="2013-06-30T04:49:00Z"/>
              </w:rPr>
              <w:pPrChange w:id="2448" w:author="腹黒い茶" w:date="2013-07-08T12:03:00Z">
                <w:pPr>
                  <w:pStyle w:val="aff2"/>
                  <w:adjustRightInd w:val="0"/>
                  <w:snapToGrid w:val="0"/>
                </w:pPr>
              </w:pPrChange>
            </w:pPr>
            <w:ins w:id="2449" w:author="Haraguroicha Hsu" w:date="2013-06-30T04:49:00Z">
              <w:r w:rsidRPr="00D16A26">
                <w:t>普</w:t>
              </w:r>
            </w:ins>
          </w:p>
        </w:tc>
      </w:tr>
      <w:tr w:rsidR="008F7535" w:rsidRPr="00D16A26" w14:paraId="516293CB" w14:textId="77777777" w:rsidTr="001F4B8F">
        <w:trPr>
          <w:jc w:val="center"/>
          <w:ins w:id="2450" w:author="Haraguroicha Hsu" w:date="2013-06-30T04:49:00Z"/>
          <w:trPrChange w:id="2451" w:author="腹黒い茶" w:date="2013-07-08T12:03:00Z">
            <w:trPr>
              <w:jc w:val="center"/>
            </w:trPr>
          </w:trPrChange>
        </w:trPr>
        <w:tc>
          <w:tcPr>
            <w:tcW w:w="0" w:type="auto"/>
            <w:vAlign w:val="center"/>
            <w:tcPrChange w:id="2452" w:author="腹黒い茶" w:date="2013-07-08T12:03:00Z">
              <w:tcPr>
                <w:tcW w:w="0" w:type="auto"/>
                <w:vAlign w:val="center"/>
              </w:tcPr>
            </w:tcPrChange>
          </w:tcPr>
          <w:p w14:paraId="4033F9FB" w14:textId="77777777" w:rsidR="008F7535" w:rsidRPr="00D16A26" w:rsidRDefault="008F7535">
            <w:pPr>
              <w:pStyle w:val="aff2"/>
              <w:ind w:firstLineChars="0" w:firstLine="0"/>
              <w:rPr>
                <w:ins w:id="2453" w:author="Haraguroicha Hsu" w:date="2013-06-30T04:49:00Z"/>
              </w:rPr>
              <w:pPrChange w:id="2454" w:author="腹黒い茶" w:date="2013-07-08T12:03:00Z">
                <w:pPr>
                  <w:pStyle w:val="aff2"/>
                </w:pPr>
              </w:pPrChange>
            </w:pPr>
            <w:ins w:id="2455" w:author="Haraguroicha Hsu" w:date="2013-06-30T04:49:00Z">
              <w:r w:rsidRPr="00D16A26">
                <w:t>電源續航力</w:t>
              </w:r>
            </w:ins>
          </w:p>
        </w:tc>
        <w:tc>
          <w:tcPr>
            <w:tcW w:w="0" w:type="auto"/>
            <w:vAlign w:val="center"/>
            <w:tcPrChange w:id="2456" w:author="腹黒い茶" w:date="2013-07-08T12:03:00Z">
              <w:tcPr>
                <w:tcW w:w="0" w:type="auto"/>
                <w:vAlign w:val="center"/>
              </w:tcPr>
            </w:tcPrChange>
          </w:tcPr>
          <w:p w14:paraId="2509D8B1" w14:textId="77777777" w:rsidR="008F7535" w:rsidRPr="00D16A26" w:rsidRDefault="008F7535">
            <w:pPr>
              <w:pStyle w:val="aff2"/>
              <w:ind w:firstLineChars="0" w:firstLine="0"/>
              <w:rPr>
                <w:ins w:id="2457" w:author="Haraguroicha Hsu" w:date="2013-06-30T04:49:00Z"/>
              </w:rPr>
              <w:pPrChange w:id="2458" w:author="腹黒い茶" w:date="2013-07-08T12:03:00Z">
                <w:pPr>
                  <w:pStyle w:val="aff2"/>
                  <w:adjustRightInd w:val="0"/>
                  <w:snapToGrid w:val="0"/>
                </w:pPr>
              </w:pPrChange>
            </w:pPr>
            <w:ins w:id="2459" w:author="Haraguroicha Hsu" w:date="2013-06-30T04:49:00Z">
              <w:r w:rsidRPr="00D16A26">
                <w:t>佳</w:t>
              </w:r>
            </w:ins>
          </w:p>
        </w:tc>
        <w:tc>
          <w:tcPr>
            <w:tcW w:w="0" w:type="auto"/>
            <w:vAlign w:val="center"/>
            <w:tcPrChange w:id="2460" w:author="腹黒い茶" w:date="2013-07-08T12:03:00Z">
              <w:tcPr>
                <w:tcW w:w="0" w:type="auto"/>
                <w:vAlign w:val="center"/>
              </w:tcPr>
            </w:tcPrChange>
          </w:tcPr>
          <w:p w14:paraId="05CAD539" w14:textId="77777777" w:rsidR="008F7535" w:rsidRPr="00D16A26" w:rsidRDefault="008F7535">
            <w:pPr>
              <w:pStyle w:val="aff2"/>
              <w:ind w:firstLineChars="0" w:firstLine="0"/>
              <w:rPr>
                <w:ins w:id="2461" w:author="Haraguroicha Hsu" w:date="2013-06-30T04:49:00Z"/>
              </w:rPr>
              <w:pPrChange w:id="2462" w:author="腹黒い茶" w:date="2013-07-08T12:03:00Z">
                <w:pPr>
                  <w:pStyle w:val="aff2"/>
                  <w:adjustRightInd w:val="0"/>
                  <w:snapToGrid w:val="0"/>
                </w:pPr>
              </w:pPrChange>
            </w:pPr>
            <w:ins w:id="2463" w:author="Haraguroicha Hsu" w:date="2013-06-30T04:49:00Z">
              <w:r w:rsidRPr="00D16A26">
                <w:t>差</w:t>
              </w:r>
            </w:ins>
          </w:p>
        </w:tc>
      </w:tr>
    </w:tbl>
    <w:p w14:paraId="4DCCB367" w14:textId="77777777" w:rsidR="008F7535" w:rsidRDefault="008F7535" w:rsidP="001F4B8F">
      <w:pPr>
        <w:pStyle w:val="aff2"/>
        <w:rPr>
          <w:ins w:id="2464" w:author="Haraguroicha Hsu" w:date="2013-06-30T04:49:00Z"/>
        </w:rPr>
      </w:pPr>
      <w:ins w:id="2465" w:author="Haraguroicha Hsu" w:date="2013-06-30T04:49:00Z">
        <w:r>
          <w:rPr>
            <w:rFonts w:hint="eastAsia"/>
          </w:rPr>
          <w:t>(</w:t>
        </w:r>
        <w:r>
          <w:rPr>
            <w:rFonts w:hint="eastAsia"/>
          </w:rPr>
          <w:t>本研究整理</w:t>
        </w:r>
        <w:r>
          <w:rPr>
            <w:rFonts w:hint="eastAsia"/>
          </w:rPr>
          <w:t>)</w:t>
        </w:r>
      </w:ins>
    </w:p>
    <w:p w14:paraId="410B5C65" w14:textId="77777777" w:rsidR="008F7535" w:rsidRDefault="008F7535" w:rsidP="001F4B8F">
      <w:pPr>
        <w:pStyle w:val="aff2"/>
        <w:rPr>
          <w:ins w:id="2466" w:author="Haraguroicha Hsu" w:date="2013-06-30T04:49:00Z"/>
        </w:rPr>
      </w:pPr>
      <w:ins w:id="2467" w:author="Haraguroicha Hsu" w:date="2013-06-30T04:49:00Z">
        <w:r>
          <w:rPr>
            <w:rFonts w:hint="eastAsia"/>
          </w:rPr>
          <w:t>×</w:t>
        </w:r>
        <w:r>
          <w:rPr>
            <w:rFonts w:hint="eastAsia"/>
          </w:rPr>
          <w:t>: W=Windows Phone 8+, A=Android 2.3+, i=iOS 6+, S=Symbian Belle+, B=BlackBerry OS 7+, 4=Android 4.0</w:t>
        </w:r>
        <w:r>
          <w:rPr>
            <w:rFonts w:hint="eastAsia"/>
          </w:rPr>
          <w:t>以下</w:t>
        </w:r>
      </w:ins>
    </w:p>
    <w:p w14:paraId="6BE470B2" w14:textId="77777777" w:rsidR="008F7535" w:rsidRDefault="008F7535">
      <w:pPr>
        <w:pStyle w:val="aff2"/>
        <w:rPr>
          <w:ins w:id="2468" w:author="Haraguroicha Hsu" w:date="2013-06-30T04:49:00Z"/>
        </w:rPr>
      </w:pPr>
      <w:ins w:id="2469" w:author="Haraguroicha Hsu" w:date="2013-06-30T04:49:00Z">
        <w:r>
          <w:rPr>
            <w:rFonts w:hint="eastAsia"/>
          </w:rPr>
          <w:t>××</w:t>
        </w:r>
        <w:r>
          <w:t>: X=Xbox 360, P=Play Station 3, W=Nintendo Wii</w:t>
        </w:r>
      </w:ins>
    </w:p>
    <w:p w14:paraId="35C44CFC" w14:textId="77777777" w:rsidR="008F7535" w:rsidRDefault="008F7535">
      <w:pPr>
        <w:pStyle w:val="aff2"/>
        <w:rPr>
          <w:ins w:id="2470" w:author="Haraguroicha Hsu" w:date="2013-06-30T04:49:00Z"/>
        </w:rPr>
      </w:pPr>
      <w:ins w:id="2471" w:author="Haraguroicha Hsu" w:date="2013-06-30T04:49:00Z">
        <w:r>
          <w:rPr>
            <w:rFonts w:hint="eastAsia"/>
          </w:rPr>
          <w:t>×××</w:t>
        </w:r>
        <w:r>
          <w:rPr>
            <w:rFonts w:hint="eastAsia"/>
          </w:rPr>
          <w:t xml:space="preserve">: </w:t>
        </w:r>
        <w:r>
          <w:rPr>
            <w:rFonts w:hint="eastAsia"/>
          </w:rPr>
          <w:t>有版本限制的支援</w:t>
        </w:r>
      </w:ins>
    </w:p>
    <w:p w14:paraId="46CA1DD0" w14:textId="77777777" w:rsidR="008F7535" w:rsidRDefault="008F7535">
      <w:pPr>
        <w:pStyle w:val="aff2"/>
        <w:rPr>
          <w:ins w:id="2472" w:author="Haraguroicha Hsu" w:date="2013-06-30T04:49:00Z"/>
        </w:rPr>
      </w:pPr>
      <w:ins w:id="2473" w:author="Haraguroicha Hsu" w:date="2013-06-30T04:49:00Z">
        <w:r>
          <w:rPr>
            <w:rFonts w:hint="eastAsia"/>
          </w:rPr>
          <w:t>××××</w:t>
        </w:r>
        <w:r>
          <w:t>: JS=JavaScript, AS=Action Script, PB= Pixel Bender</w:t>
        </w:r>
      </w:ins>
    </w:p>
    <w:p w14:paraId="52E68C3A" w14:textId="77777777" w:rsidR="008F7535" w:rsidRDefault="008F7535" w:rsidP="008F7535">
      <w:pPr>
        <w:pStyle w:val="3"/>
        <w:rPr>
          <w:ins w:id="2474" w:author="Haraguroicha Hsu" w:date="2013-06-30T04:49:00Z"/>
        </w:rPr>
      </w:pPr>
      <w:bookmarkStart w:id="2475" w:name="_Toc360323443"/>
      <w:bookmarkStart w:id="2476" w:name="_Toc361079425"/>
      <w:ins w:id="2477" w:author="Haraguroicha Hsu" w:date="2013-06-30T04:49:00Z">
        <w:r>
          <w:rPr>
            <w:rFonts w:hint="eastAsia"/>
          </w:rPr>
          <w:t>坊間雲端平台比較</w:t>
        </w:r>
        <w:bookmarkEnd w:id="2475"/>
        <w:bookmarkEnd w:id="2476"/>
      </w:ins>
    </w:p>
    <w:p w14:paraId="719E7AD6" w14:textId="77777777" w:rsidR="008F7535" w:rsidRPr="0058462A" w:rsidRDefault="008F7535" w:rsidP="008F7535">
      <w:pPr>
        <w:widowControl/>
        <w:ind w:firstLineChars="0" w:firstLine="0"/>
        <w:jc w:val="left"/>
        <w:rPr>
          <w:ins w:id="2478" w:author="Haraguroicha Hsu" w:date="2013-06-30T04:49:00Z"/>
          <w:lang w:val="x-none"/>
        </w:rPr>
      </w:pPr>
      <w:ins w:id="2479" w:author="Haraguroicha Hsu" w:date="2013-06-30T04:49:00Z">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中華電信</w:t>
        </w:r>
        <w:r>
          <w:rPr>
            <w:rFonts w:hint="eastAsia"/>
            <w:lang w:val="x-none"/>
          </w:rPr>
          <w:t>hiCloud</w:t>
        </w:r>
        <w:r>
          <w:rPr>
            <w:rFonts w:hint="eastAsia"/>
            <w:lang w:val="x-none"/>
          </w:rPr>
          <w:t>與台灣大電訊</w:t>
        </w:r>
        <w:r w:rsidRPr="0058462A">
          <w:rPr>
            <w:rFonts w:hint="eastAsia"/>
            <w:lang w:val="x-none"/>
          </w:rPr>
          <w:t>等</w:t>
        </w:r>
        <w:r>
          <w:rPr>
            <w:rFonts w:hint="eastAsia"/>
            <w:lang w:val="x-none"/>
          </w:rPr>
          <w:t>均有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ins>
      <w:r>
        <w:rPr>
          <w:lang w:val="x-none"/>
        </w:rPr>
      </w:r>
      <w:ins w:id="2480" w:author="Haraguroicha Hsu" w:date="2013-06-30T04:49:00Z">
        <w:r>
          <w:rPr>
            <w:lang w:val="x-none"/>
          </w:rPr>
          <w:fldChar w:fldCharType="separate"/>
        </w:r>
      </w:ins>
      <w:ins w:id="2481" w:author="腹黒い茶" w:date="2013-07-08T20:37:00Z">
        <w:r w:rsidR="007D7F2F">
          <w:rPr>
            <w:rFonts w:hint="eastAsia"/>
          </w:rPr>
          <w:t>表</w:t>
        </w:r>
        <w:r w:rsidR="007D7F2F">
          <w:rPr>
            <w:rFonts w:hint="eastAsia"/>
          </w:rPr>
          <w:t xml:space="preserve"> </w:t>
        </w:r>
        <w:r w:rsidR="007D7F2F">
          <w:rPr>
            <w:noProof/>
          </w:rPr>
          <w:t>4</w:t>
        </w:r>
      </w:ins>
      <w:ins w:id="2482" w:author="Haraguroicha Hsu" w:date="2013-07-07T20:12:00Z">
        <w:del w:id="2483"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4</w:delText>
          </w:r>
        </w:del>
      </w:ins>
      <w:del w:id="2484" w:author="腹黒い茶" w:date="2013-07-08T20:34:00Z">
        <w:r w:rsidDel="007D7F2F">
          <w:rPr>
            <w:noProof/>
          </w:rPr>
          <w:delText>4</w:delText>
        </w:r>
      </w:del>
      <w:ins w:id="2485" w:author="Haraguroicha Hsu" w:date="2013-06-30T04:49:00Z">
        <w:r>
          <w:rPr>
            <w:lang w:val="x-none"/>
          </w:rPr>
          <w:fldChar w:fldCharType="end"/>
        </w:r>
        <w:r>
          <w:rPr>
            <w:rFonts w:hint="eastAsia"/>
            <w:lang w:val="x-none"/>
          </w:rPr>
          <w:t>與</w:t>
        </w:r>
        <w:r>
          <w:rPr>
            <w:lang w:val="x-none"/>
          </w:rPr>
          <w:fldChar w:fldCharType="begin"/>
        </w:r>
        <w:r>
          <w:rPr>
            <w:lang w:val="x-none"/>
          </w:rPr>
          <w:instrText xml:space="preserve"> REF _Ref360124902 \h </w:instrText>
        </w:r>
      </w:ins>
      <w:r>
        <w:rPr>
          <w:lang w:val="x-none"/>
        </w:rPr>
      </w:r>
      <w:ins w:id="2486" w:author="Haraguroicha Hsu" w:date="2013-06-30T04:49:00Z">
        <w:r>
          <w:rPr>
            <w:lang w:val="x-none"/>
          </w:rPr>
          <w:fldChar w:fldCharType="separate"/>
        </w:r>
      </w:ins>
      <w:ins w:id="2487" w:author="腹黒い茶" w:date="2013-07-08T20:37:00Z">
        <w:r w:rsidR="007D7F2F">
          <w:rPr>
            <w:rFonts w:hint="eastAsia"/>
          </w:rPr>
          <w:t>表</w:t>
        </w:r>
        <w:r w:rsidR="007D7F2F">
          <w:rPr>
            <w:rFonts w:hint="eastAsia"/>
          </w:rPr>
          <w:t xml:space="preserve"> </w:t>
        </w:r>
        <w:r w:rsidR="007D7F2F">
          <w:rPr>
            <w:noProof/>
          </w:rPr>
          <w:t>5</w:t>
        </w:r>
      </w:ins>
      <w:ins w:id="2488" w:author="Haraguroicha Hsu" w:date="2013-07-07T20:12:00Z">
        <w:del w:id="2489"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5</w:delText>
          </w:r>
        </w:del>
      </w:ins>
      <w:del w:id="2490" w:author="腹黒い茶" w:date="2013-07-08T20:34:00Z">
        <w:r w:rsidDel="007D7F2F">
          <w:rPr>
            <w:noProof/>
          </w:rPr>
          <w:delText>5</w:delText>
        </w:r>
      </w:del>
      <w:ins w:id="2491" w:author="Haraguroicha Hsu" w:date="2013-06-30T04:49:00Z">
        <w:r>
          <w:rPr>
            <w:lang w:val="x-none"/>
          </w:rPr>
          <w:fldChar w:fldCharType="end"/>
        </w:r>
        <w:r w:rsidRPr="0058462A">
          <w:rPr>
            <w:rFonts w:hint="eastAsia"/>
            <w:lang w:val="x-none"/>
          </w:rPr>
          <w:t>所示。</w:t>
        </w:r>
      </w:ins>
    </w:p>
    <w:p w14:paraId="67DB67EA" w14:textId="77777777" w:rsidR="008F7535" w:rsidRDefault="008F7535" w:rsidP="008F7535">
      <w:pPr>
        <w:ind w:firstLine="560"/>
        <w:rPr>
          <w:ins w:id="2492" w:author="Haraguroicha Hsu" w:date="2013-06-30T04:49:00Z"/>
          <w:rFonts w:asciiTheme="majorHAnsi" w:eastAsiaTheme="majorEastAsia" w:hAnsiTheme="majorHAnsi"/>
          <w:sz w:val="24"/>
        </w:rPr>
      </w:pPr>
      <w:bookmarkStart w:id="2493" w:name="_Ref359979321"/>
      <w:bookmarkEnd w:id="2114"/>
      <w:ins w:id="2494" w:author="Haraguroicha Hsu" w:date="2013-06-30T04:49:00Z">
        <w:r>
          <w:br w:type="page"/>
        </w:r>
      </w:ins>
    </w:p>
    <w:p w14:paraId="672E65BB" w14:textId="77777777" w:rsidR="008F7535" w:rsidRPr="00AF12D9" w:rsidRDefault="008F7535" w:rsidP="007D7F2F">
      <w:pPr>
        <w:pStyle w:val="aff4"/>
        <w:rPr>
          <w:ins w:id="2495" w:author="Haraguroicha Hsu" w:date="2013-06-30T04:49:00Z"/>
        </w:rPr>
      </w:pPr>
      <w:bookmarkStart w:id="2496" w:name="_Ref360107585"/>
      <w:bookmarkStart w:id="2497" w:name="_Toc360323497"/>
      <w:bookmarkStart w:id="2498" w:name="_Toc234187588"/>
      <w:bookmarkStart w:id="2499" w:name="_Toc361079792"/>
      <w:bookmarkEnd w:id="2493"/>
      <w:ins w:id="2500"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4</w:t>
      </w:r>
      <w:ins w:id="2501" w:author="Haraguroicha Hsu" w:date="2013-06-30T04:49:00Z">
        <w:r>
          <w:fldChar w:fldCharType="end"/>
        </w:r>
        <w:bookmarkEnd w:id="2496"/>
        <w:r>
          <w:rPr>
            <w:rFonts w:hint="eastAsia"/>
          </w:rPr>
          <w:t xml:space="preserve"> </w:t>
        </w:r>
        <w:r>
          <w:rPr>
            <w:rFonts w:hint="eastAsia"/>
          </w:rPr>
          <w:t>國外</w:t>
        </w:r>
        <w:r w:rsidRPr="0058462A">
          <w:rPr>
            <w:rFonts w:hint="eastAsia"/>
          </w:rPr>
          <w:t>雲端平台比較</w:t>
        </w:r>
        <w:bookmarkEnd w:id="2497"/>
        <w:bookmarkEnd w:id="2498"/>
        <w:bookmarkEnd w:id="2499"/>
      </w:ins>
    </w:p>
    <w:tbl>
      <w:tblPr>
        <w:tblStyle w:val="af3"/>
        <w:tblW w:w="0" w:type="auto"/>
        <w:jc w:val="center"/>
        <w:tblBorders>
          <w:top w:val="double" w:sz="4" w:space="0" w:color="auto"/>
          <w:bottom w:val="double" w:sz="4" w:space="0" w:color="auto"/>
        </w:tblBorders>
        <w:tblLook w:val="04A0" w:firstRow="1" w:lastRow="0" w:firstColumn="1" w:lastColumn="0" w:noHBand="0" w:noVBand="1"/>
        <w:tblPrChange w:id="2502" w:author="腹黒い茶" w:date="2013-07-08T12:04:00Z">
          <w:tblPr>
            <w:tblStyle w:val="af3"/>
            <w:tblW w:w="0" w:type="auto"/>
            <w:jc w:val="center"/>
            <w:tblLook w:val="04A0" w:firstRow="1" w:lastRow="0" w:firstColumn="1" w:lastColumn="0" w:noHBand="0" w:noVBand="1"/>
          </w:tblPr>
        </w:tblPrChange>
      </w:tblPr>
      <w:tblGrid>
        <w:gridCol w:w="1416"/>
        <w:gridCol w:w="1003"/>
        <w:gridCol w:w="896"/>
        <w:gridCol w:w="1097"/>
        <w:gridCol w:w="1760"/>
        <w:gridCol w:w="1176"/>
        <w:gridCol w:w="937"/>
        <w:tblGridChange w:id="2503">
          <w:tblGrid>
            <w:gridCol w:w="1416"/>
            <w:gridCol w:w="1003"/>
            <w:gridCol w:w="896"/>
            <w:gridCol w:w="1097"/>
            <w:gridCol w:w="1760"/>
            <w:gridCol w:w="1176"/>
            <w:gridCol w:w="937"/>
          </w:tblGrid>
        </w:tblGridChange>
      </w:tblGrid>
      <w:tr w:rsidR="008F7535" w:rsidRPr="00D16A26" w14:paraId="6DA9D3D5" w14:textId="77777777" w:rsidTr="001F4B8F">
        <w:trPr>
          <w:jc w:val="center"/>
          <w:ins w:id="2504" w:author="Haraguroicha Hsu" w:date="2013-06-30T04:49:00Z"/>
          <w:trPrChange w:id="2505" w:author="腹黒い茶" w:date="2013-07-08T12:04:00Z">
            <w:trPr>
              <w:jc w:val="center"/>
            </w:trPr>
          </w:trPrChange>
        </w:trPr>
        <w:tc>
          <w:tcPr>
            <w:tcW w:w="0" w:type="auto"/>
            <w:tcPrChange w:id="2506" w:author="腹黒い茶" w:date="2013-07-08T12:04:00Z">
              <w:tcPr>
                <w:tcW w:w="0" w:type="auto"/>
              </w:tcPr>
            </w:tcPrChange>
          </w:tcPr>
          <w:p w14:paraId="7A019C15" w14:textId="77777777" w:rsidR="008F7535" w:rsidRPr="00D16A26" w:rsidRDefault="008F7535">
            <w:pPr>
              <w:pStyle w:val="af1"/>
              <w:ind w:firstLineChars="0" w:firstLine="0"/>
              <w:rPr>
                <w:ins w:id="2507" w:author="Haraguroicha Hsu" w:date="2013-06-30T04:49:00Z"/>
                <w:lang w:val="x-none"/>
              </w:rPr>
              <w:pPrChange w:id="2508" w:author="腹黒い茶" w:date="2013-07-08T12:04:00Z">
                <w:pPr>
                  <w:pStyle w:val="af1"/>
                  <w:adjustRightInd w:val="0"/>
                  <w:snapToGrid w:val="0"/>
                </w:pPr>
              </w:pPrChange>
            </w:pPr>
            <w:ins w:id="2509" w:author="Haraguroicha Hsu" w:date="2013-06-30T04:49:00Z">
              <w:r w:rsidRPr="00D16A26">
                <w:rPr>
                  <w:rFonts w:hint="eastAsia"/>
                </w:rPr>
                <w:t>功能</w:t>
              </w:r>
            </w:ins>
          </w:p>
        </w:tc>
        <w:tc>
          <w:tcPr>
            <w:tcW w:w="0" w:type="auto"/>
            <w:tcPrChange w:id="2510" w:author="腹黒い茶" w:date="2013-07-08T12:04:00Z">
              <w:tcPr>
                <w:tcW w:w="0" w:type="auto"/>
              </w:tcPr>
            </w:tcPrChange>
          </w:tcPr>
          <w:p w14:paraId="2ACDDA13" w14:textId="77777777" w:rsidR="008F7535" w:rsidRPr="00D16A26" w:rsidRDefault="008F7535">
            <w:pPr>
              <w:pStyle w:val="af1"/>
              <w:ind w:firstLineChars="0" w:firstLine="0"/>
              <w:rPr>
                <w:ins w:id="2511" w:author="Haraguroicha Hsu" w:date="2013-06-30T04:49:00Z"/>
                <w:lang w:val="x-none"/>
              </w:rPr>
              <w:pPrChange w:id="2512" w:author="腹黒い茶" w:date="2013-07-08T12:04:00Z">
                <w:pPr>
                  <w:pStyle w:val="af1"/>
                  <w:adjustRightInd w:val="0"/>
                  <w:snapToGrid w:val="0"/>
                </w:pPr>
              </w:pPrChange>
            </w:pPr>
            <w:ins w:id="2513" w:author="Haraguroicha Hsu" w:date="2013-06-30T04:49:00Z">
              <w:r w:rsidRPr="00D16A26">
                <w:rPr>
                  <w:rFonts w:hint="eastAsia"/>
                </w:rPr>
                <w:t>AppFog</w:t>
              </w:r>
            </w:ins>
          </w:p>
        </w:tc>
        <w:tc>
          <w:tcPr>
            <w:tcW w:w="0" w:type="auto"/>
            <w:tcPrChange w:id="2514" w:author="腹黒い茶" w:date="2013-07-08T12:04:00Z">
              <w:tcPr>
                <w:tcW w:w="0" w:type="auto"/>
              </w:tcPr>
            </w:tcPrChange>
          </w:tcPr>
          <w:p w14:paraId="3633DBE7" w14:textId="77777777" w:rsidR="008F7535" w:rsidRPr="00D16A26" w:rsidRDefault="008F7535">
            <w:pPr>
              <w:pStyle w:val="af1"/>
              <w:ind w:firstLineChars="0" w:firstLine="0"/>
              <w:rPr>
                <w:ins w:id="2515" w:author="Haraguroicha Hsu" w:date="2013-06-30T04:49:00Z"/>
                <w:lang w:val="x-none"/>
              </w:rPr>
              <w:pPrChange w:id="2516" w:author="腹黒い茶" w:date="2013-07-08T12:04:00Z">
                <w:pPr>
                  <w:pStyle w:val="af1"/>
                  <w:adjustRightInd w:val="0"/>
                  <w:snapToGrid w:val="0"/>
                </w:pPr>
              </w:pPrChange>
            </w:pPr>
            <w:ins w:id="2517" w:author="Haraguroicha Hsu" w:date="2013-06-30T04:49:00Z">
              <w:r w:rsidRPr="00D16A26">
                <w:rPr>
                  <w:rFonts w:hint="eastAsia"/>
                </w:rPr>
                <w:t>Linode</w:t>
              </w:r>
            </w:ins>
          </w:p>
        </w:tc>
        <w:tc>
          <w:tcPr>
            <w:tcW w:w="0" w:type="auto"/>
            <w:tcPrChange w:id="2518" w:author="腹黒い茶" w:date="2013-07-08T12:04:00Z">
              <w:tcPr>
                <w:tcW w:w="0" w:type="auto"/>
              </w:tcPr>
            </w:tcPrChange>
          </w:tcPr>
          <w:p w14:paraId="7E87EDF4" w14:textId="77777777" w:rsidR="008F7535" w:rsidRPr="00D16A26" w:rsidRDefault="008F7535">
            <w:pPr>
              <w:pStyle w:val="af1"/>
              <w:ind w:firstLineChars="0" w:firstLine="0"/>
              <w:rPr>
                <w:ins w:id="2519" w:author="Haraguroicha Hsu" w:date="2013-06-30T04:49:00Z"/>
                <w:lang w:val="x-none"/>
              </w:rPr>
              <w:pPrChange w:id="2520" w:author="腹黒い茶" w:date="2013-07-08T12:04:00Z">
                <w:pPr>
                  <w:pStyle w:val="af1"/>
                  <w:adjustRightInd w:val="0"/>
                  <w:snapToGrid w:val="0"/>
                </w:pPr>
              </w:pPrChange>
            </w:pPr>
            <w:ins w:id="2521" w:author="Haraguroicha Hsu" w:date="2013-06-30T04:49:00Z">
              <w:r w:rsidRPr="00D16A26">
                <w:rPr>
                  <w:rFonts w:hint="eastAsia"/>
                </w:rPr>
                <w:t>Heroku</w:t>
              </w:r>
            </w:ins>
          </w:p>
        </w:tc>
        <w:tc>
          <w:tcPr>
            <w:tcW w:w="0" w:type="auto"/>
            <w:tcPrChange w:id="2522" w:author="腹黒い茶" w:date="2013-07-08T12:04:00Z">
              <w:tcPr>
                <w:tcW w:w="0" w:type="auto"/>
              </w:tcPr>
            </w:tcPrChange>
          </w:tcPr>
          <w:p w14:paraId="3FC09CF5" w14:textId="77777777" w:rsidR="008F7535" w:rsidRPr="00D16A26" w:rsidRDefault="008F7535">
            <w:pPr>
              <w:pStyle w:val="af1"/>
              <w:ind w:firstLineChars="0" w:firstLine="0"/>
              <w:rPr>
                <w:ins w:id="2523" w:author="Haraguroicha Hsu" w:date="2013-06-30T04:49:00Z"/>
                <w:lang w:val="x-none"/>
              </w:rPr>
              <w:pPrChange w:id="2524" w:author="腹黒い茶" w:date="2013-07-08T12:04:00Z">
                <w:pPr>
                  <w:pStyle w:val="af1"/>
                  <w:adjustRightInd w:val="0"/>
                  <w:snapToGrid w:val="0"/>
                </w:pPr>
              </w:pPrChange>
            </w:pPr>
            <w:ins w:id="2525" w:author="Haraguroicha Hsu" w:date="2013-06-30T04:49:00Z">
              <w:r w:rsidRPr="00D16A26">
                <w:rPr>
                  <w:rFonts w:hint="eastAsia"/>
                </w:rPr>
                <w:t>Windows Azure</w:t>
              </w:r>
            </w:ins>
          </w:p>
        </w:tc>
        <w:tc>
          <w:tcPr>
            <w:tcW w:w="0" w:type="auto"/>
            <w:tcPrChange w:id="2526" w:author="腹黒い茶" w:date="2013-07-08T12:04:00Z">
              <w:tcPr>
                <w:tcW w:w="0" w:type="auto"/>
              </w:tcPr>
            </w:tcPrChange>
          </w:tcPr>
          <w:p w14:paraId="5B522B75" w14:textId="77777777" w:rsidR="008F7535" w:rsidRPr="00D16A26" w:rsidRDefault="008F7535">
            <w:pPr>
              <w:pStyle w:val="af1"/>
              <w:ind w:firstLineChars="0" w:firstLine="0"/>
              <w:rPr>
                <w:ins w:id="2527" w:author="Haraguroicha Hsu" w:date="2013-06-30T04:49:00Z"/>
                <w:lang w:val="x-none"/>
              </w:rPr>
              <w:pPrChange w:id="2528" w:author="腹黒い茶" w:date="2013-07-08T12:04:00Z">
                <w:pPr>
                  <w:pStyle w:val="af1"/>
                  <w:adjustRightInd w:val="0"/>
                  <w:snapToGrid w:val="0"/>
                </w:pPr>
              </w:pPrChange>
            </w:pPr>
            <w:ins w:id="2529" w:author="Haraguroicha Hsu" w:date="2013-06-30T04:49:00Z">
              <w:r w:rsidRPr="00D16A26">
                <w:rPr>
                  <w:rFonts w:hint="eastAsia"/>
                </w:rPr>
                <w:t>EC2</w:t>
              </w:r>
            </w:ins>
          </w:p>
        </w:tc>
        <w:tc>
          <w:tcPr>
            <w:tcW w:w="0" w:type="auto"/>
            <w:tcPrChange w:id="2530" w:author="腹黒い茶" w:date="2013-07-08T12:04:00Z">
              <w:tcPr>
                <w:tcW w:w="0" w:type="auto"/>
              </w:tcPr>
            </w:tcPrChange>
          </w:tcPr>
          <w:p w14:paraId="7A5A1A24" w14:textId="77777777" w:rsidR="008F7535" w:rsidRPr="00D16A26" w:rsidRDefault="008F7535">
            <w:pPr>
              <w:pStyle w:val="af1"/>
              <w:ind w:firstLineChars="0" w:firstLine="0"/>
              <w:rPr>
                <w:ins w:id="2531" w:author="Haraguroicha Hsu" w:date="2013-06-30T04:49:00Z"/>
                <w:lang w:val="x-none"/>
              </w:rPr>
              <w:pPrChange w:id="2532" w:author="腹黒い茶" w:date="2013-07-08T12:04:00Z">
                <w:pPr>
                  <w:pStyle w:val="af1"/>
                  <w:adjustRightInd w:val="0"/>
                  <w:snapToGrid w:val="0"/>
                </w:pPr>
              </w:pPrChange>
            </w:pPr>
            <w:ins w:id="2533" w:author="Haraguroicha Hsu" w:date="2013-06-30T04:49:00Z">
              <w:r w:rsidRPr="00D16A26">
                <w:rPr>
                  <w:rFonts w:hint="eastAsia"/>
                </w:rPr>
                <w:t>GAE</w:t>
              </w:r>
            </w:ins>
          </w:p>
        </w:tc>
      </w:tr>
      <w:tr w:rsidR="008F7535" w:rsidRPr="00D16A26" w14:paraId="28FB0B16" w14:textId="77777777" w:rsidTr="001F4B8F">
        <w:trPr>
          <w:jc w:val="center"/>
          <w:ins w:id="2534" w:author="Haraguroicha Hsu" w:date="2013-06-30T04:49:00Z"/>
          <w:trPrChange w:id="2535" w:author="腹黒い茶" w:date="2013-07-08T12:04:00Z">
            <w:trPr>
              <w:jc w:val="center"/>
            </w:trPr>
          </w:trPrChange>
        </w:trPr>
        <w:tc>
          <w:tcPr>
            <w:tcW w:w="0" w:type="auto"/>
            <w:tcPrChange w:id="2536" w:author="腹黒い茶" w:date="2013-07-08T12:04:00Z">
              <w:tcPr>
                <w:tcW w:w="0" w:type="auto"/>
              </w:tcPr>
            </w:tcPrChange>
          </w:tcPr>
          <w:p w14:paraId="27307CDB" w14:textId="77777777" w:rsidR="008F7535" w:rsidRPr="00D16A26" w:rsidRDefault="008F7535">
            <w:pPr>
              <w:pStyle w:val="af1"/>
              <w:ind w:firstLineChars="0" w:firstLine="0"/>
              <w:rPr>
                <w:ins w:id="2537" w:author="Haraguroicha Hsu" w:date="2013-06-30T04:49:00Z"/>
                <w:lang w:val="x-none"/>
              </w:rPr>
              <w:pPrChange w:id="2538" w:author="腹黒い茶" w:date="2013-07-08T12:04:00Z">
                <w:pPr>
                  <w:pStyle w:val="af1"/>
                  <w:adjustRightInd w:val="0"/>
                  <w:snapToGrid w:val="0"/>
                </w:pPr>
              </w:pPrChange>
            </w:pPr>
            <w:ins w:id="2539" w:author="Haraguroicha Hsu" w:date="2013-06-30T04:49:00Z">
              <w:r w:rsidRPr="00D16A26">
                <w:rPr>
                  <w:rFonts w:hint="eastAsia"/>
                </w:rPr>
                <w:t>服務</w:t>
              </w:r>
            </w:ins>
          </w:p>
        </w:tc>
        <w:tc>
          <w:tcPr>
            <w:tcW w:w="0" w:type="auto"/>
            <w:tcPrChange w:id="2540" w:author="腹黒い茶" w:date="2013-07-08T12:04:00Z">
              <w:tcPr>
                <w:tcW w:w="0" w:type="auto"/>
              </w:tcPr>
            </w:tcPrChange>
          </w:tcPr>
          <w:p w14:paraId="0A329562" w14:textId="77777777" w:rsidR="008F7535" w:rsidRPr="00D16A26" w:rsidRDefault="008F7535">
            <w:pPr>
              <w:pStyle w:val="af1"/>
              <w:ind w:firstLineChars="0" w:firstLine="0"/>
              <w:rPr>
                <w:ins w:id="2541" w:author="Haraguroicha Hsu" w:date="2013-06-30T04:49:00Z"/>
                <w:lang w:val="x-none"/>
              </w:rPr>
              <w:pPrChange w:id="2542" w:author="腹黒い茶" w:date="2013-07-08T12:04:00Z">
                <w:pPr>
                  <w:pStyle w:val="af1"/>
                  <w:adjustRightInd w:val="0"/>
                  <w:snapToGrid w:val="0"/>
                </w:pPr>
              </w:pPrChange>
            </w:pPr>
            <w:ins w:id="2543" w:author="Haraguroicha Hsu" w:date="2013-06-30T04:49:00Z">
              <w:r w:rsidRPr="00D16A26">
                <w:rPr>
                  <w:rFonts w:hint="eastAsia"/>
                </w:rPr>
                <w:t>SaaS</w:t>
              </w:r>
            </w:ins>
          </w:p>
        </w:tc>
        <w:tc>
          <w:tcPr>
            <w:tcW w:w="0" w:type="auto"/>
            <w:tcPrChange w:id="2544" w:author="腹黒い茶" w:date="2013-07-08T12:04:00Z">
              <w:tcPr>
                <w:tcW w:w="0" w:type="auto"/>
              </w:tcPr>
            </w:tcPrChange>
          </w:tcPr>
          <w:p w14:paraId="51999071" w14:textId="77777777" w:rsidR="008F7535" w:rsidRPr="00D16A26" w:rsidRDefault="008F7535">
            <w:pPr>
              <w:pStyle w:val="af1"/>
              <w:ind w:firstLineChars="0" w:firstLine="0"/>
              <w:rPr>
                <w:ins w:id="2545" w:author="Haraguroicha Hsu" w:date="2013-06-30T04:49:00Z"/>
                <w:lang w:val="x-none"/>
              </w:rPr>
              <w:pPrChange w:id="2546" w:author="腹黒い茶" w:date="2013-07-08T12:04:00Z">
                <w:pPr>
                  <w:pStyle w:val="af1"/>
                  <w:adjustRightInd w:val="0"/>
                  <w:snapToGrid w:val="0"/>
                </w:pPr>
              </w:pPrChange>
            </w:pPr>
            <w:ins w:id="2547" w:author="Haraguroicha Hsu" w:date="2013-06-30T04:49:00Z">
              <w:r w:rsidRPr="00D16A26">
                <w:rPr>
                  <w:rFonts w:hint="eastAsia"/>
                </w:rPr>
                <w:t>PaaS</w:t>
              </w:r>
            </w:ins>
          </w:p>
        </w:tc>
        <w:tc>
          <w:tcPr>
            <w:tcW w:w="0" w:type="auto"/>
            <w:tcPrChange w:id="2548" w:author="腹黒い茶" w:date="2013-07-08T12:04:00Z">
              <w:tcPr>
                <w:tcW w:w="0" w:type="auto"/>
              </w:tcPr>
            </w:tcPrChange>
          </w:tcPr>
          <w:p w14:paraId="0B470F9A" w14:textId="77777777" w:rsidR="008F7535" w:rsidRPr="00D16A26" w:rsidRDefault="008F7535">
            <w:pPr>
              <w:pStyle w:val="af1"/>
              <w:ind w:firstLineChars="0" w:firstLine="0"/>
              <w:rPr>
                <w:ins w:id="2549" w:author="Haraguroicha Hsu" w:date="2013-06-30T04:49:00Z"/>
                <w:lang w:val="x-none"/>
              </w:rPr>
              <w:pPrChange w:id="2550" w:author="腹黒い茶" w:date="2013-07-08T12:04:00Z">
                <w:pPr>
                  <w:pStyle w:val="af1"/>
                  <w:adjustRightInd w:val="0"/>
                  <w:snapToGrid w:val="0"/>
                </w:pPr>
              </w:pPrChange>
            </w:pPr>
            <w:ins w:id="2551" w:author="Haraguroicha Hsu" w:date="2013-06-30T04:49:00Z">
              <w:r w:rsidRPr="00D16A26">
                <w:rPr>
                  <w:rFonts w:hint="eastAsia"/>
                </w:rPr>
                <w:t>PaaS</w:t>
              </w:r>
            </w:ins>
          </w:p>
        </w:tc>
        <w:tc>
          <w:tcPr>
            <w:tcW w:w="0" w:type="auto"/>
            <w:tcPrChange w:id="2552" w:author="腹黒い茶" w:date="2013-07-08T12:04:00Z">
              <w:tcPr>
                <w:tcW w:w="0" w:type="auto"/>
              </w:tcPr>
            </w:tcPrChange>
          </w:tcPr>
          <w:p w14:paraId="402E4489" w14:textId="77777777" w:rsidR="008F7535" w:rsidRPr="00D16A26" w:rsidRDefault="008F7535">
            <w:pPr>
              <w:pStyle w:val="af1"/>
              <w:ind w:firstLineChars="0" w:firstLine="0"/>
              <w:rPr>
                <w:ins w:id="2553" w:author="Haraguroicha Hsu" w:date="2013-06-30T04:49:00Z"/>
                <w:lang w:val="x-none"/>
              </w:rPr>
              <w:pPrChange w:id="2554" w:author="腹黒い茶" w:date="2013-07-08T12:04:00Z">
                <w:pPr>
                  <w:pStyle w:val="af1"/>
                  <w:adjustRightInd w:val="0"/>
                  <w:snapToGrid w:val="0"/>
                </w:pPr>
              </w:pPrChange>
            </w:pPr>
            <w:ins w:id="2555" w:author="Haraguroicha Hsu" w:date="2013-06-30T04:49:00Z">
              <w:r w:rsidRPr="00D16A26">
                <w:rPr>
                  <w:rFonts w:hint="eastAsia"/>
                </w:rPr>
                <w:t>PaaS</w:t>
              </w:r>
            </w:ins>
          </w:p>
        </w:tc>
        <w:tc>
          <w:tcPr>
            <w:tcW w:w="0" w:type="auto"/>
            <w:tcPrChange w:id="2556" w:author="腹黒い茶" w:date="2013-07-08T12:04:00Z">
              <w:tcPr>
                <w:tcW w:w="0" w:type="auto"/>
              </w:tcPr>
            </w:tcPrChange>
          </w:tcPr>
          <w:p w14:paraId="4A082172" w14:textId="77777777" w:rsidR="008F7535" w:rsidRPr="00D16A26" w:rsidRDefault="008F7535">
            <w:pPr>
              <w:pStyle w:val="af1"/>
              <w:ind w:firstLineChars="0" w:firstLine="0"/>
              <w:rPr>
                <w:ins w:id="2557" w:author="Haraguroicha Hsu" w:date="2013-06-30T04:49:00Z"/>
                <w:lang w:val="x-none"/>
              </w:rPr>
              <w:pPrChange w:id="2558" w:author="腹黒い茶" w:date="2013-07-08T12:04:00Z">
                <w:pPr>
                  <w:pStyle w:val="af1"/>
                  <w:adjustRightInd w:val="0"/>
                  <w:snapToGrid w:val="0"/>
                </w:pPr>
              </w:pPrChange>
            </w:pPr>
            <w:ins w:id="2559" w:author="Haraguroicha Hsu" w:date="2013-06-30T04:49:00Z">
              <w:r w:rsidRPr="00D16A26">
                <w:rPr>
                  <w:rFonts w:hint="eastAsia"/>
                </w:rPr>
                <w:t>PaaS</w:t>
              </w:r>
            </w:ins>
          </w:p>
        </w:tc>
        <w:tc>
          <w:tcPr>
            <w:tcW w:w="0" w:type="auto"/>
            <w:tcPrChange w:id="2560" w:author="腹黒い茶" w:date="2013-07-08T12:04:00Z">
              <w:tcPr>
                <w:tcW w:w="0" w:type="auto"/>
              </w:tcPr>
            </w:tcPrChange>
          </w:tcPr>
          <w:p w14:paraId="34F7FEE9" w14:textId="77777777" w:rsidR="008F7535" w:rsidRPr="00D16A26" w:rsidRDefault="008F7535">
            <w:pPr>
              <w:pStyle w:val="af1"/>
              <w:ind w:firstLineChars="0" w:firstLine="0"/>
              <w:rPr>
                <w:ins w:id="2561" w:author="Haraguroicha Hsu" w:date="2013-06-30T04:49:00Z"/>
                <w:lang w:val="x-none"/>
              </w:rPr>
              <w:pPrChange w:id="2562" w:author="腹黒い茶" w:date="2013-07-08T12:04:00Z">
                <w:pPr>
                  <w:pStyle w:val="af1"/>
                  <w:adjustRightInd w:val="0"/>
                  <w:snapToGrid w:val="0"/>
                </w:pPr>
              </w:pPrChange>
            </w:pPr>
            <w:ins w:id="2563" w:author="Haraguroicha Hsu" w:date="2013-06-30T04:49:00Z">
              <w:r w:rsidRPr="00D16A26">
                <w:rPr>
                  <w:rFonts w:hint="eastAsia"/>
                </w:rPr>
                <w:t>SaaS</w:t>
              </w:r>
            </w:ins>
          </w:p>
        </w:tc>
      </w:tr>
      <w:tr w:rsidR="008F7535" w:rsidRPr="00D16A26" w14:paraId="4D54FE92" w14:textId="77777777" w:rsidTr="001F4B8F">
        <w:trPr>
          <w:jc w:val="center"/>
          <w:ins w:id="2564" w:author="Haraguroicha Hsu" w:date="2013-06-30T04:49:00Z"/>
          <w:trPrChange w:id="2565" w:author="腹黒い茶" w:date="2013-07-08T12:04:00Z">
            <w:trPr>
              <w:jc w:val="center"/>
            </w:trPr>
          </w:trPrChange>
        </w:trPr>
        <w:tc>
          <w:tcPr>
            <w:tcW w:w="0" w:type="auto"/>
            <w:tcPrChange w:id="2566" w:author="腹黒い茶" w:date="2013-07-08T12:04:00Z">
              <w:tcPr>
                <w:tcW w:w="0" w:type="auto"/>
              </w:tcPr>
            </w:tcPrChange>
          </w:tcPr>
          <w:p w14:paraId="41E507AF" w14:textId="77777777" w:rsidR="008F7535" w:rsidRPr="00D16A26" w:rsidRDefault="008F7535">
            <w:pPr>
              <w:pStyle w:val="af1"/>
              <w:ind w:firstLineChars="0" w:firstLine="0"/>
              <w:rPr>
                <w:ins w:id="2567" w:author="Haraguroicha Hsu" w:date="2013-06-30T04:49:00Z"/>
                <w:lang w:val="x-none"/>
              </w:rPr>
              <w:pPrChange w:id="2568" w:author="腹黒い茶" w:date="2013-07-08T12:04:00Z">
                <w:pPr>
                  <w:pStyle w:val="af1"/>
                  <w:adjustRightInd w:val="0"/>
                  <w:snapToGrid w:val="0"/>
                </w:pPr>
              </w:pPrChange>
            </w:pPr>
            <w:ins w:id="2569" w:author="Haraguroicha Hsu" w:date="2013-06-30T04:49:00Z">
              <w:r w:rsidRPr="00D16A26">
                <w:rPr>
                  <w:rFonts w:hint="eastAsia"/>
                </w:rPr>
                <w:t>基本月流量</w:t>
              </w:r>
            </w:ins>
          </w:p>
        </w:tc>
        <w:tc>
          <w:tcPr>
            <w:tcW w:w="0" w:type="auto"/>
            <w:tcPrChange w:id="2570" w:author="腹黒い茶" w:date="2013-07-08T12:04:00Z">
              <w:tcPr>
                <w:tcW w:w="0" w:type="auto"/>
              </w:tcPr>
            </w:tcPrChange>
          </w:tcPr>
          <w:p w14:paraId="0A64A35D" w14:textId="77777777" w:rsidR="008F7535" w:rsidRPr="00D16A26" w:rsidRDefault="008F7535">
            <w:pPr>
              <w:pStyle w:val="af1"/>
              <w:ind w:firstLineChars="0" w:firstLine="0"/>
              <w:rPr>
                <w:ins w:id="2571" w:author="Haraguroicha Hsu" w:date="2013-06-30T04:49:00Z"/>
                <w:lang w:val="x-none"/>
              </w:rPr>
              <w:pPrChange w:id="2572" w:author="腹黒い茶" w:date="2013-07-08T12:04:00Z">
                <w:pPr>
                  <w:pStyle w:val="af1"/>
                  <w:adjustRightInd w:val="0"/>
                  <w:snapToGrid w:val="0"/>
                </w:pPr>
              </w:pPrChange>
            </w:pPr>
            <w:ins w:id="2573" w:author="Haraguroicha Hsu" w:date="2013-06-30T04:49:00Z">
              <w:r w:rsidRPr="00D16A26">
                <w:rPr>
                  <w:rFonts w:hint="eastAsia"/>
                </w:rPr>
                <w:t>5G</w:t>
              </w:r>
            </w:ins>
          </w:p>
        </w:tc>
        <w:tc>
          <w:tcPr>
            <w:tcW w:w="0" w:type="auto"/>
            <w:tcPrChange w:id="2574" w:author="腹黒い茶" w:date="2013-07-08T12:04:00Z">
              <w:tcPr>
                <w:tcW w:w="0" w:type="auto"/>
              </w:tcPr>
            </w:tcPrChange>
          </w:tcPr>
          <w:p w14:paraId="51DBD1A5" w14:textId="77777777" w:rsidR="008F7535" w:rsidRPr="00D16A26" w:rsidRDefault="008F7535">
            <w:pPr>
              <w:pStyle w:val="af1"/>
              <w:ind w:firstLineChars="0" w:firstLine="0"/>
              <w:rPr>
                <w:ins w:id="2575" w:author="Haraguroicha Hsu" w:date="2013-06-30T04:49:00Z"/>
                <w:lang w:val="x-none"/>
              </w:rPr>
              <w:pPrChange w:id="2576" w:author="腹黒い茶" w:date="2013-07-08T12:04:00Z">
                <w:pPr>
                  <w:pStyle w:val="af1"/>
                  <w:adjustRightInd w:val="0"/>
                  <w:snapToGrid w:val="0"/>
                </w:pPr>
              </w:pPrChange>
            </w:pPr>
            <w:ins w:id="2577" w:author="Haraguroicha Hsu" w:date="2013-06-30T04:49:00Z">
              <w:r w:rsidRPr="00D16A26">
                <w:rPr>
                  <w:rFonts w:hint="eastAsia"/>
                </w:rPr>
                <w:t>2T</w:t>
              </w:r>
            </w:ins>
          </w:p>
        </w:tc>
        <w:tc>
          <w:tcPr>
            <w:tcW w:w="0" w:type="auto"/>
            <w:tcPrChange w:id="2578" w:author="腹黒い茶" w:date="2013-07-08T12:04:00Z">
              <w:tcPr>
                <w:tcW w:w="0" w:type="auto"/>
              </w:tcPr>
            </w:tcPrChange>
          </w:tcPr>
          <w:p w14:paraId="79067CE2" w14:textId="77777777" w:rsidR="008F7535" w:rsidRPr="00D16A26" w:rsidRDefault="008F7535">
            <w:pPr>
              <w:pStyle w:val="af1"/>
              <w:ind w:firstLineChars="0" w:firstLine="0"/>
              <w:rPr>
                <w:ins w:id="2579" w:author="Haraguroicha Hsu" w:date="2013-06-30T04:49:00Z"/>
              </w:rPr>
              <w:pPrChange w:id="2580" w:author="腹黒い茶" w:date="2013-07-08T12:04:00Z">
                <w:pPr>
                  <w:pStyle w:val="af1"/>
                  <w:adjustRightInd w:val="0"/>
                  <w:snapToGrid w:val="0"/>
                </w:pPr>
              </w:pPrChange>
            </w:pPr>
          </w:p>
        </w:tc>
        <w:tc>
          <w:tcPr>
            <w:tcW w:w="0" w:type="auto"/>
            <w:tcPrChange w:id="2581" w:author="腹黒い茶" w:date="2013-07-08T12:04:00Z">
              <w:tcPr>
                <w:tcW w:w="0" w:type="auto"/>
              </w:tcPr>
            </w:tcPrChange>
          </w:tcPr>
          <w:p w14:paraId="08F1D10F" w14:textId="77777777" w:rsidR="008F7535" w:rsidRPr="00D16A26" w:rsidRDefault="008F7535">
            <w:pPr>
              <w:pStyle w:val="af1"/>
              <w:ind w:firstLineChars="0" w:firstLine="0"/>
              <w:rPr>
                <w:ins w:id="2582" w:author="Haraguroicha Hsu" w:date="2013-06-30T04:49:00Z"/>
                <w:lang w:val="x-none"/>
              </w:rPr>
              <w:pPrChange w:id="2583" w:author="腹黒い茶" w:date="2013-07-08T12:04:00Z">
                <w:pPr>
                  <w:pStyle w:val="af1"/>
                  <w:adjustRightInd w:val="0"/>
                  <w:snapToGrid w:val="0"/>
                </w:pPr>
              </w:pPrChange>
            </w:pPr>
            <w:ins w:id="2584" w:author="Haraguroicha Hsu" w:date="2013-06-30T04:49:00Z">
              <w:r w:rsidRPr="00D16A26">
                <w:rPr>
                  <w:rFonts w:hint="eastAsia"/>
                </w:rPr>
                <w:t>5G</w:t>
              </w:r>
            </w:ins>
          </w:p>
        </w:tc>
        <w:tc>
          <w:tcPr>
            <w:tcW w:w="0" w:type="auto"/>
            <w:tcPrChange w:id="2585" w:author="腹黒い茶" w:date="2013-07-08T12:04:00Z">
              <w:tcPr>
                <w:tcW w:w="0" w:type="auto"/>
              </w:tcPr>
            </w:tcPrChange>
          </w:tcPr>
          <w:p w14:paraId="3FEDCFBE" w14:textId="77777777" w:rsidR="008F7535" w:rsidRPr="00D16A26" w:rsidRDefault="008F7535">
            <w:pPr>
              <w:pStyle w:val="af1"/>
              <w:ind w:firstLineChars="0" w:firstLine="0"/>
              <w:rPr>
                <w:ins w:id="2586" w:author="Haraguroicha Hsu" w:date="2013-06-30T04:49:00Z"/>
                <w:lang w:val="x-none"/>
              </w:rPr>
              <w:pPrChange w:id="2587" w:author="腹黒い茶" w:date="2013-07-08T12:04:00Z">
                <w:pPr>
                  <w:pStyle w:val="af1"/>
                  <w:adjustRightInd w:val="0"/>
                  <w:snapToGrid w:val="0"/>
                </w:pPr>
              </w:pPrChange>
            </w:pPr>
            <w:ins w:id="2588" w:author="Haraguroicha Hsu" w:date="2013-06-30T04:49:00Z">
              <w:r w:rsidRPr="00D16A26">
                <w:rPr>
                  <w:rFonts w:hint="eastAsia"/>
                </w:rPr>
                <w:t>15G</w:t>
              </w:r>
            </w:ins>
          </w:p>
        </w:tc>
        <w:tc>
          <w:tcPr>
            <w:tcW w:w="0" w:type="auto"/>
            <w:tcPrChange w:id="2589" w:author="腹黒い茶" w:date="2013-07-08T12:04:00Z">
              <w:tcPr>
                <w:tcW w:w="0" w:type="auto"/>
              </w:tcPr>
            </w:tcPrChange>
          </w:tcPr>
          <w:p w14:paraId="214774B5" w14:textId="77777777" w:rsidR="008F7535" w:rsidRPr="00D16A26" w:rsidRDefault="008F7535">
            <w:pPr>
              <w:pStyle w:val="af1"/>
              <w:ind w:firstLineChars="0" w:firstLine="0"/>
              <w:rPr>
                <w:ins w:id="2590" w:author="Haraguroicha Hsu" w:date="2013-06-30T04:49:00Z"/>
                <w:lang w:val="x-none"/>
              </w:rPr>
              <w:pPrChange w:id="2591" w:author="腹黒い茶" w:date="2013-07-08T12:04:00Z">
                <w:pPr>
                  <w:pStyle w:val="af1"/>
                  <w:adjustRightInd w:val="0"/>
                  <w:snapToGrid w:val="0"/>
                </w:pPr>
              </w:pPrChange>
            </w:pPr>
            <w:ins w:id="2592" w:author="Haraguroicha Hsu" w:date="2013-06-30T04:49:00Z">
              <w:r w:rsidRPr="00D16A26">
                <w:rPr>
                  <w:rFonts w:hint="eastAsia"/>
                </w:rPr>
                <w:t>1G</w:t>
              </w:r>
            </w:ins>
          </w:p>
        </w:tc>
      </w:tr>
      <w:tr w:rsidR="008F7535" w:rsidRPr="00D16A26" w14:paraId="2D2700B8" w14:textId="77777777" w:rsidTr="001F4B8F">
        <w:trPr>
          <w:jc w:val="center"/>
          <w:ins w:id="2593" w:author="Haraguroicha Hsu" w:date="2013-06-30T04:49:00Z"/>
          <w:trPrChange w:id="2594" w:author="腹黒い茶" w:date="2013-07-08T12:04:00Z">
            <w:trPr>
              <w:jc w:val="center"/>
            </w:trPr>
          </w:trPrChange>
        </w:trPr>
        <w:tc>
          <w:tcPr>
            <w:tcW w:w="0" w:type="auto"/>
            <w:tcPrChange w:id="2595" w:author="腹黒い茶" w:date="2013-07-08T12:04:00Z">
              <w:tcPr>
                <w:tcW w:w="0" w:type="auto"/>
              </w:tcPr>
            </w:tcPrChange>
          </w:tcPr>
          <w:p w14:paraId="50B7176E" w14:textId="77777777" w:rsidR="008F7535" w:rsidRPr="00D16A26" w:rsidRDefault="008F7535">
            <w:pPr>
              <w:pStyle w:val="af1"/>
              <w:ind w:firstLineChars="0" w:firstLine="0"/>
              <w:rPr>
                <w:ins w:id="2596" w:author="Haraguroicha Hsu" w:date="2013-06-30T04:49:00Z"/>
                <w:lang w:val="x-none"/>
              </w:rPr>
              <w:pPrChange w:id="2597" w:author="腹黒い茶" w:date="2013-07-08T12:04:00Z">
                <w:pPr>
                  <w:pStyle w:val="af1"/>
                  <w:adjustRightInd w:val="0"/>
                  <w:snapToGrid w:val="0"/>
                </w:pPr>
              </w:pPrChange>
            </w:pPr>
            <w:ins w:id="2598" w:author="Haraguroicha Hsu" w:date="2013-06-30T04:49:00Z">
              <w:r w:rsidRPr="00D16A26">
                <w:rPr>
                  <w:rFonts w:hint="eastAsia"/>
                </w:rPr>
                <w:t>基本記憶體</w:t>
              </w:r>
            </w:ins>
          </w:p>
        </w:tc>
        <w:tc>
          <w:tcPr>
            <w:tcW w:w="0" w:type="auto"/>
            <w:tcPrChange w:id="2599" w:author="腹黒い茶" w:date="2013-07-08T12:04:00Z">
              <w:tcPr>
                <w:tcW w:w="0" w:type="auto"/>
              </w:tcPr>
            </w:tcPrChange>
          </w:tcPr>
          <w:p w14:paraId="1B0AC27C" w14:textId="77777777" w:rsidR="008F7535" w:rsidRPr="00D16A26" w:rsidRDefault="008F7535">
            <w:pPr>
              <w:pStyle w:val="af1"/>
              <w:ind w:firstLineChars="0" w:firstLine="0"/>
              <w:rPr>
                <w:ins w:id="2600" w:author="Haraguroicha Hsu" w:date="2013-06-30T04:49:00Z"/>
                <w:lang w:val="x-none"/>
              </w:rPr>
              <w:pPrChange w:id="2601" w:author="腹黒い茶" w:date="2013-07-08T12:04:00Z">
                <w:pPr>
                  <w:pStyle w:val="af1"/>
                  <w:adjustRightInd w:val="0"/>
                  <w:snapToGrid w:val="0"/>
                </w:pPr>
              </w:pPrChange>
            </w:pPr>
            <w:ins w:id="2602" w:author="Haraguroicha Hsu" w:date="2013-06-30T04:49:00Z">
              <w:r w:rsidRPr="00D16A26">
                <w:rPr>
                  <w:rFonts w:hint="eastAsia"/>
                </w:rPr>
                <w:t>2G</w:t>
              </w:r>
            </w:ins>
          </w:p>
        </w:tc>
        <w:tc>
          <w:tcPr>
            <w:tcW w:w="0" w:type="auto"/>
            <w:tcPrChange w:id="2603" w:author="腹黒い茶" w:date="2013-07-08T12:04:00Z">
              <w:tcPr>
                <w:tcW w:w="0" w:type="auto"/>
              </w:tcPr>
            </w:tcPrChange>
          </w:tcPr>
          <w:p w14:paraId="06D3DBA1" w14:textId="77777777" w:rsidR="008F7535" w:rsidRPr="00D16A26" w:rsidRDefault="008F7535">
            <w:pPr>
              <w:pStyle w:val="af1"/>
              <w:ind w:firstLineChars="0" w:firstLine="0"/>
              <w:rPr>
                <w:ins w:id="2604" w:author="Haraguroicha Hsu" w:date="2013-06-30T04:49:00Z"/>
                <w:lang w:val="x-none"/>
              </w:rPr>
              <w:pPrChange w:id="2605" w:author="腹黒い茶" w:date="2013-07-08T12:04:00Z">
                <w:pPr>
                  <w:pStyle w:val="af1"/>
                  <w:adjustRightInd w:val="0"/>
                  <w:snapToGrid w:val="0"/>
                </w:pPr>
              </w:pPrChange>
            </w:pPr>
            <w:ins w:id="2606" w:author="Haraguroicha Hsu" w:date="2013-06-30T04:49:00Z">
              <w:r w:rsidRPr="00D16A26">
                <w:rPr>
                  <w:rFonts w:hint="eastAsia"/>
                </w:rPr>
                <w:t>1G</w:t>
              </w:r>
            </w:ins>
          </w:p>
        </w:tc>
        <w:tc>
          <w:tcPr>
            <w:tcW w:w="0" w:type="auto"/>
            <w:tcPrChange w:id="2607" w:author="腹黒い茶" w:date="2013-07-08T12:04:00Z">
              <w:tcPr>
                <w:tcW w:w="0" w:type="auto"/>
              </w:tcPr>
            </w:tcPrChange>
          </w:tcPr>
          <w:p w14:paraId="089D5508" w14:textId="77777777" w:rsidR="008F7535" w:rsidRPr="00D16A26" w:rsidRDefault="008F7535">
            <w:pPr>
              <w:pStyle w:val="af1"/>
              <w:ind w:firstLineChars="0" w:firstLine="0"/>
              <w:rPr>
                <w:ins w:id="2608" w:author="Haraguroicha Hsu" w:date="2013-06-30T04:49:00Z"/>
                <w:lang w:val="x-none"/>
              </w:rPr>
              <w:pPrChange w:id="2609" w:author="腹黒い茶" w:date="2013-07-08T12:04:00Z">
                <w:pPr>
                  <w:pStyle w:val="af1"/>
                  <w:adjustRightInd w:val="0"/>
                  <w:snapToGrid w:val="0"/>
                </w:pPr>
              </w:pPrChange>
            </w:pPr>
            <w:ins w:id="2610" w:author="Haraguroicha Hsu" w:date="2013-06-30T04:49:00Z">
              <w:r w:rsidRPr="00D16A26">
                <w:rPr>
                  <w:rFonts w:hint="eastAsia"/>
                </w:rPr>
                <w:t>400M</w:t>
              </w:r>
            </w:ins>
          </w:p>
        </w:tc>
        <w:tc>
          <w:tcPr>
            <w:tcW w:w="0" w:type="auto"/>
            <w:tcPrChange w:id="2611" w:author="腹黒い茶" w:date="2013-07-08T12:04:00Z">
              <w:tcPr>
                <w:tcW w:w="0" w:type="auto"/>
              </w:tcPr>
            </w:tcPrChange>
          </w:tcPr>
          <w:p w14:paraId="16D3C776" w14:textId="77777777" w:rsidR="008F7535" w:rsidRPr="00D16A26" w:rsidRDefault="008F7535">
            <w:pPr>
              <w:pStyle w:val="af1"/>
              <w:ind w:firstLineChars="0" w:firstLine="0"/>
              <w:rPr>
                <w:ins w:id="2612" w:author="Haraguroicha Hsu" w:date="2013-06-30T04:49:00Z"/>
              </w:rPr>
              <w:pPrChange w:id="2613" w:author="腹黒い茶" w:date="2013-07-08T12:04:00Z">
                <w:pPr>
                  <w:pStyle w:val="af1"/>
                  <w:adjustRightInd w:val="0"/>
                  <w:snapToGrid w:val="0"/>
                </w:pPr>
              </w:pPrChange>
            </w:pPr>
          </w:p>
        </w:tc>
        <w:tc>
          <w:tcPr>
            <w:tcW w:w="0" w:type="auto"/>
            <w:tcPrChange w:id="2614" w:author="腹黒い茶" w:date="2013-07-08T12:04:00Z">
              <w:tcPr>
                <w:tcW w:w="0" w:type="auto"/>
              </w:tcPr>
            </w:tcPrChange>
          </w:tcPr>
          <w:p w14:paraId="5597AC25" w14:textId="77777777" w:rsidR="008F7535" w:rsidRPr="00D16A26" w:rsidRDefault="008F7535">
            <w:pPr>
              <w:pStyle w:val="af1"/>
              <w:ind w:firstLineChars="0" w:firstLine="0"/>
              <w:rPr>
                <w:ins w:id="2615" w:author="Haraguroicha Hsu" w:date="2013-06-30T04:49:00Z"/>
                <w:lang w:val="x-none"/>
              </w:rPr>
              <w:pPrChange w:id="2616" w:author="腹黒い茶" w:date="2013-07-08T12:04:00Z">
                <w:pPr>
                  <w:pStyle w:val="af1"/>
                  <w:adjustRightInd w:val="0"/>
                  <w:snapToGrid w:val="0"/>
                </w:pPr>
              </w:pPrChange>
            </w:pPr>
            <w:ins w:id="2617" w:author="Haraguroicha Hsu" w:date="2013-06-30T04:49:00Z">
              <w:r w:rsidRPr="00D16A26">
                <w:rPr>
                  <w:rFonts w:hint="eastAsia"/>
                </w:rPr>
                <w:t>613M</w:t>
              </w:r>
            </w:ins>
          </w:p>
        </w:tc>
        <w:tc>
          <w:tcPr>
            <w:tcW w:w="0" w:type="auto"/>
            <w:tcPrChange w:id="2618" w:author="腹黒い茶" w:date="2013-07-08T12:04:00Z">
              <w:tcPr>
                <w:tcW w:w="0" w:type="auto"/>
              </w:tcPr>
            </w:tcPrChange>
          </w:tcPr>
          <w:p w14:paraId="36B3DCB6" w14:textId="77777777" w:rsidR="008F7535" w:rsidRPr="00D16A26" w:rsidRDefault="008F7535">
            <w:pPr>
              <w:pStyle w:val="af1"/>
              <w:ind w:firstLineChars="0" w:firstLine="0"/>
              <w:rPr>
                <w:ins w:id="2619" w:author="Haraguroicha Hsu" w:date="2013-06-30T04:49:00Z"/>
              </w:rPr>
              <w:pPrChange w:id="2620" w:author="腹黒い茶" w:date="2013-07-08T12:04:00Z">
                <w:pPr>
                  <w:pStyle w:val="af1"/>
                  <w:adjustRightInd w:val="0"/>
                  <w:snapToGrid w:val="0"/>
                </w:pPr>
              </w:pPrChange>
            </w:pPr>
          </w:p>
        </w:tc>
      </w:tr>
      <w:tr w:rsidR="008F7535" w:rsidRPr="00D16A26" w14:paraId="526E5BD5" w14:textId="77777777" w:rsidTr="001F4B8F">
        <w:trPr>
          <w:jc w:val="center"/>
          <w:ins w:id="2621" w:author="Haraguroicha Hsu" w:date="2013-06-30T04:49:00Z"/>
          <w:trPrChange w:id="2622" w:author="腹黒い茶" w:date="2013-07-08T12:04:00Z">
            <w:trPr>
              <w:jc w:val="center"/>
            </w:trPr>
          </w:trPrChange>
        </w:trPr>
        <w:tc>
          <w:tcPr>
            <w:tcW w:w="0" w:type="auto"/>
            <w:tcPrChange w:id="2623" w:author="腹黒い茶" w:date="2013-07-08T12:04:00Z">
              <w:tcPr>
                <w:tcW w:w="0" w:type="auto"/>
              </w:tcPr>
            </w:tcPrChange>
          </w:tcPr>
          <w:p w14:paraId="4C535B13" w14:textId="77777777" w:rsidR="008F7535" w:rsidRPr="00D16A26" w:rsidRDefault="008F7535">
            <w:pPr>
              <w:pStyle w:val="af1"/>
              <w:ind w:firstLineChars="0" w:firstLine="0"/>
              <w:rPr>
                <w:ins w:id="2624" w:author="Haraguroicha Hsu" w:date="2013-06-30T04:49:00Z"/>
                <w:lang w:val="x-none"/>
              </w:rPr>
              <w:pPrChange w:id="2625" w:author="腹黒い茶" w:date="2013-07-08T12:04:00Z">
                <w:pPr>
                  <w:pStyle w:val="af1"/>
                  <w:adjustRightInd w:val="0"/>
                  <w:snapToGrid w:val="0"/>
                </w:pPr>
              </w:pPrChange>
            </w:pPr>
            <w:ins w:id="2626" w:author="Haraguroicha Hsu" w:date="2013-06-30T04:49:00Z">
              <w:r w:rsidRPr="00D16A26">
                <w:rPr>
                  <w:rFonts w:hint="eastAsia"/>
                </w:rPr>
                <w:t>基本空間</w:t>
              </w:r>
            </w:ins>
          </w:p>
        </w:tc>
        <w:tc>
          <w:tcPr>
            <w:tcW w:w="0" w:type="auto"/>
            <w:tcPrChange w:id="2627" w:author="腹黒い茶" w:date="2013-07-08T12:04:00Z">
              <w:tcPr>
                <w:tcW w:w="0" w:type="auto"/>
              </w:tcPr>
            </w:tcPrChange>
          </w:tcPr>
          <w:p w14:paraId="34D9C5A3" w14:textId="77777777" w:rsidR="008F7535" w:rsidRPr="00D16A26" w:rsidRDefault="008F7535">
            <w:pPr>
              <w:pStyle w:val="af1"/>
              <w:ind w:firstLineChars="0" w:firstLine="0"/>
              <w:rPr>
                <w:ins w:id="2628" w:author="Haraguroicha Hsu" w:date="2013-06-30T04:49:00Z"/>
                <w:lang w:val="x-none"/>
              </w:rPr>
              <w:pPrChange w:id="2629" w:author="腹黒い茶" w:date="2013-07-08T12:04:00Z">
                <w:pPr>
                  <w:pStyle w:val="af1"/>
                  <w:adjustRightInd w:val="0"/>
                  <w:snapToGrid w:val="0"/>
                </w:pPr>
              </w:pPrChange>
            </w:pPr>
            <w:ins w:id="2630" w:author="Haraguroicha Hsu" w:date="2013-06-30T04:49:00Z">
              <w:r w:rsidRPr="00D16A26">
                <w:rPr>
                  <w:rFonts w:hint="eastAsia"/>
                </w:rPr>
                <w:t>1G</w:t>
              </w:r>
            </w:ins>
          </w:p>
        </w:tc>
        <w:tc>
          <w:tcPr>
            <w:tcW w:w="0" w:type="auto"/>
            <w:tcPrChange w:id="2631" w:author="腹黒い茶" w:date="2013-07-08T12:04:00Z">
              <w:tcPr>
                <w:tcW w:w="0" w:type="auto"/>
              </w:tcPr>
            </w:tcPrChange>
          </w:tcPr>
          <w:p w14:paraId="217FE0F9" w14:textId="77777777" w:rsidR="008F7535" w:rsidRPr="00D16A26" w:rsidRDefault="008F7535">
            <w:pPr>
              <w:pStyle w:val="af1"/>
              <w:ind w:firstLineChars="0" w:firstLine="0"/>
              <w:rPr>
                <w:ins w:id="2632" w:author="Haraguroicha Hsu" w:date="2013-06-30T04:49:00Z"/>
                <w:lang w:val="x-none"/>
              </w:rPr>
              <w:pPrChange w:id="2633" w:author="腹黒い茶" w:date="2013-07-08T12:04:00Z">
                <w:pPr>
                  <w:pStyle w:val="af1"/>
                  <w:adjustRightInd w:val="0"/>
                  <w:snapToGrid w:val="0"/>
                </w:pPr>
              </w:pPrChange>
            </w:pPr>
            <w:ins w:id="2634" w:author="Haraguroicha Hsu" w:date="2013-06-30T04:49:00Z">
              <w:r w:rsidRPr="00D16A26">
                <w:rPr>
                  <w:rFonts w:hint="eastAsia"/>
                </w:rPr>
                <w:t>24G</w:t>
              </w:r>
            </w:ins>
          </w:p>
        </w:tc>
        <w:tc>
          <w:tcPr>
            <w:tcW w:w="0" w:type="auto"/>
            <w:tcPrChange w:id="2635" w:author="腹黒い茶" w:date="2013-07-08T12:04:00Z">
              <w:tcPr>
                <w:tcW w:w="0" w:type="auto"/>
              </w:tcPr>
            </w:tcPrChange>
          </w:tcPr>
          <w:p w14:paraId="41E6735E" w14:textId="77777777" w:rsidR="008F7535" w:rsidRPr="00D16A26" w:rsidRDefault="008F7535">
            <w:pPr>
              <w:pStyle w:val="af1"/>
              <w:ind w:firstLineChars="0" w:firstLine="0"/>
              <w:rPr>
                <w:ins w:id="2636" w:author="Haraguroicha Hsu" w:date="2013-06-30T04:49:00Z"/>
              </w:rPr>
              <w:pPrChange w:id="2637" w:author="腹黒い茶" w:date="2013-07-08T12:04:00Z">
                <w:pPr>
                  <w:pStyle w:val="af1"/>
                  <w:adjustRightInd w:val="0"/>
                  <w:snapToGrid w:val="0"/>
                </w:pPr>
              </w:pPrChange>
            </w:pPr>
          </w:p>
        </w:tc>
        <w:tc>
          <w:tcPr>
            <w:tcW w:w="0" w:type="auto"/>
            <w:tcPrChange w:id="2638" w:author="腹黒い茶" w:date="2013-07-08T12:04:00Z">
              <w:tcPr>
                <w:tcW w:w="0" w:type="auto"/>
              </w:tcPr>
            </w:tcPrChange>
          </w:tcPr>
          <w:p w14:paraId="40E4BEDB" w14:textId="77777777" w:rsidR="008F7535" w:rsidRPr="00D16A26" w:rsidRDefault="008F7535">
            <w:pPr>
              <w:pStyle w:val="af1"/>
              <w:ind w:firstLineChars="0" w:firstLine="0"/>
              <w:rPr>
                <w:ins w:id="2639" w:author="Haraguroicha Hsu" w:date="2013-06-30T04:49:00Z"/>
                <w:lang w:val="x-none"/>
              </w:rPr>
              <w:pPrChange w:id="2640" w:author="腹黒い茶" w:date="2013-07-08T12:04:00Z">
                <w:pPr>
                  <w:pStyle w:val="af1"/>
                  <w:adjustRightInd w:val="0"/>
                  <w:snapToGrid w:val="0"/>
                </w:pPr>
              </w:pPrChange>
            </w:pPr>
            <w:ins w:id="2641" w:author="Haraguroicha Hsu" w:date="2013-06-30T04:49:00Z">
              <w:r w:rsidRPr="00D16A26">
                <w:rPr>
                  <w:rFonts w:hint="eastAsia"/>
                </w:rPr>
                <w:t>1G</w:t>
              </w:r>
            </w:ins>
          </w:p>
        </w:tc>
        <w:tc>
          <w:tcPr>
            <w:tcW w:w="0" w:type="auto"/>
            <w:tcPrChange w:id="2642" w:author="腹黒い茶" w:date="2013-07-08T12:04:00Z">
              <w:tcPr>
                <w:tcW w:w="0" w:type="auto"/>
              </w:tcPr>
            </w:tcPrChange>
          </w:tcPr>
          <w:p w14:paraId="227AAC01" w14:textId="77777777" w:rsidR="008F7535" w:rsidRPr="00D16A26" w:rsidRDefault="008F7535">
            <w:pPr>
              <w:pStyle w:val="af1"/>
              <w:ind w:firstLineChars="0" w:firstLine="0"/>
              <w:rPr>
                <w:ins w:id="2643" w:author="Haraguroicha Hsu" w:date="2013-06-30T04:49:00Z"/>
                <w:lang w:val="x-none"/>
              </w:rPr>
              <w:pPrChange w:id="2644" w:author="腹黒い茶" w:date="2013-07-08T12:04:00Z">
                <w:pPr>
                  <w:pStyle w:val="af1"/>
                  <w:adjustRightInd w:val="0"/>
                  <w:snapToGrid w:val="0"/>
                </w:pPr>
              </w:pPrChange>
            </w:pPr>
            <w:ins w:id="2645" w:author="Haraguroicha Hsu" w:date="2013-06-30T04:49:00Z">
              <w:r w:rsidRPr="00D16A26">
                <w:rPr>
                  <w:rFonts w:hint="eastAsia"/>
                </w:rPr>
                <w:t>30G</w:t>
              </w:r>
            </w:ins>
          </w:p>
        </w:tc>
        <w:tc>
          <w:tcPr>
            <w:tcW w:w="0" w:type="auto"/>
            <w:tcPrChange w:id="2646" w:author="腹黒い茶" w:date="2013-07-08T12:04:00Z">
              <w:tcPr>
                <w:tcW w:w="0" w:type="auto"/>
              </w:tcPr>
            </w:tcPrChange>
          </w:tcPr>
          <w:p w14:paraId="57257109" w14:textId="77777777" w:rsidR="008F7535" w:rsidRPr="00D16A26" w:rsidRDefault="008F7535">
            <w:pPr>
              <w:pStyle w:val="af1"/>
              <w:ind w:firstLineChars="0" w:firstLine="0"/>
              <w:rPr>
                <w:ins w:id="2647" w:author="Haraguroicha Hsu" w:date="2013-06-30T04:49:00Z"/>
                <w:lang w:val="x-none"/>
              </w:rPr>
              <w:pPrChange w:id="2648" w:author="腹黒い茶" w:date="2013-07-08T12:04:00Z">
                <w:pPr>
                  <w:pStyle w:val="af1"/>
                  <w:adjustRightInd w:val="0"/>
                  <w:snapToGrid w:val="0"/>
                </w:pPr>
              </w:pPrChange>
            </w:pPr>
            <w:ins w:id="2649" w:author="Haraguroicha Hsu" w:date="2013-06-30T04:49:00Z">
              <w:r w:rsidRPr="00D16A26">
                <w:rPr>
                  <w:rFonts w:hint="eastAsia"/>
                </w:rPr>
                <w:t>1G</w:t>
              </w:r>
            </w:ins>
          </w:p>
        </w:tc>
      </w:tr>
      <w:tr w:rsidR="008F7535" w:rsidRPr="00D16A26" w14:paraId="7E77BA8A" w14:textId="77777777" w:rsidTr="001F4B8F">
        <w:trPr>
          <w:jc w:val="center"/>
          <w:ins w:id="2650" w:author="Haraguroicha Hsu" w:date="2013-06-30T04:49:00Z"/>
          <w:trPrChange w:id="2651" w:author="腹黒い茶" w:date="2013-07-08T12:04:00Z">
            <w:trPr>
              <w:jc w:val="center"/>
            </w:trPr>
          </w:trPrChange>
        </w:trPr>
        <w:tc>
          <w:tcPr>
            <w:tcW w:w="0" w:type="auto"/>
            <w:tcPrChange w:id="2652" w:author="腹黒い茶" w:date="2013-07-08T12:04:00Z">
              <w:tcPr>
                <w:tcW w:w="0" w:type="auto"/>
              </w:tcPr>
            </w:tcPrChange>
          </w:tcPr>
          <w:p w14:paraId="6EC5D3FE" w14:textId="77777777" w:rsidR="008F7535" w:rsidRPr="00D16A26" w:rsidRDefault="008F7535">
            <w:pPr>
              <w:pStyle w:val="af1"/>
              <w:ind w:firstLineChars="0" w:firstLine="0"/>
              <w:rPr>
                <w:ins w:id="2653" w:author="Haraguroicha Hsu" w:date="2013-06-30T04:49:00Z"/>
                <w:lang w:val="x-none"/>
              </w:rPr>
              <w:pPrChange w:id="2654" w:author="腹黒い茶" w:date="2013-07-08T12:04:00Z">
                <w:pPr>
                  <w:pStyle w:val="af1"/>
                  <w:adjustRightInd w:val="0"/>
                  <w:snapToGrid w:val="0"/>
                </w:pPr>
              </w:pPrChange>
            </w:pPr>
            <w:ins w:id="2655" w:author="Haraguroicha Hsu" w:date="2013-06-30T04:49:00Z">
              <w:r w:rsidRPr="00D16A26">
                <w:rPr>
                  <w:rFonts w:hint="eastAsia"/>
                </w:rPr>
                <w:t>基本網域</w:t>
              </w:r>
            </w:ins>
          </w:p>
        </w:tc>
        <w:tc>
          <w:tcPr>
            <w:tcW w:w="0" w:type="auto"/>
            <w:tcPrChange w:id="2656" w:author="腹黒い茶" w:date="2013-07-08T12:04:00Z">
              <w:tcPr>
                <w:tcW w:w="0" w:type="auto"/>
              </w:tcPr>
            </w:tcPrChange>
          </w:tcPr>
          <w:p w14:paraId="36629A68" w14:textId="77777777" w:rsidR="008F7535" w:rsidRPr="00D16A26" w:rsidRDefault="008F7535">
            <w:pPr>
              <w:pStyle w:val="af1"/>
              <w:ind w:firstLineChars="0" w:firstLine="0"/>
              <w:rPr>
                <w:ins w:id="2657" w:author="Haraguroicha Hsu" w:date="2013-06-30T04:49:00Z"/>
                <w:lang w:val="x-none"/>
              </w:rPr>
              <w:pPrChange w:id="2658" w:author="腹黒い茶" w:date="2013-07-08T12:04:00Z">
                <w:pPr>
                  <w:pStyle w:val="af1"/>
                  <w:adjustRightInd w:val="0"/>
                  <w:snapToGrid w:val="0"/>
                </w:pPr>
              </w:pPrChange>
            </w:pPr>
            <w:ins w:id="2659" w:author="Haraguroicha Hsu" w:date="2013-06-30T04:49:00Z">
              <w:r w:rsidRPr="00D16A26">
                <w:rPr>
                  <w:rFonts w:hint="eastAsia"/>
                </w:rPr>
                <w:t>提供</w:t>
              </w:r>
            </w:ins>
          </w:p>
        </w:tc>
        <w:tc>
          <w:tcPr>
            <w:tcW w:w="0" w:type="auto"/>
            <w:tcPrChange w:id="2660" w:author="腹黒い茶" w:date="2013-07-08T12:04:00Z">
              <w:tcPr>
                <w:tcW w:w="0" w:type="auto"/>
              </w:tcPr>
            </w:tcPrChange>
          </w:tcPr>
          <w:p w14:paraId="7FCA473E" w14:textId="77777777" w:rsidR="008F7535" w:rsidRPr="00D16A26" w:rsidRDefault="008F7535">
            <w:pPr>
              <w:pStyle w:val="af1"/>
              <w:ind w:firstLineChars="0" w:firstLine="0"/>
              <w:rPr>
                <w:ins w:id="2661" w:author="Haraguroicha Hsu" w:date="2013-06-30T04:49:00Z"/>
              </w:rPr>
              <w:pPrChange w:id="2662" w:author="腹黒い茶" w:date="2013-07-08T12:04:00Z">
                <w:pPr>
                  <w:pStyle w:val="af1"/>
                  <w:adjustRightInd w:val="0"/>
                  <w:snapToGrid w:val="0"/>
                </w:pPr>
              </w:pPrChange>
            </w:pPr>
          </w:p>
        </w:tc>
        <w:tc>
          <w:tcPr>
            <w:tcW w:w="0" w:type="auto"/>
            <w:tcPrChange w:id="2663" w:author="腹黒い茶" w:date="2013-07-08T12:04:00Z">
              <w:tcPr>
                <w:tcW w:w="0" w:type="auto"/>
              </w:tcPr>
            </w:tcPrChange>
          </w:tcPr>
          <w:p w14:paraId="0E1C0FF6" w14:textId="77777777" w:rsidR="008F7535" w:rsidRPr="00D16A26" w:rsidRDefault="008F7535">
            <w:pPr>
              <w:pStyle w:val="af1"/>
              <w:ind w:firstLineChars="0" w:firstLine="0"/>
              <w:rPr>
                <w:ins w:id="2664" w:author="Haraguroicha Hsu" w:date="2013-06-30T04:49:00Z"/>
              </w:rPr>
              <w:pPrChange w:id="2665" w:author="腹黒い茶" w:date="2013-07-08T12:04:00Z">
                <w:pPr>
                  <w:pStyle w:val="af1"/>
                  <w:adjustRightInd w:val="0"/>
                  <w:snapToGrid w:val="0"/>
                </w:pPr>
              </w:pPrChange>
            </w:pPr>
          </w:p>
        </w:tc>
        <w:tc>
          <w:tcPr>
            <w:tcW w:w="0" w:type="auto"/>
            <w:tcPrChange w:id="2666" w:author="腹黒い茶" w:date="2013-07-08T12:04:00Z">
              <w:tcPr>
                <w:tcW w:w="0" w:type="auto"/>
              </w:tcPr>
            </w:tcPrChange>
          </w:tcPr>
          <w:p w14:paraId="659CFC59" w14:textId="77777777" w:rsidR="008F7535" w:rsidRPr="00D16A26" w:rsidRDefault="008F7535">
            <w:pPr>
              <w:pStyle w:val="af1"/>
              <w:ind w:firstLineChars="0" w:firstLine="0"/>
              <w:rPr>
                <w:ins w:id="2667" w:author="Haraguroicha Hsu" w:date="2013-06-30T04:49:00Z"/>
              </w:rPr>
              <w:pPrChange w:id="2668" w:author="腹黒い茶" w:date="2013-07-08T12:04:00Z">
                <w:pPr>
                  <w:pStyle w:val="af1"/>
                  <w:adjustRightInd w:val="0"/>
                  <w:snapToGrid w:val="0"/>
                </w:pPr>
              </w:pPrChange>
            </w:pPr>
          </w:p>
        </w:tc>
        <w:tc>
          <w:tcPr>
            <w:tcW w:w="0" w:type="auto"/>
            <w:tcPrChange w:id="2669" w:author="腹黒い茶" w:date="2013-07-08T12:04:00Z">
              <w:tcPr>
                <w:tcW w:w="0" w:type="auto"/>
              </w:tcPr>
            </w:tcPrChange>
          </w:tcPr>
          <w:p w14:paraId="5289D413" w14:textId="77777777" w:rsidR="008F7535" w:rsidRPr="00D16A26" w:rsidRDefault="008F7535">
            <w:pPr>
              <w:pStyle w:val="af1"/>
              <w:ind w:firstLineChars="0" w:firstLine="0"/>
              <w:rPr>
                <w:ins w:id="2670" w:author="Haraguroicha Hsu" w:date="2013-06-30T04:49:00Z"/>
                <w:lang w:val="x-none"/>
              </w:rPr>
              <w:pPrChange w:id="2671" w:author="腹黒い茶" w:date="2013-07-08T12:04:00Z">
                <w:pPr>
                  <w:pStyle w:val="af1"/>
                  <w:adjustRightInd w:val="0"/>
                  <w:snapToGrid w:val="0"/>
                </w:pPr>
              </w:pPrChange>
            </w:pPr>
            <w:ins w:id="2672" w:author="Haraguroicha Hsu" w:date="2013-06-30T04:49:00Z">
              <w:r w:rsidRPr="00D16A26">
                <w:rPr>
                  <w:rFonts w:hint="eastAsia"/>
                </w:rPr>
                <w:t>有</w:t>
              </w:r>
            </w:ins>
          </w:p>
        </w:tc>
        <w:tc>
          <w:tcPr>
            <w:tcW w:w="0" w:type="auto"/>
            <w:tcPrChange w:id="2673" w:author="腹黒い茶" w:date="2013-07-08T12:04:00Z">
              <w:tcPr>
                <w:tcW w:w="0" w:type="auto"/>
              </w:tcPr>
            </w:tcPrChange>
          </w:tcPr>
          <w:p w14:paraId="0C99AC68" w14:textId="77777777" w:rsidR="008F7535" w:rsidRPr="00D16A26" w:rsidRDefault="008F7535">
            <w:pPr>
              <w:pStyle w:val="af1"/>
              <w:ind w:firstLineChars="0" w:firstLine="0"/>
              <w:rPr>
                <w:ins w:id="2674" w:author="Haraguroicha Hsu" w:date="2013-06-30T04:49:00Z"/>
                <w:lang w:val="x-none"/>
              </w:rPr>
              <w:pPrChange w:id="2675" w:author="腹黒い茶" w:date="2013-07-08T12:04:00Z">
                <w:pPr>
                  <w:pStyle w:val="af1"/>
                  <w:adjustRightInd w:val="0"/>
                  <w:snapToGrid w:val="0"/>
                </w:pPr>
              </w:pPrChange>
            </w:pPr>
            <w:ins w:id="2676" w:author="Haraguroicha Hsu" w:date="2013-06-30T04:49:00Z">
              <w:r w:rsidRPr="00D16A26">
                <w:rPr>
                  <w:rFonts w:hint="eastAsia"/>
                </w:rPr>
                <w:t>有</w:t>
              </w:r>
            </w:ins>
          </w:p>
        </w:tc>
      </w:tr>
      <w:tr w:rsidR="008F7535" w:rsidRPr="00D16A26" w14:paraId="043194BD" w14:textId="77777777" w:rsidTr="001F4B8F">
        <w:trPr>
          <w:jc w:val="center"/>
          <w:ins w:id="2677" w:author="Haraguroicha Hsu" w:date="2013-06-30T04:49:00Z"/>
          <w:trPrChange w:id="2678" w:author="腹黒い茶" w:date="2013-07-08T12:04:00Z">
            <w:trPr>
              <w:jc w:val="center"/>
            </w:trPr>
          </w:trPrChange>
        </w:trPr>
        <w:tc>
          <w:tcPr>
            <w:tcW w:w="0" w:type="auto"/>
            <w:tcPrChange w:id="2679" w:author="腹黒い茶" w:date="2013-07-08T12:04:00Z">
              <w:tcPr>
                <w:tcW w:w="0" w:type="auto"/>
              </w:tcPr>
            </w:tcPrChange>
          </w:tcPr>
          <w:p w14:paraId="523C3924" w14:textId="77777777" w:rsidR="008F7535" w:rsidRPr="00D16A26" w:rsidRDefault="008F7535">
            <w:pPr>
              <w:pStyle w:val="af1"/>
              <w:ind w:firstLineChars="0" w:firstLine="0"/>
              <w:rPr>
                <w:ins w:id="2680" w:author="Haraguroicha Hsu" w:date="2013-06-30T04:49:00Z"/>
                <w:lang w:val="x-none"/>
              </w:rPr>
              <w:pPrChange w:id="2681" w:author="腹黒い茶" w:date="2013-07-08T12:04:00Z">
                <w:pPr>
                  <w:pStyle w:val="af1"/>
                  <w:adjustRightInd w:val="0"/>
                  <w:snapToGrid w:val="0"/>
                </w:pPr>
              </w:pPrChange>
            </w:pPr>
            <w:ins w:id="2682" w:author="Haraguroicha Hsu" w:date="2013-06-30T04:49:00Z">
              <w:r w:rsidRPr="00D16A26">
                <w:rPr>
                  <w:rFonts w:hint="eastAsia"/>
                </w:rPr>
                <w:t>擴充網域</w:t>
              </w:r>
            </w:ins>
          </w:p>
        </w:tc>
        <w:tc>
          <w:tcPr>
            <w:tcW w:w="0" w:type="auto"/>
            <w:tcPrChange w:id="2683" w:author="腹黒い茶" w:date="2013-07-08T12:04:00Z">
              <w:tcPr>
                <w:tcW w:w="0" w:type="auto"/>
              </w:tcPr>
            </w:tcPrChange>
          </w:tcPr>
          <w:p w14:paraId="6B690167" w14:textId="77777777" w:rsidR="008F7535" w:rsidRPr="00D16A26" w:rsidRDefault="008F7535">
            <w:pPr>
              <w:pStyle w:val="af1"/>
              <w:ind w:firstLineChars="0" w:firstLine="0"/>
              <w:rPr>
                <w:ins w:id="2684" w:author="Haraguroicha Hsu" w:date="2013-06-30T04:49:00Z"/>
                <w:lang w:val="x-none"/>
              </w:rPr>
              <w:pPrChange w:id="2685" w:author="腹黒い茶" w:date="2013-07-08T12:04:00Z">
                <w:pPr>
                  <w:pStyle w:val="af1"/>
                  <w:adjustRightInd w:val="0"/>
                  <w:snapToGrid w:val="0"/>
                </w:pPr>
              </w:pPrChange>
            </w:pPr>
            <w:ins w:id="2686" w:author="Haraguroicha Hsu" w:date="2013-06-30T04:49:00Z">
              <w:r w:rsidRPr="00D16A26">
                <w:rPr>
                  <w:rFonts w:hint="eastAsia"/>
                </w:rPr>
                <w:t>付費</w:t>
              </w:r>
            </w:ins>
          </w:p>
        </w:tc>
        <w:tc>
          <w:tcPr>
            <w:tcW w:w="0" w:type="auto"/>
            <w:tcPrChange w:id="2687" w:author="腹黒い茶" w:date="2013-07-08T12:04:00Z">
              <w:tcPr>
                <w:tcW w:w="0" w:type="auto"/>
              </w:tcPr>
            </w:tcPrChange>
          </w:tcPr>
          <w:p w14:paraId="3667B8C4" w14:textId="77777777" w:rsidR="008F7535" w:rsidRPr="00D16A26" w:rsidRDefault="008F7535">
            <w:pPr>
              <w:pStyle w:val="af1"/>
              <w:ind w:firstLineChars="0" w:firstLine="0"/>
              <w:rPr>
                <w:ins w:id="2688" w:author="Haraguroicha Hsu" w:date="2013-06-30T04:49:00Z"/>
              </w:rPr>
              <w:pPrChange w:id="2689" w:author="腹黒い茶" w:date="2013-07-08T12:04:00Z">
                <w:pPr>
                  <w:pStyle w:val="af1"/>
                  <w:adjustRightInd w:val="0"/>
                  <w:snapToGrid w:val="0"/>
                </w:pPr>
              </w:pPrChange>
            </w:pPr>
          </w:p>
        </w:tc>
        <w:tc>
          <w:tcPr>
            <w:tcW w:w="0" w:type="auto"/>
            <w:tcPrChange w:id="2690" w:author="腹黒い茶" w:date="2013-07-08T12:04:00Z">
              <w:tcPr>
                <w:tcW w:w="0" w:type="auto"/>
              </w:tcPr>
            </w:tcPrChange>
          </w:tcPr>
          <w:p w14:paraId="442803DB" w14:textId="77777777" w:rsidR="008F7535" w:rsidRPr="00D16A26" w:rsidRDefault="008F7535">
            <w:pPr>
              <w:pStyle w:val="af1"/>
              <w:ind w:firstLineChars="0" w:firstLine="0"/>
              <w:rPr>
                <w:ins w:id="2691" w:author="Haraguroicha Hsu" w:date="2013-06-30T04:49:00Z"/>
              </w:rPr>
              <w:pPrChange w:id="2692" w:author="腹黒い茶" w:date="2013-07-08T12:04:00Z">
                <w:pPr>
                  <w:pStyle w:val="af1"/>
                  <w:adjustRightInd w:val="0"/>
                  <w:snapToGrid w:val="0"/>
                </w:pPr>
              </w:pPrChange>
            </w:pPr>
          </w:p>
        </w:tc>
        <w:tc>
          <w:tcPr>
            <w:tcW w:w="0" w:type="auto"/>
            <w:tcPrChange w:id="2693" w:author="腹黒い茶" w:date="2013-07-08T12:04:00Z">
              <w:tcPr>
                <w:tcW w:w="0" w:type="auto"/>
              </w:tcPr>
            </w:tcPrChange>
          </w:tcPr>
          <w:p w14:paraId="4E28BB6E" w14:textId="77777777" w:rsidR="008F7535" w:rsidRPr="00D16A26" w:rsidRDefault="008F7535">
            <w:pPr>
              <w:pStyle w:val="af1"/>
              <w:ind w:firstLineChars="0" w:firstLine="0"/>
              <w:rPr>
                <w:ins w:id="2694" w:author="Haraguroicha Hsu" w:date="2013-06-30T04:49:00Z"/>
              </w:rPr>
              <w:pPrChange w:id="2695" w:author="腹黒い茶" w:date="2013-07-08T12:04:00Z">
                <w:pPr>
                  <w:pStyle w:val="af1"/>
                  <w:adjustRightInd w:val="0"/>
                  <w:snapToGrid w:val="0"/>
                </w:pPr>
              </w:pPrChange>
            </w:pPr>
          </w:p>
        </w:tc>
        <w:tc>
          <w:tcPr>
            <w:tcW w:w="0" w:type="auto"/>
            <w:tcPrChange w:id="2696" w:author="腹黒い茶" w:date="2013-07-08T12:04:00Z">
              <w:tcPr>
                <w:tcW w:w="0" w:type="auto"/>
              </w:tcPr>
            </w:tcPrChange>
          </w:tcPr>
          <w:p w14:paraId="0BAB40C2" w14:textId="77777777" w:rsidR="008F7535" w:rsidRPr="00D16A26" w:rsidRDefault="008F7535">
            <w:pPr>
              <w:pStyle w:val="af1"/>
              <w:ind w:firstLineChars="0" w:firstLine="0"/>
              <w:rPr>
                <w:ins w:id="2697" w:author="Haraguroicha Hsu" w:date="2013-06-30T04:49:00Z"/>
              </w:rPr>
              <w:pPrChange w:id="2698" w:author="腹黒い茶" w:date="2013-07-08T12:04:00Z">
                <w:pPr>
                  <w:pStyle w:val="af1"/>
                  <w:adjustRightInd w:val="0"/>
                  <w:snapToGrid w:val="0"/>
                </w:pPr>
              </w:pPrChange>
            </w:pPr>
          </w:p>
        </w:tc>
        <w:tc>
          <w:tcPr>
            <w:tcW w:w="0" w:type="auto"/>
            <w:tcPrChange w:id="2699" w:author="腹黒い茶" w:date="2013-07-08T12:04:00Z">
              <w:tcPr>
                <w:tcW w:w="0" w:type="auto"/>
              </w:tcPr>
            </w:tcPrChange>
          </w:tcPr>
          <w:p w14:paraId="43E00521" w14:textId="77777777" w:rsidR="008F7535" w:rsidRPr="00D16A26" w:rsidRDefault="008F7535">
            <w:pPr>
              <w:pStyle w:val="af1"/>
              <w:ind w:firstLineChars="0" w:firstLine="0"/>
              <w:rPr>
                <w:ins w:id="2700" w:author="Haraguroicha Hsu" w:date="2013-06-30T04:49:00Z"/>
              </w:rPr>
              <w:pPrChange w:id="2701" w:author="腹黒い茶" w:date="2013-07-08T12:04:00Z">
                <w:pPr>
                  <w:pStyle w:val="af1"/>
                  <w:adjustRightInd w:val="0"/>
                  <w:snapToGrid w:val="0"/>
                </w:pPr>
              </w:pPrChange>
            </w:pPr>
          </w:p>
        </w:tc>
      </w:tr>
      <w:tr w:rsidR="008F7535" w:rsidRPr="00D16A26" w14:paraId="2080563D" w14:textId="77777777" w:rsidTr="001F4B8F">
        <w:trPr>
          <w:jc w:val="center"/>
          <w:ins w:id="2702" w:author="Haraguroicha Hsu" w:date="2013-06-30T04:49:00Z"/>
          <w:trPrChange w:id="2703" w:author="腹黒い茶" w:date="2013-07-08T12:04:00Z">
            <w:trPr>
              <w:jc w:val="center"/>
            </w:trPr>
          </w:trPrChange>
        </w:trPr>
        <w:tc>
          <w:tcPr>
            <w:tcW w:w="0" w:type="auto"/>
            <w:tcPrChange w:id="2704" w:author="腹黒い茶" w:date="2013-07-08T12:04:00Z">
              <w:tcPr>
                <w:tcW w:w="0" w:type="auto"/>
              </w:tcPr>
            </w:tcPrChange>
          </w:tcPr>
          <w:p w14:paraId="7D23D0A7" w14:textId="77777777" w:rsidR="008F7535" w:rsidRPr="00D16A26" w:rsidRDefault="008F7535">
            <w:pPr>
              <w:pStyle w:val="af1"/>
              <w:ind w:firstLineChars="0" w:firstLine="0"/>
              <w:rPr>
                <w:ins w:id="2705" w:author="Haraguroicha Hsu" w:date="2013-06-30T04:49:00Z"/>
                <w:lang w:val="x-none"/>
              </w:rPr>
              <w:pPrChange w:id="2706" w:author="腹黒い茶" w:date="2013-07-08T12:04:00Z">
                <w:pPr>
                  <w:pStyle w:val="af1"/>
                  <w:adjustRightInd w:val="0"/>
                  <w:snapToGrid w:val="0"/>
                </w:pPr>
              </w:pPrChange>
            </w:pPr>
            <w:ins w:id="2707" w:author="Haraguroicha Hsu" w:date="2013-06-30T04:49:00Z">
              <w:r w:rsidRPr="00D16A26">
                <w:rPr>
                  <w:rFonts w:hint="eastAsia"/>
                </w:rPr>
                <w:t>資料庫</w:t>
              </w:r>
            </w:ins>
          </w:p>
        </w:tc>
        <w:tc>
          <w:tcPr>
            <w:tcW w:w="0" w:type="auto"/>
            <w:tcPrChange w:id="2708" w:author="腹黒い茶" w:date="2013-07-08T12:04:00Z">
              <w:tcPr>
                <w:tcW w:w="0" w:type="auto"/>
              </w:tcPr>
            </w:tcPrChange>
          </w:tcPr>
          <w:p w14:paraId="62088722" w14:textId="77777777" w:rsidR="008F7535" w:rsidRPr="00D16A26" w:rsidRDefault="008F7535">
            <w:pPr>
              <w:pStyle w:val="af1"/>
              <w:ind w:firstLineChars="0" w:firstLine="0"/>
              <w:rPr>
                <w:ins w:id="2709" w:author="Haraguroicha Hsu" w:date="2013-06-30T04:49:00Z"/>
                <w:lang w:val="x-none"/>
              </w:rPr>
              <w:pPrChange w:id="2710" w:author="腹黒い茶" w:date="2013-07-08T12:04:00Z">
                <w:pPr>
                  <w:pStyle w:val="af1"/>
                  <w:adjustRightInd w:val="0"/>
                  <w:snapToGrid w:val="0"/>
                </w:pPr>
              </w:pPrChange>
            </w:pPr>
            <w:ins w:id="2711" w:author="Haraguroicha Hsu" w:date="2013-06-30T04:49:00Z">
              <w:r w:rsidRPr="00D16A26">
                <w:rPr>
                  <w:rFonts w:hint="eastAsia"/>
                </w:rPr>
                <w:t>100M</w:t>
              </w:r>
            </w:ins>
          </w:p>
        </w:tc>
        <w:tc>
          <w:tcPr>
            <w:tcW w:w="0" w:type="auto"/>
            <w:tcPrChange w:id="2712" w:author="腹黒い茶" w:date="2013-07-08T12:04:00Z">
              <w:tcPr>
                <w:tcW w:w="0" w:type="auto"/>
              </w:tcPr>
            </w:tcPrChange>
          </w:tcPr>
          <w:p w14:paraId="7C3515EA" w14:textId="77777777" w:rsidR="008F7535" w:rsidRPr="00D16A26" w:rsidRDefault="008F7535">
            <w:pPr>
              <w:pStyle w:val="af1"/>
              <w:ind w:firstLineChars="0" w:firstLine="0"/>
              <w:rPr>
                <w:ins w:id="2713" w:author="Haraguroicha Hsu" w:date="2013-06-30T04:49:00Z"/>
              </w:rPr>
              <w:pPrChange w:id="2714" w:author="腹黒い茶" w:date="2013-07-08T12:04:00Z">
                <w:pPr>
                  <w:pStyle w:val="af1"/>
                  <w:adjustRightInd w:val="0"/>
                  <w:snapToGrid w:val="0"/>
                </w:pPr>
              </w:pPrChange>
            </w:pPr>
          </w:p>
        </w:tc>
        <w:tc>
          <w:tcPr>
            <w:tcW w:w="0" w:type="auto"/>
            <w:tcPrChange w:id="2715" w:author="腹黒い茶" w:date="2013-07-08T12:04:00Z">
              <w:tcPr>
                <w:tcW w:w="0" w:type="auto"/>
              </w:tcPr>
            </w:tcPrChange>
          </w:tcPr>
          <w:p w14:paraId="1B96A7CC" w14:textId="77777777" w:rsidR="008F7535" w:rsidRPr="00D16A26" w:rsidRDefault="008F7535">
            <w:pPr>
              <w:pStyle w:val="af1"/>
              <w:ind w:firstLineChars="0" w:firstLine="0"/>
              <w:rPr>
                <w:ins w:id="2716" w:author="Haraguroicha Hsu" w:date="2013-06-30T04:49:00Z"/>
                <w:lang w:val="x-none"/>
              </w:rPr>
              <w:pPrChange w:id="2717" w:author="腹黒い茶" w:date="2013-07-08T12:04:00Z">
                <w:pPr>
                  <w:pStyle w:val="af1"/>
                  <w:adjustRightInd w:val="0"/>
                  <w:snapToGrid w:val="0"/>
                </w:pPr>
              </w:pPrChange>
            </w:pPr>
            <w:ins w:id="2718" w:author="Haraguroicha Hsu" w:date="2013-06-30T04:49:00Z">
              <w:r w:rsidRPr="00D16A26">
                <w:rPr>
                  <w:rFonts w:hint="eastAsia"/>
                </w:rPr>
                <w:t>1T</w:t>
              </w:r>
            </w:ins>
          </w:p>
        </w:tc>
        <w:tc>
          <w:tcPr>
            <w:tcW w:w="0" w:type="auto"/>
            <w:tcPrChange w:id="2719" w:author="腹黒い茶" w:date="2013-07-08T12:04:00Z">
              <w:tcPr>
                <w:tcW w:w="0" w:type="auto"/>
              </w:tcPr>
            </w:tcPrChange>
          </w:tcPr>
          <w:p w14:paraId="7DB00543" w14:textId="77777777" w:rsidR="008F7535" w:rsidRPr="00D16A26" w:rsidRDefault="008F7535">
            <w:pPr>
              <w:pStyle w:val="af1"/>
              <w:ind w:firstLineChars="0" w:firstLine="0"/>
              <w:rPr>
                <w:ins w:id="2720" w:author="Haraguroicha Hsu" w:date="2013-06-30T04:49:00Z"/>
                <w:lang w:val="x-none"/>
              </w:rPr>
              <w:pPrChange w:id="2721" w:author="腹黒い茶" w:date="2013-07-08T12:04:00Z">
                <w:pPr>
                  <w:pStyle w:val="af1"/>
                  <w:adjustRightInd w:val="0"/>
                  <w:snapToGrid w:val="0"/>
                </w:pPr>
              </w:pPrChange>
            </w:pPr>
            <w:ins w:id="2722" w:author="Haraguroicha Hsu" w:date="2013-06-30T04:49:00Z">
              <w:r w:rsidRPr="00D16A26">
                <w:rPr>
                  <w:rFonts w:hint="eastAsia"/>
                </w:rPr>
                <w:t>20M</w:t>
              </w:r>
            </w:ins>
          </w:p>
        </w:tc>
        <w:tc>
          <w:tcPr>
            <w:tcW w:w="0" w:type="auto"/>
            <w:tcPrChange w:id="2723" w:author="腹黒い茶" w:date="2013-07-08T12:04:00Z">
              <w:tcPr>
                <w:tcW w:w="0" w:type="auto"/>
              </w:tcPr>
            </w:tcPrChange>
          </w:tcPr>
          <w:p w14:paraId="64C6D878" w14:textId="77777777" w:rsidR="008F7535" w:rsidRPr="00D16A26" w:rsidRDefault="008F7535">
            <w:pPr>
              <w:pStyle w:val="af1"/>
              <w:ind w:firstLineChars="0" w:firstLine="0"/>
              <w:rPr>
                <w:ins w:id="2724" w:author="Haraguroicha Hsu" w:date="2013-06-30T04:49:00Z"/>
                <w:lang w:val="x-none"/>
              </w:rPr>
              <w:pPrChange w:id="2725" w:author="腹黒い茶" w:date="2013-07-08T12:04:00Z">
                <w:pPr>
                  <w:pStyle w:val="af1"/>
                  <w:adjustRightInd w:val="0"/>
                  <w:snapToGrid w:val="0"/>
                </w:pPr>
              </w:pPrChange>
            </w:pPr>
            <w:ins w:id="2726" w:author="Haraguroicha Hsu" w:date="2013-06-30T04:49:00Z">
              <w:r w:rsidRPr="00D16A26">
                <w:rPr>
                  <w:rFonts w:hint="eastAsia"/>
                </w:rPr>
                <w:t>100M</w:t>
              </w:r>
            </w:ins>
          </w:p>
        </w:tc>
        <w:tc>
          <w:tcPr>
            <w:tcW w:w="0" w:type="auto"/>
            <w:tcPrChange w:id="2727" w:author="腹黒い茶" w:date="2013-07-08T12:04:00Z">
              <w:tcPr>
                <w:tcW w:w="0" w:type="auto"/>
              </w:tcPr>
            </w:tcPrChange>
          </w:tcPr>
          <w:p w14:paraId="3B6B5A9F" w14:textId="77777777" w:rsidR="008F7535" w:rsidRPr="00D16A26" w:rsidRDefault="008F7535">
            <w:pPr>
              <w:pStyle w:val="af1"/>
              <w:ind w:firstLineChars="0" w:firstLine="0"/>
              <w:rPr>
                <w:ins w:id="2728" w:author="Haraguroicha Hsu" w:date="2013-06-30T04:49:00Z"/>
                <w:lang w:val="x-none"/>
              </w:rPr>
              <w:pPrChange w:id="2729" w:author="腹黒い茶" w:date="2013-07-08T12:04:00Z">
                <w:pPr>
                  <w:pStyle w:val="af1"/>
                  <w:adjustRightInd w:val="0"/>
                  <w:snapToGrid w:val="0"/>
                </w:pPr>
              </w:pPrChange>
            </w:pPr>
            <w:ins w:id="2730" w:author="Haraguroicha Hsu" w:date="2013-06-30T04:49:00Z">
              <w:r w:rsidRPr="00D16A26">
                <w:rPr>
                  <w:rFonts w:hint="eastAsia"/>
                </w:rPr>
                <w:t>1G</w:t>
              </w:r>
            </w:ins>
          </w:p>
        </w:tc>
      </w:tr>
      <w:tr w:rsidR="008F7535" w:rsidRPr="00D16A26" w14:paraId="2C9E9FA0" w14:textId="77777777" w:rsidTr="001F4B8F">
        <w:trPr>
          <w:jc w:val="center"/>
          <w:ins w:id="2731" w:author="Haraguroicha Hsu" w:date="2013-06-30T04:49:00Z"/>
          <w:trPrChange w:id="2732" w:author="腹黒い茶" w:date="2013-07-08T12:04:00Z">
            <w:trPr>
              <w:jc w:val="center"/>
            </w:trPr>
          </w:trPrChange>
        </w:trPr>
        <w:tc>
          <w:tcPr>
            <w:tcW w:w="0" w:type="auto"/>
            <w:tcPrChange w:id="2733" w:author="腹黒い茶" w:date="2013-07-08T12:04:00Z">
              <w:tcPr>
                <w:tcW w:w="0" w:type="auto"/>
              </w:tcPr>
            </w:tcPrChange>
          </w:tcPr>
          <w:p w14:paraId="767918C8" w14:textId="77777777" w:rsidR="008F7535" w:rsidRPr="00D16A26" w:rsidRDefault="008F7535">
            <w:pPr>
              <w:pStyle w:val="af1"/>
              <w:ind w:firstLineChars="0" w:firstLine="0"/>
              <w:rPr>
                <w:ins w:id="2734" w:author="Haraguroicha Hsu" w:date="2013-06-30T04:49:00Z"/>
                <w:lang w:val="x-none"/>
              </w:rPr>
              <w:pPrChange w:id="2735" w:author="腹黒い茶" w:date="2013-07-08T12:04:00Z">
                <w:pPr>
                  <w:pStyle w:val="af1"/>
                  <w:adjustRightInd w:val="0"/>
                  <w:snapToGrid w:val="0"/>
                </w:pPr>
              </w:pPrChange>
            </w:pPr>
            <w:ins w:id="2736" w:author="Haraguroicha Hsu" w:date="2013-06-30T04:49:00Z">
              <w:r w:rsidRPr="00D16A26">
                <w:rPr>
                  <w:rFonts w:hint="eastAsia"/>
                </w:rPr>
                <w:t>要求限制</w:t>
              </w:r>
            </w:ins>
          </w:p>
        </w:tc>
        <w:tc>
          <w:tcPr>
            <w:tcW w:w="0" w:type="auto"/>
            <w:tcPrChange w:id="2737" w:author="腹黒い茶" w:date="2013-07-08T12:04:00Z">
              <w:tcPr>
                <w:tcW w:w="0" w:type="auto"/>
              </w:tcPr>
            </w:tcPrChange>
          </w:tcPr>
          <w:p w14:paraId="1EB89A75" w14:textId="77777777" w:rsidR="008F7535" w:rsidRPr="00D16A26" w:rsidRDefault="008F7535">
            <w:pPr>
              <w:pStyle w:val="af1"/>
              <w:ind w:firstLineChars="0" w:firstLine="0"/>
              <w:rPr>
                <w:ins w:id="2738" w:author="Haraguroicha Hsu" w:date="2013-06-30T04:49:00Z"/>
                <w:lang w:val="x-none"/>
              </w:rPr>
              <w:pPrChange w:id="2739" w:author="腹黒い茶" w:date="2013-07-08T12:04:00Z">
                <w:pPr>
                  <w:pStyle w:val="af1"/>
                  <w:adjustRightInd w:val="0"/>
                  <w:snapToGrid w:val="0"/>
                </w:pPr>
              </w:pPrChange>
            </w:pPr>
            <w:ins w:id="2740" w:author="Haraguroicha Hsu" w:date="2013-06-30T04:49:00Z">
              <w:r w:rsidRPr="00D16A26">
                <w:rPr>
                  <w:rFonts w:hint="eastAsia"/>
                </w:rPr>
                <w:t>100/s</w:t>
              </w:r>
            </w:ins>
          </w:p>
        </w:tc>
        <w:tc>
          <w:tcPr>
            <w:tcW w:w="0" w:type="auto"/>
            <w:tcPrChange w:id="2741" w:author="腹黒い茶" w:date="2013-07-08T12:04:00Z">
              <w:tcPr>
                <w:tcW w:w="0" w:type="auto"/>
              </w:tcPr>
            </w:tcPrChange>
          </w:tcPr>
          <w:p w14:paraId="2B0A4044" w14:textId="77777777" w:rsidR="008F7535" w:rsidRPr="00D16A26" w:rsidRDefault="008F7535">
            <w:pPr>
              <w:pStyle w:val="af1"/>
              <w:ind w:firstLineChars="0" w:firstLine="0"/>
              <w:rPr>
                <w:ins w:id="2742" w:author="Haraguroicha Hsu" w:date="2013-06-30T04:49:00Z"/>
              </w:rPr>
              <w:pPrChange w:id="2743" w:author="腹黒い茶" w:date="2013-07-08T12:04:00Z">
                <w:pPr>
                  <w:pStyle w:val="af1"/>
                  <w:adjustRightInd w:val="0"/>
                  <w:snapToGrid w:val="0"/>
                </w:pPr>
              </w:pPrChange>
            </w:pPr>
          </w:p>
        </w:tc>
        <w:tc>
          <w:tcPr>
            <w:tcW w:w="0" w:type="auto"/>
            <w:tcPrChange w:id="2744" w:author="腹黒い茶" w:date="2013-07-08T12:04:00Z">
              <w:tcPr>
                <w:tcW w:w="0" w:type="auto"/>
              </w:tcPr>
            </w:tcPrChange>
          </w:tcPr>
          <w:p w14:paraId="4350284D" w14:textId="77777777" w:rsidR="008F7535" w:rsidRPr="00D16A26" w:rsidRDefault="008F7535">
            <w:pPr>
              <w:pStyle w:val="af1"/>
              <w:ind w:firstLineChars="0" w:firstLine="0"/>
              <w:rPr>
                <w:ins w:id="2745" w:author="Haraguroicha Hsu" w:date="2013-06-30T04:49:00Z"/>
              </w:rPr>
              <w:pPrChange w:id="2746" w:author="腹黒い茶" w:date="2013-07-08T12:04:00Z">
                <w:pPr>
                  <w:pStyle w:val="af1"/>
                  <w:adjustRightInd w:val="0"/>
                  <w:snapToGrid w:val="0"/>
                </w:pPr>
              </w:pPrChange>
            </w:pPr>
          </w:p>
        </w:tc>
        <w:tc>
          <w:tcPr>
            <w:tcW w:w="0" w:type="auto"/>
            <w:tcPrChange w:id="2747" w:author="腹黒い茶" w:date="2013-07-08T12:04:00Z">
              <w:tcPr>
                <w:tcW w:w="0" w:type="auto"/>
              </w:tcPr>
            </w:tcPrChange>
          </w:tcPr>
          <w:p w14:paraId="7526E344" w14:textId="77777777" w:rsidR="008F7535" w:rsidRPr="00D16A26" w:rsidRDefault="008F7535">
            <w:pPr>
              <w:pStyle w:val="af1"/>
              <w:ind w:firstLineChars="0" w:firstLine="0"/>
              <w:rPr>
                <w:ins w:id="2748" w:author="Haraguroicha Hsu" w:date="2013-06-30T04:49:00Z"/>
              </w:rPr>
              <w:pPrChange w:id="2749" w:author="腹黒い茶" w:date="2013-07-08T12:04:00Z">
                <w:pPr>
                  <w:pStyle w:val="af1"/>
                  <w:adjustRightInd w:val="0"/>
                  <w:snapToGrid w:val="0"/>
                </w:pPr>
              </w:pPrChange>
            </w:pPr>
          </w:p>
        </w:tc>
        <w:tc>
          <w:tcPr>
            <w:tcW w:w="0" w:type="auto"/>
            <w:tcPrChange w:id="2750" w:author="腹黒い茶" w:date="2013-07-08T12:04:00Z">
              <w:tcPr>
                <w:tcW w:w="0" w:type="auto"/>
              </w:tcPr>
            </w:tcPrChange>
          </w:tcPr>
          <w:p w14:paraId="6FE9AAFA" w14:textId="77777777" w:rsidR="008F7535" w:rsidRPr="00D16A26" w:rsidRDefault="008F7535">
            <w:pPr>
              <w:pStyle w:val="af1"/>
              <w:ind w:firstLineChars="0" w:firstLine="0"/>
              <w:rPr>
                <w:ins w:id="2751" w:author="Haraguroicha Hsu" w:date="2013-06-30T04:49:00Z"/>
                <w:lang w:val="x-none"/>
              </w:rPr>
              <w:pPrChange w:id="2752" w:author="腹黒い茶" w:date="2013-07-08T12:04:00Z">
                <w:pPr>
                  <w:pStyle w:val="af1"/>
                  <w:adjustRightInd w:val="0"/>
                  <w:snapToGrid w:val="0"/>
                </w:pPr>
              </w:pPrChange>
            </w:pPr>
            <w:ins w:id="2753" w:author="Haraguroicha Hsu" w:date="2013-06-30T04:49:00Z">
              <w:r w:rsidRPr="00D16A26">
                <w:rPr>
                  <w:rFonts w:hint="eastAsia"/>
                </w:rPr>
                <w:t>10M/mo</w:t>
              </w:r>
            </w:ins>
          </w:p>
        </w:tc>
        <w:tc>
          <w:tcPr>
            <w:tcW w:w="0" w:type="auto"/>
            <w:tcPrChange w:id="2754" w:author="腹黒い茶" w:date="2013-07-08T12:04:00Z">
              <w:tcPr>
                <w:tcW w:w="0" w:type="auto"/>
              </w:tcPr>
            </w:tcPrChange>
          </w:tcPr>
          <w:p w14:paraId="72511BA6" w14:textId="77777777" w:rsidR="008F7535" w:rsidRPr="00D16A26" w:rsidRDefault="008F7535">
            <w:pPr>
              <w:pStyle w:val="af1"/>
              <w:ind w:firstLineChars="0" w:firstLine="0"/>
              <w:rPr>
                <w:ins w:id="2755" w:author="Haraguroicha Hsu" w:date="2013-06-30T04:49:00Z"/>
                <w:lang w:val="x-none"/>
              </w:rPr>
              <w:pPrChange w:id="2756" w:author="腹黒い茶" w:date="2013-07-08T12:04:00Z">
                <w:pPr>
                  <w:pStyle w:val="af1"/>
                  <w:adjustRightInd w:val="0"/>
                  <w:snapToGrid w:val="0"/>
                </w:pPr>
              </w:pPrChange>
            </w:pPr>
            <w:ins w:id="2757" w:author="Haraguroicha Hsu" w:date="2013-06-30T04:49:00Z">
              <w:r w:rsidRPr="00D16A26">
                <w:rPr>
                  <w:rFonts w:hint="eastAsia"/>
                </w:rPr>
                <w:t>100/d</w:t>
              </w:r>
            </w:ins>
          </w:p>
        </w:tc>
      </w:tr>
      <w:tr w:rsidR="008F7535" w:rsidRPr="00D16A26" w14:paraId="424034F7" w14:textId="77777777" w:rsidTr="001F4B8F">
        <w:trPr>
          <w:jc w:val="center"/>
          <w:ins w:id="2758" w:author="Haraguroicha Hsu" w:date="2013-06-30T04:49:00Z"/>
          <w:trPrChange w:id="2759" w:author="腹黒い茶" w:date="2013-07-08T12:04:00Z">
            <w:trPr>
              <w:jc w:val="center"/>
            </w:trPr>
          </w:trPrChange>
        </w:trPr>
        <w:tc>
          <w:tcPr>
            <w:tcW w:w="0" w:type="auto"/>
            <w:tcPrChange w:id="2760" w:author="腹黒い茶" w:date="2013-07-08T12:04:00Z">
              <w:tcPr>
                <w:tcW w:w="0" w:type="auto"/>
              </w:tcPr>
            </w:tcPrChange>
          </w:tcPr>
          <w:p w14:paraId="5C5E7B64" w14:textId="77777777" w:rsidR="008F7535" w:rsidRPr="00D16A26" w:rsidRDefault="008F7535">
            <w:pPr>
              <w:pStyle w:val="af1"/>
              <w:ind w:firstLineChars="0" w:firstLine="0"/>
              <w:rPr>
                <w:ins w:id="2761" w:author="Haraguroicha Hsu" w:date="2013-06-30T04:49:00Z"/>
                <w:lang w:val="x-none"/>
              </w:rPr>
              <w:pPrChange w:id="2762" w:author="腹黒い茶" w:date="2013-07-08T12:04:00Z">
                <w:pPr>
                  <w:pStyle w:val="af1"/>
                  <w:adjustRightInd w:val="0"/>
                  <w:snapToGrid w:val="0"/>
                </w:pPr>
              </w:pPrChange>
            </w:pPr>
            <w:ins w:id="2763" w:author="Haraguroicha Hsu" w:date="2013-06-30T04:49:00Z">
              <w:r w:rsidRPr="00D16A26">
                <w:rPr>
                  <w:rFonts w:hint="eastAsia"/>
                </w:rPr>
                <w:t>基本價格</w:t>
              </w:r>
            </w:ins>
          </w:p>
        </w:tc>
        <w:tc>
          <w:tcPr>
            <w:tcW w:w="0" w:type="auto"/>
            <w:tcPrChange w:id="2764" w:author="腹黒い茶" w:date="2013-07-08T12:04:00Z">
              <w:tcPr>
                <w:tcW w:w="0" w:type="auto"/>
              </w:tcPr>
            </w:tcPrChange>
          </w:tcPr>
          <w:p w14:paraId="2FB082FF" w14:textId="77777777" w:rsidR="008F7535" w:rsidRPr="00D16A26" w:rsidRDefault="008F7535">
            <w:pPr>
              <w:pStyle w:val="af1"/>
              <w:ind w:firstLineChars="0" w:firstLine="0"/>
              <w:rPr>
                <w:ins w:id="2765" w:author="Haraguroicha Hsu" w:date="2013-06-30T04:49:00Z"/>
                <w:lang w:val="x-none"/>
              </w:rPr>
              <w:pPrChange w:id="2766" w:author="腹黒い茶" w:date="2013-07-08T12:04:00Z">
                <w:pPr>
                  <w:pStyle w:val="af1"/>
                  <w:adjustRightInd w:val="0"/>
                  <w:snapToGrid w:val="0"/>
                </w:pPr>
              </w:pPrChange>
            </w:pPr>
            <w:ins w:id="2767" w:author="Haraguroicha Hsu" w:date="2013-06-30T04:49:00Z">
              <w:r w:rsidRPr="00D16A26">
                <w:rPr>
                  <w:rFonts w:hint="eastAsia"/>
                </w:rPr>
                <w:t>免費</w:t>
              </w:r>
            </w:ins>
          </w:p>
        </w:tc>
        <w:tc>
          <w:tcPr>
            <w:tcW w:w="0" w:type="auto"/>
            <w:tcPrChange w:id="2768" w:author="腹黒い茶" w:date="2013-07-08T12:04:00Z">
              <w:tcPr>
                <w:tcW w:w="0" w:type="auto"/>
              </w:tcPr>
            </w:tcPrChange>
          </w:tcPr>
          <w:p w14:paraId="219E380C" w14:textId="77777777" w:rsidR="008F7535" w:rsidRPr="00D16A26" w:rsidRDefault="008F7535">
            <w:pPr>
              <w:pStyle w:val="af1"/>
              <w:ind w:firstLineChars="0" w:firstLine="0"/>
              <w:rPr>
                <w:ins w:id="2769" w:author="Haraguroicha Hsu" w:date="2013-06-30T04:49:00Z"/>
                <w:lang w:val="x-none"/>
              </w:rPr>
              <w:pPrChange w:id="2770" w:author="腹黒い茶" w:date="2013-07-08T12:04:00Z">
                <w:pPr>
                  <w:pStyle w:val="af1"/>
                  <w:adjustRightInd w:val="0"/>
                  <w:snapToGrid w:val="0"/>
                </w:pPr>
              </w:pPrChange>
            </w:pPr>
            <w:ins w:id="2771" w:author="Haraguroicha Hsu" w:date="2013-06-30T04:49:00Z">
              <w:r w:rsidRPr="00D16A26">
                <w:rPr>
                  <w:rFonts w:hint="eastAsia"/>
                </w:rPr>
                <w:t>$20/</w:t>
              </w:r>
              <w:r w:rsidRPr="00D16A26">
                <w:rPr>
                  <w:rFonts w:hint="eastAsia"/>
                </w:rPr>
                <w:t>月</w:t>
              </w:r>
            </w:ins>
          </w:p>
        </w:tc>
        <w:tc>
          <w:tcPr>
            <w:tcW w:w="0" w:type="auto"/>
            <w:tcPrChange w:id="2772" w:author="腹黒い茶" w:date="2013-07-08T12:04:00Z">
              <w:tcPr>
                <w:tcW w:w="0" w:type="auto"/>
              </w:tcPr>
            </w:tcPrChange>
          </w:tcPr>
          <w:p w14:paraId="4DD8DBCE" w14:textId="77777777" w:rsidR="008F7535" w:rsidRPr="00D16A26" w:rsidRDefault="008F7535">
            <w:pPr>
              <w:pStyle w:val="af1"/>
              <w:ind w:firstLineChars="0" w:firstLine="0"/>
              <w:rPr>
                <w:ins w:id="2773" w:author="Haraguroicha Hsu" w:date="2013-06-30T04:49:00Z"/>
                <w:lang w:val="x-none"/>
              </w:rPr>
              <w:pPrChange w:id="2774" w:author="腹黒い茶" w:date="2013-07-08T12:04:00Z">
                <w:pPr>
                  <w:pStyle w:val="af1"/>
                  <w:adjustRightInd w:val="0"/>
                  <w:snapToGrid w:val="0"/>
                </w:pPr>
              </w:pPrChange>
            </w:pPr>
            <w:ins w:id="2775" w:author="Haraguroicha Hsu" w:date="2013-06-30T04:49:00Z">
              <w:r w:rsidRPr="00D16A26">
                <w:rPr>
                  <w:rFonts w:hint="eastAsia"/>
                </w:rPr>
                <w:t>免費</w:t>
              </w:r>
            </w:ins>
          </w:p>
        </w:tc>
        <w:tc>
          <w:tcPr>
            <w:tcW w:w="0" w:type="auto"/>
            <w:tcPrChange w:id="2776" w:author="腹黒い茶" w:date="2013-07-08T12:04:00Z">
              <w:tcPr>
                <w:tcW w:w="0" w:type="auto"/>
              </w:tcPr>
            </w:tcPrChange>
          </w:tcPr>
          <w:p w14:paraId="13755790" w14:textId="77777777" w:rsidR="008F7535" w:rsidRPr="00D16A26" w:rsidRDefault="008F7535">
            <w:pPr>
              <w:pStyle w:val="af1"/>
              <w:ind w:firstLineChars="0" w:firstLine="0"/>
              <w:rPr>
                <w:ins w:id="2777" w:author="Haraguroicha Hsu" w:date="2013-06-30T04:49:00Z"/>
                <w:lang w:val="x-none"/>
              </w:rPr>
              <w:pPrChange w:id="2778" w:author="腹黒い茶" w:date="2013-07-08T12:04:00Z">
                <w:pPr>
                  <w:pStyle w:val="af1"/>
                  <w:adjustRightInd w:val="0"/>
                  <w:snapToGrid w:val="0"/>
                </w:pPr>
              </w:pPrChange>
            </w:pPr>
            <w:ins w:id="2779" w:author="Haraguroicha Hsu" w:date="2013-06-30T04:49:00Z">
              <w:r w:rsidRPr="00D16A26">
                <w:rPr>
                  <w:rFonts w:hint="eastAsia"/>
                </w:rPr>
                <w:t>免費</w:t>
              </w:r>
            </w:ins>
          </w:p>
        </w:tc>
        <w:tc>
          <w:tcPr>
            <w:tcW w:w="0" w:type="auto"/>
            <w:tcPrChange w:id="2780" w:author="腹黒い茶" w:date="2013-07-08T12:04:00Z">
              <w:tcPr>
                <w:tcW w:w="0" w:type="auto"/>
              </w:tcPr>
            </w:tcPrChange>
          </w:tcPr>
          <w:p w14:paraId="17ACEE1B" w14:textId="77777777" w:rsidR="008F7535" w:rsidRPr="00D16A26" w:rsidRDefault="008F7535">
            <w:pPr>
              <w:pStyle w:val="af1"/>
              <w:ind w:firstLineChars="0" w:firstLine="0"/>
              <w:rPr>
                <w:ins w:id="2781" w:author="Haraguroicha Hsu" w:date="2013-06-30T04:49:00Z"/>
                <w:lang w:val="x-none"/>
              </w:rPr>
              <w:pPrChange w:id="2782" w:author="腹黒い茶" w:date="2013-07-08T12:04:00Z">
                <w:pPr>
                  <w:pStyle w:val="af1"/>
                  <w:adjustRightInd w:val="0"/>
                  <w:snapToGrid w:val="0"/>
                </w:pPr>
              </w:pPrChange>
            </w:pPr>
            <w:ins w:id="2783" w:author="Haraguroicha Hsu" w:date="2013-06-30T04:49:00Z">
              <w:r w:rsidRPr="00D16A26">
                <w:rPr>
                  <w:rFonts w:hint="eastAsia"/>
                </w:rPr>
                <w:t>免費一年</w:t>
              </w:r>
            </w:ins>
          </w:p>
        </w:tc>
        <w:tc>
          <w:tcPr>
            <w:tcW w:w="0" w:type="auto"/>
            <w:tcPrChange w:id="2784" w:author="腹黒い茶" w:date="2013-07-08T12:04:00Z">
              <w:tcPr>
                <w:tcW w:w="0" w:type="auto"/>
              </w:tcPr>
            </w:tcPrChange>
          </w:tcPr>
          <w:p w14:paraId="60373D86" w14:textId="77777777" w:rsidR="008F7535" w:rsidRPr="00D16A26" w:rsidRDefault="008F7535">
            <w:pPr>
              <w:pStyle w:val="af1"/>
              <w:ind w:firstLineChars="0" w:firstLine="0"/>
              <w:rPr>
                <w:ins w:id="2785" w:author="Haraguroicha Hsu" w:date="2013-06-30T04:49:00Z"/>
                <w:lang w:val="x-none"/>
              </w:rPr>
              <w:pPrChange w:id="2786" w:author="腹黒い茶" w:date="2013-07-08T12:04:00Z">
                <w:pPr>
                  <w:pStyle w:val="af1"/>
                  <w:adjustRightInd w:val="0"/>
                  <w:snapToGrid w:val="0"/>
                </w:pPr>
              </w:pPrChange>
            </w:pPr>
            <w:ins w:id="2787" w:author="Haraguroicha Hsu" w:date="2013-06-30T04:49:00Z">
              <w:r w:rsidRPr="00D16A26">
                <w:rPr>
                  <w:rFonts w:hint="eastAsia"/>
                </w:rPr>
                <w:t>免費</w:t>
              </w:r>
            </w:ins>
          </w:p>
        </w:tc>
      </w:tr>
      <w:tr w:rsidR="008F7535" w:rsidRPr="00D16A26" w14:paraId="5B0B8D9D" w14:textId="77777777" w:rsidTr="001F4B8F">
        <w:trPr>
          <w:jc w:val="center"/>
          <w:ins w:id="2788" w:author="Haraguroicha Hsu" w:date="2013-06-30T04:49:00Z"/>
          <w:trPrChange w:id="2789" w:author="腹黒い茶" w:date="2013-07-08T12:04:00Z">
            <w:trPr>
              <w:jc w:val="center"/>
            </w:trPr>
          </w:trPrChange>
        </w:trPr>
        <w:tc>
          <w:tcPr>
            <w:tcW w:w="0" w:type="auto"/>
            <w:tcPrChange w:id="2790" w:author="腹黒い茶" w:date="2013-07-08T12:04:00Z">
              <w:tcPr>
                <w:tcW w:w="0" w:type="auto"/>
              </w:tcPr>
            </w:tcPrChange>
          </w:tcPr>
          <w:p w14:paraId="343CC82A" w14:textId="77777777" w:rsidR="008F7535" w:rsidRPr="00D16A26" w:rsidRDefault="008F7535">
            <w:pPr>
              <w:pStyle w:val="af1"/>
              <w:ind w:firstLineChars="0" w:firstLine="0"/>
              <w:rPr>
                <w:ins w:id="2791" w:author="Haraguroicha Hsu" w:date="2013-06-30T04:49:00Z"/>
                <w:lang w:val="x-none"/>
              </w:rPr>
              <w:pPrChange w:id="2792" w:author="腹黒い茶" w:date="2013-07-08T12:04:00Z">
                <w:pPr>
                  <w:pStyle w:val="af1"/>
                  <w:adjustRightInd w:val="0"/>
                  <w:snapToGrid w:val="0"/>
                </w:pPr>
              </w:pPrChange>
            </w:pPr>
            <w:ins w:id="2793" w:author="Haraguroicha Hsu" w:date="2013-06-30T04:49:00Z">
              <w:r w:rsidRPr="00D16A26">
                <w:rPr>
                  <w:rFonts w:hint="eastAsia"/>
                </w:rPr>
                <w:t>基礎架構</w:t>
              </w:r>
            </w:ins>
          </w:p>
        </w:tc>
        <w:tc>
          <w:tcPr>
            <w:tcW w:w="0" w:type="auto"/>
            <w:tcPrChange w:id="2794" w:author="腹黒い茶" w:date="2013-07-08T12:04:00Z">
              <w:tcPr>
                <w:tcW w:w="0" w:type="auto"/>
              </w:tcPr>
            </w:tcPrChange>
          </w:tcPr>
          <w:p w14:paraId="1AD7C455" w14:textId="77777777" w:rsidR="008F7535" w:rsidRPr="00D16A26" w:rsidRDefault="008F7535">
            <w:pPr>
              <w:pStyle w:val="af1"/>
              <w:ind w:firstLineChars="0" w:firstLine="0"/>
              <w:rPr>
                <w:ins w:id="2795" w:author="Haraguroicha Hsu" w:date="2013-06-30T04:49:00Z"/>
                <w:lang w:val="x-none"/>
              </w:rPr>
              <w:pPrChange w:id="2796" w:author="腹黒い茶" w:date="2013-07-08T12:04:00Z">
                <w:pPr>
                  <w:pStyle w:val="af1"/>
                  <w:adjustRightInd w:val="0"/>
                  <w:snapToGrid w:val="0"/>
                </w:pPr>
              </w:pPrChange>
            </w:pPr>
            <w:ins w:id="2797" w:author="Haraguroicha Hsu" w:date="2013-06-30T04:49:00Z">
              <w:r w:rsidRPr="00D16A26">
                <w:rPr>
                  <w:rFonts w:hint="eastAsia"/>
                </w:rPr>
                <w:t>AWS</w:t>
              </w:r>
            </w:ins>
          </w:p>
        </w:tc>
        <w:tc>
          <w:tcPr>
            <w:tcW w:w="0" w:type="auto"/>
            <w:tcPrChange w:id="2798" w:author="腹黒い茶" w:date="2013-07-08T12:04:00Z">
              <w:tcPr>
                <w:tcW w:w="0" w:type="auto"/>
              </w:tcPr>
            </w:tcPrChange>
          </w:tcPr>
          <w:p w14:paraId="6293B8E2" w14:textId="77777777" w:rsidR="008F7535" w:rsidRPr="00D16A26" w:rsidRDefault="008F7535">
            <w:pPr>
              <w:pStyle w:val="af1"/>
              <w:ind w:firstLineChars="0" w:firstLine="0"/>
              <w:rPr>
                <w:ins w:id="2799" w:author="Haraguroicha Hsu" w:date="2013-06-30T04:49:00Z"/>
                <w:lang w:val="x-none"/>
              </w:rPr>
              <w:pPrChange w:id="2800" w:author="腹黒い茶" w:date="2013-07-08T12:04:00Z">
                <w:pPr>
                  <w:pStyle w:val="af1"/>
                  <w:adjustRightInd w:val="0"/>
                  <w:snapToGrid w:val="0"/>
                </w:pPr>
              </w:pPrChange>
            </w:pPr>
            <w:ins w:id="2801" w:author="Haraguroicha Hsu" w:date="2013-06-30T04:49:00Z">
              <w:r w:rsidRPr="00D16A26">
                <w:rPr>
                  <w:rFonts w:hint="eastAsia"/>
                </w:rPr>
                <w:t>Linux</w:t>
              </w:r>
            </w:ins>
          </w:p>
        </w:tc>
        <w:tc>
          <w:tcPr>
            <w:tcW w:w="0" w:type="auto"/>
            <w:tcPrChange w:id="2802" w:author="腹黒い茶" w:date="2013-07-08T12:04:00Z">
              <w:tcPr>
                <w:tcW w:w="0" w:type="auto"/>
              </w:tcPr>
            </w:tcPrChange>
          </w:tcPr>
          <w:p w14:paraId="5828A54B" w14:textId="77777777" w:rsidR="008F7535" w:rsidRPr="00D16A26" w:rsidRDefault="008F7535">
            <w:pPr>
              <w:pStyle w:val="af1"/>
              <w:ind w:firstLineChars="0" w:firstLine="0"/>
              <w:rPr>
                <w:ins w:id="2803" w:author="Haraguroicha Hsu" w:date="2013-06-30T04:49:00Z"/>
              </w:rPr>
              <w:pPrChange w:id="2804" w:author="腹黒い茶" w:date="2013-07-08T12:04:00Z">
                <w:pPr>
                  <w:pStyle w:val="af1"/>
                  <w:adjustRightInd w:val="0"/>
                  <w:snapToGrid w:val="0"/>
                </w:pPr>
              </w:pPrChange>
            </w:pPr>
          </w:p>
        </w:tc>
        <w:tc>
          <w:tcPr>
            <w:tcW w:w="0" w:type="auto"/>
            <w:tcPrChange w:id="2805" w:author="腹黒い茶" w:date="2013-07-08T12:04:00Z">
              <w:tcPr>
                <w:tcW w:w="0" w:type="auto"/>
              </w:tcPr>
            </w:tcPrChange>
          </w:tcPr>
          <w:p w14:paraId="2A5A1D5E" w14:textId="77777777" w:rsidR="008F7535" w:rsidRPr="00D16A26" w:rsidRDefault="008F7535">
            <w:pPr>
              <w:pStyle w:val="af1"/>
              <w:ind w:firstLineChars="0" w:firstLine="0"/>
              <w:rPr>
                <w:ins w:id="2806" w:author="Haraguroicha Hsu" w:date="2013-06-30T04:49:00Z"/>
                <w:lang w:val="x-none"/>
              </w:rPr>
              <w:pPrChange w:id="2807" w:author="腹黒い茶" w:date="2013-07-08T12:04:00Z">
                <w:pPr>
                  <w:pStyle w:val="af1"/>
                  <w:adjustRightInd w:val="0"/>
                  <w:snapToGrid w:val="0"/>
                </w:pPr>
              </w:pPrChange>
            </w:pPr>
            <w:ins w:id="2808" w:author="Haraguroicha Hsu" w:date="2013-06-30T04:49:00Z">
              <w:r w:rsidRPr="00D16A26">
                <w:rPr>
                  <w:rFonts w:hint="eastAsia"/>
                </w:rPr>
                <w:t>Windows</w:t>
              </w:r>
            </w:ins>
          </w:p>
        </w:tc>
        <w:tc>
          <w:tcPr>
            <w:tcW w:w="0" w:type="auto"/>
            <w:tcPrChange w:id="2809" w:author="腹黒い茶" w:date="2013-07-08T12:04:00Z">
              <w:tcPr>
                <w:tcW w:w="0" w:type="auto"/>
              </w:tcPr>
            </w:tcPrChange>
          </w:tcPr>
          <w:p w14:paraId="5E2560EF" w14:textId="77777777" w:rsidR="008F7535" w:rsidRPr="00D16A26" w:rsidRDefault="008F7535">
            <w:pPr>
              <w:pStyle w:val="af1"/>
              <w:ind w:firstLineChars="0" w:firstLine="0"/>
              <w:rPr>
                <w:ins w:id="2810" w:author="Haraguroicha Hsu" w:date="2013-06-30T04:49:00Z"/>
                <w:lang w:val="x-none"/>
              </w:rPr>
              <w:pPrChange w:id="2811" w:author="腹黒い茶" w:date="2013-07-08T12:04:00Z">
                <w:pPr>
                  <w:pStyle w:val="af1"/>
                  <w:adjustRightInd w:val="0"/>
                  <w:snapToGrid w:val="0"/>
                </w:pPr>
              </w:pPrChange>
            </w:pPr>
            <w:ins w:id="2812" w:author="Haraguroicha Hsu" w:date="2013-06-30T04:49:00Z">
              <w:r w:rsidRPr="00D16A26">
                <w:rPr>
                  <w:rFonts w:hint="eastAsia"/>
                </w:rPr>
                <w:t>任意</w:t>
              </w:r>
            </w:ins>
          </w:p>
        </w:tc>
        <w:tc>
          <w:tcPr>
            <w:tcW w:w="0" w:type="auto"/>
            <w:tcPrChange w:id="2813" w:author="腹黒い茶" w:date="2013-07-08T12:04:00Z">
              <w:tcPr>
                <w:tcW w:w="0" w:type="auto"/>
              </w:tcPr>
            </w:tcPrChange>
          </w:tcPr>
          <w:p w14:paraId="5B049D18" w14:textId="77777777" w:rsidR="008F7535" w:rsidRPr="00D16A26" w:rsidRDefault="008F7535">
            <w:pPr>
              <w:pStyle w:val="af1"/>
              <w:ind w:firstLineChars="0" w:firstLine="0"/>
              <w:rPr>
                <w:ins w:id="2814" w:author="Haraguroicha Hsu" w:date="2013-06-30T04:49:00Z"/>
              </w:rPr>
              <w:pPrChange w:id="2815" w:author="腹黒い茶" w:date="2013-07-08T12:04:00Z">
                <w:pPr>
                  <w:pStyle w:val="af1"/>
                  <w:adjustRightInd w:val="0"/>
                  <w:snapToGrid w:val="0"/>
                </w:pPr>
              </w:pPrChange>
            </w:pPr>
          </w:p>
        </w:tc>
      </w:tr>
      <w:tr w:rsidR="008F7535" w:rsidRPr="00D16A26" w14:paraId="03F5E087" w14:textId="77777777" w:rsidTr="001F4B8F">
        <w:trPr>
          <w:jc w:val="center"/>
          <w:ins w:id="2816" w:author="Haraguroicha Hsu" w:date="2013-06-30T04:49:00Z"/>
          <w:trPrChange w:id="2817" w:author="腹黒い茶" w:date="2013-07-08T12:04:00Z">
            <w:trPr>
              <w:jc w:val="center"/>
            </w:trPr>
          </w:trPrChange>
        </w:trPr>
        <w:tc>
          <w:tcPr>
            <w:tcW w:w="0" w:type="auto"/>
            <w:tcPrChange w:id="2818" w:author="腹黒い茶" w:date="2013-07-08T12:04:00Z">
              <w:tcPr>
                <w:tcW w:w="0" w:type="auto"/>
              </w:tcPr>
            </w:tcPrChange>
          </w:tcPr>
          <w:p w14:paraId="6544AF74" w14:textId="77777777" w:rsidR="008F7535" w:rsidRPr="00D16A26" w:rsidRDefault="008F7535">
            <w:pPr>
              <w:pStyle w:val="af1"/>
              <w:ind w:firstLineChars="0" w:firstLine="0"/>
              <w:rPr>
                <w:ins w:id="2819" w:author="Haraguroicha Hsu" w:date="2013-06-30T04:49:00Z"/>
                <w:lang w:val="x-none"/>
              </w:rPr>
              <w:pPrChange w:id="2820" w:author="腹黒い茶" w:date="2013-07-08T12:04:00Z">
                <w:pPr>
                  <w:pStyle w:val="af1"/>
                  <w:adjustRightInd w:val="0"/>
                  <w:snapToGrid w:val="0"/>
                </w:pPr>
              </w:pPrChange>
            </w:pPr>
            <w:ins w:id="2821" w:author="Haraguroicha Hsu" w:date="2013-06-30T04:49:00Z">
              <w:r w:rsidRPr="00D16A26">
                <w:rPr>
                  <w:rFonts w:hint="eastAsia"/>
                </w:rPr>
                <w:t>程式語言×</w:t>
              </w:r>
            </w:ins>
          </w:p>
        </w:tc>
        <w:tc>
          <w:tcPr>
            <w:tcW w:w="0" w:type="auto"/>
            <w:tcPrChange w:id="2822" w:author="腹黒い茶" w:date="2013-07-08T12:04:00Z">
              <w:tcPr>
                <w:tcW w:w="0" w:type="auto"/>
              </w:tcPr>
            </w:tcPrChange>
          </w:tcPr>
          <w:p w14:paraId="170BD2CE" w14:textId="77777777" w:rsidR="008F7535" w:rsidRPr="00D16A26" w:rsidRDefault="008F7535">
            <w:pPr>
              <w:pStyle w:val="af1"/>
              <w:ind w:firstLineChars="0" w:firstLine="0"/>
              <w:rPr>
                <w:ins w:id="2823" w:author="Haraguroicha Hsu" w:date="2013-06-30T04:49:00Z"/>
                <w:lang w:val="x-none"/>
              </w:rPr>
              <w:pPrChange w:id="2824" w:author="腹黒い茶" w:date="2013-07-08T12:04:00Z">
                <w:pPr>
                  <w:pStyle w:val="af1"/>
                  <w:adjustRightInd w:val="0"/>
                  <w:snapToGrid w:val="0"/>
                </w:pPr>
              </w:pPrChange>
            </w:pPr>
            <w:ins w:id="2825" w:author="Haraguroicha Hsu" w:date="2013-06-30T04:49:00Z">
              <w:r w:rsidRPr="00D16A26">
                <w:rPr>
                  <w:rFonts w:hint="eastAsia"/>
                </w:rPr>
                <w:t>JNRYP</w:t>
              </w:r>
            </w:ins>
          </w:p>
        </w:tc>
        <w:tc>
          <w:tcPr>
            <w:tcW w:w="0" w:type="auto"/>
            <w:tcPrChange w:id="2826" w:author="腹黒い茶" w:date="2013-07-08T12:04:00Z">
              <w:tcPr>
                <w:tcW w:w="0" w:type="auto"/>
              </w:tcPr>
            </w:tcPrChange>
          </w:tcPr>
          <w:p w14:paraId="3BA2DE43" w14:textId="77777777" w:rsidR="008F7535" w:rsidRPr="00D16A26" w:rsidRDefault="008F7535">
            <w:pPr>
              <w:pStyle w:val="af1"/>
              <w:ind w:firstLineChars="0" w:firstLine="0"/>
              <w:rPr>
                <w:ins w:id="2827" w:author="Haraguroicha Hsu" w:date="2013-06-30T04:49:00Z"/>
              </w:rPr>
              <w:pPrChange w:id="2828" w:author="腹黒い茶" w:date="2013-07-08T12:04:00Z">
                <w:pPr>
                  <w:pStyle w:val="af1"/>
                  <w:adjustRightInd w:val="0"/>
                  <w:snapToGrid w:val="0"/>
                </w:pPr>
              </w:pPrChange>
            </w:pPr>
          </w:p>
        </w:tc>
        <w:tc>
          <w:tcPr>
            <w:tcW w:w="0" w:type="auto"/>
            <w:tcPrChange w:id="2829" w:author="腹黒い茶" w:date="2013-07-08T12:04:00Z">
              <w:tcPr>
                <w:tcW w:w="0" w:type="auto"/>
              </w:tcPr>
            </w:tcPrChange>
          </w:tcPr>
          <w:p w14:paraId="7235775E" w14:textId="77777777" w:rsidR="008F7535" w:rsidRPr="00D16A26" w:rsidRDefault="008F7535">
            <w:pPr>
              <w:pStyle w:val="af1"/>
              <w:ind w:firstLineChars="0" w:firstLine="0"/>
              <w:rPr>
                <w:ins w:id="2830" w:author="Haraguroicha Hsu" w:date="2013-06-30T04:49:00Z"/>
                <w:lang w:val="x-none"/>
              </w:rPr>
              <w:pPrChange w:id="2831" w:author="腹黒い茶" w:date="2013-07-08T12:04:00Z">
                <w:pPr>
                  <w:pStyle w:val="af1"/>
                  <w:adjustRightInd w:val="0"/>
                  <w:snapToGrid w:val="0"/>
                </w:pPr>
              </w:pPrChange>
            </w:pPr>
            <w:ins w:id="2832" w:author="Haraguroicha Hsu" w:date="2013-06-30T04:49:00Z">
              <w:r w:rsidRPr="00D16A26">
                <w:rPr>
                  <w:rFonts w:hint="eastAsia"/>
                </w:rPr>
                <w:t>JNRYCS</w:t>
              </w:r>
            </w:ins>
          </w:p>
        </w:tc>
        <w:tc>
          <w:tcPr>
            <w:tcW w:w="0" w:type="auto"/>
            <w:tcPrChange w:id="2833" w:author="腹黒い茶" w:date="2013-07-08T12:04:00Z">
              <w:tcPr>
                <w:tcW w:w="0" w:type="auto"/>
              </w:tcPr>
            </w:tcPrChange>
          </w:tcPr>
          <w:p w14:paraId="083158D9" w14:textId="77777777" w:rsidR="008F7535" w:rsidRPr="00D16A26" w:rsidRDefault="008F7535">
            <w:pPr>
              <w:pStyle w:val="af1"/>
              <w:ind w:firstLineChars="0" w:firstLine="0"/>
              <w:rPr>
                <w:ins w:id="2834" w:author="Haraguroicha Hsu" w:date="2013-06-30T04:49:00Z"/>
                <w:lang w:val="x-none"/>
              </w:rPr>
              <w:pPrChange w:id="2835" w:author="腹黒い茶" w:date="2013-07-08T12:04:00Z">
                <w:pPr>
                  <w:pStyle w:val="af1"/>
                  <w:adjustRightInd w:val="0"/>
                  <w:snapToGrid w:val="0"/>
                </w:pPr>
              </w:pPrChange>
            </w:pPr>
            <w:ins w:id="2836" w:author="Haraguroicha Hsu" w:date="2013-06-30T04:49:00Z">
              <w:r w:rsidRPr="00D16A26">
                <w:rPr>
                  <w:rFonts w:hint="eastAsia"/>
                </w:rPr>
                <w:t>JNRYPD</w:t>
              </w:r>
            </w:ins>
          </w:p>
        </w:tc>
        <w:tc>
          <w:tcPr>
            <w:tcW w:w="0" w:type="auto"/>
            <w:tcPrChange w:id="2837" w:author="腹黒い茶" w:date="2013-07-08T12:04:00Z">
              <w:tcPr>
                <w:tcW w:w="0" w:type="auto"/>
              </w:tcPr>
            </w:tcPrChange>
          </w:tcPr>
          <w:p w14:paraId="682A2E82" w14:textId="77777777" w:rsidR="008F7535" w:rsidRPr="00D16A26" w:rsidRDefault="008F7535">
            <w:pPr>
              <w:pStyle w:val="af1"/>
              <w:ind w:firstLineChars="0" w:firstLine="0"/>
              <w:rPr>
                <w:ins w:id="2838" w:author="Haraguroicha Hsu" w:date="2013-06-30T04:49:00Z"/>
                <w:lang w:val="x-none"/>
              </w:rPr>
              <w:pPrChange w:id="2839" w:author="腹黒い茶" w:date="2013-07-08T12:04:00Z">
                <w:pPr>
                  <w:pStyle w:val="af1"/>
                  <w:adjustRightInd w:val="0"/>
                  <w:snapToGrid w:val="0"/>
                </w:pPr>
              </w:pPrChange>
            </w:pPr>
            <w:ins w:id="2840" w:author="Haraguroicha Hsu" w:date="2013-06-30T04:49:00Z">
              <w:r w:rsidRPr="00D16A26">
                <w:rPr>
                  <w:rFonts w:hint="eastAsia"/>
                </w:rPr>
                <w:t>任意</w:t>
              </w:r>
            </w:ins>
          </w:p>
        </w:tc>
        <w:tc>
          <w:tcPr>
            <w:tcW w:w="0" w:type="auto"/>
            <w:tcPrChange w:id="2841" w:author="腹黒い茶" w:date="2013-07-08T12:04:00Z">
              <w:tcPr>
                <w:tcW w:w="0" w:type="auto"/>
              </w:tcPr>
            </w:tcPrChange>
          </w:tcPr>
          <w:p w14:paraId="35471B7A" w14:textId="77777777" w:rsidR="008F7535" w:rsidRPr="00D16A26" w:rsidRDefault="008F7535">
            <w:pPr>
              <w:pStyle w:val="af1"/>
              <w:ind w:firstLineChars="0" w:firstLine="0"/>
              <w:rPr>
                <w:ins w:id="2842" w:author="Haraguroicha Hsu" w:date="2013-06-30T04:49:00Z"/>
                <w:lang w:val="x-none"/>
              </w:rPr>
              <w:pPrChange w:id="2843" w:author="腹黒い茶" w:date="2013-07-08T12:04:00Z">
                <w:pPr>
                  <w:pStyle w:val="af1"/>
                  <w:adjustRightInd w:val="0"/>
                  <w:snapToGrid w:val="0"/>
                </w:pPr>
              </w:pPrChange>
            </w:pPr>
            <w:ins w:id="2844" w:author="Haraguroicha Hsu" w:date="2013-06-30T04:49:00Z">
              <w:r w:rsidRPr="00D16A26">
                <w:rPr>
                  <w:rFonts w:hint="eastAsia"/>
                </w:rPr>
                <w:t>JRYPG</w:t>
              </w:r>
            </w:ins>
          </w:p>
        </w:tc>
      </w:tr>
      <w:tr w:rsidR="008F7535" w:rsidRPr="00D16A26" w14:paraId="1CE3C018" w14:textId="77777777" w:rsidTr="001F4B8F">
        <w:trPr>
          <w:jc w:val="center"/>
          <w:ins w:id="2845" w:author="Haraguroicha Hsu" w:date="2013-06-30T04:49:00Z"/>
          <w:trPrChange w:id="2846" w:author="腹黒い茶" w:date="2013-07-08T12:04:00Z">
            <w:trPr>
              <w:jc w:val="center"/>
            </w:trPr>
          </w:trPrChange>
        </w:trPr>
        <w:tc>
          <w:tcPr>
            <w:tcW w:w="0" w:type="auto"/>
            <w:tcPrChange w:id="2847" w:author="腹黒い茶" w:date="2013-07-08T12:04:00Z">
              <w:tcPr>
                <w:tcW w:w="0" w:type="auto"/>
              </w:tcPr>
            </w:tcPrChange>
          </w:tcPr>
          <w:p w14:paraId="0AB36048" w14:textId="77777777" w:rsidR="008F7535" w:rsidRPr="00D16A26" w:rsidRDefault="008F7535">
            <w:pPr>
              <w:pStyle w:val="af1"/>
              <w:ind w:firstLineChars="0" w:firstLine="0"/>
              <w:rPr>
                <w:ins w:id="2848" w:author="Haraguroicha Hsu" w:date="2013-06-30T04:49:00Z"/>
              </w:rPr>
              <w:pPrChange w:id="2849" w:author="腹黒い茶" w:date="2013-07-08T12:04:00Z">
                <w:pPr>
                  <w:pStyle w:val="af1"/>
                  <w:adjustRightInd w:val="0"/>
                  <w:snapToGrid w:val="0"/>
                </w:pPr>
              </w:pPrChange>
            </w:pPr>
            <w:ins w:id="2850" w:author="Haraguroicha Hsu" w:date="2013-06-30T04:49:00Z">
              <w:r>
                <w:rPr>
                  <w:rFonts w:hint="eastAsia"/>
                </w:rPr>
                <w:t>複製影像檔</w:t>
              </w:r>
            </w:ins>
          </w:p>
        </w:tc>
        <w:tc>
          <w:tcPr>
            <w:tcW w:w="0" w:type="auto"/>
            <w:tcPrChange w:id="2851" w:author="腹黒い茶" w:date="2013-07-08T12:04:00Z">
              <w:tcPr>
                <w:tcW w:w="0" w:type="auto"/>
              </w:tcPr>
            </w:tcPrChange>
          </w:tcPr>
          <w:p w14:paraId="1E815757" w14:textId="77777777" w:rsidR="008F7535" w:rsidRPr="00D16A26" w:rsidRDefault="008F7535">
            <w:pPr>
              <w:pStyle w:val="af1"/>
              <w:ind w:firstLineChars="0" w:firstLine="0"/>
              <w:rPr>
                <w:ins w:id="2852" w:author="Haraguroicha Hsu" w:date="2013-06-30T04:49:00Z"/>
              </w:rPr>
              <w:pPrChange w:id="2853" w:author="腹黒い茶" w:date="2013-07-08T12:04:00Z">
                <w:pPr>
                  <w:pStyle w:val="af1"/>
                  <w:adjustRightInd w:val="0"/>
                  <w:snapToGrid w:val="0"/>
                </w:pPr>
              </w:pPrChange>
            </w:pPr>
            <w:ins w:id="2854" w:author="Haraguroicha Hsu" w:date="2013-06-30T04:49:00Z">
              <w:r>
                <w:rPr>
                  <w:rFonts w:hint="eastAsia"/>
                </w:rPr>
                <w:t>有</w:t>
              </w:r>
            </w:ins>
          </w:p>
        </w:tc>
        <w:tc>
          <w:tcPr>
            <w:tcW w:w="0" w:type="auto"/>
            <w:tcPrChange w:id="2855" w:author="腹黒い茶" w:date="2013-07-08T12:04:00Z">
              <w:tcPr>
                <w:tcW w:w="0" w:type="auto"/>
              </w:tcPr>
            </w:tcPrChange>
          </w:tcPr>
          <w:p w14:paraId="63006C63" w14:textId="77777777" w:rsidR="008F7535" w:rsidRPr="00D16A26" w:rsidRDefault="008F7535">
            <w:pPr>
              <w:pStyle w:val="af1"/>
              <w:ind w:firstLineChars="0" w:firstLine="0"/>
              <w:rPr>
                <w:ins w:id="2856" w:author="Haraguroicha Hsu" w:date="2013-06-30T04:49:00Z"/>
              </w:rPr>
              <w:pPrChange w:id="2857" w:author="腹黒い茶" w:date="2013-07-08T12:04:00Z">
                <w:pPr>
                  <w:pStyle w:val="af1"/>
                  <w:adjustRightInd w:val="0"/>
                  <w:snapToGrid w:val="0"/>
                </w:pPr>
              </w:pPrChange>
            </w:pPr>
            <w:ins w:id="2858" w:author="Haraguroicha Hsu" w:date="2013-06-30T04:49:00Z">
              <w:r>
                <w:rPr>
                  <w:rFonts w:hint="eastAsia"/>
                </w:rPr>
                <w:t>有</w:t>
              </w:r>
            </w:ins>
          </w:p>
        </w:tc>
        <w:tc>
          <w:tcPr>
            <w:tcW w:w="0" w:type="auto"/>
            <w:tcPrChange w:id="2859" w:author="腹黒い茶" w:date="2013-07-08T12:04:00Z">
              <w:tcPr>
                <w:tcW w:w="0" w:type="auto"/>
              </w:tcPr>
            </w:tcPrChange>
          </w:tcPr>
          <w:p w14:paraId="224AEC41" w14:textId="77777777" w:rsidR="008F7535" w:rsidRPr="00D16A26" w:rsidRDefault="008F7535">
            <w:pPr>
              <w:pStyle w:val="af1"/>
              <w:ind w:firstLineChars="0" w:firstLine="0"/>
              <w:rPr>
                <w:ins w:id="2860" w:author="Haraguroicha Hsu" w:date="2013-06-30T04:49:00Z"/>
              </w:rPr>
              <w:pPrChange w:id="2861" w:author="腹黒い茶" w:date="2013-07-08T12:04:00Z">
                <w:pPr>
                  <w:pStyle w:val="af1"/>
                  <w:adjustRightInd w:val="0"/>
                  <w:snapToGrid w:val="0"/>
                </w:pPr>
              </w:pPrChange>
            </w:pPr>
            <w:ins w:id="2862" w:author="Haraguroicha Hsu" w:date="2013-06-30T04:49:00Z">
              <w:r>
                <w:rPr>
                  <w:rFonts w:hint="eastAsia"/>
                </w:rPr>
                <w:t>有</w:t>
              </w:r>
            </w:ins>
          </w:p>
        </w:tc>
        <w:tc>
          <w:tcPr>
            <w:tcW w:w="0" w:type="auto"/>
            <w:tcPrChange w:id="2863" w:author="腹黒い茶" w:date="2013-07-08T12:04:00Z">
              <w:tcPr>
                <w:tcW w:w="0" w:type="auto"/>
              </w:tcPr>
            </w:tcPrChange>
          </w:tcPr>
          <w:p w14:paraId="2F564EBC" w14:textId="77777777" w:rsidR="008F7535" w:rsidRPr="00D16A26" w:rsidRDefault="008F7535">
            <w:pPr>
              <w:pStyle w:val="af1"/>
              <w:ind w:firstLineChars="0" w:firstLine="0"/>
              <w:rPr>
                <w:ins w:id="2864" w:author="Haraguroicha Hsu" w:date="2013-06-30T04:49:00Z"/>
              </w:rPr>
              <w:pPrChange w:id="2865" w:author="腹黒い茶" w:date="2013-07-08T12:04:00Z">
                <w:pPr>
                  <w:pStyle w:val="af1"/>
                  <w:adjustRightInd w:val="0"/>
                  <w:snapToGrid w:val="0"/>
                </w:pPr>
              </w:pPrChange>
            </w:pPr>
            <w:ins w:id="2866" w:author="Haraguroicha Hsu" w:date="2013-06-30T04:49:00Z">
              <w:r>
                <w:rPr>
                  <w:rFonts w:hint="eastAsia"/>
                </w:rPr>
                <w:t>有</w:t>
              </w:r>
            </w:ins>
          </w:p>
        </w:tc>
        <w:tc>
          <w:tcPr>
            <w:tcW w:w="0" w:type="auto"/>
            <w:tcPrChange w:id="2867" w:author="腹黒い茶" w:date="2013-07-08T12:04:00Z">
              <w:tcPr>
                <w:tcW w:w="0" w:type="auto"/>
              </w:tcPr>
            </w:tcPrChange>
          </w:tcPr>
          <w:p w14:paraId="1D1742F6" w14:textId="77777777" w:rsidR="008F7535" w:rsidRPr="00D16A26" w:rsidRDefault="008F7535">
            <w:pPr>
              <w:pStyle w:val="af1"/>
              <w:ind w:firstLineChars="0" w:firstLine="0"/>
              <w:rPr>
                <w:ins w:id="2868" w:author="Haraguroicha Hsu" w:date="2013-06-30T04:49:00Z"/>
              </w:rPr>
              <w:pPrChange w:id="2869" w:author="腹黒い茶" w:date="2013-07-08T12:04:00Z">
                <w:pPr>
                  <w:pStyle w:val="af1"/>
                  <w:adjustRightInd w:val="0"/>
                  <w:snapToGrid w:val="0"/>
                </w:pPr>
              </w:pPrChange>
            </w:pPr>
            <w:ins w:id="2870" w:author="Haraguroicha Hsu" w:date="2013-06-30T04:49:00Z">
              <w:r>
                <w:rPr>
                  <w:rFonts w:hint="eastAsia"/>
                </w:rPr>
                <w:t>有</w:t>
              </w:r>
            </w:ins>
          </w:p>
        </w:tc>
        <w:tc>
          <w:tcPr>
            <w:tcW w:w="0" w:type="auto"/>
            <w:tcPrChange w:id="2871" w:author="腹黒い茶" w:date="2013-07-08T12:04:00Z">
              <w:tcPr>
                <w:tcW w:w="0" w:type="auto"/>
              </w:tcPr>
            </w:tcPrChange>
          </w:tcPr>
          <w:p w14:paraId="2070A7D8" w14:textId="77777777" w:rsidR="008F7535" w:rsidRPr="00D16A26" w:rsidRDefault="008F7535">
            <w:pPr>
              <w:pStyle w:val="af1"/>
              <w:ind w:firstLineChars="0" w:firstLine="0"/>
              <w:rPr>
                <w:ins w:id="2872" w:author="Haraguroicha Hsu" w:date="2013-06-30T04:49:00Z"/>
              </w:rPr>
              <w:pPrChange w:id="2873" w:author="腹黒い茶" w:date="2013-07-08T12:04:00Z">
                <w:pPr>
                  <w:pStyle w:val="af1"/>
                  <w:adjustRightInd w:val="0"/>
                  <w:snapToGrid w:val="0"/>
                </w:pPr>
              </w:pPrChange>
            </w:pPr>
            <w:ins w:id="2874" w:author="Haraguroicha Hsu" w:date="2013-06-30T04:49:00Z">
              <w:r>
                <w:rPr>
                  <w:rFonts w:hint="eastAsia"/>
                </w:rPr>
                <w:t>無</w:t>
              </w:r>
            </w:ins>
          </w:p>
        </w:tc>
      </w:tr>
    </w:tbl>
    <w:p w14:paraId="684D1C27" w14:textId="77777777" w:rsidR="008F7535" w:rsidRDefault="008F7535" w:rsidP="001F4B8F">
      <w:pPr>
        <w:pStyle w:val="af1"/>
        <w:rPr>
          <w:ins w:id="2875" w:author="Haraguroicha Hsu" w:date="2013-06-30T04:49:00Z"/>
        </w:rPr>
      </w:pPr>
      <w:ins w:id="2876" w:author="Haraguroicha Hsu" w:date="2013-06-30T04:49:00Z">
        <w:r>
          <w:rPr>
            <w:rFonts w:hint="eastAsia"/>
          </w:rPr>
          <w:t>(</w:t>
        </w:r>
        <w:r>
          <w:rPr>
            <w:rFonts w:hint="eastAsia"/>
          </w:rPr>
          <w:t>本研究整理</w:t>
        </w:r>
        <w:r>
          <w:rPr>
            <w:rFonts w:hint="eastAsia"/>
          </w:rPr>
          <w:t>)</w:t>
        </w:r>
      </w:ins>
    </w:p>
    <w:p w14:paraId="713DF049" w14:textId="77777777" w:rsidR="008F7535" w:rsidRPr="0058462A" w:rsidRDefault="008F7535" w:rsidP="001F4B8F">
      <w:pPr>
        <w:pStyle w:val="af1"/>
        <w:rPr>
          <w:ins w:id="2877" w:author="Haraguroicha Hsu" w:date="2013-06-30T04:49:00Z"/>
        </w:rPr>
      </w:pPr>
      <w:ins w:id="2878" w:author="Haraguroicha Hsu" w:date="2013-06-30T04:49:00Z">
        <w:r>
          <w:rPr>
            <w:rFonts w:hint="eastAsia"/>
          </w:rPr>
          <w:t>×</w:t>
        </w:r>
        <w:r>
          <w:t>: J=Java, N=Node, R=Ruby, Y=Python, P=PHP, C=Clojure, S=Scala, D=.NET Framework, G=Go</w:t>
        </w:r>
      </w:ins>
    </w:p>
    <w:p w14:paraId="703824D7" w14:textId="77777777" w:rsidR="008F7535" w:rsidRDefault="008F7535" w:rsidP="008F7535">
      <w:pPr>
        <w:widowControl/>
        <w:ind w:firstLineChars="0" w:firstLine="0"/>
        <w:jc w:val="left"/>
        <w:rPr>
          <w:ins w:id="2879" w:author="Haraguroicha Hsu" w:date="2013-06-30T04:49:00Z"/>
          <w:rFonts w:asciiTheme="majorHAnsi" w:eastAsiaTheme="majorEastAsia" w:hAnsiTheme="majorHAnsi"/>
          <w:sz w:val="24"/>
        </w:rPr>
      </w:pPr>
      <w:bookmarkStart w:id="2880" w:name="_Ref360112506"/>
      <w:ins w:id="2881" w:author="Haraguroicha Hsu" w:date="2013-06-30T04:49:00Z">
        <w:r>
          <w:br w:type="page"/>
        </w:r>
      </w:ins>
    </w:p>
    <w:p w14:paraId="34EA43EB" w14:textId="77777777" w:rsidR="008F7535" w:rsidRDefault="008F7535" w:rsidP="007D7F2F">
      <w:pPr>
        <w:pStyle w:val="aff4"/>
        <w:rPr>
          <w:ins w:id="2882" w:author="Haraguroicha Hsu" w:date="2013-06-30T04:49:00Z"/>
        </w:rPr>
      </w:pPr>
      <w:bookmarkStart w:id="2883" w:name="_Ref360124902"/>
      <w:bookmarkStart w:id="2884" w:name="_Ref360124899"/>
      <w:bookmarkStart w:id="2885" w:name="_Toc360323498"/>
      <w:bookmarkStart w:id="2886" w:name="_Toc234187589"/>
      <w:bookmarkStart w:id="2887" w:name="_Toc361079793"/>
      <w:bookmarkEnd w:id="2880"/>
      <w:ins w:id="2888"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5</w:t>
      </w:r>
      <w:ins w:id="2889" w:author="Haraguroicha Hsu" w:date="2013-06-30T04:49:00Z">
        <w:r>
          <w:fldChar w:fldCharType="end"/>
        </w:r>
        <w:bookmarkEnd w:id="2883"/>
        <w:r>
          <w:rPr>
            <w:rFonts w:hint="eastAsia"/>
          </w:rPr>
          <w:t xml:space="preserve"> </w:t>
        </w:r>
        <w:r>
          <w:rPr>
            <w:rFonts w:hint="eastAsia"/>
          </w:rPr>
          <w:t>國內外雲端平台比較</w:t>
        </w:r>
        <w:bookmarkEnd w:id="2884"/>
        <w:bookmarkEnd w:id="2885"/>
        <w:bookmarkEnd w:id="2886"/>
        <w:bookmarkEnd w:id="2887"/>
      </w:ins>
    </w:p>
    <w:tbl>
      <w:tblPr>
        <w:tblStyle w:val="af3"/>
        <w:tblW w:w="11341" w:type="dxa"/>
        <w:tblInd w:w="-743" w:type="dxa"/>
        <w:tblBorders>
          <w:top w:val="double" w:sz="4" w:space="0" w:color="auto"/>
          <w:bottom w:val="double" w:sz="4" w:space="0" w:color="auto"/>
        </w:tblBorders>
        <w:tblLayout w:type="fixed"/>
        <w:tblLook w:val="04A0" w:firstRow="1" w:lastRow="0" w:firstColumn="1" w:lastColumn="0" w:noHBand="0" w:noVBand="1"/>
        <w:tblPrChange w:id="2890" w:author="腹黒い茶" w:date="2013-07-08T12:04:00Z">
          <w:tblPr>
            <w:tblStyle w:val="af3"/>
            <w:tblW w:w="11341" w:type="dxa"/>
            <w:tblInd w:w="-743" w:type="dxa"/>
            <w:tblLayout w:type="fixed"/>
            <w:tblLook w:val="04A0" w:firstRow="1" w:lastRow="0" w:firstColumn="1" w:lastColumn="0" w:noHBand="0" w:noVBand="1"/>
          </w:tblPr>
        </w:tblPrChange>
      </w:tblPr>
      <w:tblGrid>
        <w:gridCol w:w="1985"/>
        <w:gridCol w:w="2410"/>
        <w:gridCol w:w="2552"/>
        <w:gridCol w:w="1275"/>
        <w:gridCol w:w="1418"/>
        <w:gridCol w:w="1701"/>
        <w:tblGridChange w:id="2891">
          <w:tblGrid>
            <w:gridCol w:w="1985"/>
            <w:gridCol w:w="2410"/>
            <w:gridCol w:w="2552"/>
            <w:gridCol w:w="1275"/>
            <w:gridCol w:w="1418"/>
            <w:gridCol w:w="1701"/>
          </w:tblGrid>
        </w:tblGridChange>
      </w:tblGrid>
      <w:tr w:rsidR="008F7535" w:rsidRPr="00C20C62" w14:paraId="30E42FFE" w14:textId="77777777" w:rsidTr="001F4B8F">
        <w:trPr>
          <w:ins w:id="2892" w:author="Haraguroicha Hsu" w:date="2013-06-30T04:49:00Z"/>
        </w:trPr>
        <w:tc>
          <w:tcPr>
            <w:tcW w:w="1985" w:type="dxa"/>
            <w:vMerge w:val="restart"/>
            <w:vAlign w:val="center"/>
            <w:tcPrChange w:id="2893" w:author="腹黒い茶" w:date="2013-07-08T12:04:00Z">
              <w:tcPr>
                <w:tcW w:w="1985" w:type="dxa"/>
                <w:vMerge w:val="restart"/>
                <w:vAlign w:val="center"/>
              </w:tcPr>
            </w:tcPrChange>
          </w:tcPr>
          <w:p w14:paraId="1A3C52EF" w14:textId="77777777" w:rsidR="008F7535" w:rsidRPr="00C20C62" w:rsidRDefault="008F7535" w:rsidP="0024703B">
            <w:pPr>
              <w:adjustRightInd w:val="0"/>
              <w:snapToGrid w:val="0"/>
              <w:ind w:firstLineChars="0" w:firstLine="0"/>
              <w:jc w:val="center"/>
              <w:rPr>
                <w:ins w:id="2894" w:author="Haraguroicha Hsu" w:date="2013-06-30T04:49:00Z"/>
              </w:rPr>
            </w:pPr>
            <w:ins w:id="2895" w:author="Haraguroicha Hsu" w:date="2013-06-30T04:49:00Z">
              <w:r w:rsidRPr="00C20C62">
                <w:rPr>
                  <w:rFonts w:hint="eastAsia"/>
                </w:rPr>
                <w:t>功能</w:t>
              </w:r>
              <w:r>
                <w:rPr>
                  <w:rFonts w:hint="eastAsia"/>
                </w:rPr>
                <w:t>或項目</w:t>
              </w:r>
            </w:ins>
          </w:p>
        </w:tc>
        <w:tc>
          <w:tcPr>
            <w:tcW w:w="4962" w:type="dxa"/>
            <w:gridSpan w:val="2"/>
            <w:vAlign w:val="center"/>
            <w:tcPrChange w:id="2896" w:author="腹黒い茶" w:date="2013-07-08T12:04:00Z">
              <w:tcPr>
                <w:tcW w:w="4962" w:type="dxa"/>
                <w:gridSpan w:val="2"/>
                <w:vAlign w:val="center"/>
              </w:tcPr>
            </w:tcPrChange>
          </w:tcPr>
          <w:p w14:paraId="17465605" w14:textId="77777777" w:rsidR="008F7535" w:rsidRPr="00C20C62" w:rsidRDefault="008F7535" w:rsidP="0024703B">
            <w:pPr>
              <w:adjustRightInd w:val="0"/>
              <w:snapToGrid w:val="0"/>
              <w:ind w:firstLineChars="0" w:firstLine="0"/>
              <w:jc w:val="center"/>
              <w:rPr>
                <w:ins w:id="2897" w:author="Haraguroicha Hsu" w:date="2013-06-30T04:49:00Z"/>
              </w:rPr>
            </w:pPr>
            <w:ins w:id="2898" w:author="Haraguroicha Hsu" w:date="2013-06-30T04:49:00Z">
              <w:r w:rsidRPr="00C20C62">
                <w:rPr>
                  <w:rFonts w:hint="eastAsia"/>
                </w:rPr>
                <w:t>國內</w:t>
              </w:r>
            </w:ins>
          </w:p>
        </w:tc>
        <w:tc>
          <w:tcPr>
            <w:tcW w:w="2693" w:type="dxa"/>
            <w:gridSpan w:val="2"/>
            <w:vAlign w:val="center"/>
            <w:tcPrChange w:id="2899" w:author="腹黒い茶" w:date="2013-07-08T12:04:00Z">
              <w:tcPr>
                <w:tcW w:w="2693" w:type="dxa"/>
                <w:gridSpan w:val="2"/>
                <w:vAlign w:val="center"/>
              </w:tcPr>
            </w:tcPrChange>
          </w:tcPr>
          <w:p w14:paraId="005EC454" w14:textId="77777777" w:rsidR="008F7535" w:rsidRPr="00C20C62" w:rsidRDefault="008F7535" w:rsidP="0024703B">
            <w:pPr>
              <w:adjustRightInd w:val="0"/>
              <w:snapToGrid w:val="0"/>
              <w:ind w:firstLineChars="0" w:firstLine="0"/>
              <w:jc w:val="center"/>
              <w:rPr>
                <w:ins w:id="2900" w:author="Haraguroicha Hsu" w:date="2013-06-30T04:49:00Z"/>
              </w:rPr>
            </w:pPr>
            <w:ins w:id="2901" w:author="Haraguroicha Hsu" w:date="2013-06-30T04:49:00Z">
              <w:r w:rsidRPr="00C20C62">
                <w:rPr>
                  <w:rFonts w:hint="eastAsia"/>
                </w:rPr>
                <w:t>國外</w:t>
              </w:r>
            </w:ins>
          </w:p>
        </w:tc>
        <w:tc>
          <w:tcPr>
            <w:tcW w:w="1701" w:type="dxa"/>
            <w:vAlign w:val="center"/>
            <w:tcPrChange w:id="2902" w:author="腹黒い茶" w:date="2013-07-08T12:04:00Z">
              <w:tcPr>
                <w:tcW w:w="1701" w:type="dxa"/>
                <w:vAlign w:val="center"/>
              </w:tcPr>
            </w:tcPrChange>
          </w:tcPr>
          <w:p w14:paraId="4E9E7B12" w14:textId="77777777" w:rsidR="008F7535" w:rsidRPr="00C20C62" w:rsidRDefault="008F7535" w:rsidP="0024703B">
            <w:pPr>
              <w:adjustRightInd w:val="0"/>
              <w:snapToGrid w:val="0"/>
              <w:ind w:firstLineChars="0" w:firstLine="0"/>
              <w:jc w:val="center"/>
              <w:rPr>
                <w:ins w:id="2903" w:author="Haraguroicha Hsu" w:date="2013-06-30T04:49:00Z"/>
              </w:rPr>
            </w:pPr>
            <w:ins w:id="2904" w:author="Haraguroicha Hsu" w:date="2013-06-30T04:49:00Z">
              <w:r w:rsidRPr="00C20C62">
                <w:rPr>
                  <w:rFonts w:hint="eastAsia"/>
                </w:rPr>
                <w:t>自架</w:t>
              </w:r>
            </w:ins>
          </w:p>
        </w:tc>
      </w:tr>
      <w:tr w:rsidR="008F7535" w:rsidRPr="00C20C62" w14:paraId="42BD6CB5" w14:textId="77777777" w:rsidTr="001F4B8F">
        <w:trPr>
          <w:ins w:id="2905" w:author="Haraguroicha Hsu" w:date="2013-06-30T04:49:00Z"/>
        </w:trPr>
        <w:tc>
          <w:tcPr>
            <w:tcW w:w="1985" w:type="dxa"/>
            <w:vMerge/>
            <w:tcPrChange w:id="2906" w:author="腹黒い茶" w:date="2013-07-08T12:04:00Z">
              <w:tcPr>
                <w:tcW w:w="1985" w:type="dxa"/>
                <w:vMerge/>
              </w:tcPr>
            </w:tcPrChange>
          </w:tcPr>
          <w:p w14:paraId="3D11EBF4" w14:textId="77777777" w:rsidR="008F7535" w:rsidRPr="00C20C62" w:rsidRDefault="008F7535" w:rsidP="0024703B">
            <w:pPr>
              <w:adjustRightInd w:val="0"/>
              <w:snapToGrid w:val="0"/>
              <w:ind w:firstLineChars="0" w:firstLine="0"/>
              <w:jc w:val="left"/>
              <w:rPr>
                <w:ins w:id="2907" w:author="Haraguroicha Hsu" w:date="2013-06-30T04:49:00Z"/>
              </w:rPr>
            </w:pPr>
          </w:p>
        </w:tc>
        <w:tc>
          <w:tcPr>
            <w:tcW w:w="2410" w:type="dxa"/>
            <w:vAlign w:val="center"/>
            <w:tcPrChange w:id="2908" w:author="腹黒い茶" w:date="2013-07-08T12:04:00Z">
              <w:tcPr>
                <w:tcW w:w="2410" w:type="dxa"/>
                <w:vAlign w:val="center"/>
              </w:tcPr>
            </w:tcPrChange>
          </w:tcPr>
          <w:p w14:paraId="7395D0D2" w14:textId="77777777" w:rsidR="008F7535" w:rsidRPr="00C20C62" w:rsidRDefault="008F7535" w:rsidP="0024703B">
            <w:pPr>
              <w:adjustRightInd w:val="0"/>
              <w:snapToGrid w:val="0"/>
              <w:ind w:firstLineChars="0" w:firstLine="0"/>
              <w:jc w:val="center"/>
              <w:rPr>
                <w:ins w:id="2909" w:author="Haraguroicha Hsu" w:date="2013-06-30T04:49:00Z"/>
              </w:rPr>
            </w:pPr>
            <w:ins w:id="2910" w:author="Haraguroicha Hsu" w:date="2013-06-30T04:49:00Z">
              <w:r w:rsidRPr="00C20C62">
                <w:rPr>
                  <w:rFonts w:hint="eastAsia"/>
                </w:rPr>
                <w:t>hiCloud</w:t>
              </w:r>
            </w:ins>
          </w:p>
        </w:tc>
        <w:tc>
          <w:tcPr>
            <w:tcW w:w="2552" w:type="dxa"/>
            <w:vAlign w:val="center"/>
            <w:tcPrChange w:id="2911" w:author="腹黒い茶" w:date="2013-07-08T12:04:00Z">
              <w:tcPr>
                <w:tcW w:w="2552" w:type="dxa"/>
                <w:vAlign w:val="center"/>
              </w:tcPr>
            </w:tcPrChange>
          </w:tcPr>
          <w:p w14:paraId="5578F8AE" w14:textId="77777777" w:rsidR="008F7535" w:rsidRPr="00C20C62" w:rsidRDefault="008F7535" w:rsidP="0024703B">
            <w:pPr>
              <w:adjustRightInd w:val="0"/>
              <w:snapToGrid w:val="0"/>
              <w:ind w:firstLineChars="0" w:firstLine="0"/>
              <w:jc w:val="center"/>
              <w:rPr>
                <w:ins w:id="2912" w:author="Haraguroicha Hsu" w:date="2013-06-30T04:49:00Z"/>
              </w:rPr>
            </w:pPr>
            <w:ins w:id="2913" w:author="Haraguroicha Hsu" w:date="2013-06-30T04:49:00Z">
              <w:r w:rsidRPr="00C20C62">
                <w:rPr>
                  <w:rFonts w:hint="eastAsia"/>
                </w:rPr>
                <w:t>台灣大電訊</w:t>
              </w:r>
            </w:ins>
          </w:p>
        </w:tc>
        <w:tc>
          <w:tcPr>
            <w:tcW w:w="1275" w:type="dxa"/>
            <w:vAlign w:val="center"/>
            <w:tcPrChange w:id="2914" w:author="腹黒い茶" w:date="2013-07-08T12:04:00Z">
              <w:tcPr>
                <w:tcW w:w="1275" w:type="dxa"/>
                <w:vAlign w:val="center"/>
              </w:tcPr>
            </w:tcPrChange>
          </w:tcPr>
          <w:p w14:paraId="1CE916BC" w14:textId="77777777" w:rsidR="008F7535" w:rsidRPr="00C20C62" w:rsidRDefault="008F7535" w:rsidP="0024703B">
            <w:pPr>
              <w:adjustRightInd w:val="0"/>
              <w:snapToGrid w:val="0"/>
              <w:ind w:firstLineChars="0" w:firstLine="0"/>
              <w:jc w:val="center"/>
              <w:rPr>
                <w:ins w:id="2915" w:author="Haraguroicha Hsu" w:date="2013-06-30T04:49:00Z"/>
              </w:rPr>
            </w:pPr>
            <w:ins w:id="2916" w:author="Haraguroicha Hsu" w:date="2013-06-30T04:49:00Z">
              <w:r w:rsidRPr="00C20C62">
                <w:rPr>
                  <w:rFonts w:hint="eastAsia"/>
                </w:rPr>
                <w:t>Linode</w:t>
              </w:r>
            </w:ins>
          </w:p>
        </w:tc>
        <w:tc>
          <w:tcPr>
            <w:tcW w:w="1418" w:type="dxa"/>
            <w:vAlign w:val="center"/>
            <w:tcPrChange w:id="2917" w:author="腹黒い茶" w:date="2013-07-08T12:04:00Z">
              <w:tcPr>
                <w:tcW w:w="1418" w:type="dxa"/>
                <w:vAlign w:val="center"/>
              </w:tcPr>
            </w:tcPrChange>
          </w:tcPr>
          <w:p w14:paraId="3519F6E0" w14:textId="77777777" w:rsidR="008F7535" w:rsidRPr="00C20C62" w:rsidRDefault="008F7535" w:rsidP="0024703B">
            <w:pPr>
              <w:adjustRightInd w:val="0"/>
              <w:snapToGrid w:val="0"/>
              <w:ind w:firstLineChars="0" w:firstLine="0"/>
              <w:jc w:val="center"/>
              <w:rPr>
                <w:ins w:id="2918" w:author="Haraguroicha Hsu" w:date="2013-06-30T04:49:00Z"/>
              </w:rPr>
            </w:pPr>
            <w:ins w:id="2919" w:author="Haraguroicha Hsu" w:date="2013-06-30T04:49:00Z">
              <w:r w:rsidRPr="00C20C62">
                <w:rPr>
                  <w:rFonts w:hint="eastAsia"/>
                </w:rPr>
                <w:t>EC2</w:t>
              </w:r>
            </w:ins>
          </w:p>
        </w:tc>
        <w:tc>
          <w:tcPr>
            <w:tcW w:w="1701" w:type="dxa"/>
            <w:vAlign w:val="center"/>
            <w:tcPrChange w:id="2920" w:author="腹黒い茶" w:date="2013-07-08T12:04:00Z">
              <w:tcPr>
                <w:tcW w:w="1701" w:type="dxa"/>
                <w:vAlign w:val="center"/>
              </w:tcPr>
            </w:tcPrChange>
          </w:tcPr>
          <w:p w14:paraId="4020BB47" w14:textId="77777777" w:rsidR="008F7535" w:rsidRPr="00C20C62" w:rsidRDefault="008F7535" w:rsidP="0024703B">
            <w:pPr>
              <w:adjustRightInd w:val="0"/>
              <w:snapToGrid w:val="0"/>
              <w:ind w:firstLineChars="0" w:firstLine="0"/>
              <w:jc w:val="center"/>
              <w:rPr>
                <w:ins w:id="2921" w:author="Haraguroicha Hsu" w:date="2013-06-30T04:49:00Z"/>
              </w:rPr>
            </w:pPr>
            <w:ins w:id="2922" w:author="Haraguroicha Hsu" w:date="2013-06-30T04:49:00Z">
              <w:r w:rsidRPr="00C20C62">
                <w:t xml:space="preserve">Hinet </w:t>
              </w:r>
              <w:r w:rsidRPr="00C20C62">
                <w:rPr>
                  <w:rFonts w:hint="eastAsia"/>
                </w:rPr>
                <w:t>FTTB</w:t>
              </w:r>
            </w:ins>
          </w:p>
        </w:tc>
      </w:tr>
      <w:tr w:rsidR="008F7535" w:rsidRPr="00C20C62" w14:paraId="34969BCF" w14:textId="77777777" w:rsidTr="001F4B8F">
        <w:trPr>
          <w:ins w:id="2923" w:author="Haraguroicha Hsu" w:date="2013-06-30T04:49:00Z"/>
        </w:trPr>
        <w:tc>
          <w:tcPr>
            <w:tcW w:w="1985" w:type="dxa"/>
            <w:vAlign w:val="center"/>
            <w:tcPrChange w:id="2924" w:author="腹黒い茶" w:date="2013-07-08T12:04:00Z">
              <w:tcPr>
                <w:tcW w:w="1985" w:type="dxa"/>
                <w:vAlign w:val="center"/>
              </w:tcPr>
            </w:tcPrChange>
          </w:tcPr>
          <w:p w14:paraId="78003464" w14:textId="77777777" w:rsidR="008F7535" w:rsidRPr="00C20C62" w:rsidRDefault="008F7535" w:rsidP="0024703B">
            <w:pPr>
              <w:adjustRightInd w:val="0"/>
              <w:snapToGrid w:val="0"/>
              <w:ind w:firstLineChars="0" w:firstLine="0"/>
              <w:rPr>
                <w:ins w:id="2925" w:author="Haraguroicha Hsu" w:date="2013-06-30T04:49:00Z"/>
              </w:rPr>
            </w:pPr>
            <w:ins w:id="2926" w:author="Haraguroicha Hsu" w:date="2013-06-30T04:49:00Z">
              <w:r>
                <w:t>C</w:t>
              </w:r>
              <w:r w:rsidRPr="00C20C62">
                <w:rPr>
                  <w:rFonts w:hint="eastAsia"/>
                </w:rPr>
                <w:t>onsole</w:t>
              </w:r>
            </w:ins>
          </w:p>
        </w:tc>
        <w:tc>
          <w:tcPr>
            <w:tcW w:w="2410" w:type="dxa"/>
            <w:vAlign w:val="center"/>
            <w:tcPrChange w:id="2927" w:author="腹黒い茶" w:date="2013-07-08T12:04:00Z">
              <w:tcPr>
                <w:tcW w:w="2410" w:type="dxa"/>
                <w:vAlign w:val="center"/>
              </w:tcPr>
            </w:tcPrChange>
          </w:tcPr>
          <w:p w14:paraId="3AE6DBF6" w14:textId="77777777" w:rsidR="008F7535" w:rsidRPr="00C20C62" w:rsidRDefault="008F7535" w:rsidP="0024703B">
            <w:pPr>
              <w:adjustRightInd w:val="0"/>
              <w:snapToGrid w:val="0"/>
              <w:ind w:firstLineChars="0" w:firstLine="0"/>
              <w:jc w:val="center"/>
              <w:rPr>
                <w:ins w:id="2928" w:author="Haraguroicha Hsu" w:date="2013-06-30T04:49:00Z"/>
              </w:rPr>
            </w:pPr>
            <w:ins w:id="2929" w:author="Haraguroicha Hsu" w:date="2013-06-30T04:49:00Z">
              <w:r w:rsidRPr="00C20C62">
                <w:rPr>
                  <w:rFonts w:hint="eastAsia"/>
                </w:rPr>
                <w:t>不提供</w:t>
              </w:r>
            </w:ins>
          </w:p>
          <w:p w14:paraId="45913B1E" w14:textId="77777777" w:rsidR="008F7535" w:rsidRPr="00C20C62" w:rsidRDefault="008F7535" w:rsidP="0024703B">
            <w:pPr>
              <w:adjustRightInd w:val="0"/>
              <w:snapToGrid w:val="0"/>
              <w:ind w:firstLineChars="0" w:firstLine="0"/>
              <w:jc w:val="center"/>
              <w:rPr>
                <w:ins w:id="2930" w:author="Haraguroicha Hsu" w:date="2013-06-30T04:49:00Z"/>
              </w:rPr>
            </w:pPr>
            <w:ins w:id="2931" w:author="Haraguroicha Hsu" w:date="2013-06-30T04:49:00Z">
              <w:r w:rsidRPr="00C20C62">
                <w:rPr>
                  <w:rFonts w:hint="eastAsia"/>
                </w:rPr>
                <w:t>(Flash</w:t>
              </w:r>
              <w:r w:rsidRPr="00C20C62">
                <w:rPr>
                  <w:rFonts w:hint="eastAsia"/>
                </w:rPr>
                <w:t>管理介面</w:t>
              </w:r>
              <w:r w:rsidRPr="00C20C62">
                <w:rPr>
                  <w:rFonts w:hint="eastAsia"/>
                </w:rPr>
                <w:t>)</w:t>
              </w:r>
            </w:ins>
          </w:p>
        </w:tc>
        <w:tc>
          <w:tcPr>
            <w:tcW w:w="2552" w:type="dxa"/>
            <w:vAlign w:val="center"/>
            <w:tcPrChange w:id="2932" w:author="腹黒い茶" w:date="2013-07-08T12:04:00Z">
              <w:tcPr>
                <w:tcW w:w="2552" w:type="dxa"/>
                <w:vAlign w:val="center"/>
              </w:tcPr>
            </w:tcPrChange>
          </w:tcPr>
          <w:p w14:paraId="6F95C410" w14:textId="77777777" w:rsidR="008F7535" w:rsidRPr="00C20C62" w:rsidRDefault="008F7535" w:rsidP="0024703B">
            <w:pPr>
              <w:adjustRightInd w:val="0"/>
              <w:snapToGrid w:val="0"/>
              <w:ind w:firstLineChars="0" w:firstLine="0"/>
              <w:jc w:val="center"/>
              <w:rPr>
                <w:ins w:id="2933" w:author="Haraguroicha Hsu" w:date="2013-06-30T04:49:00Z"/>
              </w:rPr>
            </w:pPr>
            <w:ins w:id="2934" w:author="Haraguroicha Hsu" w:date="2013-06-30T04:49:00Z">
              <w:r w:rsidRPr="00C20C62">
                <w:rPr>
                  <w:rFonts w:hint="eastAsia"/>
                </w:rPr>
                <w:t>vCenter</w:t>
              </w:r>
              <w:r w:rsidRPr="00C20C62">
                <w:rPr>
                  <w:rFonts w:hint="eastAsia"/>
                </w:rPr>
                <w:t>介面</w:t>
              </w:r>
            </w:ins>
          </w:p>
        </w:tc>
        <w:tc>
          <w:tcPr>
            <w:tcW w:w="1275" w:type="dxa"/>
            <w:vAlign w:val="center"/>
            <w:tcPrChange w:id="2935" w:author="腹黒い茶" w:date="2013-07-08T12:04:00Z">
              <w:tcPr>
                <w:tcW w:w="1275" w:type="dxa"/>
                <w:vAlign w:val="center"/>
              </w:tcPr>
            </w:tcPrChange>
          </w:tcPr>
          <w:p w14:paraId="5F8F95AB" w14:textId="77777777" w:rsidR="008F7535" w:rsidRPr="00C20C62" w:rsidRDefault="008F7535" w:rsidP="0024703B">
            <w:pPr>
              <w:adjustRightInd w:val="0"/>
              <w:snapToGrid w:val="0"/>
              <w:ind w:firstLineChars="0" w:firstLine="0"/>
              <w:jc w:val="center"/>
              <w:rPr>
                <w:ins w:id="2936" w:author="Haraguroicha Hsu" w:date="2013-06-30T04:49:00Z"/>
              </w:rPr>
            </w:pPr>
            <w:ins w:id="2937" w:author="Haraguroicha Hsu" w:date="2013-06-30T04:49:00Z">
              <w:r w:rsidRPr="00C20C62">
                <w:rPr>
                  <w:rFonts w:hint="eastAsia"/>
                </w:rPr>
                <w:t>有</w:t>
              </w:r>
            </w:ins>
          </w:p>
        </w:tc>
        <w:tc>
          <w:tcPr>
            <w:tcW w:w="1418" w:type="dxa"/>
            <w:vAlign w:val="center"/>
            <w:tcPrChange w:id="2938" w:author="腹黒い茶" w:date="2013-07-08T12:04:00Z">
              <w:tcPr>
                <w:tcW w:w="1418" w:type="dxa"/>
                <w:vAlign w:val="center"/>
              </w:tcPr>
            </w:tcPrChange>
          </w:tcPr>
          <w:p w14:paraId="226DA4B4" w14:textId="77777777" w:rsidR="008F7535" w:rsidRPr="00C20C62" w:rsidRDefault="008F7535" w:rsidP="0024703B">
            <w:pPr>
              <w:adjustRightInd w:val="0"/>
              <w:snapToGrid w:val="0"/>
              <w:ind w:firstLineChars="0" w:firstLine="0"/>
              <w:jc w:val="center"/>
              <w:rPr>
                <w:ins w:id="2939" w:author="Haraguroicha Hsu" w:date="2013-06-30T04:49:00Z"/>
              </w:rPr>
            </w:pPr>
            <w:ins w:id="2940" w:author="Haraguroicha Hsu" w:date="2013-06-30T04:49:00Z">
              <w:r w:rsidRPr="00C20C62">
                <w:rPr>
                  <w:rFonts w:hint="eastAsia"/>
                </w:rPr>
                <w:t>有</w:t>
              </w:r>
            </w:ins>
          </w:p>
        </w:tc>
        <w:tc>
          <w:tcPr>
            <w:tcW w:w="1701" w:type="dxa"/>
            <w:vAlign w:val="center"/>
            <w:tcPrChange w:id="2941" w:author="腹黒い茶" w:date="2013-07-08T12:04:00Z">
              <w:tcPr>
                <w:tcW w:w="1701" w:type="dxa"/>
                <w:vAlign w:val="center"/>
              </w:tcPr>
            </w:tcPrChange>
          </w:tcPr>
          <w:p w14:paraId="6354503A" w14:textId="77777777" w:rsidR="008F7535" w:rsidRPr="00C20C62" w:rsidRDefault="008F7535" w:rsidP="0024703B">
            <w:pPr>
              <w:adjustRightInd w:val="0"/>
              <w:snapToGrid w:val="0"/>
              <w:ind w:firstLineChars="0" w:firstLine="0"/>
              <w:jc w:val="center"/>
              <w:rPr>
                <w:ins w:id="2942" w:author="Haraguroicha Hsu" w:date="2013-06-30T04:49:00Z"/>
              </w:rPr>
            </w:pPr>
            <w:ins w:id="2943" w:author="Haraguroicha Hsu" w:date="2013-06-30T04:49:00Z">
              <w:r>
                <w:t>vSphere</w:t>
              </w:r>
              <w:r>
                <w:rPr>
                  <w:rFonts w:hint="eastAsia"/>
                </w:rPr>
                <w:t xml:space="preserve"> (ESXi)</w:t>
              </w:r>
            </w:ins>
          </w:p>
        </w:tc>
      </w:tr>
      <w:tr w:rsidR="008F7535" w:rsidRPr="00C20C62" w14:paraId="6E54E4AB" w14:textId="77777777" w:rsidTr="001F4B8F">
        <w:trPr>
          <w:ins w:id="2944" w:author="Haraguroicha Hsu" w:date="2013-06-30T04:49:00Z"/>
        </w:trPr>
        <w:tc>
          <w:tcPr>
            <w:tcW w:w="1985" w:type="dxa"/>
            <w:vAlign w:val="center"/>
            <w:tcPrChange w:id="2945" w:author="腹黒い茶" w:date="2013-07-08T12:04:00Z">
              <w:tcPr>
                <w:tcW w:w="1985" w:type="dxa"/>
                <w:vAlign w:val="center"/>
              </w:tcPr>
            </w:tcPrChange>
          </w:tcPr>
          <w:p w14:paraId="10E42CC5" w14:textId="77777777" w:rsidR="008F7535" w:rsidRPr="00C20C62" w:rsidRDefault="008F7535" w:rsidP="0024703B">
            <w:pPr>
              <w:adjustRightInd w:val="0"/>
              <w:snapToGrid w:val="0"/>
              <w:ind w:firstLineChars="0" w:firstLine="0"/>
              <w:rPr>
                <w:ins w:id="2946" w:author="Haraguroicha Hsu" w:date="2013-06-30T04:49:00Z"/>
              </w:rPr>
            </w:pPr>
            <w:ins w:id="2947" w:author="Haraguroicha Hsu" w:date="2013-06-30T04:49:00Z">
              <w:r w:rsidRPr="00C20C62">
                <w:t>C</w:t>
              </w:r>
              <w:r w:rsidRPr="00C20C62">
                <w:rPr>
                  <w:rFonts w:hint="eastAsia"/>
                </w:rPr>
                <w:t xml:space="preserve">lone </w:t>
              </w:r>
              <w:r w:rsidRPr="00C20C62">
                <w:t>image</w:t>
              </w:r>
            </w:ins>
          </w:p>
        </w:tc>
        <w:tc>
          <w:tcPr>
            <w:tcW w:w="2410" w:type="dxa"/>
            <w:vAlign w:val="center"/>
            <w:tcPrChange w:id="2948" w:author="腹黒い茶" w:date="2013-07-08T12:04:00Z">
              <w:tcPr>
                <w:tcW w:w="2410" w:type="dxa"/>
                <w:vAlign w:val="center"/>
              </w:tcPr>
            </w:tcPrChange>
          </w:tcPr>
          <w:p w14:paraId="1C962981" w14:textId="77777777" w:rsidR="008F7535" w:rsidRPr="00C20C62" w:rsidRDefault="008F7535" w:rsidP="0024703B">
            <w:pPr>
              <w:adjustRightInd w:val="0"/>
              <w:snapToGrid w:val="0"/>
              <w:ind w:firstLineChars="0" w:firstLine="0"/>
              <w:jc w:val="center"/>
              <w:rPr>
                <w:ins w:id="2949" w:author="Haraguroicha Hsu" w:date="2013-06-30T04:49:00Z"/>
              </w:rPr>
            </w:pPr>
            <w:ins w:id="2950" w:author="Haraguroicha Hsu" w:date="2013-06-30T04:49:00Z">
              <w:r w:rsidRPr="00C20C62">
                <w:rPr>
                  <w:rFonts w:hint="eastAsia"/>
                </w:rPr>
                <w:t>不支援</w:t>
              </w:r>
            </w:ins>
          </w:p>
        </w:tc>
        <w:tc>
          <w:tcPr>
            <w:tcW w:w="2552" w:type="dxa"/>
            <w:vAlign w:val="center"/>
            <w:tcPrChange w:id="2951" w:author="腹黒い茶" w:date="2013-07-08T12:04:00Z">
              <w:tcPr>
                <w:tcW w:w="2552" w:type="dxa"/>
                <w:vAlign w:val="center"/>
              </w:tcPr>
            </w:tcPrChange>
          </w:tcPr>
          <w:p w14:paraId="47C30C95" w14:textId="77777777" w:rsidR="008F7535" w:rsidRPr="00C20C62" w:rsidRDefault="008F7535" w:rsidP="0024703B">
            <w:pPr>
              <w:adjustRightInd w:val="0"/>
              <w:snapToGrid w:val="0"/>
              <w:ind w:firstLineChars="0" w:firstLine="0"/>
              <w:jc w:val="center"/>
              <w:rPr>
                <w:ins w:id="2952" w:author="Haraguroicha Hsu" w:date="2013-06-30T04:49:00Z"/>
              </w:rPr>
            </w:pPr>
            <w:ins w:id="2953" w:author="Haraguroicha Hsu" w:date="2013-06-30T04:49:00Z">
              <w:r w:rsidRPr="00C20C62">
                <w:rPr>
                  <w:rFonts w:hint="eastAsia"/>
                </w:rPr>
                <w:t>支援</w:t>
              </w:r>
            </w:ins>
          </w:p>
        </w:tc>
        <w:tc>
          <w:tcPr>
            <w:tcW w:w="1275" w:type="dxa"/>
            <w:vAlign w:val="center"/>
            <w:tcPrChange w:id="2954" w:author="腹黒い茶" w:date="2013-07-08T12:04:00Z">
              <w:tcPr>
                <w:tcW w:w="1275" w:type="dxa"/>
                <w:vAlign w:val="center"/>
              </w:tcPr>
            </w:tcPrChange>
          </w:tcPr>
          <w:p w14:paraId="20C69E5A" w14:textId="77777777" w:rsidR="008F7535" w:rsidRPr="00C20C62" w:rsidRDefault="008F7535" w:rsidP="0024703B">
            <w:pPr>
              <w:adjustRightInd w:val="0"/>
              <w:snapToGrid w:val="0"/>
              <w:ind w:firstLineChars="0" w:firstLine="0"/>
              <w:jc w:val="center"/>
              <w:rPr>
                <w:ins w:id="2955" w:author="Haraguroicha Hsu" w:date="2013-06-30T04:49:00Z"/>
              </w:rPr>
            </w:pPr>
            <w:ins w:id="2956" w:author="Haraguroicha Hsu" w:date="2013-06-30T04:49:00Z">
              <w:r w:rsidRPr="00C20C62">
                <w:rPr>
                  <w:rFonts w:hint="eastAsia"/>
                </w:rPr>
                <w:t>支援</w:t>
              </w:r>
            </w:ins>
          </w:p>
        </w:tc>
        <w:tc>
          <w:tcPr>
            <w:tcW w:w="1418" w:type="dxa"/>
            <w:vAlign w:val="center"/>
            <w:tcPrChange w:id="2957" w:author="腹黒い茶" w:date="2013-07-08T12:04:00Z">
              <w:tcPr>
                <w:tcW w:w="1418" w:type="dxa"/>
                <w:vAlign w:val="center"/>
              </w:tcPr>
            </w:tcPrChange>
          </w:tcPr>
          <w:p w14:paraId="7EB59D96" w14:textId="77777777" w:rsidR="008F7535" w:rsidRPr="00C20C62" w:rsidRDefault="008F7535" w:rsidP="0024703B">
            <w:pPr>
              <w:adjustRightInd w:val="0"/>
              <w:snapToGrid w:val="0"/>
              <w:ind w:firstLineChars="0" w:firstLine="0"/>
              <w:jc w:val="center"/>
              <w:rPr>
                <w:ins w:id="2958" w:author="Haraguroicha Hsu" w:date="2013-06-30T04:49:00Z"/>
              </w:rPr>
            </w:pPr>
            <w:ins w:id="2959" w:author="Haraguroicha Hsu" w:date="2013-06-30T04:49:00Z">
              <w:r w:rsidRPr="00C20C62">
                <w:rPr>
                  <w:rFonts w:hint="eastAsia"/>
                </w:rPr>
                <w:t>支援</w:t>
              </w:r>
            </w:ins>
          </w:p>
        </w:tc>
        <w:tc>
          <w:tcPr>
            <w:tcW w:w="1701" w:type="dxa"/>
            <w:vAlign w:val="center"/>
            <w:tcPrChange w:id="2960" w:author="腹黒い茶" w:date="2013-07-08T12:04:00Z">
              <w:tcPr>
                <w:tcW w:w="1701" w:type="dxa"/>
                <w:vAlign w:val="center"/>
              </w:tcPr>
            </w:tcPrChange>
          </w:tcPr>
          <w:p w14:paraId="186B7ADB" w14:textId="77777777" w:rsidR="008F7535" w:rsidRPr="00C20C62" w:rsidRDefault="008F7535" w:rsidP="0024703B">
            <w:pPr>
              <w:adjustRightInd w:val="0"/>
              <w:snapToGrid w:val="0"/>
              <w:ind w:firstLineChars="0" w:firstLine="0"/>
              <w:jc w:val="center"/>
              <w:rPr>
                <w:ins w:id="2961" w:author="Haraguroicha Hsu" w:date="2013-06-30T04:49:00Z"/>
              </w:rPr>
            </w:pPr>
            <w:ins w:id="2962" w:author="Haraguroicha Hsu" w:date="2013-06-30T04:49:00Z">
              <w:r>
                <w:rPr>
                  <w:rFonts w:hint="eastAsia"/>
                </w:rPr>
                <w:t>支援</w:t>
              </w:r>
            </w:ins>
          </w:p>
        </w:tc>
      </w:tr>
      <w:tr w:rsidR="008F7535" w:rsidRPr="00C20C62" w14:paraId="67E68826" w14:textId="77777777" w:rsidTr="001F4B8F">
        <w:trPr>
          <w:ins w:id="2963" w:author="Haraguroicha Hsu" w:date="2013-06-30T04:49:00Z"/>
        </w:trPr>
        <w:tc>
          <w:tcPr>
            <w:tcW w:w="1985" w:type="dxa"/>
            <w:vAlign w:val="center"/>
            <w:tcPrChange w:id="2964" w:author="腹黒い茶" w:date="2013-07-08T12:04:00Z">
              <w:tcPr>
                <w:tcW w:w="1985" w:type="dxa"/>
                <w:vAlign w:val="center"/>
              </w:tcPr>
            </w:tcPrChange>
          </w:tcPr>
          <w:p w14:paraId="49D56E67" w14:textId="77777777" w:rsidR="008F7535" w:rsidRPr="00C20C62" w:rsidRDefault="008F7535" w:rsidP="0024703B">
            <w:pPr>
              <w:adjustRightInd w:val="0"/>
              <w:snapToGrid w:val="0"/>
              <w:ind w:firstLineChars="0" w:firstLine="0"/>
              <w:rPr>
                <w:ins w:id="2965" w:author="Haraguroicha Hsu" w:date="2013-06-30T04:49:00Z"/>
              </w:rPr>
            </w:pPr>
            <w:ins w:id="2966" w:author="Haraguroicha Hsu" w:date="2013-06-30T04:49:00Z">
              <w:r w:rsidRPr="00C20C62">
                <w:rPr>
                  <w:rFonts w:hint="eastAsia"/>
                </w:rPr>
                <w:t>行動裝置管理能力</w:t>
              </w:r>
            </w:ins>
          </w:p>
        </w:tc>
        <w:tc>
          <w:tcPr>
            <w:tcW w:w="2410" w:type="dxa"/>
            <w:vAlign w:val="center"/>
            <w:tcPrChange w:id="2967" w:author="腹黒い茶" w:date="2013-07-08T12:04:00Z">
              <w:tcPr>
                <w:tcW w:w="2410" w:type="dxa"/>
                <w:vAlign w:val="center"/>
              </w:tcPr>
            </w:tcPrChange>
          </w:tcPr>
          <w:p w14:paraId="1BF9500B" w14:textId="77777777" w:rsidR="008F7535" w:rsidRPr="00C20C62" w:rsidRDefault="008F7535" w:rsidP="0024703B">
            <w:pPr>
              <w:adjustRightInd w:val="0"/>
              <w:snapToGrid w:val="0"/>
              <w:ind w:firstLineChars="0" w:firstLine="0"/>
              <w:jc w:val="center"/>
              <w:rPr>
                <w:ins w:id="2968" w:author="Haraguroicha Hsu" w:date="2013-06-30T04:49:00Z"/>
              </w:rPr>
            </w:pPr>
            <w:ins w:id="2969" w:author="Haraguroicha Hsu" w:date="2013-06-30T04:49:00Z">
              <w:r>
                <w:rPr>
                  <w:rFonts w:hint="eastAsia"/>
                </w:rPr>
                <w:t>無</w:t>
              </w:r>
            </w:ins>
          </w:p>
        </w:tc>
        <w:tc>
          <w:tcPr>
            <w:tcW w:w="2552" w:type="dxa"/>
            <w:vAlign w:val="center"/>
            <w:tcPrChange w:id="2970" w:author="腹黒い茶" w:date="2013-07-08T12:04:00Z">
              <w:tcPr>
                <w:tcW w:w="2552" w:type="dxa"/>
                <w:vAlign w:val="center"/>
              </w:tcPr>
            </w:tcPrChange>
          </w:tcPr>
          <w:p w14:paraId="46807BAE" w14:textId="77777777" w:rsidR="008F7535" w:rsidRPr="00C20C62" w:rsidRDefault="008F7535" w:rsidP="0024703B">
            <w:pPr>
              <w:adjustRightInd w:val="0"/>
              <w:snapToGrid w:val="0"/>
              <w:ind w:firstLineChars="0" w:firstLine="0"/>
              <w:jc w:val="center"/>
              <w:rPr>
                <w:ins w:id="2971" w:author="Haraguroicha Hsu" w:date="2013-06-30T04:49:00Z"/>
              </w:rPr>
            </w:pPr>
            <w:ins w:id="2972" w:author="Haraguroicha Hsu" w:date="2013-06-30T04:49:00Z">
              <w:r w:rsidRPr="00C20C62">
                <w:rPr>
                  <w:rFonts w:hint="eastAsia"/>
                </w:rPr>
                <w:t>瀏覽器</w:t>
              </w:r>
            </w:ins>
          </w:p>
        </w:tc>
        <w:tc>
          <w:tcPr>
            <w:tcW w:w="1275" w:type="dxa"/>
            <w:vAlign w:val="center"/>
            <w:tcPrChange w:id="2973" w:author="腹黒い茶" w:date="2013-07-08T12:04:00Z">
              <w:tcPr>
                <w:tcW w:w="1275" w:type="dxa"/>
                <w:vAlign w:val="center"/>
              </w:tcPr>
            </w:tcPrChange>
          </w:tcPr>
          <w:p w14:paraId="4A159934" w14:textId="77777777" w:rsidR="008F7535" w:rsidRPr="00C20C62" w:rsidRDefault="008F7535" w:rsidP="0024703B">
            <w:pPr>
              <w:adjustRightInd w:val="0"/>
              <w:snapToGrid w:val="0"/>
              <w:ind w:firstLineChars="0" w:firstLine="0"/>
              <w:jc w:val="center"/>
              <w:rPr>
                <w:ins w:id="2974" w:author="Haraguroicha Hsu" w:date="2013-06-30T04:49:00Z"/>
              </w:rPr>
            </w:pPr>
            <w:ins w:id="2975" w:author="Haraguroicha Hsu" w:date="2013-06-30T04:49:00Z">
              <w:r w:rsidRPr="00C20C62">
                <w:rPr>
                  <w:rFonts w:hint="eastAsia"/>
                </w:rPr>
                <w:t>瀏覽器</w:t>
              </w:r>
            </w:ins>
          </w:p>
        </w:tc>
        <w:tc>
          <w:tcPr>
            <w:tcW w:w="1418" w:type="dxa"/>
            <w:vAlign w:val="center"/>
            <w:tcPrChange w:id="2976" w:author="腹黒い茶" w:date="2013-07-08T12:04:00Z">
              <w:tcPr>
                <w:tcW w:w="1418" w:type="dxa"/>
                <w:vAlign w:val="center"/>
              </w:tcPr>
            </w:tcPrChange>
          </w:tcPr>
          <w:p w14:paraId="39A3354F" w14:textId="77777777" w:rsidR="008F7535" w:rsidRPr="00C20C62" w:rsidRDefault="008F7535" w:rsidP="0024703B">
            <w:pPr>
              <w:adjustRightInd w:val="0"/>
              <w:snapToGrid w:val="0"/>
              <w:ind w:firstLineChars="0" w:firstLine="0"/>
              <w:jc w:val="center"/>
              <w:rPr>
                <w:ins w:id="2977" w:author="Haraguroicha Hsu" w:date="2013-06-30T04:49:00Z"/>
              </w:rPr>
            </w:pPr>
            <w:ins w:id="2978" w:author="Haraguroicha Hsu" w:date="2013-06-30T04:49:00Z">
              <w:r w:rsidRPr="00C20C62">
                <w:rPr>
                  <w:rFonts w:hint="eastAsia"/>
                </w:rPr>
                <w:t>瀏覽器</w:t>
              </w:r>
            </w:ins>
          </w:p>
        </w:tc>
        <w:tc>
          <w:tcPr>
            <w:tcW w:w="1701" w:type="dxa"/>
            <w:vAlign w:val="center"/>
            <w:tcPrChange w:id="2979" w:author="腹黒い茶" w:date="2013-07-08T12:04:00Z">
              <w:tcPr>
                <w:tcW w:w="1701" w:type="dxa"/>
                <w:vAlign w:val="center"/>
              </w:tcPr>
            </w:tcPrChange>
          </w:tcPr>
          <w:p w14:paraId="4540F43C" w14:textId="77777777" w:rsidR="008F7535" w:rsidRPr="00C20C62" w:rsidRDefault="008F7535" w:rsidP="0024703B">
            <w:pPr>
              <w:adjustRightInd w:val="0"/>
              <w:snapToGrid w:val="0"/>
              <w:ind w:firstLineChars="0" w:firstLine="0"/>
              <w:jc w:val="center"/>
              <w:rPr>
                <w:ins w:id="2980" w:author="Haraguroicha Hsu" w:date="2013-06-30T04:49:00Z"/>
              </w:rPr>
            </w:pPr>
            <w:ins w:id="2981" w:author="Haraguroicha Hsu" w:date="2013-06-30T04:49:00Z">
              <w:r>
                <w:t>vSphere App</w:t>
              </w:r>
            </w:ins>
          </w:p>
        </w:tc>
      </w:tr>
      <w:tr w:rsidR="008F7535" w:rsidRPr="00C20C62" w14:paraId="0A1A3B64" w14:textId="77777777" w:rsidTr="001F4B8F">
        <w:trPr>
          <w:ins w:id="2982" w:author="Haraguroicha Hsu" w:date="2013-06-30T04:49:00Z"/>
        </w:trPr>
        <w:tc>
          <w:tcPr>
            <w:tcW w:w="1985" w:type="dxa"/>
            <w:vAlign w:val="center"/>
            <w:tcPrChange w:id="2983" w:author="腹黒い茶" w:date="2013-07-08T12:04:00Z">
              <w:tcPr>
                <w:tcW w:w="1985" w:type="dxa"/>
                <w:vAlign w:val="center"/>
              </w:tcPr>
            </w:tcPrChange>
          </w:tcPr>
          <w:p w14:paraId="1201F84B" w14:textId="77777777" w:rsidR="008F7535" w:rsidRPr="00C20C62" w:rsidRDefault="008F7535" w:rsidP="0024703B">
            <w:pPr>
              <w:adjustRightInd w:val="0"/>
              <w:snapToGrid w:val="0"/>
              <w:ind w:firstLineChars="0" w:firstLine="0"/>
              <w:rPr>
                <w:ins w:id="2984" w:author="Haraguroicha Hsu" w:date="2013-06-30T04:49:00Z"/>
              </w:rPr>
            </w:pPr>
            <w:ins w:id="2985" w:author="Haraguroicha Hsu" w:date="2013-06-30T04:49:00Z">
              <w:r w:rsidRPr="00C20C62">
                <w:rPr>
                  <w:rFonts w:hint="eastAsia"/>
                </w:rPr>
                <w:t>安裝環境耗時</w:t>
              </w:r>
            </w:ins>
          </w:p>
        </w:tc>
        <w:tc>
          <w:tcPr>
            <w:tcW w:w="2410" w:type="dxa"/>
            <w:vAlign w:val="center"/>
            <w:tcPrChange w:id="2986" w:author="腹黒い茶" w:date="2013-07-08T12:04:00Z">
              <w:tcPr>
                <w:tcW w:w="2410" w:type="dxa"/>
                <w:vAlign w:val="center"/>
              </w:tcPr>
            </w:tcPrChange>
          </w:tcPr>
          <w:p w14:paraId="709F0A98" w14:textId="77777777" w:rsidR="008F7535" w:rsidRPr="00C20C62" w:rsidRDefault="008F7535" w:rsidP="0024703B">
            <w:pPr>
              <w:adjustRightInd w:val="0"/>
              <w:snapToGrid w:val="0"/>
              <w:ind w:firstLineChars="0" w:firstLine="0"/>
              <w:rPr>
                <w:ins w:id="2987" w:author="Haraguroicha Hsu" w:date="2013-06-30T04:49:00Z"/>
              </w:rPr>
            </w:pPr>
            <w:ins w:id="2988"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w:t>
              </w:r>
              <w:r>
                <w:t>=</w:t>
              </w:r>
              <w:r w:rsidRPr="00C20C62">
                <w:rPr>
                  <w:rFonts w:hint="eastAsia"/>
                </w:rPr>
                <w:t>2</w:t>
              </w:r>
              <w:r w:rsidRPr="00C20C62">
                <w:t>h</w:t>
              </w:r>
            </w:ins>
          </w:p>
          <w:p w14:paraId="20664FA6" w14:textId="77777777" w:rsidR="008F7535" w:rsidRPr="00C20C62" w:rsidRDefault="008F7535" w:rsidP="0024703B">
            <w:pPr>
              <w:adjustRightInd w:val="0"/>
              <w:snapToGrid w:val="0"/>
              <w:ind w:firstLineChars="0" w:firstLine="0"/>
              <w:rPr>
                <w:ins w:id="2989" w:author="Haraguroicha Hsu" w:date="2013-06-30T04:49:00Z"/>
              </w:rPr>
            </w:pPr>
            <w:ins w:id="2990"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w:t>
              </w:r>
              <w:r>
                <w:t>=</w:t>
              </w:r>
              <w:r w:rsidRPr="00C20C62">
                <w:rPr>
                  <w:rFonts w:hint="eastAsia"/>
                </w:rPr>
                <w:t>10</w:t>
              </w:r>
              <w:r w:rsidRPr="00C20C62">
                <w:t>h</w:t>
              </w:r>
            </w:ins>
          </w:p>
          <w:p w14:paraId="100A5279" w14:textId="77777777" w:rsidR="008F7535" w:rsidRPr="00C20C62" w:rsidRDefault="008F7535" w:rsidP="0024703B">
            <w:pPr>
              <w:adjustRightInd w:val="0"/>
              <w:snapToGrid w:val="0"/>
              <w:ind w:firstLineChars="0" w:firstLine="0"/>
              <w:rPr>
                <w:ins w:id="2991" w:author="Haraguroicha Hsu" w:date="2013-06-30T04:49:00Z"/>
              </w:rPr>
            </w:pPr>
            <w:ins w:id="2992"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N</w:t>
              </w:r>
              <w:r>
                <w:t>=</w:t>
              </w:r>
              <w:r w:rsidRPr="00C20C62">
                <w:rPr>
                  <w:rFonts w:hint="eastAsia"/>
                </w:rPr>
                <w:t xml:space="preserve">N </w:t>
              </w:r>
              <w:r w:rsidRPr="00C20C62">
                <w:rPr>
                  <w:rFonts w:hint="eastAsia"/>
                </w:rPr>
                <w:t>×</w:t>
              </w:r>
              <w:r w:rsidRPr="00C20C62">
                <w:rPr>
                  <w:rFonts w:hint="eastAsia"/>
                </w:rPr>
                <w:t xml:space="preserve"> 2</w:t>
              </w:r>
              <w:r w:rsidRPr="00C20C62">
                <w:t>h</w:t>
              </w:r>
            </w:ins>
          </w:p>
        </w:tc>
        <w:tc>
          <w:tcPr>
            <w:tcW w:w="2552" w:type="dxa"/>
            <w:vAlign w:val="center"/>
            <w:tcPrChange w:id="2993" w:author="腹黒い茶" w:date="2013-07-08T12:04:00Z">
              <w:tcPr>
                <w:tcW w:w="2552" w:type="dxa"/>
                <w:vAlign w:val="center"/>
              </w:tcPr>
            </w:tcPrChange>
          </w:tcPr>
          <w:p w14:paraId="770AA426" w14:textId="77777777" w:rsidR="008F7535" w:rsidRPr="00C20C62" w:rsidRDefault="008F7535" w:rsidP="0024703B">
            <w:pPr>
              <w:adjustRightInd w:val="0"/>
              <w:snapToGrid w:val="0"/>
              <w:ind w:firstLineChars="0" w:firstLine="0"/>
              <w:rPr>
                <w:ins w:id="2994" w:author="Haraguroicha Hsu" w:date="2013-06-30T04:49:00Z"/>
              </w:rPr>
            </w:pPr>
            <w:ins w:id="2995"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ins>
          </w:p>
          <w:p w14:paraId="6E484ED9" w14:textId="77777777" w:rsidR="008F7535" w:rsidRPr="00C20C62" w:rsidRDefault="008F7535" w:rsidP="0024703B">
            <w:pPr>
              <w:adjustRightInd w:val="0"/>
              <w:snapToGrid w:val="0"/>
              <w:ind w:firstLineChars="0" w:firstLine="0"/>
              <w:rPr>
                <w:ins w:id="2996" w:author="Haraguroicha Hsu" w:date="2013-06-30T04:49:00Z"/>
              </w:rPr>
            </w:pPr>
            <w:ins w:id="2997"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t>10</w:t>
              </w:r>
              <w:r w:rsidRPr="00C20C62">
                <w:t>m</w:t>
              </w:r>
            </w:ins>
          </w:p>
          <w:p w14:paraId="6705BD36" w14:textId="77777777" w:rsidR="008F7535" w:rsidRPr="00C20C62" w:rsidRDefault="008F7535" w:rsidP="0024703B">
            <w:pPr>
              <w:adjustRightInd w:val="0"/>
              <w:snapToGrid w:val="0"/>
              <w:ind w:firstLineChars="0" w:firstLine="0"/>
              <w:rPr>
                <w:ins w:id="2998" w:author="Haraguroicha Hsu" w:date="2013-06-30T04:49:00Z"/>
              </w:rPr>
            </w:pPr>
            <w:ins w:id="2999"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ins>
          </w:p>
        </w:tc>
        <w:tc>
          <w:tcPr>
            <w:tcW w:w="1275" w:type="dxa"/>
            <w:vAlign w:val="center"/>
            <w:tcPrChange w:id="3000" w:author="腹黒い茶" w:date="2013-07-08T12:04:00Z">
              <w:tcPr>
                <w:tcW w:w="1275" w:type="dxa"/>
                <w:vAlign w:val="center"/>
              </w:tcPr>
            </w:tcPrChange>
          </w:tcPr>
          <w:p w14:paraId="6238AD7C" w14:textId="77777777" w:rsidR="008F7535" w:rsidRPr="00C20C62" w:rsidRDefault="008F7535" w:rsidP="0024703B">
            <w:pPr>
              <w:adjustRightInd w:val="0"/>
              <w:snapToGrid w:val="0"/>
              <w:ind w:firstLineChars="0" w:firstLine="0"/>
              <w:jc w:val="center"/>
              <w:rPr>
                <w:ins w:id="3001" w:author="Haraguroicha Hsu" w:date="2013-06-30T04:49:00Z"/>
              </w:rPr>
            </w:pPr>
            <w:ins w:id="3002" w:author="Haraguroicha Hsu" w:date="2013-06-30T04:49:00Z">
              <w:r w:rsidRPr="00C20C62">
                <w:rPr>
                  <w:rFonts w:hint="eastAsia"/>
                </w:rPr>
                <w:t>&lt; 10 m</w:t>
              </w:r>
            </w:ins>
          </w:p>
        </w:tc>
        <w:tc>
          <w:tcPr>
            <w:tcW w:w="1418" w:type="dxa"/>
            <w:vAlign w:val="center"/>
            <w:tcPrChange w:id="3003" w:author="腹黒い茶" w:date="2013-07-08T12:04:00Z">
              <w:tcPr>
                <w:tcW w:w="1418" w:type="dxa"/>
                <w:vAlign w:val="center"/>
              </w:tcPr>
            </w:tcPrChange>
          </w:tcPr>
          <w:p w14:paraId="33646B54" w14:textId="77777777" w:rsidR="008F7535" w:rsidRPr="00C20C62" w:rsidRDefault="008F7535" w:rsidP="0024703B">
            <w:pPr>
              <w:adjustRightInd w:val="0"/>
              <w:snapToGrid w:val="0"/>
              <w:ind w:firstLineChars="0" w:firstLine="0"/>
              <w:jc w:val="center"/>
              <w:rPr>
                <w:ins w:id="3004" w:author="Haraguroicha Hsu" w:date="2013-06-30T04:49:00Z"/>
              </w:rPr>
            </w:pPr>
            <w:ins w:id="3005" w:author="Haraguroicha Hsu" w:date="2013-06-30T04:49:00Z">
              <w:r w:rsidRPr="00C20C62">
                <w:rPr>
                  <w:rFonts w:hint="eastAsia"/>
                </w:rPr>
                <w:t xml:space="preserve">&lt; 10 </w:t>
              </w:r>
              <w:r w:rsidRPr="00C20C62">
                <w:t>m</w:t>
              </w:r>
            </w:ins>
          </w:p>
        </w:tc>
        <w:tc>
          <w:tcPr>
            <w:tcW w:w="1701" w:type="dxa"/>
            <w:vAlign w:val="center"/>
            <w:tcPrChange w:id="3006" w:author="腹黒い茶" w:date="2013-07-08T12:04:00Z">
              <w:tcPr>
                <w:tcW w:w="1701" w:type="dxa"/>
                <w:vAlign w:val="center"/>
              </w:tcPr>
            </w:tcPrChange>
          </w:tcPr>
          <w:p w14:paraId="2E7643F8" w14:textId="77777777" w:rsidR="008F7535" w:rsidRPr="00C20C62" w:rsidRDefault="008F7535" w:rsidP="0024703B">
            <w:pPr>
              <w:adjustRightInd w:val="0"/>
              <w:snapToGrid w:val="0"/>
              <w:ind w:firstLineChars="0" w:firstLine="0"/>
              <w:jc w:val="center"/>
              <w:rPr>
                <w:ins w:id="3007" w:author="Haraguroicha Hsu" w:date="2013-06-30T04:49:00Z"/>
              </w:rPr>
            </w:pPr>
            <w:ins w:id="3008" w:author="Haraguroicha Hsu" w:date="2013-06-30T04:49:00Z">
              <w:r w:rsidRPr="00C20C62">
                <w:rPr>
                  <w:rFonts w:hint="eastAsia"/>
                </w:rPr>
                <w:t xml:space="preserve">2 </w:t>
              </w:r>
              <w:r w:rsidRPr="00C20C62">
                <w:t>h</w:t>
              </w:r>
            </w:ins>
          </w:p>
        </w:tc>
      </w:tr>
      <w:tr w:rsidR="008F7535" w:rsidRPr="00C20C62" w14:paraId="1DE20363" w14:textId="77777777" w:rsidTr="001F4B8F">
        <w:trPr>
          <w:ins w:id="3009" w:author="Haraguroicha Hsu" w:date="2013-06-30T04:49:00Z"/>
        </w:trPr>
        <w:tc>
          <w:tcPr>
            <w:tcW w:w="1985" w:type="dxa"/>
            <w:vAlign w:val="center"/>
            <w:tcPrChange w:id="3010" w:author="腹黒い茶" w:date="2013-07-08T12:04:00Z">
              <w:tcPr>
                <w:tcW w:w="1985" w:type="dxa"/>
                <w:vAlign w:val="center"/>
              </w:tcPr>
            </w:tcPrChange>
          </w:tcPr>
          <w:p w14:paraId="2B652AF2" w14:textId="77777777" w:rsidR="008F7535" w:rsidRPr="00C20C62" w:rsidRDefault="008F7535" w:rsidP="0024703B">
            <w:pPr>
              <w:adjustRightInd w:val="0"/>
              <w:snapToGrid w:val="0"/>
              <w:ind w:firstLineChars="0" w:firstLine="0"/>
              <w:rPr>
                <w:ins w:id="3011" w:author="Haraguroicha Hsu" w:date="2013-06-30T04:49:00Z"/>
              </w:rPr>
            </w:pPr>
            <w:ins w:id="3012" w:author="Haraguroicha Hsu" w:date="2013-06-30T04:49:00Z">
              <w:r w:rsidRPr="00C20C62">
                <w:t>Scalability</w:t>
              </w:r>
            </w:ins>
          </w:p>
        </w:tc>
        <w:tc>
          <w:tcPr>
            <w:tcW w:w="2410" w:type="dxa"/>
            <w:vAlign w:val="center"/>
            <w:tcPrChange w:id="3013" w:author="腹黒い茶" w:date="2013-07-08T12:04:00Z">
              <w:tcPr>
                <w:tcW w:w="2410" w:type="dxa"/>
                <w:vAlign w:val="center"/>
              </w:tcPr>
            </w:tcPrChange>
          </w:tcPr>
          <w:p w14:paraId="632D418E" w14:textId="77777777" w:rsidR="008F7535" w:rsidRPr="00C20C62" w:rsidRDefault="008F7535" w:rsidP="0024703B">
            <w:pPr>
              <w:adjustRightInd w:val="0"/>
              <w:snapToGrid w:val="0"/>
              <w:ind w:firstLineChars="0" w:firstLine="0"/>
              <w:jc w:val="center"/>
              <w:rPr>
                <w:ins w:id="3014" w:author="Haraguroicha Hsu" w:date="2013-06-30T04:49:00Z"/>
              </w:rPr>
            </w:pPr>
            <w:ins w:id="3015" w:author="Haraguroicha Hsu" w:date="2013-06-30T04:49:00Z">
              <w:r>
                <w:rPr>
                  <w:rFonts w:hint="eastAsia"/>
                </w:rPr>
                <w:t>低</w:t>
              </w:r>
            </w:ins>
          </w:p>
        </w:tc>
        <w:tc>
          <w:tcPr>
            <w:tcW w:w="2552" w:type="dxa"/>
            <w:vAlign w:val="center"/>
            <w:tcPrChange w:id="3016" w:author="腹黒い茶" w:date="2013-07-08T12:04:00Z">
              <w:tcPr>
                <w:tcW w:w="2552" w:type="dxa"/>
                <w:vAlign w:val="center"/>
              </w:tcPr>
            </w:tcPrChange>
          </w:tcPr>
          <w:p w14:paraId="5A38D4E7" w14:textId="77777777" w:rsidR="008F7535" w:rsidRPr="00C20C62" w:rsidRDefault="008F7535" w:rsidP="0024703B">
            <w:pPr>
              <w:adjustRightInd w:val="0"/>
              <w:snapToGrid w:val="0"/>
              <w:ind w:firstLineChars="0" w:firstLine="0"/>
              <w:jc w:val="center"/>
              <w:rPr>
                <w:ins w:id="3017" w:author="Haraguroicha Hsu" w:date="2013-06-30T04:49:00Z"/>
              </w:rPr>
            </w:pPr>
            <w:ins w:id="3018" w:author="Haraguroicha Hsu" w:date="2013-06-30T04:49:00Z">
              <w:r w:rsidRPr="00C20C62">
                <w:rPr>
                  <w:rFonts w:hint="eastAsia"/>
                </w:rPr>
                <w:t>普通</w:t>
              </w:r>
            </w:ins>
          </w:p>
        </w:tc>
        <w:tc>
          <w:tcPr>
            <w:tcW w:w="1275" w:type="dxa"/>
            <w:vAlign w:val="center"/>
            <w:tcPrChange w:id="3019" w:author="腹黒い茶" w:date="2013-07-08T12:04:00Z">
              <w:tcPr>
                <w:tcW w:w="1275" w:type="dxa"/>
                <w:vAlign w:val="center"/>
              </w:tcPr>
            </w:tcPrChange>
          </w:tcPr>
          <w:p w14:paraId="514C8679" w14:textId="77777777" w:rsidR="008F7535" w:rsidRPr="00C20C62" w:rsidRDefault="008F7535" w:rsidP="0024703B">
            <w:pPr>
              <w:adjustRightInd w:val="0"/>
              <w:snapToGrid w:val="0"/>
              <w:ind w:firstLineChars="0" w:firstLine="0"/>
              <w:jc w:val="center"/>
              <w:rPr>
                <w:ins w:id="3020" w:author="Haraguroicha Hsu" w:date="2013-06-30T04:49:00Z"/>
              </w:rPr>
            </w:pPr>
            <w:ins w:id="3021" w:author="Haraguroicha Hsu" w:date="2013-06-30T04:49:00Z">
              <w:r w:rsidRPr="00C20C62">
                <w:rPr>
                  <w:rFonts w:hint="eastAsia"/>
                </w:rPr>
                <w:t>高</w:t>
              </w:r>
            </w:ins>
          </w:p>
        </w:tc>
        <w:tc>
          <w:tcPr>
            <w:tcW w:w="1418" w:type="dxa"/>
            <w:vAlign w:val="center"/>
            <w:tcPrChange w:id="3022" w:author="腹黒い茶" w:date="2013-07-08T12:04:00Z">
              <w:tcPr>
                <w:tcW w:w="1418" w:type="dxa"/>
                <w:vAlign w:val="center"/>
              </w:tcPr>
            </w:tcPrChange>
          </w:tcPr>
          <w:p w14:paraId="7FCFA0A7" w14:textId="77777777" w:rsidR="008F7535" w:rsidRPr="00C20C62" w:rsidRDefault="008F7535" w:rsidP="0024703B">
            <w:pPr>
              <w:adjustRightInd w:val="0"/>
              <w:snapToGrid w:val="0"/>
              <w:ind w:firstLineChars="0" w:firstLine="0"/>
              <w:jc w:val="center"/>
              <w:rPr>
                <w:ins w:id="3023" w:author="Haraguroicha Hsu" w:date="2013-06-30T04:49:00Z"/>
              </w:rPr>
            </w:pPr>
            <w:ins w:id="3024" w:author="Haraguroicha Hsu" w:date="2013-06-30T04:49:00Z">
              <w:r w:rsidRPr="00C20C62">
                <w:rPr>
                  <w:rFonts w:hint="eastAsia"/>
                </w:rPr>
                <w:t>高</w:t>
              </w:r>
            </w:ins>
          </w:p>
        </w:tc>
        <w:tc>
          <w:tcPr>
            <w:tcW w:w="1701" w:type="dxa"/>
            <w:vAlign w:val="center"/>
            <w:tcPrChange w:id="3025" w:author="腹黒い茶" w:date="2013-07-08T12:04:00Z">
              <w:tcPr>
                <w:tcW w:w="1701" w:type="dxa"/>
                <w:vAlign w:val="center"/>
              </w:tcPr>
            </w:tcPrChange>
          </w:tcPr>
          <w:p w14:paraId="5B53188F" w14:textId="77777777" w:rsidR="008F7535" w:rsidRPr="00C20C62" w:rsidRDefault="008F7535" w:rsidP="0024703B">
            <w:pPr>
              <w:adjustRightInd w:val="0"/>
              <w:snapToGrid w:val="0"/>
              <w:ind w:firstLineChars="0" w:firstLine="0"/>
              <w:jc w:val="center"/>
              <w:rPr>
                <w:ins w:id="3026" w:author="Haraguroicha Hsu" w:date="2013-06-30T04:49:00Z"/>
              </w:rPr>
            </w:pPr>
            <w:ins w:id="3027" w:author="Haraguroicha Hsu" w:date="2013-06-30T04:49:00Z">
              <w:r>
                <w:rPr>
                  <w:rFonts w:hint="eastAsia"/>
                </w:rPr>
                <w:t>高</w:t>
              </w:r>
            </w:ins>
          </w:p>
        </w:tc>
      </w:tr>
      <w:tr w:rsidR="008F7535" w:rsidRPr="00C20C62" w14:paraId="51DE27EB" w14:textId="77777777" w:rsidTr="001F4B8F">
        <w:trPr>
          <w:ins w:id="3028" w:author="Haraguroicha Hsu" w:date="2013-06-30T04:49:00Z"/>
        </w:trPr>
        <w:tc>
          <w:tcPr>
            <w:tcW w:w="1985" w:type="dxa"/>
            <w:vAlign w:val="center"/>
            <w:tcPrChange w:id="3029" w:author="腹黒い茶" w:date="2013-07-08T12:04:00Z">
              <w:tcPr>
                <w:tcW w:w="1985" w:type="dxa"/>
                <w:vAlign w:val="center"/>
              </w:tcPr>
            </w:tcPrChange>
          </w:tcPr>
          <w:p w14:paraId="02A8B3DA" w14:textId="77777777" w:rsidR="008F7535" w:rsidRPr="00C20C62" w:rsidRDefault="008F7535" w:rsidP="0024703B">
            <w:pPr>
              <w:adjustRightInd w:val="0"/>
              <w:snapToGrid w:val="0"/>
              <w:ind w:firstLineChars="0" w:firstLine="0"/>
              <w:rPr>
                <w:ins w:id="3030" w:author="Haraguroicha Hsu" w:date="2013-06-30T04:49:00Z"/>
              </w:rPr>
            </w:pPr>
            <w:ins w:id="3031" w:author="Haraguroicha Hsu" w:date="2013-06-30T04:49:00Z">
              <w:r w:rsidRPr="00C20C62">
                <w:rPr>
                  <w:rFonts w:hint="eastAsia"/>
                </w:rPr>
                <w:t>執行效能</w:t>
              </w:r>
            </w:ins>
          </w:p>
        </w:tc>
        <w:tc>
          <w:tcPr>
            <w:tcW w:w="2410" w:type="dxa"/>
            <w:tcPrChange w:id="3032" w:author="腹黒い茶" w:date="2013-07-08T12:04:00Z">
              <w:tcPr>
                <w:tcW w:w="2410" w:type="dxa"/>
              </w:tcPr>
            </w:tcPrChange>
          </w:tcPr>
          <w:p w14:paraId="1D085F3B" w14:textId="77777777" w:rsidR="008F7535" w:rsidRPr="00C20C62" w:rsidRDefault="008F7535" w:rsidP="0024703B">
            <w:pPr>
              <w:adjustRightInd w:val="0"/>
              <w:snapToGrid w:val="0"/>
              <w:ind w:firstLineChars="0" w:firstLine="0"/>
              <w:jc w:val="left"/>
              <w:rPr>
                <w:ins w:id="3033" w:author="Haraguroicha Hsu" w:date="2013-06-30T04:49:00Z"/>
              </w:rPr>
            </w:pPr>
            <w:ins w:id="3034" w:author="Haraguroicha Hsu" w:date="2013-06-30T04:49:00Z">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使用</w:t>
              </w:r>
              <w:r w:rsidRPr="00C20C62">
                <w:rPr>
                  <w:rFonts w:hint="eastAsia"/>
                </w:rPr>
                <w:t>4 HCPU</w:t>
              </w:r>
              <w:r w:rsidRPr="00C20C62">
                <w:rPr>
                  <w:rFonts w:hint="eastAsia"/>
                </w:rPr>
                <w:t>相當於租用</w:t>
              </w:r>
              <w:r w:rsidRPr="00C20C62">
                <w:rPr>
                  <w:rFonts w:hint="eastAsia"/>
                </w:rPr>
                <w:t>2006</w:t>
              </w:r>
              <w:r w:rsidRPr="00C20C62">
                <w:rPr>
                  <w:rFonts w:hint="eastAsia"/>
                </w:rPr>
                <w:t>年的電腦</w:t>
              </w:r>
            </w:ins>
          </w:p>
        </w:tc>
        <w:tc>
          <w:tcPr>
            <w:tcW w:w="2552" w:type="dxa"/>
            <w:tcPrChange w:id="3035" w:author="腹黒い茶" w:date="2013-07-08T12:04:00Z">
              <w:tcPr>
                <w:tcW w:w="2552" w:type="dxa"/>
              </w:tcPr>
            </w:tcPrChange>
          </w:tcPr>
          <w:p w14:paraId="653A1447" w14:textId="77777777" w:rsidR="008F7535" w:rsidRPr="00C20C62" w:rsidRDefault="008F7535" w:rsidP="0024703B">
            <w:pPr>
              <w:adjustRightInd w:val="0"/>
              <w:snapToGrid w:val="0"/>
              <w:ind w:firstLineChars="0" w:firstLine="0"/>
              <w:jc w:val="left"/>
              <w:rPr>
                <w:ins w:id="3036" w:author="Haraguroicha Hsu" w:date="2013-06-30T04:49:00Z"/>
              </w:rPr>
            </w:pPr>
            <w:ins w:id="3037" w:author="Haraguroicha Hsu" w:date="2013-06-30T04:49:00Z">
              <w:r w:rsidRPr="00C20C62">
                <w:rPr>
                  <w:rFonts w:hint="eastAsia"/>
                </w:rPr>
                <w:t>4 VCPU</w:t>
              </w:r>
              <w:r w:rsidRPr="00C20C62">
                <w:rPr>
                  <w:rFonts w:hint="eastAsia"/>
                </w:rPr>
                <w:t>均有</w:t>
              </w:r>
              <w:r w:rsidRPr="00C20C62">
                <w:rPr>
                  <w:rFonts w:hint="eastAsia"/>
                </w:rPr>
                <w:t>2GHz</w:t>
              </w:r>
              <w:r w:rsidRPr="00C20C62">
                <w:rPr>
                  <w:rFonts w:hint="eastAsia"/>
                </w:rPr>
                <w:t>以上運算能力</w:t>
              </w:r>
            </w:ins>
          </w:p>
        </w:tc>
        <w:tc>
          <w:tcPr>
            <w:tcW w:w="1275" w:type="dxa"/>
            <w:tcPrChange w:id="3038" w:author="腹黒い茶" w:date="2013-07-08T12:04:00Z">
              <w:tcPr>
                <w:tcW w:w="1275" w:type="dxa"/>
              </w:tcPr>
            </w:tcPrChange>
          </w:tcPr>
          <w:p w14:paraId="0028E155" w14:textId="77777777" w:rsidR="008F7535" w:rsidRPr="00C20C62" w:rsidRDefault="008F7535" w:rsidP="0024703B">
            <w:pPr>
              <w:adjustRightInd w:val="0"/>
              <w:snapToGrid w:val="0"/>
              <w:ind w:firstLineChars="0" w:firstLine="0"/>
              <w:jc w:val="left"/>
              <w:rPr>
                <w:ins w:id="3039" w:author="Haraguroicha Hsu" w:date="2013-06-30T04:49:00Z"/>
              </w:rPr>
            </w:pPr>
            <w:ins w:id="3040" w:author="Haraguroicha Hsu" w:date="2013-06-30T04:49:00Z">
              <w:r>
                <w:rPr>
                  <w:rFonts w:hint="eastAsia"/>
                </w:rPr>
                <w:t>8</w:t>
              </w:r>
              <w:r>
                <w:t xml:space="preserve"> </w:t>
              </w:r>
              <w:r>
                <w:rPr>
                  <w:rFonts w:hint="eastAsia"/>
                </w:rPr>
                <w:t>HCPU</w:t>
              </w:r>
            </w:ins>
          </w:p>
        </w:tc>
        <w:tc>
          <w:tcPr>
            <w:tcW w:w="1418" w:type="dxa"/>
            <w:tcPrChange w:id="3041" w:author="腹黒い茶" w:date="2013-07-08T12:04:00Z">
              <w:tcPr>
                <w:tcW w:w="1418" w:type="dxa"/>
              </w:tcPr>
            </w:tcPrChange>
          </w:tcPr>
          <w:p w14:paraId="3B591ED2" w14:textId="77777777" w:rsidR="008F7535" w:rsidRPr="00C20C62" w:rsidRDefault="008F7535" w:rsidP="0024703B">
            <w:pPr>
              <w:adjustRightInd w:val="0"/>
              <w:snapToGrid w:val="0"/>
              <w:ind w:firstLineChars="0" w:firstLine="0"/>
              <w:jc w:val="left"/>
              <w:rPr>
                <w:ins w:id="3042" w:author="Haraguroicha Hsu" w:date="2013-06-30T04:49:00Z"/>
              </w:rPr>
            </w:pPr>
            <w:ins w:id="3043" w:author="Haraguroicha Hsu" w:date="2013-06-30T04:49:00Z">
              <w:r>
                <w:rPr>
                  <w:rFonts w:hint="eastAsia"/>
                </w:rPr>
                <w:t>4 VCPU</w:t>
              </w:r>
              <w:r>
                <w:rPr>
                  <w:rFonts w:hint="eastAsia"/>
                </w:rPr>
                <w:t>均有</w:t>
              </w:r>
              <w:r>
                <w:rPr>
                  <w:rFonts w:hint="eastAsia"/>
                </w:rPr>
                <w:t>3.25GHz</w:t>
              </w:r>
              <w:r>
                <w:rPr>
                  <w:rFonts w:hint="eastAsia"/>
                </w:rPr>
                <w:t>運算能力</w:t>
              </w:r>
            </w:ins>
          </w:p>
        </w:tc>
        <w:tc>
          <w:tcPr>
            <w:tcW w:w="1701" w:type="dxa"/>
            <w:vAlign w:val="center"/>
            <w:tcPrChange w:id="3044" w:author="腹黒い茶" w:date="2013-07-08T12:04:00Z">
              <w:tcPr>
                <w:tcW w:w="1701" w:type="dxa"/>
                <w:vAlign w:val="center"/>
              </w:tcPr>
            </w:tcPrChange>
          </w:tcPr>
          <w:p w14:paraId="650026D2" w14:textId="77777777" w:rsidR="008F7535" w:rsidRPr="00C20C62" w:rsidRDefault="008F7535" w:rsidP="0024703B">
            <w:pPr>
              <w:adjustRightInd w:val="0"/>
              <w:snapToGrid w:val="0"/>
              <w:ind w:firstLineChars="0" w:firstLine="0"/>
              <w:jc w:val="center"/>
              <w:rPr>
                <w:ins w:id="3045" w:author="Haraguroicha Hsu" w:date="2013-06-30T04:49:00Z"/>
              </w:rPr>
            </w:pPr>
            <w:ins w:id="3046" w:author="Haraguroicha Hsu" w:date="2013-06-30T04:49:00Z">
              <w:r>
                <w:rPr>
                  <w:rFonts w:hint="eastAsia"/>
                </w:rPr>
                <w:t>-</w:t>
              </w:r>
            </w:ins>
          </w:p>
        </w:tc>
      </w:tr>
      <w:tr w:rsidR="008F7535" w:rsidRPr="00C20C62" w14:paraId="74F13F1D" w14:textId="77777777" w:rsidTr="001F4B8F">
        <w:trPr>
          <w:ins w:id="3047" w:author="Haraguroicha Hsu" w:date="2013-06-30T04:49:00Z"/>
        </w:trPr>
        <w:tc>
          <w:tcPr>
            <w:tcW w:w="1985" w:type="dxa"/>
            <w:vAlign w:val="center"/>
            <w:tcPrChange w:id="3048" w:author="腹黒い茶" w:date="2013-07-08T12:04:00Z">
              <w:tcPr>
                <w:tcW w:w="1985" w:type="dxa"/>
                <w:vAlign w:val="center"/>
              </w:tcPr>
            </w:tcPrChange>
          </w:tcPr>
          <w:p w14:paraId="52AE5636" w14:textId="77777777" w:rsidR="008F7535" w:rsidRPr="00C20C62" w:rsidRDefault="008F7535" w:rsidP="0024703B">
            <w:pPr>
              <w:adjustRightInd w:val="0"/>
              <w:snapToGrid w:val="0"/>
              <w:ind w:firstLineChars="0" w:firstLine="0"/>
              <w:rPr>
                <w:ins w:id="3049" w:author="Haraguroicha Hsu" w:date="2013-06-30T04:49:00Z"/>
              </w:rPr>
            </w:pPr>
            <w:ins w:id="3050" w:author="Haraguroicha Hsu" w:date="2013-06-30T04:49:00Z">
              <w:r w:rsidRPr="00C20C62">
                <w:rPr>
                  <w:rFonts w:hint="eastAsia"/>
                </w:rPr>
                <w:t>價格比較</w:t>
              </w:r>
            </w:ins>
          </w:p>
        </w:tc>
        <w:tc>
          <w:tcPr>
            <w:tcW w:w="2410" w:type="dxa"/>
            <w:vAlign w:val="center"/>
            <w:tcPrChange w:id="3051" w:author="腹黒い茶" w:date="2013-07-08T12:04:00Z">
              <w:tcPr>
                <w:tcW w:w="2410" w:type="dxa"/>
                <w:vAlign w:val="center"/>
              </w:tcPr>
            </w:tcPrChange>
          </w:tcPr>
          <w:p w14:paraId="052E286B" w14:textId="77777777" w:rsidR="008F7535" w:rsidRPr="00C20C62" w:rsidRDefault="008F7535" w:rsidP="0024703B">
            <w:pPr>
              <w:adjustRightInd w:val="0"/>
              <w:snapToGrid w:val="0"/>
              <w:ind w:firstLineChars="0" w:firstLine="0"/>
              <w:jc w:val="center"/>
              <w:rPr>
                <w:ins w:id="3052" w:author="Haraguroicha Hsu" w:date="2013-06-30T04:49:00Z"/>
              </w:rPr>
            </w:pPr>
            <w:ins w:id="3053" w:author="Haraguroicha Hsu" w:date="2013-06-30T04:49:00Z">
              <w:r w:rsidRPr="00C20C62">
                <w:rPr>
                  <w:rFonts w:hint="eastAsia"/>
                </w:rPr>
                <w:t>4500+6</w:t>
              </w:r>
              <w:r>
                <w:t>k</w:t>
              </w:r>
            </w:ins>
          </w:p>
        </w:tc>
        <w:tc>
          <w:tcPr>
            <w:tcW w:w="2552" w:type="dxa"/>
            <w:vAlign w:val="center"/>
            <w:tcPrChange w:id="3054" w:author="腹黒い茶" w:date="2013-07-08T12:04:00Z">
              <w:tcPr>
                <w:tcW w:w="2552" w:type="dxa"/>
                <w:vAlign w:val="center"/>
              </w:tcPr>
            </w:tcPrChange>
          </w:tcPr>
          <w:p w14:paraId="56D13955" w14:textId="77777777" w:rsidR="008F7535" w:rsidRPr="00C20C62" w:rsidRDefault="008F7535" w:rsidP="0024703B">
            <w:pPr>
              <w:adjustRightInd w:val="0"/>
              <w:snapToGrid w:val="0"/>
              <w:ind w:firstLineChars="0" w:firstLine="0"/>
              <w:jc w:val="center"/>
              <w:rPr>
                <w:ins w:id="3055" w:author="Haraguroicha Hsu" w:date="2013-06-30T04:49:00Z"/>
              </w:rPr>
            </w:pPr>
            <w:ins w:id="3056" w:author="Haraguroicha Hsu" w:date="2013-06-30T04:49:00Z">
              <w:r w:rsidRPr="00C20C62">
                <w:rPr>
                  <w:rFonts w:hint="eastAsia"/>
                </w:rPr>
                <w:t>4300+12</w:t>
              </w:r>
              <w:r>
                <w:t>k</w:t>
              </w:r>
            </w:ins>
          </w:p>
        </w:tc>
        <w:tc>
          <w:tcPr>
            <w:tcW w:w="1275" w:type="dxa"/>
            <w:vAlign w:val="center"/>
            <w:tcPrChange w:id="3057" w:author="腹黒い茶" w:date="2013-07-08T12:04:00Z">
              <w:tcPr>
                <w:tcW w:w="1275" w:type="dxa"/>
                <w:vAlign w:val="center"/>
              </w:tcPr>
            </w:tcPrChange>
          </w:tcPr>
          <w:p w14:paraId="33914F04" w14:textId="77777777" w:rsidR="008F7535" w:rsidRPr="00C20C62" w:rsidRDefault="008F7535" w:rsidP="0024703B">
            <w:pPr>
              <w:adjustRightInd w:val="0"/>
              <w:snapToGrid w:val="0"/>
              <w:ind w:firstLineChars="0" w:firstLine="0"/>
              <w:jc w:val="center"/>
              <w:rPr>
                <w:ins w:id="3058" w:author="Haraguroicha Hsu" w:date="2013-06-30T04:49:00Z"/>
              </w:rPr>
            </w:pPr>
            <w:ins w:id="3059" w:author="Haraguroicha Hsu" w:date="2013-06-30T04:49:00Z">
              <w:r w:rsidRPr="00C20C62">
                <w:rPr>
                  <w:rFonts w:hint="eastAsia"/>
                </w:rPr>
                <w:t>9200</w:t>
              </w:r>
            </w:ins>
          </w:p>
        </w:tc>
        <w:tc>
          <w:tcPr>
            <w:tcW w:w="1418" w:type="dxa"/>
            <w:vAlign w:val="center"/>
            <w:tcPrChange w:id="3060" w:author="腹黒い茶" w:date="2013-07-08T12:04:00Z">
              <w:tcPr>
                <w:tcW w:w="1418" w:type="dxa"/>
                <w:vAlign w:val="center"/>
              </w:tcPr>
            </w:tcPrChange>
          </w:tcPr>
          <w:p w14:paraId="68911DD3" w14:textId="77777777" w:rsidR="008F7535" w:rsidRPr="00C20C62" w:rsidRDefault="008F7535" w:rsidP="0024703B">
            <w:pPr>
              <w:adjustRightInd w:val="0"/>
              <w:snapToGrid w:val="0"/>
              <w:ind w:firstLineChars="0" w:firstLine="0"/>
              <w:jc w:val="center"/>
              <w:rPr>
                <w:ins w:id="3061" w:author="Haraguroicha Hsu" w:date="2013-06-30T04:49:00Z"/>
              </w:rPr>
            </w:pPr>
            <w:ins w:id="3062" w:author="Haraguroicha Hsu" w:date="2013-06-30T04:49:00Z">
              <w:r w:rsidRPr="00C20C62">
                <w:rPr>
                  <w:rFonts w:hint="eastAsia"/>
                </w:rPr>
                <w:t>7668+12</w:t>
              </w:r>
              <w:r>
                <w:t>k</w:t>
              </w:r>
            </w:ins>
          </w:p>
        </w:tc>
        <w:tc>
          <w:tcPr>
            <w:tcW w:w="1701" w:type="dxa"/>
            <w:vAlign w:val="center"/>
            <w:tcPrChange w:id="3063" w:author="腹黒い茶" w:date="2013-07-08T12:04:00Z">
              <w:tcPr>
                <w:tcW w:w="1701" w:type="dxa"/>
                <w:vAlign w:val="center"/>
              </w:tcPr>
            </w:tcPrChange>
          </w:tcPr>
          <w:p w14:paraId="22320B89" w14:textId="77777777" w:rsidR="008F7535" w:rsidRPr="00C20C62" w:rsidRDefault="008F7535" w:rsidP="0024703B">
            <w:pPr>
              <w:adjustRightInd w:val="0"/>
              <w:snapToGrid w:val="0"/>
              <w:ind w:firstLineChars="0" w:firstLine="0"/>
              <w:jc w:val="center"/>
              <w:rPr>
                <w:ins w:id="3064" w:author="Haraguroicha Hsu" w:date="2013-06-30T04:49:00Z"/>
              </w:rPr>
            </w:pPr>
            <w:ins w:id="3065" w:author="Haraguroicha Hsu" w:date="2013-06-30T04:49:00Z">
              <w:r w:rsidRPr="00C20C62">
                <w:rPr>
                  <w:rFonts w:hint="eastAsia"/>
                </w:rPr>
                <w:t>硬體</w:t>
              </w:r>
              <w:r w:rsidRPr="00C20C62">
                <w:rPr>
                  <w:rFonts w:hint="eastAsia"/>
                </w:rPr>
                <w:t>+2600</w:t>
              </w:r>
            </w:ins>
          </w:p>
        </w:tc>
      </w:tr>
      <w:tr w:rsidR="008F7535" w:rsidRPr="00C20C62" w14:paraId="772D30E2" w14:textId="77777777" w:rsidTr="001F4B8F">
        <w:trPr>
          <w:ins w:id="3066" w:author="Haraguroicha Hsu" w:date="2013-06-30T04:49:00Z"/>
        </w:trPr>
        <w:tc>
          <w:tcPr>
            <w:tcW w:w="1985" w:type="dxa"/>
            <w:vAlign w:val="center"/>
            <w:tcPrChange w:id="3067" w:author="腹黒い茶" w:date="2013-07-08T12:04:00Z">
              <w:tcPr>
                <w:tcW w:w="1985" w:type="dxa"/>
                <w:vAlign w:val="center"/>
              </w:tcPr>
            </w:tcPrChange>
          </w:tcPr>
          <w:p w14:paraId="660F2C26" w14:textId="77777777" w:rsidR="008F7535" w:rsidRPr="00C20C62" w:rsidRDefault="008F7535" w:rsidP="0024703B">
            <w:pPr>
              <w:adjustRightInd w:val="0"/>
              <w:snapToGrid w:val="0"/>
              <w:ind w:firstLineChars="0" w:firstLine="0"/>
              <w:rPr>
                <w:ins w:id="3068" w:author="Haraguroicha Hsu" w:date="2013-06-30T04:49:00Z"/>
              </w:rPr>
            </w:pPr>
            <w:ins w:id="3069" w:author="Haraguroicha Hsu" w:date="2013-06-30T04:49:00Z">
              <w:r w:rsidRPr="00C20C62">
                <w:rPr>
                  <w:rFonts w:hint="eastAsia"/>
                </w:rPr>
                <w:t>Latency</w:t>
              </w:r>
              <w:r w:rsidRPr="00C20C62">
                <w:t xml:space="preserve"> (ms)</w:t>
              </w:r>
            </w:ins>
          </w:p>
        </w:tc>
        <w:tc>
          <w:tcPr>
            <w:tcW w:w="2410" w:type="dxa"/>
            <w:vAlign w:val="center"/>
            <w:tcPrChange w:id="3070" w:author="腹黒い茶" w:date="2013-07-08T12:04:00Z">
              <w:tcPr>
                <w:tcW w:w="2410" w:type="dxa"/>
                <w:vAlign w:val="center"/>
              </w:tcPr>
            </w:tcPrChange>
          </w:tcPr>
          <w:p w14:paraId="6F1DAE4E" w14:textId="77777777" w:rsidR="008F7535" w:rsidRPr="00C20C62" w:rsidRDefault="008F7535" w:rsidP="0024703B">
            <w:pPr>
              <w:adjustRightInd w:val="0"/>
              <w:snapToGrid w:val="0"/>
              <w:ind w:firstLineChars="0" w:firstLine="0"/>
              <w:jc w:val="center"/>
              <w:rPr>
                <w:ins w:id="3071" w:author="Haraguroicha Hsu" w:date="2013-06-30T04:49:00Z"/>
              </w:rPr>
            </w:pPr>
            <w:ins w:id="3072" w:author="Haraguroicha Hsu" w:date="2013-06-30T04:49:00Z">
              <w:r w:rsidRPr="00C20C62">
                <w:rPr>
                  <w:rFonts w:hint="eastAsia"/>
                </w:rPr>
                <w:t>2-5</w:t>
              </w:r>
            </w:ins>
          </w:p>
        </w:tc>
        <w:tc>
          <w:tcPr>
            <w:tcW w:w="2552" w:type="dxa"/>
            <w:vAlign w:val="center"/>
            <w:tcPrChange w:id="3073" w:author="腹黒い茶" w:date="2013-07-08T12:04:00Z">
              <w:tcPr>
                <w:tcW w:w="2552" w:type="dxa"/>
                <w:vAlign w:val="center"/>
              </w:tcPr>
            </w:tcPrChange>
          </w:tcPr>
          <w:p w14:paraId="60B4D3E1" w14:textId="77777777" w:rsidR="008F7535" w:rsidRPr="00C20C62" w:rsidRDefault="008F7535" w:rsidP="0024703B">
            <w:pPr>
              <w:adjustRightInd w:val="0"/>
              <w:snapToGrid w:val="0"/>
              <w:ind w:firstLineChars="0" w:firstLine="0"/>
              <w:jc w:val="center"/>
              <w:rPr>
                <w:ins w:id="3074" w:author="Haraguroicha Hsu" w:date="2013-06-30T04:49:00Z"/>
              </w:rPr>
            </w:pPr>
            <w:ins w:id="3075" w:author="Haraguroicha Hsu" w:date="2013-06-30T04:49:00Z">
              <w:r w:rsidRPr="00C20C62">
                <w:rPr>
                  <w:rFonts w:hint="eastAsia"/>
                </w:rPr>
                <w:t>3-5</w:t>
              </w:r>
            </w:ins>
          </w:p>
        </w:tc>
        <w:tc>
          <w:tcPr>
            <w:tcW w:w="1275" w:type="dxa"/>
            <w:vAlign w:val="center"/>
            <w:tcPrChange w:id="3076" w:author="腹黒い茶" w:date="2013-07-08T12:04:00Z">
              <w:tcPr>
                <w:tcW w:w="1275" w:type="dxa"/>
                <w:vAlign w:val="center"/>
              </w:tcPr>
            </w:tcPrChange>
          </w:tcPr>
          <w:p w14:paraId="14314E29" w14:textId="77777777" w:rsidR="008F7535" w:rsidRPr="00C20C62" w:rsidRDefault="008F7535" w:rsidP="0024703B">
            <w:pPr>
              <w:adjustRightInd w:val="0"/>
              <w:snapToGrid w:val="0"/>
              <w:ind w:firstLineChars="0" w:firstLine="0"/>
              <w:jc w:val="center"/>
              <w:rPr>
                <w:ins w:id="3077" w:author="Haraguroicha Hsu" w:date="2013-06-30T04:49:00Z"/>
              </w:rPr>
            </w:pPr>
            <w:ins w:id="3078" w:author="Haraguroicha Hsu" w:date="2013-06-30T04:49:00Z">
              <w:r w:rsidRPr="00C20C62">
                <w:rPr>
                  <w:rFonts w:hint="eastAsia"/>
                </w:rPr>
                <w:t>70</w:t>
              </w:r>
            </w:ins>
          </w:p>
        </w:tc>
        <w:tc>
          <w:tcPr>
            <w:tcW w:w="1418" w:type="dxa"/>
            <w:vAlign w:val="center"/>
            <w:tcPrChange w:id="3079" w:author="腹黒い茶" w:date="2013-07-08T12:04:00Z">
              <w:tcPr>
                <w:tcW w:w="1418" w:type="dxa"/>
                <w:vAlign w:val="center"/>
              </w:tcPr>
            </w:tcPrChange>
          </w:tcPr>
          <w:p w14:paraId="42903231" w14:textId="77777777" w:rsidR="008F7535" w:rsidRPr="00C20C62" w:rsidRDefault="008F7535" w:rsidP="0024703B">
            <w:pPr>
              <w:adjustRightInd w:val="0"/>
              <w:snapToGrid w:val="0"/>
              <w:ind w:firstLineChars="0" w:firstLine="0"/>
              <w:jc w:val="center"/>
              <w:rPr>
                <w:ins w:id="3080" w:author="Haraguroicha Hsu" w:date="2013-06-30T04:49:00Z"/>
              </w:rPr>
            </w:pPr>
            <w:ins w:id="3081" w:author="Haraguroicha Hsu" w:date="2013-06-30T04:49:00Z">
              <w:r w:rsidRPr="00C20C62">
                <w:rPr>
                  <w:rFonts w:hint="eastAsia"/>
                </w:rPr>
                <w:t>60</w:t>
              </w:r>
            </w:ins>
          </w:p>
        </w:tc>
        <w:tc>
          <w:tcPr>
            <w:tcW w:w="1701" w:type="dxa"/>
            <w:vAlign w:val="center"/>
            <w:tcPrChange w:id="3082" w:author="腹黒い茶" w:date="2013-07-08T12:04:00Z">
              <w:tcPr>
                <w:tcW w:w="1701" w:type="dxa"/>
                <w:vAlign w:val="center"/>
              </w:tcPr>
            </w:tcPrChange>
          </w:tcPr>
          <w:p w14:paraId="30E25D97" w14:textId="77777777" w:rsidR="008F7535" w:rsidRPr="00C20C62" w:rsidRDefault="008F7535" w:rsidP="0024703B">
            <w:pPr>
              <w:adjustRightInd w:val="0"/>
              <w:snapToGrid w:val="0"/>
              <w:ind w:firstLineChars="0" w:firstLine="0"/>
              <w:jc w:val="center"/>
              <w:rPr>
                <w:ins w:id="3083" w:author="Haraguroicha Hsu" w:date="2013-06-30T04:49:00Z"/>
              </w:rPr>
            </w:pPr>
            <w:ins w:id="3084" w:author="Haraguroicha Hsu" w:date="2013-06-30T04:49:00Z">
              <w:r w:rsidRPr="00C20C62">
                <w:rPr>
                  <w:rFonts w:hint="eastAsia"/>
                </w:rPr>
                <w:t>1-3</w:t>
              </w:r>
            </w:ins>
          </w:p>
        </w:tc>
      </w:tr>
      <w:tr w:rsidR="008F7535" w:rsidRPr="00C20C62" w14:paraId="11D8CA1C" w14:textId="77777777" w:rsidTr="001F4B8F">
        <w:trPr>
          <w:ins w:id="3085" w:author="Haraguroicha Hsu" w:date="2013-06-30T04:49:00Z"/>
        </w:trPr>
        <w:tc>
          <w:tcPr>
            <w:tcW w:w="1985" w:type="dxa"/>
            <w:vAlign w:val="center"/>
            <w:tcPrChange w:id="3086" w:author="腹黒い茶" w:date="2013-07-08T12:04:00Z">
              <w:tcPr>
                <w:tcW w:w="1985" w:type="dxa"/>
                <w:vAlign w:val="center"/>
              </w:tcPr>
            </w:tcPrChange>
          </w:tcPr>
          <w:p w14:paraId="1BB955CD" w14:textId="77777777" w:rsidR="008F7535" w:rsidRPr="00C20C62" w:rsidRDefault="008F7535" w:rsidP="0024703B">
            <w:pPr>
              <w:adjustRightInd w:val="0"/>
              <w:snapToGrid w:val="0"/>
              <w:ind w:firstLineChars="0" w:firstLine="0"/>
              <w:rPr>
                <w:ins w:id="3087" w:author="Haraguroicha Hsu" w:date="2013-06-30T04:49:00Z"/>
              </w:rPr>
            </w:pPr>
            <w:ins w:id="3088" w:author="Haraguroicha Hsu" w:date="2013-06-30T04:49:00Z">
              <w:r w:rsidRPr="00C20C62">
                <w:rPr>
                  <w:rFonts w:hint="eastAsia"/>
                </w:rPr>
                <w:t>Bandwidth</w:t>
              </w:r>
            </w:ins>
          </w:p>
        </w:tc>
        <w:tc>
          <w:tcPr>
            <w:tcW w:w="2410" w:type="dxa"/>
            <w:vAlign w:val="center"/>
            <w:tcPrChange w:id="3089" w:author="腹黒い茶" w:date="2013-07-08T12:04:00Z">
              <w:tcPr>
                <w:tcW w:w="2410" w:type="dxa"/>
                <w:vAlign w:val="center"/>
              </w:tcPr>
            </w:tcPrChange>
          </w:tcPr>
          <w:p w14:paraId="301D4B27" w14:textId="77777777" w:rsidR="008F7535" w:rsidRPr="00C20C62" w:rsidRDefault="008F7535" w:rsidP="0024703B">
            <w:pPr>
              <w:adjustRightInd w:val="0"/>
              <w:snapToGrid w:val="0"/>
              <w:ind w:firstLineChars="0" w:firstLine="0"/>
              <w:jc w:val="center"/>
              <w:rPr>
                <w:ins w:id="3090" w:author="Haraguroicha Hsu" w:date="2013-06-30T04:49:00Z"/>
              </w:rPr>
            </w:pPr>
            <w:ins w:id="3091" w:author="Haraguroicha Hsu" w:date="2013-06-30T04:49:00Z">
              <w:r w:rsidRPr="00C20C62">
                <w:rPr>
                  <w:rFonts w:hint="eastAsia"/>
                </w:rPr>
                <w:t>~50M</w:t>
              </w:r>
            </w:ins>
          </w:p>
        </w:tc>
        <w:tc>
          <w:tcPr>
            <w:tcW w:w="2552" w:type="dxa"/>
            <w:vAlign w:val="center"/>
            <w:tcPrChange w:id="3092" w:author="腹黒い茶" w:date="2013-07-08T12:04:00Z">
              <w:tcPr>
                <w:tcW w:w="2552" w:type="dxa"/>
                <w:vAlign w:val="center"/>
              </w:tcPr>
            </w:tcPrChange>
          </w:tcPr>
          <w:p w14:paraId="6ED8DB0D" w14:textId="77777777" w:rsidR="008F7535" w:rsidRPr="00C20C62" w:rsidRDefault="008F7535" w:rsidP="0024703B">
            <w:pPr>
              <w:adjustRightInd w:val="0"/>
              <w:snapToGrid w:val="0"/>
              <w:ind w:firstLineChars="0" w:firstLine="0"/>
              <w:jc w:val="center"/>
              <w:rPr>
                <w:ins w:id="3093" w:author="Haraguroicha Hsu" w:date="2013-06-30T04:49:00Z"/>
              </w:rPr>
            </w:pPr>
            <w:ins w:id="3094" w:author="Haraguroicha Hsu" w:date="2013-06-30T04:49:00Z">
              <w:r w:rsidRPr="00C20C62">
                <w:rPr>
                  <w:rFonts w:hint="eastAsia"/>
                </w:rPr>
                <w:t>&gt;50M</w:t>
              </w:r>
            </w:ins>
          </w:p>
        </w:tc>
        <w:tc>
          <w:tcPr>
            <w:tcW w:w="1275" w:type="dxa"/>
            <w:vAlign w:val="center"/>
            <w:tcPrChange w:id="3095" w:author="腹黒い茶" w:date="2013-07-08T12:04:00Z">
              <w:tcPr>
                <w:tcW w:w="1275" w:type="dxa"/>
                <w:vAlign w:val="center"/>
              </w:tcPr>
            </w:tcPrChange>
          </w:tcPr>
          <w:p w14:paraId="1058714B" w14:textId="77777777" w:rsidR="008F7535" w:rsidRPr="00C20C62" w:rsidRDefault="008F7535" w:rsidP="0024703B">
            <w:pPr>
              <w:adjustRightInd w:val="0"/>
              <w:snapToGrid w:val="0"/>
              <w:ind w:firstLineChars="0" w:firstLine="0"/>
              <w:jc w:val="center"/>
              <w:rPr>
                <w:ins w:id="3096" w:author="Haraguroicha Hsu" w:date="2013-06-30T04:49:00Z"/>
              </w:rPr>
            </w:pPr>
            <w:ins w:id="3097" w:author="Haraguroicha Hsu" w:date="2013-06-30T04:49:00Z">
              <w:r w:rsidRPr="00C20C62">
                <w:rPr>
                  <w:rFonts w:hint="eastAsia"/>
                </w:rPr>
                <w:t>&gt;50M</w:t>
              </w:r>
            </w:ins>
          </w:p>
        </w:tc>
        <w:tc>
          <w:tcPr>
            <w:tcW w:w="1418" w:type="dxa"/>
            <w:vAlign w:val="center"/>
            <w:tcPrChange w:id="3098" w:author="腹黒い茶" w:date="2013-07-08T12:04:00Z">
              <w:tcPr>
                <w:tcW w:w="1418" w:type="dxa"/>
                <w:vAlign w:val="center"/>
              </w:tcPr>
            </w:tcPrChange>
          </w:tcPr>
          <w:p w14:paraId="2BFF0F8E" w14:textId="77777777" w:rsidR="008F7535" w:rsidRPr="00C20C62" w:rsidRDefault="008F7535" w:rsidP="0024703B">
            <w:pPr>
              <w:adjustRightInd w:val="0"/>
              <w:snapToGrid w:val="0"/>
              <w:ind w:firstLineChars="0" w:firstLine="0"/>
              <w:jc w:val="center"/>
              <w:rPr>
                <w:ins w:id="3099" w:author="Haraguroicha Hsu" w:date="2013-06-30T04:49:00Z"/>
              </w:rPr>
            </w:pPr>
            <w:ins w:id="3100" w:author="Haraguroicha Hsu" w:date="2013-06-30T04:49:00Z">
              <w:r w:rsidRPr="00C20C62">
                <w:rPr>
                  <w:rFonts w:hint="eastAsia"/>
                </w:rPr>
                <w:t>&gt;50M</w:t>
              </w:r>
            </w:ins>
          </w:p>
        </w:tc>
        <w:tc>
          <w:tcPr>
            <w:tcW w:w="1701" w:type="dxa"/>
            <w:vAlign w:val="center"/>
            <w:tcPrChange w:id="3101" w:author="腹黒い茶" w:date="2013-07-08T12:04:00Z">
              <w:tcPr>
                <w:tcW w:w="1701" w:type="dxa"/>
                <w:vAlign w:val="center"/>
              </w:tcPr>
            </w:tcPrChange>
          </w:tcPr>
          <w:p w14:paraId="73049519" w14:textId="77777777" w:rsidR="008F7535" w:rsidRPr="00C20C62" w:rsidRDefault="008F7535" w:rsidP="0024703B">
            <w:pPr>
              <w:adjustRightInd w:val="0"/>
              <w:snapToGrid w:val="0"/>
              <w:ind w:firstLineChars="0" w:firstLine="0"/>
              <w:jc w:val="center"/>
              <w:rPr>
                <w:ins w:id="3102" w:author="Haraguroicha Hsu" w:date="2013-06-30T04:49:00Z"/>
              </w:rPr>
            </w:pPr>
            <w:ins w:id="3103" w:author="Haraguroicha Hsu" w:date="2013-06-30T04:49:00Z">
              <w:r w:rsidRPr="00C20C62">
                <w:rPr>
                  <w:rFonts w:hint="eastAsia"/>
                </w:rPr>
                <w:t>&gt;90M</w:t>
              </w:r>
            </w:ins>
          </w:p>
        </w:tc>
      </w:tr>
      <w:tr w:rsidR="008F7535" w:rsidRPr="00C20C62" w14:paraId="4465E976" w14:textId="77777777" w:rsidTr="001F4B8F">
        <w:trPr>
          <w:ins w:id="3104" w:author="Haraguroicha Hsu" w:date="2013-06-30T04:49:00Z"/>
        </w:trPr>
        <w:tc>
          <w:tcPr>
            <w:tcW w:w="1985" w:type="dxa"/>
            <w:vAlign w:val="center"/>
            <w:tcPrChange w:id="3105" w:author="腹黒い茶" w:date="2013-07-08T12:04:00Z">
              <w:tcPr>
                <w:tcW w:w="1985" w:type="dxa"/>
                <w:vAlign w:val="center"/>
              </w:tcPr>
            </w:tcPrChange>
          </w:tcPr>
          <w:p w14:paraId="44CE488C" w14:textId="77777777" w:rsidR="008F7535" w:rsidRPr="00C20C62" w:rsidRDefault="008F7535" w:rsidP="0024703B">
            <w:pPr>
              <w:adjustRightInd w:val="0"/>
              <w:snapToGrid w:val="0"/>
              <w:ind w:firstLineChars="0" w:firstLine="0"/>
              <w:rPr>
                <w:ins w:id="3106" w:author="Haraguroicha Hsu" w:date="2013-06-30T04:49:00Z"/>
              </w:rPr>
            </w:pPr>
            <w:ins w:id="3107" w:author="Haraguroicha Hsu" w:date="2013-06-30T04:49:00Z">
              <w:r w:rsidRPr="00C20C62">
                <w:t>Availability</w:t>
              </w:r>
            </w:ins>
          </w:p>
        </w:tc>
        <w:tc>
          <w:tcPr>
            <w:tcW w:w="2410" w:type="dxa"/>
            <w:vAlign w:val="center"/>
            <w:tcPrChange w:id="3108" w:author="腹黒い茶" w:date="2013-07-08T12:04:00Z">
              <w:tcPr>
                <w:tcW w:w="2410" w:type="dxa"/>
                <w:vAlign w:val="center"/>
              </w:tcPr>
            </w:tcPrChange>
          </w:tcPr>
          <w:p w14:paraId="38C1FB6D" w14:textId="77777777" w:rsidR="008F7535" w:rsidRPr="00C20C62" w:rsidRDefault="008F7535" w:rsidP="0024703B">
            <w:pPr>
              <w:adjustRightInd w:val="0"/>
              <w:snapToGrid w:val="0"/>
              <w:ind w:firstLineChars="0" w:firstLine="0"/>
              <w:jc w:val="center"/>
              <w:rPr>
                <w:ins w:id="3109" w:author="Haraguroicha Hsu" w:date="2013-06-30T04:49:00Z"/>
              </w:rPr>
            </w:pPr>
            <w:ins w:id="3110" w:author="Haraguroicha Hsu" w:date="2013-06-30T04:49:00Z">
              <w:r w:rsidRPr="00C20C62">
                <w:rPr>
                  <w:rFonts w:hint="eastAsia"/>
                </w:rPr>
                <w:t>經常性維護斷線</w:t>
              </w:r>
            </w:ins>
          </w:p>
        </w:tc>
        <w:tc>
          <w:tcPr>
            <w:tcW w:w="2552" w:type="dxa"/>
            <w:vAlign w:val="center"/>
            <w:tcPrChange w:id="3111" w:author="腹黒い茶" w:date="2013-07-08T12:04:00Z">
              <w:tcPr>
                <w:tcW w:w="2552" w:type="dxa"/>
                <w:vAlign w:val="center"/>
              </w:tcPr>
            </w:tcPrChange>
          </w:tcPr>
          <w:p w14:paraId="04D752E7" w14:textId="77777777" w:rsidR="008F7535" w:rsidRPr="00C20C62" w:rsidRDefault="008F7535" w:rsidP="0024703B">
            <w:pPr>
              <w:adjustRightInd w:val="0"/>
              <w:snapToGrid w:val="0"/>
              <w:ind w:firstLineChars="0" w:firstLine="0"/>
              <w:jc w:val="center"/>
              <w:rPr>
                <w:ins w:id="3112" w:author="Haraguroicha Hsu" w:date="2013-06-30T04:49:00Z"/>
              </w:rPr>
            </w:pPr>
            <w:ins w:id="3113" w:author="Haraguroicha Hsu" w:date="2013-06-30T04:49:00Z">
              <w:r w:rsidRPr="00C20C62">
                <w:rPr>
                  <w:rFonts w:hint="eastAsia"/>
                </w:rPr>
                <w:t>高</w:t>
              </w:r>
            </w:ins>
          </w:p>
        </w:tc>
        <w:tc>
          <w:tcPr>
            <w:tcW w:w="1275" w:type="dxa"/>
            <w:vAlign w:val="center"/>
            <w:tcPrChange w:id="3114" w:author="腹黒い茶" w:date="2013-07-08T12:04:00Z">
              <w:tcPr>
                <w:tcW w:w="1275" w:type="dxa"/>
                <w:vAlign w:val="center"/>
              </w:tcPr>
            </w:tcPrChange>
          </w:tcPr>
          <w:p w14:paraId="53941446" w14:textId="77777777" w:rsidR="008F7535" w:rsidRPr="00C20C62" w:rsidRDefault="008F7535" w:rsidP="0024703B">
            <w:pPr>
              <w:adjustRightInd w:val="0"/>
              <w:snapToGrid w:val="0"/>
              <w:ind w:firstLineChars="0" w:firstLine="0"/>
              <w:jc w:val="center"/>
              <w:rPr>
                <w:ins w:id="3115" w:author="Haraguroicha Hsu" w:date="2013-06-30T04:49:00Z"/>
              </w:rPr>
            </w:pPr>
            <w:ins w:id="3116" w:author="Haraguroicha Hsu" w:date="2013-06-30T04:49:00Z">
              <w:r w:rsidRPr="00C20C62">
                <w:rPr>
                  <w:rFonts w:hint="eastAsia"/>
                </w:rPr>
                <w:t>高</w:t>
              </w:r>
            </w:ins>
          </w:p>
        </w:tc>
        <w:tc>
          <w:tcPr>
            <w:tcW w:w="1418" w:type="dxa"/>
            <w:vAlign w:val="center"/>
            <w:tcPrChange w:id="3117" w:author="腹黒い茶" w:date="2013-07-08T12:04:00Z">
              <w:tcPr>
                <w:tcW w:w="1418" w:type="dxa"/>
                <w:vAlign w:val="center"/>
              </w:tcPr>
            </w:tcPrChange>
          </w:tcPr>
          <w:p w14:paraId="72DAAFA5" w14:textId="77777777" w:rsidR="008F7535" w:rsidRPr="00C20C62" w:rsidRDefault="008F7535" w:rsidP="0024703B">
            <w:pPr>
              <w:adjustRightInd w:val="0"/>
              <w:snapToGrid w:val="0"/>
              <w:ind w:firstLineChars="0" w:firstLine="0"/>
              <w:jc w:val="center"/>
              <w:rPr>
                <w:ins w:id="3118" w:author="Haraguroicha Hsu" w:date="2013-06-30T04:49:00Z"/>
              </w:rPr>
            </w:pPr>
            <w:ins w:id="3119" w:author="Haraguroicha Hsu" w:date="2013-06-30T04:49:00Z">
              <w:r w:rsidRPr="00C20C62">
                <w:rPr>
                  <w:rFonts w:hint="eastAsia"/>
                </w:rPr>
                <w:t>高</w:t>
              </w:r>
            </w:ins>
          </w:p>
        </w:tc>
        <w:tc>
          <w:tcPr>
            <w:tcW w:w="1701" w:type="dxa"/>
            <w:vAlign w:val="center"/>
            <w:tcPrChange w:id="3120" w:author="腹黒い茶" w:date="2013-07-08T12:04:00Z">
              <w:tcPr>
                <w:tcW w:w="1701" w:type="dxa"/>
                <w:vAlign w:val="center"/>
              </w:tcPr>
            </w:tcPrChange>
          </w:tcPr>
          <w:p w14:paraId="4A915490" w14:textId="77777777" w:rsidR="008F7535" w:rsidRPr="00C20C62" w:rsidRDefault="008F7535" w:rsidP="0024703B">
            <w:pPr>
              <w:adjustRightInd w:val="0"/>
              <w:snapToGrid w:val="0"/>
              <w:ind w:firstLineChars="0" w:firstLine="0"/>
              <w:rPr>
                <w:ins w:id="3121" w:author="Haraguroicha Hsu" w:date="2013-06-30T04:49:00Z"/>
              </w:rPr>
            </w:pPr>
            <w:ins w:id="3122" w:author="Haraguroicha Hsu" w:date="2013-06-30T04:49:00Z">
              <w:r w:rsidRPr="00C20C62">
                <w:rPr>
                  <w:rFonts w:hint="eastAsia"/>
                </w:rPr>
                <w:t>依照</w:t>
              </w:r>
              <w:r w:rsidRPr="00C20C62">
                <w:rPr>
                  <w:rFonts w:hint="eastAsia"/>
                </w:rPr>
                <w:t>ISP</w:t>
              </w:r>
              <w:r w:rsidRPr="00C20C62">
                <w:rPr>
                  <w:rFonts w:hint="eastAsia"/>
                </w:rPr>
                <w:t>維護或者電力公司及自行管理規劃辦法而定</w:t>
              </w:r>
            </w:ins>
          </w:p>
        </w:tc>
      </w:tr>
    </w:tbl>
    <w:p w14:paraId="14BA22D8" w14:textId="77777777" w:rsidR="008F7535" w:rsidRDefault="008F7535" w:rsidP="001F4B8F">
      <w:pPr>
        <w:pStyle w:val="aff2"/>
        <w:rPr>
          <w:ins w:id="3123" w:author="Haraguroicha Hsu" w:date="2013-06-30T04:49:00Z"/>
        </w:rPr>
      </w:pPr>
      <w:ins w:id="3124" w:author="Haraguroicha Hsu" w:date="2013-06-30T04:49:00Z">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ins>
    </w:p>
    <w:p w14:paraId="43D77D2E" w14:textId="77777777" w:rsidR="008F7535" w:rsidRDefault="008F7535" w:rsidP="001F4B8F">
      <w:pPr>
        <w:pStyle w:val="aff2"/>
        <w:rPr>
          <w:ins w:id="3125" w:author="Haraguroicha Hsu" w:date="2013-06-30T04:49:00Z"/>
        </w:rPr>
      </w:pPr>
      <w:ins w:id="3126" w:author="Haraguroicha Hsu" w:date="2013-06-30T04:49:00Z">
        <w:r>
          <w:t>(</w:t>
        </w:r>
        <w:r>
          <w:rPr>
            <w:rFonts w:hint="eastAsia"/>
          </w:rPr>
          <w:t>價格參考時間：</w:t>
        </w:r>
        <w:r>
          <w:rPr>
            <w:rFonts w:hint="eastAsia"/>
          </w:rPr>
          <w:t>2013</w:t>
        </w:r>
        <w:r>
          <w:rPr>
            <w:rFonts w:hint="eastAsia"/>
          </w:rPr>
          <w:t>年</w:t>
        </w:r>
        <w:r>
          <w:rPr>
            <w:rFonts w:hint="eastAsia"/>
          </w:rPr>
          <w:t>6</w:t>
        </w:r>
        <w:r>
          <w:rPr>
            <w:rFonts w:hint="eastAsia"/>
          </w:rPr>
          <w:t>月</w:t>
        </w:r>
        <w:r>
          <w:t>)</w:t>
        </w:r>
      </w:ins>
    </w:p>
    <w:p w14:paraId="3CEA16D7" w14:textId="77777777" w:rsidR="008F7535" w:rsidRDefault="008F7535" w:rsidP="008F7535">
      <w:pPr>
        <w:ind w:firstLine="560"/>
        <w:rPr>
          <w:ins w:id="3127" w:author="Haraguroicha Hsu" w:date="2013-06-30T04:49:00Z"/>
          <w:rFonts w:asciiTheme="majorHAnsi" w:eastAsiaTheme="majorEastAsia" w:hAnsiTheme="majorHAnsi"/>
        </w:rPr>
      </w:pPr>
      <w:ins w:id="3128" w:author="Haraguroicha Hsu" w:date="2013-06-30T04:49:00Z">
        <w:r>
          <w:br w:type="page"/>
        </w:r>
      </w:ins>
    </w:p>
    <w:p w14:paraId="14BF458F" w14:textId="77777777" w:rsidR="00A24B75" w:rsidRDefault="00A24B75" w:rsidP="00A24B75">
      <w:pPr>
        <w:pStyle w:val="3"/>
        <w:rPr>
          <w:ins w:id="3129" w:author="Haraguroicha Hsu" w:date="2013-07-07T20:11:00Z"/>
        </w:rPr>
      </w:pPr>
      <w:bookmarkStart w:id="3130" w:name="_Toc360323444"/>
      <w:bookmarkStart w:id="3131" w:name="_Toc361079426"/>
      <w:ins w:id="3132" w:author="Haraguroicha Hsu" w:date="2013-07-07T20:11:00Z">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3131"/>
      </w:ins>
    </w:p>
    <w:p w14:paraId="3222EE0C" w14:textId="77777777" w:rsidR="007D7F2F" w:rsidRDefault="00A24B75" w:rsidP="00A24B75">
      <w:pPr>
        <w:widowControl/>
        <w:ind w:firstLineChars="0" w:firstLine="0"/>
        <w:jc w:val="left"/>
        <w:rPr>
          <w:ins w:id="3133" w:author="腹黒い茶" w:date="2013-07-08T20:37:00Z"/>
          <w:rFonts w:asciiTheme="majorHAnsi" w:eastAsiaTheme="majorEastAsia" w:hAnsiTheme="majorHAnsi"/>
          <w:sz w:val="24"/>
        </w:rPr>
      </w:pPr>
      <w:ins w:id="3134" w:author="Haraguroicha Hsu" w:date="2013-07-07T20:11:00Z">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fldChar w:fldCharType="begin"/>
        </w:r>
        <w:r>
          <w:instrText xml:space="preserve"> REF </w:instrText>
        </w:r>
        <w:r>
          <w:rPr>
            <w:rFonts w:hint="eastAsia"/>
          </w:rPr>
          <w:instrText>_Ref234846978 \h</w:instrText>
        </w:r>
        <w:r>
          <w:instrText xml:space="preserve"> </w:instrText>
        </w:r>
      </w:ins>
      <w:ins w:id="3135" w:author="Haraguroicha Hsu" w:date="2013-07-07T20:11:00Z">
        <w:r>
          <w:fldChar w:fldCharType="separate"/>
        </w:r>
      </w:ins>
      <w:ins w:id="3136" w:author="腹黒い茶" w:date="2013-07-08T20:37:00Z">
        <w:r w:rsidR="007D7F2F">
          <w:br w:type="page"/>
        </w:r>
      </w:ins>
    </w:p>
    <w:p w14:paraId="08DC43F6" w14:textId="29BBBC04" w:rsidR="00A24B75" w:rsidRDefault="007D7F2F">
      <w:pPr>
        <w:widowControl/>
        <w:ind w:firstLineChars="0" w:firstLine="0"/>
        <w:jc w:val="left"/>
        <w:rPr>
          <w:ins w:id="3137" w:author="Haraguroicha Hsu" w:date="2013-07-07T20:11:00Z"/>
        </w:rPr>
        <w:pPrChange w:id="3138" w:author="Haraguroicha Hsu" w:date="2013-07-07T20:12:00Z">
          <w:pPr>
            <w:ind w:firstLine="560"/>
          </w:pPr>
        </w:pPrChange>
      </w:pPr>
      <w:ins w:id="3139" w:author="腹黒い茶" w:date="2013-07-08T20:37:00Z">
        <w:r>
          <w:rPr>
            <w:rFonts w:hint="eastAsia"/>
          </w:rPr>
          <w:lastRenderedPageBreak/>
          <w:t>表</w:t>
        </w:r>
        <w:r>
          <w:rPr>
            <w:rFonts w:hint="eastAsia"/>
          </w:rPr>
          <w:t xml:space="preserve"> </w:t>
        </w:r>
        <w:r>
          <w:rPr>
            <w:noProof/>
          </w:rPr>
          <w:t>6</w:t>
        </w:r>
      </w:ins>
      <w:ins w:id="3140" w:author="Haraguroicha Hsu" w:date="2013-07-07T20:12:00Z">
        <w:del w:id="3141" w:author="腹黒い茶" w:date="2013-07-08T20:34:00Z">
          <w:r w:rsidR="00A24B75" w:rsidDel="007D7F2F">
            <w:rPr>
              <w:rFonts w:hint="eastAsia"/>
            </w:rPr>
            <w:delText>表</w:delText>
          </w:r>
          <w:r w:rsidR="00A24B75" w:rsidDel="007D7F2F">
            <w:rPr>
              <w:rFonts w:hint="eastAsia"/>
            </w:rPr>
            <w:delText xml:space="preserve"> </w:delText>
          </w:r>
          <w:r w:rsidR="00A24B75" w:rsidDel="007D7F2F">
            <w:rPr>
              <w:noProof/>
            </w:rPr>
            <w:delText>6</w:delText>
          </w:r>
        </w:del>
      </w:ins>
      <w:del w:id="3142" w:author="腹黒い茶" w:date="2013-07-08T20:34:00Z">
        <w:r w:rsidR="00A24B75" w:rsidDel="007D7F2F">
          <w:rPr>
            <w:noProof/>
          </w:rPr>
          <w:delText>6</w:delText>
        </w:r>
      </w:del>
      <w:ins w:id="3143" w:author="Haraguroicha Hsu" w:date="2013-07-07T20:11:00Z">
        <w:r w:rsidR="00A24B75">
          <w:fldChar w:fldCharType="end"/>
        </w:r>
        <w:r w:rsidR="00A24B75" w:rsidRPr="003C7943">
          <w:rPr>
            <w:rFonts w:hint="eastAsia"/>
          </w:rPr>
          <w:t>中整理了</w:t>
        </w:r>
        <w:r w:rsidR="00A24B75" w:rsidRPr="003C7943">
          <w:rPr>
            <w:rFonts w:hint="eastAsia"/>
          </w:rPr>
          <w:t>XSLT</w:t>
        </w:r>
        <w:r w:rsidR="00A24B75" w:rsidRPr="003C7943">
          <w:rPr>
            <w:rFonts w:hint="eastAsia"/>
          </w:rPr>
          <w:t>與本研究中所使用的技術上的差異以及技術上的瓶頸。</w:t>
        </w:r>
      </w:ins>
    </w:p>
    <w:p w14:paraId="0527F303" w14:textId="77777777" w:rsidR="00A24B75" w:rsidRDefault="00A24B75" w:rsidP="00A24B75">
      <w:pPr>
        <w:widowControl/>
        <w:ind w:firstLineChars="0" w:firstLine="0"/>
        <w:jc w:val="left"/>
        <w:rPr>
          <w:ins w:id="3144" w:author="Haraguroicha Hsu" w:date="2013-07-07T20:11:00Z"/>
          <w:rFonts w:asciiTheme="majorHAnsi" w:eastAsiaTheme="majorEastAsia" w:hAnsiTheme="majorHAnsi"/>
          <w:sz w:val="24"/>
        </w:rPr>
      </w:pPr>
      <w:bookmarkStart w:id="3145" w:name="_Ref234846978"/>
      <w:ins w:id="3146" w:author="Haraguroicha Hsu" w:date="2013-07-07T20:11:00Z">
        <w:r>
          <w:br w:type="page"/>
        </w:r>
      </w:ins>
    </w:p>
    <w:p w14:paraId="68A267DE" w14:textId="77777777" w:rsidR="00A24B75" w:rsidRDefault="00A24B75" w:rsidP="007D7F2F">
      <w:pPr>
        <w:pStyle w:val="aff4"/>
        <w:rPr>
          <w:ins w:id="3147" w:author="Haraguroicha Hsu" w:date="2013-07-07T20:11:00Z"/>
        </w:rPr>
      </w:pPr>
      <w:bookmarkStart w:id="3148" w:name="_Toc361079794"/>
      <w:ins w:id="3149" w:author="Haraguroicha Hsu" w:date="2013-07-07T20:11:00Z">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ins>
      <w:r w:rsidR="007D7F2F">
        <w:rPr>
          <w:noProof/>
        </w:rPr>
        <w:t>6</w:t>
      </w:r>
      <w:ins w:id="3150" w:author="Haraguroicha Hsu" w:date="2013-07-07T20:11:00Z">
        <w:r>
          <w:fldChar w:fldCharType="end"/>
        </w:r>
        <w:bookmarkEnd w:id="3145"/>
        <w:r>
          <w:rPr>
            <w:rFonts w:hint="eastAsia"/>
          </w:rPr>
          <w:t xml:space="preserve"> </w:t>
        </w:r>
        <w:r w:rsidRPr="003C7943">
          <w:rPr>
            <w:rFonts w:hint="eastAsia"/>
          </w:rPr>
          <w:t>XSLT</w:t>
        </w:r>
        <w:r w:rsidRPr="003C7943">
          <w:rPr>
            <w:rFonts w:hint="eastAsia"/>
          </w:rPr>
          <w:t>與</w:t>
        </w:r>
        <w:r w:rsidRPr="003C7943">
          <w:rPr>
            <w:rFonts w:hint="eastAsia"/>
          </w:rPr>
          <w:t>XHTML</w:t>
        </w:r>
        <w:r w:rsidRPr="003C7943">
          <w:rPr>
            <w:rFonts w:hint="eastAsia"/>
          </w:rPr>
          <w:t>描述檔的套表比較</w:t>
        </w:r>
        <w:bookmarkEnd w:id="3148"/>
      </w:ins>
    </w:p>
    <w:tbl>
      <w:tblPr>
        <w:tblStyle w:val="af3"/>
        <w:tblW w:w="0" w:type="auto"/>
        <w:tblBorders>
          <w:top w:val="double" w:sz="4" w:space="0" w:color="auto"/>
          <w:bottom w:val="double" w:sz="4" w:space="0" w:color="auto"/>
        </w:tblBorders>
        <w:tblLook w:val="0000" w:firstRow="0" w:lastRow="0" w:firstColumn="0" w:lastColumn="0" w:noHBand="0" w:noVBand="0"/>
        <w:tblPrChange w:id="3151" w:author="腹黒い茶" w:date="2013-07-08T12:05:00Z">
          <w:tblPr>
            <w:tblStyle w:val="af3"/>
            <w:tblW w:w="0" w:type="auto"/>
            <w:tblLook w:val="0000" w:firstRow="0" w:lastRow="0" w:firstColumn="0" w:lastColumn="0" w:noHBand="0" w:noVBand="0"/>
          </w:tblPr>
        </w:tblPrChange>
      </w:tblPr>
      <w:tblGrid>
        <w:gridCol w:w="2943"/>
        <w:gridCol w:w="3686"/>
        <w:gridCol w:w="3225"/>
        <w:tblGridChange w:id="3152">
          <w:tblGrid>
            <w:gridCol w:w="2943"/>
            <w:gridCol w:w="3686"/>
            <w:gridCol w:w="3225"/>
          </w:tblGrid>
        </w:tblGridChange>
      </w:tblGrid>
      <w:tr w:rsidR="00A24B75" w14:paraId="01E5290A" w14:textId="77777777" w:rsidTr="001F4B8F">
        <w:trPr>
          <w:ins w:id="3153" w:author="Haraguroicha Hsu" w:date="2013-07-07T20:11:00Z"/>
        </w:trPr>
        <w:tc>
          <w:tcPr>
            <w:tcW w:w="2943" w:type="dxa"/>
            <w:tcPrChange w:id="3154" w:author="腹黒い茶" w:date="2013-07-08T12:05:00Z">
              <w:tcPr>
                <w:tcW w:w="2943" w:type="dxa"/>
              </w:tcPr>
            </w:tcPrChange>
          </w:tcPr>
          <w:p w14:paraId="3977AF2D" w14:textId="77777777" w:rsidR="00A24B75" w:rsidRPr="003C7943" w:rsidRDefault="00A24B75" w:rsidP="005B7D2A">
            <w:pPr>
              <w:adjustRightInd w:val="0"/>
              <w:snapToGrid w:val="0"/>
              <w:ind w:firstLineChars="0" w:firstLine="0"/>
              <w:jc w:val="center"/>
              <w:rPr>
                <w:ins w:id="3155" w:author="Haraguroicha Hsu" w:date="2013-07-07T20:11:00Z"/>
                <w:b/>
              </w:rPr>
            </w:pPr>
            <w:ins w:id="3156" w:author="Haraguroicha Hsu" w:date="2013-07-07T20:11:00Z">
              <w:r w:rsidRPr="003C7943">
                <w:rPr>
                  <w:b/>
                </w:rPr>
                <w:t>項目與技術比較</w:t>
              </w:r>
            </w:ins>
          </w:p>
        </w:tc>
        <w:tc>
          <w:tcPr>
            <w:tcW w:w="3686" w:type="dxa"/>
            <w:tcPrChange w:id="3157" w:author="腹黒い茶" w:date="2013-07-08T12:05:00Z">
              <w:tcPr>
                <w:tcW w:w="3686" w:type="dxa"/>
              </w:tcPr>
            </w:tcPrChange>
          </w:tcPr>
          <w:p w14:paraId="3F883108" w14:textId="77777777" w:rsidR="00A24B75" w:rsidRPr="003C7943" w:rsidRDefault="00A24B75" w:rsidP="005B7D2A">
            <w:pPr>
              <w:adjustRightInd w:val="0"/>
              <w:snapToGrid w:val="0"/>
              <w:ind w:firstLineChars="0" w:firstLine="0"/>
              <w:jc w:val="center"/>
              <w:rPr>
                <w:ins w:id="3158" w:author="Haraguroicha Hsu" w:date="2013-07-07T20:11:00Z"/>
                <w:b/>
              </w:rPr>
            </w:pPr>
            <w:ins w:id="3159" w:author="Haraguroicha Hsu" w:date="2013-07-07T20:11:00Z">
              <w:r w:rsidRPr="003C7943">
                <w:rPr>
                  <w:b/>
                </w:rPr>
                <w:t>XSLT</w:t>
              </w:r>
            </w:ins>
          </w:p>
        </w:tc>
        <w:tc>
          <w:tcPr>
            <w:tcW w:w="3225" w:type="dxa"/>
            <w:tcPrChange w:id="3160" w:author="腹黒い茶" w:date="2013-07-08T12:05:00Z">
              <w:tcPr>
                <w:tcW w:w="3225" w:type="dxa"/>
              </w:tcPr>
            </w:tcPrChange>
          </w:tcPr>
          <w:p w14:paraId="66CDD805" w14:textId="77777777" w:rsidR="00A24B75" w:rsidRPr="003C7943" w:rsidRDefault="00A24B75" w:rsidP="005B7D2A">
            <w:pPr>
              <w:adjustRightInd w:val="0"/>
              <w:snapToGrid w:val="0"/>
              <w:ind w:firstLineChars="0" w:firstLine="0"/>
              <w:jc w:val="center"/>
              <w:rPr>
                <w:ins w:id="3161" w:author="Haraguroicha Hsu" w:date="2013-07-07T20:11:00Z"/>
                <w:b/>
              </w:rPr>
            </w:pPr>
            <w:ins w:id="3162" w:author="Haraguroicha Hsu" w:date="2013-07-07T20:11:00Z">
              <w:r w:rsidRPr="003C7943">
                <w:rPr>
                  <w:b/>
                </w:rPr>
                <w:t>XHTML</w:t>
              </w:r>
            </w:ins>
          </w:p>
        </w:tc>
      </w:tr>
      <w:tr w:rsidR="00A24B75" w14:paraId="36EB4447" w14:textId="77777777" w:rsidTr="001F4B8F">
        <w:trPr>
          <w:ins w:id="3163" w:author="Haraguroicha Hsu" w:date="2013-07-07T20:11:00Z"/>
        </w:trPr>
        <w:tc>
          <w:tcPr>
            <w:tcW w:w="2943" w:type="dxa"/>
            <w:vAlign w:val="center"/>
            <w:tcPrChange w:id="3164" w:author="腹黒い茶" w:date="2013-07-08T12:05:00Z">
              <w:tcPr>
                <w:tcW w:w="2943" w:type="dxa"/>
                <w:vAlign w:val="center"/>
              </w:tcPr>
            </w:tcPrChange>
          </w:tcPr>
          <w:p w14:paraId="4F64035A" w14:textId="77777777" w:rsidR="00A24B75" w:rsidRDefault="00A24B75" w:rsidP="005B7D2A">
            <w:pPr>
              <w:adjustRightInd w:val="0"/>
              <w:snapToGrid w:val="0"/>
              <w:ind w:firstLineChars="0" w:firstLine="0"/>
              <w:jc w:val="left"/>
              <w:rPr>
                <w:ins w:id="3165" w:author="Haraguroicha Hsu" w:date="2013-07-07T20:11:00Z"/>
              </w:rPr>
            </w:pPr>
            <w:ins w:id="3166" w:author="Haraguroicha Hsu" w:date="2013-07-07T20:11:00Z">
              <w:r>
                <w:t>瀏覽器相容性</w:t>
              </w:r>
            </w:ins>
          </w:p>
        </w:tc>
        <w:tc>
          <w:tcPr>
            <w:tcW w:w="3686" w:type="dxa"/>
            <w:tcPrChange w:id="3167" w:author="腹黒い茶" w:date="2013-07-08T12:05:00Z">
              <w:tcPr>
                <w:tcW w:w="3686" w:type="dxa"/>
              </w:tcPr>
            </w:tcPrChange>
          </w:tcPr>
          <w:p w14:paraId="4AE17FAB" w14:textId="77777777" w:rsidR="00A24B75" w:rsidRDefault="00A24B75" w:rsidP="005B7D2A">
            <w:pPr>
              <w:adjustRightInd w:val="0"/>
              <w:snapToGrid w:val="0"/>
              <w:ind w:firstLineChars="0" w:firstLine="0"/>
              <w:rPr>
                <w:ins w:id="3168" w:author="Haraguroicha Hsu" w:date="2013-07-07T20:11:00Z"/>
              </w:rPr>
            </w:pPr>
            <w:ins w:id="3169" w:author="Haraguroicha Hsu" w:date="2013-07-07T20:11:00Z">
              <w:r>
                <w:t>新舊版本之間會有部分差異</w:t>
              </w:r>
            </w:ins>
          </w:p>
        </w:tc>
        <w:tc>
          <w:tcPr>
            <w:tcW w:w="3225" w:type="dxa"/>
            <w:tcPrChange w:id="3170" w:author="腹黒い茶" w:date="2013-07-08T12:05:00Z">
              <w:tcPr>
                <w:tcW w:w="3225" w:type="dxa"/>
              </w:tcPr>
            </w:tcPrChange>
          </w:tcPr>
          <w:p w14:paraId="47EBAA26" w14:textId="77777777" w:rsidR="00A24B75" w:rsidRDefault="00A24B75" w:rsidP="005B7D2A">
            <w:pPr>
              <w:adjustRightInd w:val="0"/>
              <w:snapToGrid w:val="0"/>
              <w:ind w:firstLineChars="0" w:firstLine="0"/>
              <w:rPr>
                <w:ins w:id="3171" w:author="Haraguroicha Hsu" w:date="2013-07-07T20:11:00Z"/>
              </w:rPr>
            </w:pPr>
            <w:ins w:id="3172" w:author="Haraguroicha Hsu" w:date="2013-07-07T20:11:00Z">
              <w:r>
                <w:t>僅需要支援</w:t>
              </w:r>
              <w:r>
                <w:t>XHTML</w:t>
              </w:r>
              <w:r>
                <w:t>與</w:t>
              </w:r>
              <w:r>
                <w:t>HTML5</w:t>
              </w:r>
              <w:r>
                <w:t>即可</w:t>
              </w:r>
            </w:ins>
          </w:p>
        </w:tc>
      </w:tr>
      <w:tr w:rsidR="00A24B75" w14:paraId="6542EC5A" w14:textId="77777777" w:rsidTr="001F4B8F">
        <w:trPr>
          <w:ins w:id="3173" w:author="Haraguroicha Hsu" w:date="2013-07-07T20:11:00Z"/>
        </w:trPr>
        <w:tc>
          <w:tcPr>
            <w:tcW w:w="2943" w:type="dxa"/>
            <w:vAlign w:val="center"/>
            <w:tcPrChange w:id="3174" w:author="腹黒い茶" w:date="2013-07-08T12:05:00Z">
              <w:tcPr>
                <w:tcW w:w="2943" w:type="dxa"/>
                <w:vAlign w:val="center"/>
              </w:tcPr>
            </w:tcPrChange>
          </w:tcPr>
          <w:p w14:paraId="7AA734C7" w14:textId="77777777" w:rsidR="00A24B75" w:rsidRDefault="00A24B75" w:rsidP="005B7D2A">
            <w:pPr>
              <w:adjustRightInd w:val="0"/>
              <w:snapToGrid w:val="0"/>
              <w:ind w:firstLineChars="0" w:firstLine="0"/>
              <w:jc w:val="left"/>
              <w:rPr>
                <w:ins w:id="3175" w:author="Haraguroicha Hsu" w:date="2013-07-07T20:11:00Z"/>
              </w:rPr>
            </w:pPr>
            <w:ins w:id="3176" w:author="Haraguroicha Hsu" w:date="2013-07-07T20:11:00Z">
              <w:r>
                <w:t>表單設計難度</w:t>
              </w:r>
            </w:ins>
          </w:p>
        </w:tc>
        <w:tc>
          <w:tcPr>
            <w:tcW w:w="3686" w:type="dxa"/>
            <w:tcPrChange w:id="3177" w:author="腹黒い茶" w:date="2013-07-08T12:05:00Z">
              <w:tcPr>
                <w:tcW w:w="3686" w:type="dxa"/>
              </w:tcPr>
            </w:tcPrChange>
          </w:tcPr>
          <w:p w14:paraId="7BA0A017" w14:textId="77777777" w:rsidR="00A24B75" w:rsidRDefault="00A24B75" w:rsidP="005B7D2A">
            <w:pPr>
              <w:adjustRightInd w:val="0"/>
              <w:snapToGrid w:val="0"/>
              <w:ind w:firstLineChars="0" w:firstLine="0"/>
              <w:rPr>
                <w:ins w:id="3178" w:author="Haraguroicha Hsu" w:date="2013-07-07T20:11:00Z"/>
              </w:rPr>
            </w:pPr>
            <w:ins w:id="3179" w:author="Haraguroicha Hsu" w:date="2013-07-07T20:11:00Z">
              <w:r>
                <w:t>需要懂</w:t>
              </w:r>
              <w:r>
                <w:t>XML</w:t>
              </w:r>
              <w:r>
                <w:t>與</w:t>
              </w:r>
              <w:r>
                <w:t>XSLT</w:t>
              </w:r>
              <w:r>
                <w:t>及</w:t>
              </w:r>
              <w:r>
                <w:t>XHTML</w:t>
              </w:r>
              <w:r>
                <w:t>與</w:t>
              </w:r>
              <w:r>
                <w:t>XPath</w:t>
              </w:r>
            </w:ins>
          </w:p>
        </w:tc>
        <w:tc>
          <w:tcPr>
            <w:tcW w:w="3225" w:type="dxa"/>
            <w:tcPrChange w:id="3180" w:author="腹黒い茶" w:date="2013-07-08T12:05:00Z">
              <w:tcPr>
                <w:tcW w:w="3225" w:type="dxa"/>
              </w:tcPr>
            </w:tcPrChange>
          </w:tcPr>
          <w:p w14:paraId="5C2A7E7A" w14:textId="77777777" w:rsidR="00A24B75" w:rsidRDefault="00A24B75" w:rsidP="005B7D2A">
            <w:pPr>
              <w:adjustRightInd w:val="0"/>
              <w:snapToGrid w:val="0"/>
              <w:ind w:firstLineChars="0" w:firstLine="0"/>
              <w:rPr>
                <w:ins w:id="3181" w:author="Haraguroicha Hsu" w:date="2013-07-07T20:11:00Z"/>
              </w:rPr>
            </w:pPr>
            <w:ins w:id="3182" w:author="Haraguroicha Hsu" w:date="2013-07-07T20:11:00Z">
              <w:r>
                <w:t>僅需要</w:t>
              </w:r>
              <w:r>
                <w:t>XHTML</w:t>
              </w:r>
              <w:r>
                <w:t>與</w:t>
              </w:r>
              <w:r>
                <w:t>XPath</w:t>
              </w:r>
              <w:r>
                <w:t>即可</w:t>
              </w:r>
            </w:ins>
          </w:p>
        </w:tc>
      </w:tr>
      <w:tr w:rsidR="00A24B75" w14:paraId="1C2B73D6" w14:textId="77777777" w:rsidTr="001F4B8F">
        <w:trPr>
          <w:ins w:id="3183" w:author="Haraguroicha Hsu" w:date="2013-07-07T20:11:00Z"/>
        </w:trPr>
        <w:tc>
          <w:tcPr>
            <w:tcW w:w="2943" w:type="dxa"/>
            <w:vAlign w:val="center"/>
            <w:tcPrChange w:id="3184" w:author="腹黒い茶" w:date="2013-07-08T12:05:00Z">
              <w:tcPr>
                <w:tcW w:w="2943" w:type="dxa"/>
                <w:vAlign w:val="center"/>
              </w:tcPr>
            </w:tcPrChange>
          </w:tcPr>
          <w:p w14:paraId="53723753" w14:textId="77777777" w:rsidR="00A24B75" w:rsidRDefault="00A24B75" w:rsidP="005B7D2A">
            <w:pPr>
              <w:adjustRightInd w:val="0"/>
              <w:snapToGrid w:val="0"/>
              <w:ind w:firstLineChars="0" w:firstLine="0"/>
              <w:jc w:val="left"/>
              <w:rPr>
                <w:ins w:id="3185" w:author="Haraguroicha Hsu" w:date="2013-07-07T20:11:00Z"/>
              </w:rPr>
            </w:pPr>
            <w:ins w:id="3186" w:author="Haraguroicha Hsu" w:date="2013-07-07T20:11:00Z">
              <w:r>
                <w:t>描述檔的結構複雜度</w:t>
              </w:r>
            </w:ins>
          </w:p>
        </w:tc>
        <w:tc>
          <w:tcPr>
            <w:tcW w:w="3686" w:type="dxa"/>
            <w:tcPrChange w:id="3187" w:author="腹黒い茶" w:date="2013-07-08T12:05:00Z">
              <w:tcPr>
                <w:tcW w:w="3686" w:type="dxa"/>
              </w:tcPr>
            </w:tcPrChange>
          </w:tcPr>
          <w:p w14:paraId="5FC143F1" w14:textId="77777777" w:rsidR="00A24B75" w:rsidRDefault="00A24B75" w:rsidP="005B7D2A">
            <w:pPr>
              <w:adjustRightInd w:val="0"/>
              <w:snapToGrid w:val="0"/>
              <w:ind w:firstLineChars="0" w:firstLine="0"/>
              <w:rPr>
                <w:ins w:id="3188" w:author="Haraguroicha Hsu" w:date="2013-07-07T20:11:00Z"/>
              </w:rPr>
            </w:pPr>
            <w:ins w:id="3189" w:author="Haraguroicha Hsu" w:date="2013-07-07T20:11:00Z">
              <w:r>
                <w:t>會有</w:t>
              </w:r>
              <w:r>
                <w:t>XSLT</w:t>
              </w:r>
              <w:r>
                <w:t>語言與</w:t>
              </w:r>
              <w:r>
                <w:t>XHTML</w:t>
              </w:r>
              <w:r>
                <w:t>語言錯綜複雜</w:t>
              </w:r>
            </w:ins>
          </w:p>
        </w:tc>
        <w:tc>
          <w:tcPr>
            <w:tcW w:w="3225" w:type="dxa"/>
            <w:tcPrChange w:id="3190" w:author="腹黒い茶" w:date="2013-07-08T12:05:00Z">
              <w:tcPr>
                <w:tcW w:w="3225" w:type="dxa"/>
              </w:tcPr>
            </w:tcPrChange>
          </w:tcPr>
          <w:p w14:paraId="145857C2" w14:textId="77777777" w:rsidR="00A24B75" w:rsidRDefault="00A24B75" w:rsidP="005B7D2A">
            <w:pPr>
              <w:adjustRightInd w:val="0"/>
              <w:snapToGrid w:val="0"/>
              <w:ind w:firstLineChars="0" w:firstLine="0"/>
              <w:rPr>
                <w:ins w:id="3191" w:author="Haraguroicha Hsu" w:date="2013-07-07T20:11:00Z"/>
              </w:rPr>
            </w:pPr>
            <w:ins w:id="3192" w:author="Haraguroicha Hsu" w:date="2013-07-07T20:11:00Z">
              <w:r>
                <w:t>僅只有</w:t>
              </w:r>
              <w:r>
                <w:t>XHTML</w:t>
              </w:r>
              <w:r>
                <w:t>與數個自定義的標籤</w:t>
              </w:r>
            </w:ins>
          </w:p>
        </w:tc>
      </w:tr>
      <w:tr w:rsidR="00A24B75" w14:paraId="1294A2E4" w14:textId="77777777" w:rsidTr="001F4B8F">
        <w:trPr>
          <w:ins w:id="3193" w:author="Haraguroicha Hsu" w:date="2013-07-07T20:11:00Z"/>
        </w:trPr>
        <w:tc>
          <w:tcPr>
            <w:tcW w:w="2943" w:type="dxa"/>
            <w:vAlign w:val="center"/>
            <w:tcPrChange w:id="3194" w:author="腹黒い茶" w:date="2013-07-08T12:05:00Z">
              <w:tcPr>
                <w:tcW w:w="2943" w:type="dxa"/>
                <w:vAlign w:val="center"/>
              </w:tcPr>
            </w:tcPrChange>
          </w:tcPr>
          <w:p w14:paraId="4A07A1B9" w14:textId="77777777" w:rsidR="00A24B75" w:rsidRDefault="00A24B75" w:rsidP="005B7D2A">
            <w:pPr>
              <w:adjustRightInd w:val="0"/>
              <w:snapToGrid w:val="0"/>
              <w:ind w:firstLineChars="0" w:firstLine="0"/>
              <w:jc w:val="left"/>
              <w:rPr>
                <w:ins w:id="3195" w:author="Haraguroicha Hsu" w:date="2013-07-07T20:11:00Z"/>
              </w:rPr>
            </w:pPr>
            <w:ins w:id="3196" w:author="Haraguroicha Hsu" w:date="2013-07-07T20:11:00Z">
              <w:r>
                <w:t>IE</w:t>
              </w:r>
              <w:r>
                <w:t>的原生支援能力</w:t>
              </w:r>
            </w:ins>
          </w:p>
        </w:tc>
        <w:tc>
          <w:tcPr>
            <w:tcW w:w="3686" w:type="dxa"/>
            <w:tcPrChange w:id="3197" w:author="腹黒い茶" w:date="2013-07-08T12:05:00Z">
              <w:tcPr>
                <w:tcW w:w="3686" w:type="dxa"/>
              </w:tcPr>
            </w:tcPrChange>
          </w:tcPr>
          <w:p w14:paraId="21D40CE7" w14:textId="77777777" w:rsidR="00A24B75" w:rsidRDefault="00A24B75" w:rsidP="005B7D2A">
            <w:pPr>
              <w:adjustRightInd w:val="0"/>
              <w:snapToGrid w:val="0"/>
              <w:ind w:firstLineChars="0" w:firstLine="0"/>
              <w:rPr>
                <w:ins w:id="3198" w:author="Haraguroicha Hsu" w:date="2013-07-07T20:11:00Z"/>
              </w:rPr>
            </w:pPr>
            <w:ins w:id="3199" w:author="Haraguroicha Hsu" w:date="2013-07-07T20:11:00Z">
              <w:r>
                <w:t>6+</w:t>
              </w:r>
            </w:ins>
          </w:p>
        </w:tc>
        <w:tc>
          <w:tcPr>
            <w:tcW w:w="3225" w:type="dxa"/>
            <w:tcPrChange w:id="3200" w:author="腹黒い茶" w:date="2013-07-08T12:05:00Z">
              <w:tcPr>
                <w:tcW w:w="3225" w:type="dxa"/>
              </w:tcPr>
            </w:tcPrChange>
          </w:tcPr>
          <w:p w14:paraId="5EFFB376" w14:textId="77777777" w:rsidR="00A24B75" w:rsidRDefault="00A24B75" w:rsidP="005B7D2A">
            <w:pPr>
              <w:adjustRightInd w:val="0"/>
              <w:snapToGrid w:val="0"/>
              <w:ind w:firstLineChars="0" w:firstLine="0"/>
              <w:rPr>
                <w:ins w:id="3201" w:author="Haraguroicha Hsu" w:date="2013-07-07T20:11:00Z"/>
              </w:rPr>
            </w:pPr>
            <w:ins w:id="3202" w:author="Haraguroicha Hsu" w:date="2013-07-07T20:11:00Z">
              <w:r>
                <w:t>7+</w:t>
              </w:r>
            </w:ins>
          </w:p>
        </w:tc>
      </w:tr>
      <w:tr w:rsidR="00A24B75" w14:paraId="7B69B2CC" w14:textId="77777777" w:rsidTr="001F4B8F">
        <w:trPr>
          <w:ins w:id="3203" w:author="Haraguroicha Hsu" w:date="2013-07-07T20:11:00Z"/>
        </w:trPr>
        <w:tc>
          <w:tcPr>
            <w:tcW w:w="2943" w:type="dxa"/>
            <w:vAlign w:val="center"/>
            <w:tcPrChange w:id="3204" w:author="腹黒い茶" w:date="2013-07-08T12:05:00Z">
              <w:tcPr>
                <w:tcW w:w="2943" w:type="dxa"/>
                <w:vAlign w:val="center"/>
              </w:tcPr>
            </w:tcPrChange>
          </w:tcPr>
          <w:p w14:paraId="6B39C351" w14:textId="77777777" w:rsidR="00A24B75" w:rsidRDefault="00A24B75" w:rsidP="005B7D2A">
            <w:pPr>
              <w:adjustRightInd w:val="0"/>
              <w:snapToGrid w:val="0"/>
              <w:ind w:firstLineChars="0" w:firstLine="0"/>
              <w:jc w:val="left"/>
              <w:rPr>
                <w:ins w:id="3205" w:author="Haraguroicha Hsu" w:date="2013-07-07T20:11:00Z"/>
              </w:rPr>
            </w:pPr>
            <w:ins w:id="3206" w:author="Haraguroicha Hsu" w:date="2013-07-07T20:11:00Z">
              <w:r>
                <w:t>Google Chrome</w:t>
              </w:r>
              <w:r>
                <w:t>的原生支援能力</w:t>
              </w:r>
            </w:ins>
          </w:p>
        </w:tc>
        <w:tc>
          <w:tcPr>
            <w:tcW w:w="3686" w:type="dxa"/>
            <w:tcPrChange w:id="3207" w:author="腹黒い茶" w:date="2013-07-08T12:05:00Z">
              <w:tcPr>
                <w:tcW w:w="3686" w:type="dxa"/>
              </w:tcPr>
            </w:tcPrChange>
          </w:tcPr>
          <w:p w14:paraId="2206E700" w14:textId="77777777" w:rsidR="00A24B75" w:rsidRDefault="00A24B75" w:rsidP="005B7D2A">
            <w:pPr>
              <w:adjustRightInd w:val="0"/>
              <w:snapToGrid w:val="0"/>
              <w:ind w:firstLineChars="0" w:firstLine="0"/>
              <w:rPr>
                <w:ins w:id="3208" w:author="Haraguroicha Hsu" w:date="2013-07-07T20:11:00Z"/>
              </w:rPr>
            </w:pPr>
            <w:ins w:id="3209" w:author="Haraguroicha Hsu" w:date="2013-07-07T20:11:00Z">
              <w:r>
                <w:t>全支援</w:t>
              </w:r>
            </w:ins>
          </w:p>
        </w:tc>
        <w:tc>
          <w:tcPr>
            <w:tcW w:w="3225" w:type="dxa"/>
            <w:tcPrChange w:id="3210" w:author="腹黒い茶" w:date="2013-07-08T12:05:00Z">
              <w:tcPr>
                <w:tcW w:w="3225" w:type="dxa"/>
              </w:tcPr>
            </w:tcPrChange>
          </w:tcPr>
          <w:p w14:paraId="7DD8A61D" w14:textId="77777777" w:rsidR="00A24B75" w:rsidRDefault="00A24B75" w:rsidP="005B7D2A">
            <w:pPr>
              <w:adjustRightInd w:val="0"/>
              <w:snapToGrid w:val="0"/>
              <w:ind w:firstLineChars="0" w:firstLine="0"/>
              <w:rPr>
                <w:ins w:id="3211" w:author="Haraguroicha Hsu" w:date="2013-07-07T20:11:00Z"/>
              </w:rPr>
            </w:pPr>
            <w:ins w:id="3212" w:author="Haraguroicha Hsu" w:date="2013-07-07T20:11:00Z">
              <w:r>
                <w:t>全支援</w:t>
              </w:r>
            </w:ins>
          </w:p>
        </w:tc>
      </w:tr>
      <w:tr w:rsidR="00A24B75" w14:paraId="6B39564C" w14:textId="77777777" w:rsidTr="001F4B8F">
        <w:trPr>
          <w:ins w:id="3213" w:author="Haraguroicha Hsu" w:date="2013-07-07T20:11:00Z"/>
        </w:trPr>
        <w:tc>
          <w:tcPr>
            <w:tcW w:w="2943" w:type="dxa"/>
            <w:vAlign w:val="center"/>
            <w:tcPrChange w:id="3214" w:author="腹黒い茶" w:date="2013-07-08T12:05:00Z">
              <w:tcPr>
                <w:tcW w:w="2943" w:type="dxa"/>
                <w:vAlign w:val="center"/>
              </w:tcPr>
            </w:tcPrChange>
          </w:tcPr>
          <w:p w14:paraId="20FD3D83" w14:textId="77777777" w:rsidR="00A24B75" w:rsidRDefault="00A24B75" w:rsidP="005B7D2A">
            <w:pPr>
              <w:adjustRightInd w:val="0"/>
              <w:snapToGrid w:val="0"/>
              <w:ind w:firstLineChars="0" w:firstLine="0"/>
              <w:jc w:val="left"/>
              <w:rPr>
                <w:ins w:id="3215" w:author="Haraguroicha Hsu" w:date="2013-07-07T20:11:00Z"/>
              </w:rPr>
            </w:pPr>
            <w:ins w:id="3216" w:author="Haraguroicha Hsu" w:date="2013-07-07T20:11:00Z">
              <w:r>
                <w:t>轉譯並輸出成其他</w:t>
              </w:r>
              <w:r>
                <w:t>XML</w:t>
              </w:r>
            </w:ins>
          </w:p>
        </w:tc>
        <w:tc>
          <w:tcPr>
            <w:tcW w:w="3686" w:type="dxa"/>
            <w:tcPrChange w:id="3217" w:author="腹黒い茶" w:date="2013-07-08T12:05:00Z">
              <w:tcPr>
                <w:tcW w:w="3686" w:type="dxa"/>
              </w:tcPr>
            </w:tcPrChange>
          </w:tcPr>
          <w:p w14:paraId="2E2D98BE" w14:textId="77777777" w:rsidR="00A24B75" w:rsidRDefault="00A24B75" w:rsidP="005B7D2A">
            <w:pPr>
              <w:adjustRightInd w:val="0"/>
              <w:snapToGrid w:val="0"/>
              <w:ind w:firstLineChars="0" w:firstLine="0"/>
              <w:rPr>
                <w:ins w:id="3218" w:author="Haraguroicha Hsu" w:date="2013-07-07T20:11:00Z"/>
              </w:rPr>
            </w:pPr>
            <w:ins w:id="3219" w:author="Haraguroicha Hsu" w:date="2013-07-07T20:11:00Z">
              <w:r>
                <w:t>必須要使用伺服器後端處理之後才能用檔案下載的方式輸出</w:t>
              </w:r>
            </w:ins>
          </w:p>
        </w:tc>
        <w:tc>
          <w:tcPr>
            <w:tcW w:w="3225" w:type="dxa"/>
            <w:tcPrChange w:id="3220" w:author="腹黒い茶" w:date="2013-07-08T12:05:00Z">
              <w:tcPr>
                <w:tcW w:w="3225" w:type="dxa"/>
              </w:tcPr>
            </w:tcPrChange>
          </w:tcPr>
          <w:p w14:paraId="264975CF" w14:textId="77777777" w:rsidR="00A24B75" w:rsidRDefault="00A24B75" w:rsidP="005B7D2A">
            <w:pPr>
              <w:adjustRightInd w:val="0"/>
              <w:snapToGrid w:val="0"/>
              <w:ind w:firstLineChars="0" w:firstLine="0"/>
              <w:rPr>
                <w:ins w:id="3221" w:author="Haraguroicha Hsu" w:date="2013-07-07T20:11:00Z"/>
              </w:rPr>
            </w:pPr>
            <w:ins w:id="3222" w:author="Haraguroicha Hsu" w:date="2013-07-07T20:11:00Z">
              <w:r>
                <w:t>支援</w:t>
              </w:r>
              <w:r>
                <w:t>HTML5</w:t>
              </w:r>
              <w:r>
                <w:t>的</w:t>
              </w:r>
              <w:r>
                <w:t>File API</w:t>
              </w:r>
              <w:r>
                <w:t>即可即時輸出</w:t>
              </w:r>
            </w:ins>
          </w:p>
        </w:tc>
      </w:tr>
      <w:tr w:rsidR="00A24B75" w14:paraId="58625EE4" w14:textId="77777777" w:rsidTr="001F4B8F">
        <w:trPr>
          <w:ins w:id="3223" w:author="Haraguroicha Hsu" w:date="2013-07-07T20:11:00Z"/>
        </w:trPr>
        <w:tc>
          <w:tcPr>
            <w:tcW w:w="2943" w:type="dxa"/>
            <w:vAlign w:val="center"/>
            <w:tcPrChange w:id="3224" w:author="腹黒い茶" w:date="2013-07-08T12:05:00Z">
              <w:tcPr>
                <w:tcW w:w="2943" w:type="dxa"/>
                <w:vAlign w:val="center"/>
              </w:tcPr>
            </w:tcPrChange>
          </w:tcPr>
          <w:p w14:paraId="11B0821F" w14:textId="77777777" w:rsidR="00A24B75" w:rsidRDefault="00A24B75" w:rsidP="005B7D2A">
            <w:pPr>
              <w:adjustRightInd w:val="0"/>
              <w:snapToGrid w:val="0"/>
              <w:ind w:firstLineChars="0" w:firstLine="0"/>
              <w:jc w:val="left"/>
              <w:rPr>
                <w:ins w:id="3225" w:author="Haraguroicha Hsu" w:date="2013-07-07T20:11:00Z"/>
              </w:rPr>
            </w:pPr>
            <w:ins w:id="3226" w:author="Haraguroicha Hsu" w:date="2013-07-07T20:11:00Z">
              <w:r>
                <w:t>任一檔案相容性</w:t>
              </w:r>
            </w:ins>
          </w:p>
        </w:tc>
        <w:tc>
          <w:tcPr>
            <w:tcW w:w="3686" w:type="dxa"/>
            <w:tcPrChange w:id="3227" w:author="腹黒い茶" w:date="2013-07-08T12:05:00Z">
              <w:tcPr>
                <w:tcW w:w="3686" w:type="dxa"/>
              </w:tcPr>
            </w:tcPrChange>
          </w:tcPr>
          <w:p w14:paraId="3B7C90F1" w14:textId="77777777" w:rsidR="00A24B75" w:rsidRDefault="00A24B75" w:rsidP="005B7D2A">
            <w:pPr>
              <w:adjustRightInd w:val="0"/>
              <w:snapToGrid w:val="0"/>
              <w:ind w:firstLineChars="0" w:firstLine="0"/>
              <w:rPr>
                <w:ins w:id="3228" w:author="Haraguroicha Hsu" w:date="2013-07-07T20:11:00Z"/>
              </w:rPr>
            </w:pPr>
            <w:ins w:id="3229" w:author="Haraguroicha Hsu" w:date="2013-07-07T20:11:00Z">
              <w:r>
                <w:t>需要在</w:t>
              </w:r>
              <w:r>
                <w:t>XML</w:t>
              </w:r>
              <w:r>
                <w:t>文件內有宣告正確的</w:t>
              </w:r>
              <w:r>
                <w:t>XSLT</w:t>
              </w:r>
              <w:r>
                <w:t>文件才能夠正確的套表，若無宣告則需要程式化自動插入</w:t>
              </w:r>
              <w:r>
                <w:t>XSLT</w:t>
              </w:r>
              <w:r>
                <w:t>文件的宣告才能使用</w:t>
              </w:r>
            </w:ins>
          </w:p>
        </w:tc>
        <w:tc>
          <w:tcPr>
            <w:tcW w:w="3225" w:type="dxa"/>
            <w:tcPrChange w:id="3230" w:author="腹黒い茶" w:date="2013-07-08T12:05:00Z">
              <w:tcPr>
                <w:tcW w:w="3225" w:type="dxa"/>
              </w:tcPr>
            </w:tcPrChange>
          </w:tcPr>
          <w:p w14:paraId="34D13170" w14:textId="77777777" w:rsidR="00A24B75" w:rsidRDefault="00A24B75" w:rsidP="005B7D2A">
            <w:pPr>
              <w:adjustRightInd w:val="0"/>
              <w:snapToGrid w:val="0"/>
              <w:ind w:firstLineChars="0" w:firstLine="0"/>
              <w:rPr>
                <w:ins w:id="3231" w:author="Haraguroicha Hsu" w:date="2013-07-07T20:11:00Z"/>
              </w:rPr>
            </w:pPr>
            <w:ins w:id="3232" w:author="Haraguroicha Hsu" w:date="2013-07-07T20:11:00Z">
              <w:r>
                <w:t>僅需要符合需求的格式即可，不需要特別宣告套表資源的描述</w:t>
              </w:r>
            </w:ins>
          </w:p>
        </w:tc>
      </w:tr>
      <w:tr w:rsidR="00A24B75" w14:paraId="0075E900" w14:textId="77777777" w:rsidTr="001F4B8F">
        <w:trPr>
          <w:ins w:id="3233" w:author="Haraguroicha Hsu" w:date="2013-07-07T20:11:00Z"/>
        </w:trPr>
        <w:tc>
          <w:tcPr>
            <w:tcW w:w="2943" w:type="dxa"/>
            <w:vAlign w:val="center"/>
            <w:tcPrChange w:id="3234" w:author="腹黒い茶" w:date="2013-07-08T12:05:00Z">
              <w:tcPr>
                <w:tcW w:w="2943" w:type="dxa"/>
                <w:vAlign w:val="center"/>
              </w:tcPr>
            </w:tcPrChange>
          </w:tcPr>
          <w:p w14:paraId="50DF3C6D" w14:textId="77777777" w:rsidR="00A24B75" w:rsidRDefault="00A24B75" w:rsidP="005B7D2A">
            <w:pPr>
              <w:adjustRightInd w:val="0"/>
              <w:snapToGrid w:val="0"/>
              <w:ind w:firstLineChars="0" w:firstLine="0"/>
              <w:jc w:val="left"/>
              <w:rPr>
                <w:ins w:id="3235" w:author="Haraguroicha Hsu" w:date="2013-07-07T20:11:00Z"/>
              </w:rPr>
            </w:pPr>
            <w:ins w:id="3236" w:author="Haraguroicha Hsu" w:date="2013-07-07T20:11:00Z">
              <w:r>
                <w:t>大型</w:t>
              </w:r>
              <w:r>
                <w:t>XML</w:t>
              </w:r>
              <w:r>
                <w:t>檔案處理</w:t>
              </w:r>
            </w:ins>
          </w:p>
        </w:tc>
        <w:tc>
          <w:tcPr>
            <w:tcW w:w="3686" w:type="dxa"/>
            <w:tcPrChange w:id="3237" w:author="腹黒い茶" w:date="2013-07-08T12:05:00Z">
              <w:tcPr>
                <w:tcW w:w="3686" w:type="dxa"/>
              </w:tcPr>
            </w:tcPrChange>
          </w:tcPr>
          <w:p w14:paraId="1F1DF525" w14:textId="77777777" w:rsidR="00A24B75" w:rsidRDefault="00A24B75" w:rsidP="005B7D2A">
            <w:pPr>
              <w:adjustRightInd w:val="0"/>
              <w:snapToGrid w:val="0"/>
              <w:ind w:firstLineChars="0" w:firstLine="0"/>
              <w:rPr>
                <w:ins w:id="3238" w:author="Haraguroicha Hsu" w:date="2013-07-07T20:11:00Z"/>
              </w:rPr>
            </w:pPr>
            <w:ins w:id="3239" w:author="Haraguroicha Hsu" w:date="2013-07-07T20:11:00Z">
              <w:r>
                <w:t>記憶體耗用高</w:t>
              </w:r>
            </w:ins>
          </w:p>
        </w:tc>
        <w:tc>
          <w:tcPr>
            <w:tcW w:w="3225" w:type="dxa"/>
            <w:tcPrChange w:id="3240" w:author="腹黒い茶" w:date="2013-07-08T12:05:00Z">
              <w:tcPr>
                <w:tcW w:w="3225" w:type="dxa"/>
              </w:tcPr>
            </w:tcPrChange>
          </w:tcPr>
          <w:p w14:paraId="5B525439" w14:textId="77777777" w:rsidR="00A24B75" w:rsidRDefault="00A24B75" w:rsidP="005B7D2A">
            <w:pPr>
              <w:adjustRightInd w:val="0"/>
              <w:snapToGrid w:val="0"/>
              <w:ind w:firstLineChars="0" w:firstLine="0"/>
              <w:rPr>
                <w:ins w:id="3241" w:author="Haraguroicha Hsu" w:date="2013-07-07T20:11:00Z"/>
              </w:rPr>
            </w:pPr>
            <w:ins w:id="3242" w:author="Haraguroicha Hsu" w:date="2013-07-07T20:11:00Z">
              <w:r>
                <w:t>耗用量僅會依照</w:t>
              </w:r>
              <w:r>
                <w:t>XHTML</w:t>
              </w:r>
              <w:r>
                <w:t>所描述的資料量</w:t>
              </w:r>
            </w:ins>
          </w:p>
        </w:tc>
      </w:tr>
      <w:tr w:rsidR="00A24B75" w14:paraId="1224556D" w14:textId="77777777" w:rsidTr="001F4B8F">
        <w:trPr>
          <w:ins w:id="3243" w:author="Haraguroicha Hsu" w:date="2013-07-07T20:11:00Z"/>
        </w:trPr>
        <w:tc>
          <w:tcPr>
            <w:tcW w:w="2943" w:type="dxa"/>
            <w:vAlign w:val="center"/>
            <w:tcPrChange w:id="3244" w:author="腹黒い茶" w:date="2013-07-08T12:05:00Z">
              <w:tcPr>
                <w:tcW w:w="2943" w:type="dxa"/>
                <w:vAlign w:val="center"/>
              </w:tcPr>
            </w:tcPrChange>
          </w:tcPr>
          <w:p w14:paraId="467853C1" w14:textId="77777777" w:rsidR="00A24B75" w:rsidRDefault="00A24B75" w:rsidP="005B7D2A">
            <w:pPr>
              <w:adjustRightInd w:val="0"/>
              <w:snapToGrid w:val="0"/>
              <w:ind w:firstLineChars="0" w:firstLine="0"/>
              <w:jc w:val="left"/>
              <w:rPr>
                <w:ins w:id="3245" w:author="Haraguroicha Hsu" w:date="2013-07-07T20:11:00Z"/>
              </w:rPr>
            </w:pPr>
            <w:ins w:id="3246" w:author="Haraguroicha Hsu" w:date="2013-07-07T20:11:00Z">
              <w:r>
                <w:t>瀏覽器處理速度</w:t>
              </w:r>
            </w:ins>
          </w:p>
        </w:tc>
        <w:tc>
          <w:tcPr>
            <w:tcW w:w="3686" w:type="dxa"/>
            <w:tcPrChange w:id="3247" w:author="腹黒い茶" w:date="2013-07-08T12:05:00Z">
              <w:tcPr>
                <w:tcW w:w="3686" w:type="dxa"/>
              </w:tcPr>
            </w:tcPrChange>
          </w:tcPr>
          <w:p w14:paraId="1131FA25" w14:textId="77777777" w:rsidR="00A24B75" w:rsidRDefault="00A24B75" w:rsidP="005B7D2A">
            <w:pPr>
              <w:adjustRightInd w:val="0"/>
              <w:snapToGrid w:val="0"/>
              <w:ind w:firstLineChars="0" w:firstLine="0"/>
              <w:rPr>
                <w:ins w:id="3248" w:author="Haraguroicha Hsu" w:date="2013-07-07T20:11:00Z"/>
              </w:rPr>
            </w:pPr>
            <w:ins w:id="3249" w:author="Haraguroicha Hsu" w:date="2013-07-07T20:11:00Z">
              <w:r>
                <w:t>慢</w:t>
              </w:r>
            </w:ins>
          </w:p>
        </w:tc>
        <w:tc>
          <w:tcPr>
            <w:tcW w:w="3225" w:type="dxa"/>
            <w:tcPrChange w:id="3250" w:author="腹黒い茶" w:date="2013-07-08T12:05:00Z">
              <w:tcPr>
                <w:tcW w:w="3225" w:type="dxa"/>
              </w:tcPr>
            </w:tcPrChange>
          </w:tcPr>
          <w:p w14:paraId="45561304" w14:textId="77777777" w:rsidR="00A24B75" w:rsidRDefault="00A24B75" w:rsidP="005B7D2A">
            <w:pPr>
              <w:adjustRightInd w:val="0"/>
              <w:snapToGrid w:val="0"/>
              <w:ind w:firstLineChars="0" w:firstLine="0"/>
              <w:rPr>
                <w:ins w:id="3251" w:author="Haraguroicha Hsu" w:date="2013-07-07T20:11:00Z"/>
              </w:rPr>
            </w:pPr>
            <w:ins w:id="3252" w:author="Haraguroicha Hsu" w:date="2013-07-07T20:11:00Z">
              <w:r>
                <w:t>普通</w:t>
              </w:r>
            </w:ins>
          </w:p>
        </w:tc>
      </w:tr>
    </w:tbl>
    <w:p w14:paraId="16EDE954" w14:textId="77777777" w:rsidR="00A24B75" w:rsidRDefault="00A24B75" w:rsidP="00A24B75">
      <w:pPr>
        <w:widowControl/>
        <w:ind w:firstLineChars="0" w:firstLine="0"/>
        <w:jc w:val="left"/>
        <w:rPr>
          <w:ins w:id="3253" w:author="Haraguroicha Hsu" w:date="2013-07-07T20:11:00Z"/>
          <w:rFonts w:asciiTheme="majorHAnsi" w:eastAsiaTheme="majorEastAsia" w:hAnsiTheme="majorHAnsi"/>
          <w:b/>
          <w:bCs/>
          <w:kern w:val="52"/>
          <w:sz w:val="32"/>
          <w:szCs w:val="48"/>
          <w:lang w:val="x-none"/>
        </w:rPr>
      </w:pPr>
      <w:ins w:id="3254" w:author="Haraguroicha Hsu" w:date="2013-07-07T20:11:00Z">
        <w:r>
          <w:br w:type="page"/>
        </w:r>
      </w:ins>
    </w:p>
    <w:p w14:paraId="7B7B1ABB" w14:textId="77777777" w:rsidR="008F7535" w:rsidRDefault="008F7535" w:rsidP="008F7535">
      <w:pPr>
        <w:pStyle w:val="2"/>
        <w:spacing w:beforeLines="0" w:before="180"/>
        <w:rPr>
          <w:ins w:id="3255" w:author="Haraguroicha Hsu" w:date="2013-06-30T04:49:00Z"/>
        </w:rPr>
      </w:pPr>
      <w:bookmarkStart w:id="3256" w:name="_Toc361079427"/>
      <w:ins w:id="3257" w:author="Haraguroicha Hsu" w:date="2013-06-30T04:49:00Z">
        <w:r>
          <w:rPr>
            <w:rFonts w:hint="eastAsia"/>
          </w:rPr>
          <w:lastRenderedPageBreak/>
          <w:t>系統評估</w:t>
        </w:r>
        <w:bookmarkEnd w:id="3130"/>
        <w:bookmarkEnd w:id="3256"/>
      </w:ins>
    </w:p>
    <w:p w14:paraId="3CBD75F7" w14:textId="07A55E02" w:rsidR="008F7535" w:rsidRDefault="008F7535" w:rsidP="008F7535">
      <w:pPr>
        <w:ind w:firstLine="560"/>
        <w:rPr>
          <w:ins w:id="3258" w:author="Haraguroicha Hsu" w:date="2013-06-30T04:49:00Z"/>
          <w:lang w:val="x-none"/>
        </w:rPr>
      </w:pPr>
      <w:ins w:id="3259" w:author="Haraguroicha Hsu" w:date="2013-06-30T04:49:00Z">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Pr>
            <w:rFonts w:hint="eastAsia"/>
            <w:lang w:val="x-none"/>
          </w:rPr>
          <w:t>中</w:t>
        </w:r>
      </w:ins>
      <w:ins w:id="3260" w:author="Haraguroicha Hsu" w:date="2013-07-02T11:41:00Z">
        <w:r w:rsidR="0009468F">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26 \h</w:instrText>
        </w:r>
        <w:r w:rsidR="0009468F">
          <w:rPr>
            <w:lang w:val="x-none"/>
          </w:rPr>
          <w:instrText xml:space="preserve"> </w:instrText>
        </w:r>
      </w:ins>
      <w:r w:rsidR="0009468F">
        <w:rPr>
          <w:lang w:val="x-none"/>
        </w:rPr>
      </w:r>
      <w:ins w:id="3261" w:author="Haraguroicha Hsu" w:date="2013-07-02T11:41:00Z">
        <w:r w:rsidR="0009468F">
          <w:rPr>
            <w:lang w:val="x-none"/>
          </w:rPr>
          <w:fldChar w:fldCharType="separate"/>
        </w:r>
      </w:ins>
      <w:ins w:id="3262" w:author="腹黒い茶" w:date="2013-07-08T20:37:00Z">
        <w:r w:rsidR="007D7F2F">
          <w:rPr>
            <w:rFonts w:hint="eastAsia"/>
          </w:rPr>
          <w:t>圖</w:t>
        </w:r>
        <w:r w:rsidR="007D7F2F">
          <w:rPr>
            <w:rFonts w:hint="eastAsia"/>
          </w:rPr>
          <w:t xml:space="preserve"> </w:t>
        </w:r>
        <w:r w:rsidR="007D7F2F">
          <w:rPr>
            <w:noProof/>
          </w:rPr>
          <w:t>35</w:t>
        </w:r>
      </w:ins>
      <w:ins w:id="3263" w:author="Haraguroicha Hsu" w:date="2013-07-07T20:12:00Z">
        <w:del w:id="3264"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5</w:delText>
          </w:r>
        </w:del>
      </w:ins>
      <w:del w:id="3265" w:author="腹黒い茶" w:date="2013-07-08T20:34:00Z">
        <w:r w:rsidR="0009468F" w:rsidDel="007D7F2F">
          <w:rPr>
            <w:noProof/>
          </w:rPr>
          <w:delText>35</w:delText>
        </w:r>
      </w:del>
      <w:ins w:id="3266" w:author="Haraguroicha Hsu" w:date="2013-07-02T11:41:00Z">
        <w:r w:rsidR="0009468F">
          <w:rPr>
            <w:lang w:val="x-none"/>
          </w:rPr>
          <w:fldChar w:fldCharType="end"/>
        </w:r>
        <w:r w:rsidR="0009468F">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31 \h</w:instrText>
        </w:r>
        <w:r w:rsidR="0009468F">
          <w:rPr>
            <w:lang w:val="x-none"/>
          </w:rPr>
          <w:instrText xml:space="preserve"> </w:instrText>
        </w:r>
      </w:ins>
      <w:r w:rsidR="0009468F">
        <w:rPr>
          <w:lang w:val="x-none"/>
        </w:rPr>
      </w:r>
      <w:ins w:id="3267" w:author="Haraguroicha Hsu" w:date="2013-07-02T11:41:00Z">
        <w:r w:rsidR="0009468F">
          <w:rPr>
            <w:lang w:val="x-none"/>
          </w:rPr>
          <w:fldChar w:fldCharType="separate"/>
        </w:r>
      </w:ins>
      <w:ins w:id="3268" w:author="腹黒い茶" w:date="2013-07-08T20:37:00Z">
        <w:r w:rsidR="007D7F2F">
          <w:rPr>
            <w:rFonts w:hint="eastAsia"/>
          </w:rPr>
          <w:t>圖</w:t>
        </w:r>
        <w:r w:rsidR="007D7F2F">
          <w:rPr>
            <w:rFonts w:hint="eastAsia"/>
          </w:rPr>
          <w:t xml:space="preserve"> </w:t>
        </w:r>
        <w:r w:rsidR="007D7F2F">
          <w:rPr>
            <w:noProof/>
          </w:rPr>
          <w:t>36</w:t>
        </w:r>
      </w:ins>
      <w:ins w:id="3269" w:author="Haraguroicha Hsu" w:date="2013-07-07T20:12:00Z">
        <w:del w:id="3270"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6</w:delText>
          </w:r>
        </w:del>
      </w:ins>
      <w:del w:id="3271" w:author="腹黒い茶" w:date="2013-07-08T20:34:00Z">
        <w:r w:rsidR="0009468F" w:rsidDel="007D7F2F">
          <w:rPr>
            <w:noProof/>
          </w:rPr>
          <w:delText>36</w:delText>
        </w:r>
      </w:del>
      <w:ins w:id="3272" w:author="Haraguroicha Hsu" w:date="2013-07-02T11:41:00Z">
        <w:r w:rsidR="0009468F">
          <w:rPr>
            <w:lang w:val="x-none"/>
          </w:rPr>
          <w:fldChar w:fldCharType="end"/>
        </w:r>
        <w:r w:rsidR="0009468F">
          <w:rPr>
            <w:rFonts w:hint="eastAsia"/>
            <w:lang w:val="x-none"/>
          </w:rPr>
          <w:t>所示，</w:t>
        </w:r>
      </w:ins>
      <w:ins w:id="3273" w:author="Haraguroicha Hsu" w:date="2013-06-30T04:49:00Z">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ins>
      <w:ins w:id="3274" w:author="Haraguroicha Hsu" w:date="2013-07-02T11:43:00Z">
        <w:r w:rsidR="0009468F" w:rsidRPr="00004628">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38 \h</w:instrText>
        </w:r>
        <w:r w:rsidR="0009468F">
          <w:rPr>
            <w:lang w:val="x-none"/>
          </w:rPr>
          <w:instrText xml:space="preserve"> </w:instrText>
        </w:r>
      </w:ins>
      <w:r w:rsidR="0009468F">
        <w:rPr>
          <w:lang w:val="x-none"/>
        </w:rPr>
      </w:r>
      <w:ins w:id="3275" w:author="Haraguroicha Hsu" w:date="2013-07-02T11:43:00Z">
        <w:r w:rsidR="0009468F">
          <w:rPr>
            <w:lang w:val="x-none"/>
          </w:rPr>
          <w:fldChar w:fldCharType="separate"/>
        </w:r>
      </w:ins>
      <w:ins w:id="3276" w:author="腹黒い茶" w:date="2013-07-08T20:37:00Z">
        <w:r w:rsidR="007D7F2F">
          <w:rPr>
            <w:rFonts w:hint="eastAsia"/>
          </w:rPr>
          <w:t>圖</w:t>
        </w:r>
        <w:r w:rsidR="007D7F2F">
          <w:rPr>
            <w:rFonts w:hint="eastAsia"/>
          </w:rPr>
          <w:t xml:space="preserve"> </w:t>
        </w:r>
        <w:r w:rsidR="007D7F2F">
          <w:rPr>
            <w:noProof/>
          </w:rPr>
          <w:t>37</w:t>
        </w:r>
      </w:ins>
      <w:ins w:id="3277" w:author="Haraguroicha Hsu" w:date="2013-07-07T20:12:00Z">
        <w:del w:id="3278"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7</w:delText>
          </w:r>
        </w:del>
      </w:ins>
      <w:del w:id="3279" w:author="腹黒い茶" w:date="2013-07-08T20:34:00Z">
        <w:r w:rsidR="0009468F" w:rsidDel="007D7F2F">
          <w:rPr>
            <w:noProof/>
          </w:rPr>
          <w:delText>37</w:delText>
        </w:r>
      </w:del>
      <w:ins w:id="3280" w:author="Haraguroicha Hsu" w:date="2013-07-02T11:43:00Z">
        <w:r w:rsidR="0009468F">
          <w:rPr>
            <w:lang w:val="x-none"/>
          </w:rPr>
          <w:fldChar w:fldCharType="end"/>
        </w:r>
        <w:r w:rsidR="0009468F" w:rsidRPr="00004628">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45 \h</w:instrText>
        </w:r>
        <w:r w:rsidR="0009468F">
          <w:rPr>
            <w:lang w:val="x-none"/>
          </w:rPr>
          <w:instrText xml:space="preserve"> </w:instrText>
        </w:r>
      </w:ins>
      <w:r w:rsidR="0009468F">
        <w:rPr>
          <w:lang w:val="x-none"/>
        </w:rPr>
      </w:r>
      <w:ins w:id="3281" w:author="Haraguroicha Hsu" w:date="2013-07-02T11:43:00Z">
        <w:r w:rsidR="0009468F">
          <w:rPr>
            <w:lang w:val="x-none"/>
          </w:rPr>
          <w:fldChar w:fldCharType="separate"/>
        </w:r>
      </w:ins>
      <w:ins w:id="3282" w:author="腹黒い茶" w:date="2013-07-08T20:37:00Z">
        <w:r w:rsidR="007D7F2F">
          <w:rPr>
            <w:rFonts w:hint="eastAsia"/>
          </w:rPr>
          <w:t>圖</w:t>
        </w:r>
        <w:r w:rsidR="007D7F2F">
          <w:rPr>
            <w:rFonts w:hint="eastAsia"/>
          </w:rPr>
          <w:t xml:space="preserve"> </w:t>
        </w:r>
        <w:r w:rsidR="007D7F2F">
          <w:rPr>
            <w:noProof/>
          </w:rPr>
          <w:t>38</w:t>
        </w:r>
      </w:ins>
      <w:ins w:id="3283" w:author="Haraguroicha Hsu" w:date="2013-07-07T20:12:00Z">
        <w:del w:id="3284"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8</w:delText>
          </w:r>
        </w:del>
      </w:ins>
      <w:del w:id="3285" w:author="腹黒い茶" w:date="2013-07-08T20:34:00Z">
        <w:r w:rsidR="0009468F" w:rsidDel="007D7F2F">
          <w:rPr>
            <w:noProof/>
          </w:rPr>
          <w:delText>38</w:delText>
        </w:r>
      </w:del>
      <w:ins w:id="3286" w:author="Haraguroicha Hsu" w:date="2013-07-02T11:43:00Z">
        <w:r w:rsidR="0009468F">
          <w:rPr>
            <w:lang w:val="x-none"/>
          </w:rPr>
          <w:fldChar w:fldCharType="end"/>
        </w:r>
        <w:r w:rsidR="0009468F" w:rsidRPr="00004628">
          <w:rPr>
            <w:rFonts w:hint="eastAsia"/>
            <w:lang w:val="x-none"/>
          </w:rPr>
          <w:t>所示</w:t>
        </w:r>
        <w:r w:rsidR="0009468F" w:rsidRPr="0009468F">
          <w:rPr>
            <w:rFonts w:hint="eastAsia"/>
            <w:lang w:val="x-none"/>
          </w:rPr>
          <w:t>的</w:t>
        </w:r>
      </w:ins>
      <w:ins w:id="3287" w:author="Haraguroicha Hsu" w:date="2013-06-30T04:49:00Z">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ins>
      <w:ins w:id="3288" w:author="Haraguroicha Hsu" w:date="2013-07-02T11:44:00Z">
        <w:r w:rsidR="00E521CA">
          <w:rPr>
            <w:rFonts w:hint="eastAsia"/>
            <w:lang w:val="x-none"/>
          </w:rPr>
          <w:t>如</w:t>
        </w:r>
        <w:r w:rsidR="00E521CA">
          <w:rPr>
            <w:lang w:val="x-none"/>
          </w:rPr>
          <w:fldChar w:fldCharType="begin"/>
        </w:r>
        <w:r w:rsidR="00E521CA">
          <w:rPr>
            <w:lang w:val="x-none"/>
          </w:rPr>
          <w:instrText xml:space="preserve"> REF </w:instrText>
        </w:r>
        <w:r w:rsidR="00E521CA">
          <w:rPr>
            <w:rFonts w:hint="eastAsia"/>
            <w:lang w:val="x-none"/>
          </w:rPr>
          <w:instrText>_Ref234176108 \h</w:instrText>
        </w:r>
        <w:r w:rsidR="00E521CA">
          <w:rPr>
            <w:lang w:val="x-none"/>
          </w:rPr>
          <w:instrText xml:space="preserve"> </w:instrText>
        </w:r>
      </w:ins>
      <w:r w:rsidR="00E521CA">
        <w:rPr>
          <w:lang w:val="x-none"/>
        </w:rPr>
      </w:r>
      <w:ins w:id="3289" w:author="Haraguroicha Hsu" w:date="2013-07-02T11:44:00Z">
        <w:r w:rsidR="00E521CA">
          <w:rPr>
            <w:lang w:val="x-none"/>
          </w:rPr>
          <w:fldChar w:fldCharType="separate"/>
        </w:r>
      </w:ins>
      <w:ins w:id="3290" w:author="腹黒い茶" w:date="2013-07-08T20:37:00Z">
        <w:r w:rsidR="007D7F2F">
          <w:rPr>
            <w:rFonts w:hint="eastAsia"/>
          </w:rPr>
          <w:t>圖</w:t>
        </w:r>
        <w:r w:rsidR="007D7F2F">
          <w:rPr>
            <w:rFonts w:hint="eastAsia"/>
          </w:rPr>
          <w:t xml:space="preserve"> </w:t>
        </w:r>
        <w:r w:rsidR="007D7F2F">
          <w:rPr>
            <w:noProof/>
          </w:rPr>
          <w:t>39</w:t>
        </w:r>
      </w:ins>
      <w:ins w:id="3291" w:author="Haraguroicha Hsu" w:date="2013-07-07T20:12:00Z">
        <w:del w:id="3292" w:author="腹黒い茶" w:date="2013-07-08T20:34:00Z">
          <w:r w:rsidR="00A24B75" w:rsidDel="007D7F2F">
            <w:rPr>
              <w:rFonts w:hint="eastAsia"/>
            </w:rPr>
            <w:delText>圖</w:delText>
          </w:r>
          <w:r w:rsidR="00A24B75" w:rsidDel="007D7F2F">
            <w:rPr>
              <w:rFonts w:hint="eastAsia"/>
            </w:rPr>
            <w:delText xml:space="preserve"> </w:delText>
          </w:r>
          <w:r w:rsidR="00A24B75" w:rsidDel="007D7F2F">
            <w:rPr>
              <w:noProof/>
            </w:rPr>
            <w:delText>39</w:delText>
          </w:r>
        </w:del>
      </w:ins>
      <w:del w:id="3293" w:author="腹黒い茶" w:date="2013-07-08T20:34:00Z">
        <w:r w:rsidR="00E521CA" w:rsidDel="007D7F2F">
          <w:rPr>
            <w:noProof/>
          </w:rPr>
          <w:delText>39</w:delText>
        </w:r>
      </w:del>
      <w:ins w:id="3294" w:author="Haraguroicha Hsu" w:date="2013-07-02T11:44:00Z">
        <w:r w:rsidR="00E521CA">
          <w:rPr>
            <w:lang w:val="x-none"/>
          </w:rPr>
          <w:fldChar w:fldCharType="end"/>
        </w:r>
        <w:r w:rsidR="00E521CA">
          <w:rPr>
            <w:rFonts w:hint="eastAsia"/>
            <w:lang w:val="x-none"/>
          </w:rPr>
          <w:t>所示</w:t>
        </w:r>
        <w:r w:rsidR="00E521CA" w:rsidRPr="00E521CA">
          <w:rPr>
            <w:rFonts w:hint="eastAsia"/>
            <w:lang w:val="x-none"/>
          </w:rPr>
          <w:t>之</w:t>
        </w:r>
      </w:ins>
      <w:ins w:id="3295" w:author="Haraguroicha Hsu" w:date="2013-06-30T04:49:00Z">
        <w:r w:rsidRPr="00004628">
          <w:rPr>
            <w:rFonts w:hint="eastAsia"/>
            <w:lang w:val="x-none"/>
          </w:rPr>
          <w:t>正在制定規格的傳染病通報單張也能夠直接正確地顯示出表單內容；因此，本系統在未來僅需要依照公告內容來設計各項單張的樣板檔即可直接對應使用各種單張樣板表單。</w:t>
        </w:r>
      </w:ins>
    </w:p>
    <w:p w14:paraId="4B634C49" w14:textId="77777777" w:rsidR="008F7535" w:rsidRDefault="008F7535" w:rsidP="008F7535">
      <w:pPr>
        <w:pStyle w:val="afc"/>
        <w:ind w:left="-1120" w:right="-1120"/>
        <w:rPr>
          <w:ins w:id="3296" w:author="Haraguroicha Hsu" w:date="2013-06-30T04:49:00Z"/>
          <w:lang w:val="x-none"/>
        </w:rPr>
      </w:pPr>
      <w:ins w:id="3297" w:author="Haraguroicha Hsu" w:date="2013-06-30T04:49:00Z">
        <w:r>
          <w:lastRenderedPageBreak/>
          <w:drawing>
            <wp:inline distT="0" distB="0" distL="0" distR="0" wp14:anchorId="07F4C86F" wp14:editId="54BA007F">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3B727844" w14:textId="2AB1EF8F" w:rsidR="008F7535" w:rsidDel="00AF12D9" w:rsidRDefault="008F7535">
      <w:pPr>
        <w:pStyle w:val="af0"/>
        <w:rPr>
          <w:ins w:id="3298" w:author="Haraguroicha Hsu" w:date="2013-06-30T04:49:00Z"/>
          <w:del w:id="3299" w:author="腹黒い茶" w:date="2013-07-08T20:26:00Z"/>
        </w:rPr>
      </w:pPr>
      <w:bookmarkStart w:id="3300" w:name="_Ref360145726"/>
      <w:bookmarkStart w:id="3301" w:name="_Toc360323042"/>
      <w:bookmarkStart w:id="3302" w:name="_Toc360323484"/>
      <w:bookmarkStart w:id="3303" w:name="_Toc234187580"/>
      <w:bookmarkStart w:id="3304" w:name="_Toc361079729"/>
      <w:ins w:id="3305"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5</w:t>
      </w:r>
      <w:ins w:id="3306" w:author="Haraguroicha Hsu" w:date="2013-06-30T04:49:00Z">
        <w:r>
          <w:fldChar w:fldCharType="end"/>
        </w:r>
        <w:bookmarkEnd w:id="3300"/>
        <w:r>
          <w:t xml:space="preserve"> </w:t>
        </w:r>
        <w:r w:rsidRPr="00340B55">
          <w:rPr>
            <w:rFonts w:hint="eastAsia"/>
          </w:rPr>
          <w:t>058_</w:t>
        </w:r>
        <w:r w:rsidRPr="00340B55">
          <w:rPr>
            <w:rFonts w:hint="eastAsia"/>
          </w:rPr>
          <w:t>心理衡鑑摘要單編碼錯誤</w:t>
        </w:r>
        <w:bookmarkEnd w:id="3301"/>
        <w:bookmarkEnd w:id="3302"/>
        <w:bookmarkEnd w:id="3303"/>
        <w:bookmarkEnd w:id="3304"/>
      </w:ins>
    </w:p>
    <w:p w14:paraId="317CAA30" w14:textId="07400DAE" w:rsidR="008F7535" w:rsidRDefault="00AF12D9">
      <w:pPr>
        <w:pStyle w:val="af0"/>
        <w:rPr>
          <w:ins w:id="3307" w:author="Haraguroicha Hsu" w:date="2013-06-30T04:49:00Z"/>
        </w:rPr>
        <w:pPrChange w:id="3308" w:author="腹黒い茶" w:date="2013-07-08T20:26:00Z">
          <w:pPr>
            <w:pStyle w:val="af1"/>
          </w:pPr>
        </w:pPrChange>
      </w:pPr>
      <w:ins w:id="3309" w:author="腹黒い茶" w:date="2013-07-08T20:26:00Z">
        <w:r>
          <w:rPr>
            <w:rFonts w:hint="eastAsia"/>
          </w:rPr>
          <w:t>，</w:t>
        </w:r>
      </w:ins>
      <w:ins w:id="3310" w:author="Haraguroicha Hsu" w:date="2013-06-30T04:49:00Z">
        <w:r w:rsidR="008F7535" w:rsidRPr="00340B55">
          <w:rPr>
            <w:rFonts w:hint="eastAsia"/>
          </w:rPr>
          <w:t>本單張內容使用</w:t>
        </w:r>
        <w:r w:rsidR="008F7535">
          <w:rPr>
            <w:rFonts w:hint="eastAsia"/>
          </w:rPr>
          <w:t>big5</w:t>
        </w:r>
        <w:r w:rsidR="008F7535" w:rsidRPr="00340B55">
          <w:rPr>
            <w:rFonts w:hint="eastAsia"/>
          </w:rPr>
          <w:t>編碼存檔，故瀏覽器使用了預設的</w:t>
        </w:r>
        <w:r w:rsidR="008F7535">
          <w:rPr>
            <w:rFonts w:hint="eastAsia"/>
          </w:rPr>
          <w:t>UTF-8</w:t>
        </w:r>
        <w:r w:rsidR="008F7535" w:rsidRPr="00340B55">
          <w:rPr>
            <w:rFonts w:hint="eastAsia"/>
          </w:rPr>
          <w:t>解碼造成顯示亂碼</w:t>
        </w:r>
      </w:ins>
    </w:p>
    <w:p w14:paraId="1699B2FB" w14:textId="77777777" w:rsidR="008F7535" w:rsidRDefault="008F7535" w:rsidP="008F7535">
      <w:pPr>
        <w:pStyle w:val="afc"/>
        <w:ind w:left="-1120" w:right="-1120"/>
        <w:rPr>
          <w:ins w:id="3311" w:author="Haraguroicha Hsu" w:date="2013-06-30T04:49:00Z"/>
          <w:lang w:val="x-none"/>
        </w:rPr>
      </w:pPr>
      <w:ins w:id="3312" w:author="Haraguroicha Hsu" w:date="2013-06-30T04:49:00Z">
        <w:r>
          <w:lastRenderedPageBreak/>
          <w:drawing>
            <wp:inline distT="0" distB="0" distL="0" distR="0" wp14:anchorId="7EB1EE7C" wp14:editId="0B170FE6">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2173FBDC" w14:textId="3F597FB0" w:rsidR="008F7535" w:rsidDel="00AF12D9" w:rsidRDefault="008F7535">
      <w:pPr>
        <w:pStyle w:val="af0"/>
        <w:rPr>
          <w:ins w:id="3313" w:author="Haraguroicha Hsu" w:date="2013-06-30T04:49:00Z"/>
          <w:del w:id="3314" w:author="腹黒い茶" w:date="2013-07-08T20:26:00Z"/>
        </w:rPr>
      </w:pPr>
      <w:bookmarkStart w:id="3315" w:name="_Ref360145731"/>
      <w:bookmarkStart w:id="3316" w:name="_Toc360323043"/>
      <w:bookmarkStart w:id="3317" w:name="_Toc360323485"/>
      <w:bookmarkStart w:id="3318" w:name="_Toc234187581"/>
      <w:bookmarkStart w:id="3319" w:name="_Toc361079730"/>
      <w:ins w:id="3320"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6</w:t>
      </w:r>
      <w:ins w:id="3321" w:author="Haraguroicha Hsu" w:date="2013-06-30T04:49:00Z">
        <w:r>
          <w:fldChar w:fldCharType="end"/>
        </w:r>
        <w:bookmarkEnd w:id="3315"/>
        <w:r>
          <w:t xml:space="preserve"> </w:t>
        </w:r>
        <w:r w:rsidRPr="00340B55">
          <w:rPr>
            <w:rFonts w:hint="eastAsia"/>
          </w:rPr>
          <w:t>059_</w:t>
        </w:r>
        <w:r w:rsidRPr="00340B55">
          <w:rPr>
            <w:rFonts w:hint="eastAsia"/>
          </w:rPr>
          <w:t>心理治療摘要單編碼錯誤</w:t>
        </w:r>
        <w:bookmarkEnd w:id="3316"/>
        <w:bookmarkEnd w:id="3317"/>
        <w:bookmarkEnd w:id="3318"/>
        <w:bookmarkEnd w:id="3319"/>
      </w:ins>
    </w:p>
    <w:p w14:paraId="7991F4FE" w14:textId="6784549B" w:rsidR="008F7535" w:rsidRDefault="00AF12D9">
      <w:pPr>
        <w:pStyle w:val="af0"/>
        <w:rPr>
          <w:ins w:id="3322" w:author="Haraguroicha Hsu" w:date="2013-06-30T04:49:00Z"/>
        </w:rPr>
        <w:pPrChange w:id="3323" w:author="腹黒い茶" w:date="2013-07-08T20:26:00Z">
          <w:pPr>
            <w:pStyle w:val="af1"/>
          </w:pPr>
        </w:pPrChange>
      </w:pPr>
      <w:ins w:id="3324" w:author="腹黒い茶" w:date="2013-07-08T20:26:00Z">
        <w:r>
          <w:rPr>
            <w:rFonts w:hint="eastAsia"/>
          </w:rPr>
          <w:t>，</w:t>
        </w:r>
      </w:ins>
      <w:ins w:id="3325" w:author="Haraguroicha Hsu" w:date="2013-06-30T04:49:00Z">
        <w:r w:rsidR="008F7535" w:rsidRPr="00340B55">
          <w:rPr>
            <w:rFonts w:hint="eastAsia"/>
          </w:rPr>
          <w:t>本單張內容使用</w:t>
        </w:r>
        <w:r w:rsidR="008F7535">
          <w:rPr>
            <w:rFonts w:hint="eastAsia"/>
          </w:rPr>
          <w:t>big5</w:t>
        </w:r>
        <w:r w:rsidR="008F7535" w:rsidRPr="00340B55">
          <w:rPr>
            <w:rFonts w:hint="eastAsia"/>
          </w:rPr>
          <w:t>編碼存檔，故瀏覽器使用了預設的</w:t>
        </w:r>
        <w:r w:rsidR="008F7535">
          <w:rPr>
            <w:rFonts w:hint="eastAsia"/>
          </w:rPr>
          <w:t>UTF-8</w:t>
        </w:r>
        <w:r w:rsidR="008F7535" w:rsidRPr="00340B55">
          <w:rPr>
            <w:rFonts w:hint="eastAsia"/>
          </w:rPr>
          <w:t>解碼造成顯示亂碼</w:t>
        </w:r>
      </w:ins>
    </w:p>
    <w:p w14:paraId="6F70BED0" w14:textId="77777777" w:rsidR="008F7535" w:rsidRDefault="008F7535" w:rsidP="008F7535">
      <w:pPr>
        <w:pStyle w:val="afc"/>
        <w:ind w:left="-1120" w:right="-1120"/>
        <w:rPr>
          <w:ins w:id="3326" w:author="Haraguroicha Hsu" w:date="2013-06-30T04:49:00Z"/>
          <w:lang w:val="x-none"/>
        </w:rPr>
      </w:pPr>
      <w:ins w:id="3327" w:author="Haraguroicha Hsu" w:date="2013-06-30T04:49:00Z">
        <w:r>
          <w:lastRenderedPageBreak/>
          <w:drawing>
            <wp:inline distT="0" distB="0" distL="0" distR="0" wp14:anchorId="0EC99FFB" wp14:editId="680B2737">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ins>
    </w:p>
    <w:p w14:paraId="53552C38" w14:textId="5AAEBE0F" w:rsidR="008F7535" w:rsidDel="00AF12D9" w:rsidRDefault="008F7535">
      <w:pPr>
        <w:pStyle w:val="af0"/>
        <w:rPr>
          <w:ins w:id="3328" w:author="Haraguroicha Hsu" w:date="2013-06-30T04:49:00Z"/>
          <w:del w:id="3329" w:author="腹黒い茶" w:date="2013-07-08T20:26:00Z"/>
        </w:rPr>
      </w:pPr>
      <w:bookmarkStart w:id="3330" w:name="_Ref360145738"/>
      <w:bookmarkStart w:id="3331" w:name="_Toc360323044"/>
      <w:bookmarkStart w:id="3332" w:name="_Toc360323486"/>
      <w:bookmarkStart w:id="3333" w:name="_Toc234187582"/>
      <w:bookmarkStart w:id="3334" w:name="_Toc361079731"/>
      <w:ins w:id="3335"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7</w:t>
      </w:r>
      <w:ins w:id="3336" w:author="Haraguroicha Hsu" w:date="2013-06-30T04:49:00Z">
        <w:r>
          <w:fldChar w:fldCharType="end"/>
        </w:r>
        <w:bookmarkEnd w:id="3330"/>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3331"/>
        <w:bookmarkEnd w:id="3332"/>
        <w:bookmarkEnd w:id="3333"/>
        <w:bookmarkEnd w:id="3334"/>
      </w:ins>
    </w:p>
    <w:p w14:paraId="058E4786" w14:textId="7CBE3A09" w:rsidR="008F7535" w:rsidRPr="00004628" w:rsidRDefault="00AF12D9">
      <w:pPr>
        <w:pStyle w:val="af0"/>
        <w:rPr>
          <w:ins w:id="3337" w:author="Haraguroicha Hsu" w:date="2013-06-30T04:49:00Z"/>
        </w:rPr>
        <w:pPrChange w:id="3338" w:author="腹黒い茶" w:date="2013-07-08T20:26:00Z">
          <w:pPr>
            <w:pStyle w:val="af1"/>
          </w:pPr>
        </w:pPrChange>
      </w:pPr>
      <w:ins w:id="3339" w:author="腹黒い茶" w:date="2013-07-08T20:26:00Z">
        <w:r>
          <w:rPr>
            <w:rFonts w:hint="eastAsia"/>
          </w:rPr>
          <w:t>，</w:t>
        </w:r>
      </w:ins>
      <w:ins w:id="3340" w:author="Haraguroicha Hsu" w:date="2013-06-30T04:49:00Z">
        <w:r w:rsidR="008F7535" w:rsidRPr="00004628">
          <w:rPr>
            <w:rFonts w:hint="eastAsia"/>
          </w:rPr>
          <w:t>系統顯示出</w:t>
        </w:r>
        <w:r w:rsidR="008F7535">
          <w:rPr>
            <w:rFonts w:hint="eastAsia"/>
          </w:rPr>
          <w:t>CCD</w:t>
        </w:r>
        <w:r w:rsidR="008F7535" w:rsidRPr="00004628">
          <w:rPr>
            <w:rFonts w:hint="eastAsia"/>
          </w:rPr>
          <w:t>的記錄內容，但因為</w:t>
        </w:r>
        <w:r w:rsidR="008F7535" w:rsidRPr="00004628">
          <w:rPr>
            <w:rFonts w:hint="eastAsia"/>
          </w:rPr>
          <w:t>HTML</w:t>
        </w:r>
        <w:r w:rsidR="008F7535" w:rsidRPr="00004628">
          <w:rPr>
            <w:rFonts w:hint="eastAsia"/>
          </w:rPr>
          <w:t>標記功能失效，所有的表格皆無法正常顯示</w:t>
        </w:r>
      </w:ins>
    </w:p>
    <w:p w14:paraId="3E5A97BA" w14:textId="77777777" w:rsidR="008F7535" w:rsidRDefault="008F7535" w:rsidP="008F7535">
      <w:pPr>
        <w:pStyle w:val="afc"/>
        <w:ind w:left="-1120" w:right="-1120"/>
        <w:rPr>
          <w:ins w:id="3341" w:author="Haraguroicha Hsu" w:date="2013-06-30T04:49:00Z"/>
          <w:lang w:val="x-none"/>
        </w:rPr>
      </w:pPr>
      <w:ins w:id="3342" w:author="Haraguroicha Hsu" w:date="2013-06-30T04:49:00Z">
        <w:r>
          <w:lastRenderedPageBreak/>
          <w:drawing>
            <wp:inline distT="0" distB="0" distL="0" distR="0" wp14:anchorId="0EEC4A51" wp14:editId="19EBB70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ins>
    </w:p>
    <w:p w14:paraId="347B8F51" w14:textId="28C55D63" w:rsidR="008F7535" w:rsidDel="00AF12D9" w:rsidRDefault="008F7535">
      <w:pPr>
        <w:pStyle w:val="af0"/>
        <w:rPr>
          <w:ins w:id="3343" w:author="Haraguroicha Hsu" w:date="2013-06-30T04:49:00Z"/>
          <w:del w:id="3344" w:author="腹黒い茶" w:date="2013-07-08T20:26:00Z"/>
        </w:rPr>
      </w:pPr>
      <w:bookmarkStart w:id="3345" w:name="_Ref360145745"/>
      <w:bookmarkStart w:id="3346" w:name="_Toc360323045"/>
      <w:bookmarkStart w:id="3347" w:name="_Toc360323487"/>
      <w:bookmarkStart w:id="3348" w:name="_Toc234187583"/>
      <w:bookmarkStart w:id="3349" w:name="_Toc361079732"/>
      <w:ins w:id="3350"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8</w:t>
      </w:r>
      <w:ins w:id="3351" w:author="Haraguroicha Hsu" w:date="2013-06-30T04:49:00Z">
        <w:r>
          <w:fldChar w:fldCharType="end"/>
        </w:r>
        <w:bookmarkEnd w:id="3345"/>
        <w:r>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3346"/>
        <w:bookmarkEnd w:id="3347"/>
        <w:bookmarkEnd w:id="3348"/>
        <w:bookmarkEnd w:id="3349"/>
      </w:ins>
    </w:p>
    <w:p w14:paraId="0335DA9D" w14:textId="369C6B05" w:rsidR="008F7535" w:rsidRPr="00E120B6" w:rsidRDefault="00AF12D9">
      <w:pPr>
        <w:pStyle w:val="af0"/>
        <w:rPr>
          <w:ins w:id="3352" w:author="Haraguroicha Hsu" w:date="2013-06-30T04:49:00Z"/>
        </w:rPr>
        <w:pPrChange w:id="3353" w:author="腹黒い茶" w:date="2013-07-08T20:26:00Z">
          <w:pPr>
            <w:pStyle w:val="af1"/>
          </w:pPr>
        </w:pPrChange>
      </w:pPr>
      <w:ins w:id="3354" w:author="腹黒い茶" w:date="2013-07-08T20:26:00Z">
        <w:r>
          <w:rPr>
            <w:rFonts w:hint="eastAsia"/>
          </w:rPr>
          <w:t>，</w:t>
        </w:r>
      </w:ins>
      <w:ins w:id="3355" w:author="Haraguroicha Hsu" w:date="2013-06-30T04:49:00Z">
        <w:r w:rsidR="008F7535" w:rsidRPr="00004628">
          <w:rPr>
            <w:rFonts w:hint="eastAsia"/>
          </w:rPr>
          <w:t>系統顯示出</w:t>
        </w:r>
        <w:r w:rsidR="008F7535">
          <w:rPr>
            <w:rFonts w:hint="eastAsia"/>
          </w:rPr>
          <w:t>CCD</w:t>
        </w:r>
        <w:r w:rsidR="008F7535" w:rsidRPr="00004628">
          <w:rPr>
            <w:rFonts w:hint="eastAsia"/>
          </w:rPr>
          <w:t>的記錄內容，並且可以使用本系統修改後的內建預設樣板檔就可以依序顯示出正確的連續照護內容</w:t>
        </w:r>
      </w:ins>
    </w:p>
    <w:p w14:paraId="441077C0" w14:textId="77777777" w:rsidR="008F7535" w:rsidRDefault="008F7535" w:rsidP="008F7535">
      <w:pPr>
        <w:pStyle w:val="afc"/>
        <w:ind w:left="-1120" w:right="-1120"/>
        <w:rPr>
          <w:ins w:id="3356" w:author="Haraguroicha Hsu" w:date="2013-06-30T04:49:00Z"/>
        </w:rPr>
      </w:pPr>
      <w:ins w:id="3357" w:author="Haraguroicha Hsu" w:date="2013-06-30T04:49:00Z">
        <w:r>
          <w:lastRenderedPageBreak/>
          <w:drawing>
            <wp:inline distT="0" distB="0" distL="0" distR="0" wp14:anchorId="02D96AD4" wp14:editId="69E3EDFA">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ins>
    </w:p>
    <w:p w14:paraId="46CEDBDD" w14:textId="29C2604E" w:rsidR="008F7535" w:rsidRPr="00D02680" w:rsidDel="00AF12D9" w:rsidRDefault="008F7535">
      <w:pPr>
        <w:pStyle w:val="af0"/>
        <w:rPr>
          <w:ins w:id="3358" w:author="Haraguroicha Hsu" w:date="2013-06-30T04:49:00Z"/>
          <w:del w:id="3359" w:author="腹黒い茶" w:date="2013-07-08T20:26:00Z"/>
        </w:rPr>
      </w:pPr>
      <w:bookmarkStart w:id="3360" w:name="_Ref234176108"/>
      <w:bookmarkStart w:id="3361" w:name="_Toc360323046"/>
      <w:bookmarkStart w:id="3362" w:name="_Toc360323488"/>
      <w:bookmarkStart w:id="3363" w:name="_Toc234187584"/>
      <w:bookmarkStart w:id="3364" w:name="_Toc361079733"/>
      <w:ins w:id="3365" w:author="Haraguroicha Hsu" w:date="2013-06-30T04:49:00Z">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r w:rsidR="007D7F2F">
        <w:rPr>
          <w:noProof/>
        </w:rPr>
        <w:t>39</w:t>
      </w:r>
      <w:ins w:id="3366" w:author="Haraguroicha Hsu" w:date="2013-06-30T04:49:00Z">
        <w:r>
          <w:fldChar w:fldCharType="end"/>
        </w:r>
        <w:bookmarkEnd w:id="3360"/>
        <w:r>
          <w:rPr>
            <w:rFonts w:hint="eastAsia"/>
          </w:rPr>
          <w:t xml:space="preserve"> </w:t>
        </w:r>
        <w:r>
          <w:rPr>
            <w:rFonts w:hint="eastAsia"/>
          </w:rPr>
          <w:t>傳染病通報單張畫面</w:t>
        </w:r>
        <w:bookmarkEnd w:id="3361"/>
        <w:bookmarkEnd w:id="3362"/>
        <w:bookmarkEnd w:id="3363"/>
        <w:bookmarkEnd w:id="3364"/>
      </w:ins>
    </w:p>
    <w:p w14:paraId="08D59956" w14:textId="20F560BC" w:rsidR="008F7535" w:rsidRPr="00D02680" w:rsidRDefault="00AF12D9">
      <w:pPr>
        <w:pStyle w:val="af0"/>
        <w:rPr>
          <w:ins w:id="3367" w:author="Haraguroicha Hsu" w:date="2013-06-30T04:49:00Z"/>
        </w:rPr>
        <w:pPrChange w:id="3368" w:author="腹黒い茶" w:date="2013-07-08T20:26:00Z">
          <w:pPr>
            <w:pStyle w:val="af1"/>
          </w:pPr>
        </w:pPrChange>
      </w:pPr>
      <w:ins w:id="3369" w:author="腹黒い茶" w:date="2013-07-08T20:26:00Z">
        <w:r>
          <w:rPr>
            <w:rFonts w:hint="eastAsia"/>
          </w:rPr>
          <w:t>，</w:t>
        </w:r>
      </w:ins>
      <w:ins w:id="3370" w:author="Haraguroicha Hsu" w:date="2013-06-30T04:49:00Z">
        <w:r w:rsidR="008F7535">
          <w:rPr>
            <w:rFonts w:hint="eastAsia"/>
          </w:rPr>
          <w:t>系統依照制定中的傳染病通報單張以及傳染病個案報告單設計專用表單給新制定的單張使用</w:t>
        </w:r>
      </w:ins>
    </w:p>
    <w:p w14:paraId="056828E0" w14:textId="77777777" w:rsidR="008F7535" w:rsidRDefault="008F7535" w:rsidP="008F7535">
      <w:pPr>
        <w:widowControl/>
        <w:ind w:firstLineChars="0" w:firstLine="0"/>
        <w:jc w:val="left"/>
        <w:rPr>
          <w:ins w:id="3371" w:author="Haraguroicha Hsu" w:date="2013-06-30T04:49:00Z"/>
          <w:rFonts w:asciiTheme="majorHAnsi" w:eastAsiaTheme="majorEastAsia" w:hAnsiTheme="majorHAnsi"/>
          <w:b/>
          <w:bCs/>
          <w:kern w:val="52"/>
          <w:sz w:val="32"/>
          <w:szCs w:val="48"/>
          <w:lang w:val="x-none"/>
        </w:rPr>
      </w:pPr>
      <w:ins w:id="3372" w:author="Haraguroicha Hsu" w:date="2013-06-30T04:49:00Z">
        <w:r>
          <w:br w:type="page"/>
        </w:r>
      </w:ins>
    </w:p>
    <w:p w14:paraId="5642AABA" w14:textId="4BEBD7AC" w:rsidR="007E26D5" w:rsidDel="008F7535" w:rsidRDefault="007E26D5">
      <w:pPr>
        <w:widowControl/>
        <w:ind w:firstLineChars="0" w:firstLine="0"/>
        <w:jc w:val="left"/>
        <w:rPr>
          <w:del w:id="3373" w:author="Haraguroicha Hsu" w:date="2013-06-30T04:49:00Z"/>
          <w:rFonts w:asciiTheme="majorHAnsi" w:eastAsiaTheme="majorEastAsia" w:hAnsiTheme="majorHAnsi"/>
          <w:sz w:val="24"/>
        </w:rPr>
      </w:pPr>
      <w:del w:id="3374" w:author="Haraguroicha Hsu" w:date="2013-06-30T04:49:00Z">
        <w:r w:rsidDel="008F7535">
          <w:lastRenderedPageBreak/>
          <w:br w:type="page"/>
        </w:r>
      </w:del>
    </w:p>
    <w:p w14:paraId="1E114847" w14:textId="77777777" w:rsidR="00EC1E55" w:rsidRPr="00DF21BB" w:rsidRDefault="00EC1E55" w:rsidP="003A0BF2">
      <w:pPr>
        <w:pStyle w:val="2"/>
      </w:pPr>
      <w:bookmarkStart w:id="3375" w:name="_Toc357866758"/>
      <w:bookmarkStart w:id="3376" w:name="_Toc361079428"/>
      <w:r w:rsidRPr="00DF21BB">
        <w:rPr>
          <w:rFonts w:hint="eastAsia"/>
        </w:rPr>
        <w:t>研究限制</w:t>
      </w:r>
      <w:bookmarkEnd w:id="3375"/>
      <w:bookmarkEnd w:id="3376"/>
    </w:p>
    <w:p w14:paraId="0B2433A8" w14:textId="082BFDBF"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ins w:id="3377" w:author="Haraguroicha Hsu" w:date="2013-06-30T04:50:00Z">
        <w:r w:rsidR="008F7535">
          <w:rPr>
            <w:rFonts w:hint="eastAsia"/>
          </w:rPr>
          <w:t>應用</w:t>
        </w:r>
      </w:ins>
      <w:r w:rsidRPr="00DF21BB">
        <w:rPr>
          <w:rFonts w:hint="eastAsia"/>
        </w:rPr>
        <w:t>的層面，</w:t>
      </w:r>
      <w:ins w:id="3378" w:author="Haraguroicha Hsu" w:date="2013-06-30T04:51:00Z">
        <w:r w:rsidR="008F7535">
          <w:rPr>
            <w:rFonts w:hint="eastAsia"/>
          </w:rPr>
          <w:t>並且</w:t>
        </w:r>
      </w:ins>
      <w:r w:rsidRPr="00DF21BB">
        <w:rPr>
          <w:rFonts w:hint="eastAsia"/>
        </w:rPr>
        <w:t>觀察能否應用於醫療領域；但下列各項將不列入本研究範圍：</w:t>
      </w:r>
    </w:p>
    <w:p w14:paraId="43A8E9C2" w14:textId="458F3DD9" w:rsidR="00884BFF" w:rsidRPr="00DF21BB" w:rsidDel="008F7535" w:rsidRDefault="00884BFF" w:rsidP="00DB7C26">
      <w:pPr>
        <w:pStyle w:val="ae"/>
        <w:numPr>
          <w:ilvl w:val="0"/>
          <w:numId w:val="16"/>
        </w:numPr>
        <w:ind w:leftChars="0" w:firstLineChars="0"/>
        <w:rPr>
          <w:del w:id="3379" w:author="Haraguroicha Hsu" w:date="2013-06-30T04:51:00Z"/>
        </w:rPr>
      </w:pPr>
      <w:del w:id="3380" w:author="Haraguroicha Hsu" w:date="2013-06-30T04:51:00Z">
        <w:r w:rsidRPr="00DF21BB" w:rsidDel="008F7535">
          <w:rPr>
            <w:rFonts w:hint="eastAsia"/>
          </w:rPr>
          <w:delText>電子病歷呈現用的樣板檔編輯器</w:delText>
        </w:r>
      </w:del>
    </w:p>
    <w:p w14:paraId="421C82A1" w14:textId="77777777" w:rsidR="00884BFF" w:rsidRPr="00DF21BB" w:rsidRDefault="00884BFF" w:rsidP="00DB7C26">
      <w:pPr>
        <w:pStyle w:val="ae"/>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3381" w:name="_Toc352873113"/>
      <w:bookmarkStart w:id="3382" w:name="_Toc357866759"/>
      <w:bookmarkStart w:id="3383" w:name="_Toc361079429"/>
      <w:r w:rsidRPr="00DF21BB">
        <w:lastRenderedPageBreak/>
        <w:t>結論與建議</w:t>
      </w:r>
      <w:bookmarkEnd w:id="3381"/>
      <w:bookmarkEnd w:id="3382"/>
      <w:bookmarkEnd w:id="3383"/>
    </w:p>
    <w:p w14:paraId="630380A4" w14:textId="5786D475" w:rsidR="0093688A" w:rsidRPr="00DF21BB" w:rsidRDefault="002E47DA" w:rsidP="003A0BF2">
      <w:pPr>
        <w:pStyle w:val="2"/>
      </w:pPr>
      <w:bookmarkStart w:id="3384" w:name="_Toc357866760"/>
      <w:bookmarkStart w:id="3385" w:name="_Toc361079430"/>
      <w:r w:rsidRPr="00DF21BB">
        <w:rPr>
          <w:rFonts w:hint="eastAsia"/>
        </w:rPr>
        <w:t>結論</w:t>
      </w:r>
      <w:bookmarkEnd w:id="3384"/>
      <w:bookmarkEnd w:id="3385"/>
    </w:p>
    <w:p w14:paraId="55E55D06" w14:textId="6D527A68" w:rsidR="001F75F1" w:rsidRDefault="001F75F1" w:rsidP="001F75F1">
      <w:pPr>
        <w:ind w:firstLine="560"/>
      </w:pPr>
      <w:r>
        <w:rPr>
          <w:rFonts w:hint="eastAsia"/>
        </w:rPr>
        <w:t>本系統目前已經可以呈現行政院衛生署所公告的四類交換標準單張</w:t>
      </w:r>
      <w:ins w:id="3386" w:author="Haraguroicha Hsu" w:date="2013-06-30T04:51:00Z">
        <w:r w:rsidR="00E32BCC" w:rsidRPr="00DD2C85">
          <w:rPr>
            <w:rFonts w:hint="eastAsia"/>
          </w:rPr>
          <w:t>與其餘的數百餘張電子病歷範本</w:t>
        </w:r>
      </w:ins>
      <w:r>
        <w:rPr>
          <w:rFonts w:hint="eastAsia"/>
        </w:rPr>
        <w:t>，以及</w:t>
      </w:r>
      <w:ins w:id="3387" w:author="Haraguroicha Hsu" w:date="2013-06-30T04:51:00Z">
        <w:r w:rsidR="00E32BCC" w:rsidRPr="00DD2C85">
          <w:rPr>
            <w:rFonts w:hint="eastAsia"/>
          </w:rPr>
          <w:t>正在制定規範的</w:t>
        </w:r>
      </w:ins>
      <w:r>
        <w:rPr>
          <w:rFonts w:hint="eastAsia"/>
        </w:rPr>
        <w:t>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368DCFE" w:rsidR="001456C7" w:rsidDel="004B7FC6" w:rsidRDefault="00E13616" w:rsidP="001456C7">
      <w:pPr>
        <w:ind w:firstLine="560"/>
        <w:rPr>
          <w:del w:id="3388" w:author="Haraguroicha Hsu" w:date="2013-06-30T04:52:00Z"/>
        </w:rPr>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3389" w:name="_Toc357866761"/>
    </w:p>
    <w:p w14:paraId="0076891D" w14:textId="77777777" w:rsidR="001456C7" w:rsidDel="004B7FC6" w:rsidRDefault="001456C7">
      <w:pPr>
        <w:ind w:firstLineChars="0" w:firstLine="0"/>
        <w:rPr>
          <w:del w:id="3390" w:author="Haraguroicha Hsu" w:date="2013-06-30T04:53:00Z"/>
        </w:rPr>
        <w:pPrChange w:id="3391" w:author="Haraguroicha Hsu" w:date="2013-06-30T04:53:00Z">
          <w:pPr>
            <w:ind w:firstLine="560"/>
          </w:pPr>
        </w:pPrChange>
      </w:pPr>
    </w:p>
    <w:p w14:paraId="58F2C268" w14:textId="77777777" w:rsidR="004B7FC6" w:rsidRDefault="004B7FC6" w:rsidP="001456C7">
      <w:pPr>
        <w:ind w:firstLine="560"/>
        <w:rPr>
          <w:ins w:id="3392" w:author="Haraguroicha Hsu" w:date="2013-06-30T04:53:00Z"/>
        </w:rPr>
      </w:pPr>
    </w:p>
    <w:p w14:paraId="0F9E0113" w14:textId="4D2430F2" w:rsidR="00E37CC8" w:rsidRPr="001456C7" w:rsidRDefault="00E37CC8">
      <w:pPr>
        <w:ind w:firstLineChars="0" w:firstLine="0"/>
        <w:pPrChange w:id="3393" w:author="Haraguroicha Hsu" w:date="2013-06-30T04:53:00Z">
          <w:pPr>
            <w:ind w:firstLine="560"/>
          </w:pPr>
        </w:pPrChange>
      </w:pPr>
      <w:r>
        <w:br w:type="page"/>
      </w:r>
    </w:p>
    <w:p w14:paraId="0ABBEE41" w14:textId="6309F237" w:rsidR="002E47DA" w:rsidRPr="00DF21BB" w:rsidRDefault="002E47DA" w:rsidP="003A0BF2">
      <w:pPr>
        <w:pStyle w:val="2"/>
      </w:pPr>
      <w:bookmarkStart w:id="3394" w:name="_Toc361079431"/>
      <w:r w:rsidRPr="00DF21BB">
        <w:rPr>
          <w:rFonts w:hint="eastAsia"/>
        </w:rPr>
        <w:lastRenderedPageBreak/>
        <w:t>未來努力方向</w:t>
      </w:r>
      <w:bookmarkEnd w:id="3389"/>
      <w:bookmarkEnd w:id="3394"/>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3395" w:name="_Toc352873116"/>
      <w:bookmarkStart w:id="3396" w:name="_Toc357866762"/>
      <w:bookmarkStart w:id="3397" w:name="_Toc361079432"/>
      <w:r w:rsidRPr="00DF21BB">
        <w:rPr>
          <w:rFonts w:hint="eastAsia"/>
        </w:rPr>
        <w:lastRenderedPageBreak/>
        <w:t>參考文獻</w:t>
      </w:r>
      <w:bookmarkEnd w:id="3395"/>
      <w:bookmarkEnd w:id="3396"/>
      <w:bookmarkEnd w:id="3397"/>
    </w:p>
    <w:p w14:paraId="1D8E35FC" w14:textId="5CB8E815" w:rsidR="007D7F2F" w:rsidRPr="007D7F2F" w:rsidRDefault="00EC5171" w:rsidP="007D7F2F">
      <w:pPr>
        <w:pStyle w:val="afa"/>
        <w:spacing w:after="90"/>
        <w:ind w:left="583" w:hanging="583"/>
        <w:rPr>
          <w:rFonts w:ascii="STKaiti" w:hAnsi="STKaiti" w:hint="eastAsia"/>
          <w:noProof/>
          <w:sz w:val="28"/>
        </w:rPr>
      </w:pPr>
      <w:r w:rsidRPr="00DF21BB">
        <w:fldChar w:fldCharType="begin"/>
      </w:r>
      <w:r w:rsidRPr="00DF21BB">
        <w:instrText xml:space="preserve"> ADDIN EN.REFLIST </w:instrText>
      </w:r>
      <w:r w:rsidRPr="00DF21BB">
        <w:fldChar w:fldCharType="separate"/>
      </w:r>
      <w:bookmarkStart w:id="3398" w:name="_ENREF_1"/>
      <w:r w:rsidR="007D7F2F" w:rsidRPr="007D7F2F">
        <w:rPr>
          <w:rFonts w:ascii="STKaiti" w:hAnsi="STKaiti" w:hint="eastAsia"/>
          <w:noProof/>
          <w:sz w:val="28"/>
        </w:rPr>
        <w:t>[1]</w:t>
      </w:r>
      <w:r w:rsidR="007D7F2F" w:rsidRPr="007D7F2F">
        <w:rPr>
          <w:rFonts w:ascii="STKaiti" w:hAnsi="STKaiti" w:hint="eastAsia"/>
          <w:noProof/>
          <w:sz w:val="28"/>
        </w:rPr>
        <w:tab/>
      </w:r>
      <w:r w:rsidR="007D7F2F" w:rsidRPr="007D7F2F">
        <w:rPr>
          <w:rFonts w:ascii="STKaiti" w:hAnsi="STKaiti" w:hint="eastAsia"/>
          <w:noProof/>
          <w:sz w:val="28"/>
        </w:rPr>
        <w:t>行政院衛生署電子病歷推動專區</w:t>
      </w:r>
      <w:r w:rsidR="007D7F2F" w:rsidRPr="007D7F2F">
        <w:rPr>
          <w:rFonts w:ascii="STKaiti" w:hAnsi="STKaiti" w:hint="eastAsia"/>
          <w:noProof/>
          <w:sz w:val="28"/>
        </w:rPr>
        <w:t xml:space="preserve">. (2010, 6/3). </w:t>
      </w:r>
      <w:r w:rsidR="007D7F2F" w:rsidRPr="007D7F2F">
        <w:rPr>
          <w:rFonts w:ascii="STKaiti" w:hAnsi="STKaiti" w:hint="eastAsia"/>
          <w:i/>
          <w:noProof/>
          <w:sz w:val="28"/>
        </w:rPr>
        <w:t>簡介</w:t>
      </w:r>
      <w:r w:rsidR="007D7F2F" w:rsidRPr="007D7F2F">
        <w:rPr>
          <w:rFonts w:ascii="STKaiti" w:hAnsi="STKaiti" w:hint="eastAsia"/>
          <w:noProof/>
          <w:sz w:val="28"/>
        </w:rPr>
        <w:t xml:space="preserve">. Available: </w:t>
      </w:r>
      <w:hyperlink r:id="rId62" w:history="1">
        <w:r w:rsidR="007D7F2F" w:rsidRPr="007D7F2F">
          <w:rPr>
            <w:rStyle w:val="af"/>
            <w:rFonts w:ascii="STKaiti" w:eastAsiaTheme="majorEastAsia" w:hAnsi="STKaiti" w:cs="Times New Roman" w:hint="eastAsia"/>
            <w:noProof/>
            <w:sz w:val="28"/>
          </w:rPr>
          <w:t>http://emr.doh.gov.tw/introduction.aspx</w:t>
        </w:r>
        <w:bookmarkEnd w:id="3398"/>
      </w:hyperlink>
    </w:p>
    <w:p w14:paraId="38429F6E" w14:textId="2C2B888C" w:rsidR="007D7F2F" w:rsidRPr="007D7F2F" w:rsidRDefault="007D7F2F" w:rsidP="007D7F2F">
      <w:pPr>
        <w:pStyle w:val="afa"/>
        <w:spacing w:after="90"/>
        <w:ind w:left="680" w:hanging="680"/>
        <w:rPr>
          <w:rFonts w:ascii="STKaiti" w:hAnsi="STKaiti" w:hint="eastAsia"/>
          <w:noProof/>
          <w:sz w:val="28"/>
        </w:rPr>
      </w:pPr>
      <w:bookmarkStart w:id="3399" w:name="_ENREF_2"/>
      <w:r w:rsidRPr="007D7F2F">
        <w:rPr>
          <w:rFonts w:ascii="STKaiti" w:hAnsi="STKaiti" w:hint="eastAsia"/>
          <w:noProof/>
          <w:sz w:val="28"/>
        </w:rPr>
        <w:t>[2]</w:t>
      </w:r>
      <w:r w:rsidRPr="007D7F2F">
        <w:rPr>
          <w:rFonts w:ascii="STKaiti" w:hAnsi="STKaiti" w:hint="eastAsia"/>
          <w:noProof/>
          <w:sz w:val="28"/>
        </w:rPr>
        <w:tab/>
      </w:r>
      <w:r w:rsidRPr="007D7F2F">
        <w:rPr>
          <w:rFonts w:ascii="STKaiti" w:hAnsi="STKaiti" w:hint="eastAsia"/>
          <w:noProof/>
          <w:sz w:val="28"/>
        </w:rPr>
        <w:t>行政院衛生署電子病歷推動專區</w:t>
      </w:r>
      <w:r w:rsidRPr="007D7F2F">
        <w:rPr>
          <w:rFonts w:ascii="STKaiti" w:hAnsi="STKaiti" w:hint="eastAsia"/>
          <w:noProof/>
          <w:sz w:val="28"/>
        </w:rPr>
        <w:t xml:space="preserve">. (2010, 6/3). </w:t>
      </w:r>
      <w:r w:rsidRPr="007D7F2F">
        <w:rPr>
          <w:rFonts w:ascii="STKaiti" w:hAnsi="STKaiti" w:hint="eastAsia"/>
          <w:i/>
          <w:noProof/>
          <w:sz w:val="28"/>
        </w:rPr>
        <w:t>歷年補助案</w:t>
      </w:r>
      <w:r w:rsidRPr="007D7F2F">
        <w:rPr>
          <w:rFonts w:ascii="STKaiti" w:hAnsi="STKaiti" w:hint="eastAsia"/>
          <w:noProof/>
          <w:sz w:val="28"/>
        </w:rPr>
        <w:t xml:space="preserve">. Available: </w:t>
      </w:r>
      <w:hyperlink r:id="rId63" w:history="1">
        <w:r w:rsidRPr="007D7F2F">
          <w:rPr>
            <w:rStyle w:val="af"/>
            <w:rFonts w:ascii="STKaiti" w:eastAsiaTheme="majorEastAsia" w:hAnsi="STKaiti" w:cs="Times New Roman" w:hint="eastAsia"/>
            <w:noProof/>
            <w:sz w:val="28"/>
          </w:rPr>
          <w:t>http://emr.doh.gov.tw/allowance.aspx</w:t>
        </w:r>
        <w:bookmarkEnd w:id="3399"/>
      </w:hyperlink>
    </w:p>
    <w:p w14:paraId="1FCF375A" w14:textId="77777777" w:rsidR="007D7F2F" w:rsidRPr="007D7F2F" w:rsidRDefault="007D7F2F" w:rsidP="007D7F2F">
      <w:pPr>
        <w:pStyle w:val="afa"/>
        <w:spacing w:after="90"/>
        <w:ind w:left="680" w:hanging="680"/>
        <w:rPr>
          <w:rFonts w:ascii="STKaiti" w:hAnsi="STKaiti"/>
          <w:noProof/>
          <w:sz w:val="28"/>
        </w:rPr>
      </w:pPr>
      <w:bookmarkStart w:id="3400" w:name="_ENREF_3"/>
      <w:r w:rsidRPr="007D7F2F">
        <w:rPr>
          <w:rFonts w:ascii="STKaiti" w:hAnsi="STKaiti"/>
          <w:noProof/>
          <w:sz w:val="28"/>
        </w:rPr>
        <w:t>[3]</w:t>
      </w:r>
      <w:r w:rsidRPr="007D7F2F">
        <w:rPr>
          <w:rFonts w:ascii="STKaiti" w:hAnsi="STKaiti"/>
          <w:noProof/>
          <w:sz w:val="28"/>
        </w:rPr>
        <w:tab/>
        <w:t xml:space="preserve">J. Vilaplana, F. Solsona, F. Abella, R. Filgueira, and J. Rius, "The cloud paradigm applied to e-Health," </w:t>
      </w:r>
      <w:r w:rsidRPr="007D7F2F">
        <w:rPr>
          <w:rFonts w:ascii="STKaiti" w:hAnsi="STKaiti"/>
          <w:i/>
          <w:noProof/>
          <w:sz w:val="28"/>
        </w:rPr>
        <w:t xml:space="preserve">Bmc Medical Informatics and Decision Making, </w:t>
      </w:r>
      <w:r w:rsidRPr="007D7F2F">
        <w:rPr>
          <w:rFonts w:ascii="STKaiti" w:hAnsi="STKaiti"/>
          <w:noProof/>
          <w:sz w:val="28"/>
        </w:rPr>
        <w:t>vol. 13, Mar 14 2013.</w:t>
      </w:r>
      <w:bookmarkEnd w:id="3400"/>
    </w:p>
    <w:p w14:paraId="26232C1E" w14:textId="77777777" w:rsidR="007D7F2F" w:rsidRPr="007D7F2F" w:rsidRDefault="007D7F2F" w:rsidP="007D7F2F">
      <w:pPr>
        <w:pStyle w:val="afa"/>
        <w:spacing w:after="90"/>
        <w:ind w:left="680" w:hanging="680"/>
        <w:rPr>
          <w:rFonts w:ascii="STKaiti" w:hAnsi="STKaiti"/>
          <w:noProof/>
          <w:sz w:val="28"/>
        </w:rPr>
      </w:pPr>
      <w:bookmarkStart w:id="3401" w:name="_ENREF_4"/>
      <w:r w:rsidRPr="007D7F2F">
        <w:rPr>
          <w:rFonts w:ascii="STKaiti" w:hAnsi="STKaiti"/>
          <w:noProof/>
          <w:sz w:val="28"/>
        </w:rPr>
        <w:t>[4]</w:t>
      </w:r>
      <w:r w:rsidRPr="007D7F2F">
        <w:rPr>
          <w:rFonts w:ascii="STKaiti" w:hAnsi="STKaiti"/>
          <w:noProof/>
          <w:sz w:val="28"/>
        </w:rPr>
        <w:tab/>
        <w:t xml:space="preserve">L. Liu and D. Zhu, "An integrated e-service model for electronic medical records," </w:t>
      </w:r>
      <w:r w:rsidRPr="007D7F2F">
        <w:rPr>
          <w:rFonts w:ascii="STKaiti" w:hAnsi="STKaiti"/>
          <w:i/>
          <w:noProof/>
          <w:sz w:val="28"/>
        </w:rPr>
        <w:t xml:space="preserve">Information Systems and e-Business Management, </w:t>
      </w:r>
      <w:r w:rsidRPr="007D7F2F">
        <w:rPr>
          <w:rFonts w:ascii="STKaiti" w:hAnsi="STKaiti"/>
          <w:noProof/>
          <w:sz w:val="28"/>
        </w:rPr>
        <w:t>vol. 11, pp. 161-183, 2013/03/01 2013.</w:t>
      </w:r>
      <w:bookmarkEnd w:id="3401"/>
    </w:p>
    <w:p w14:paraId="392FD514" w14:textId="77777777" w:rsidR="007D7F2F" w:rsidRPr="007D7F2F" w:rsidRDefault="007D7F2F" w:rsidP="007D7F2F">
      <w:pPr>
        <w:pStyle w:val="afa"/>
        <w:spacing w:after="90"/>
        <w:ind w:left="680" w:hanging="680"/>
        <w:rPr>
          <w:rFonts w:ascii="STKaiti" w:hAnsi="STKaiti"/>
          <w:noProof/>
          <w:sz w:val="28"/>
        </w:rPr>
      </w:pPr>
      <w:bookmarkStart w:id="3402" w:name="_ENREF_5"/>
      <w:r w:rsidRPr="007D7F2F">
        <w:rPr>
          <w:rFonts w:ascii="STKaiti" w:hAnsi="STKaiti"/>
          <w:noProof/>
          <w:sz w:val="28"/>
        </w:rPr>
        <w:t>[5]</w:t>
      </w:r>
      <w:r w:rsidRPr="007D7F2F">
        <w:rPr>
          <w:rFonts w:ascii="STKaiti" w:hAnsi="STKaiti"/>
          <w:noProof/>
          <w:sz w:val="28"/>
        </w:rPr>
        <w:tab/>
        <w:t xml:space="preserve">C. Wen-Chung, L. Hsiu-Hsia, W. Tung-Shen, and C. Chin-Fa, "Bulding a cloud service for medical image processing based on service-orient archtecture," in </w:t>
      </w:r>
      <w:r w:rsidRPr="007D7F2F">
        <w:rPr>
          <w:rFonts w:ascii="STKaiti" w:hAnsi="STKaiti"/>
          <w:i/>
          <w:noProof/>
          <w:sz w:val="28"/>
        </w:rPr>
        <w:t>Biomedical Engineering and Informatics (BMEI), 2011 4th International Conference on</w:t>
      </w:r>
      <w:r w:rsidRPr="007D7F2F">
        <w:rPr>
          <w:rFonts w:ascii="STKaiti" w:hAnsi="STKaiti"/>
          <w:noProof/>
          <w:sz w:val="28"/>
        </w:rPr>
        <w:t>, 2011, pp. 1459-1465.</w:t>
      </w:r>
      <w:bookmarkEnd w:id="3402"/>
    </w:p>
    <w:p w14:paraId="074AF82C" w14:textId="77777777" w:rsidR="007D7F2F" w:rsidRPr="007D7F2F" w:rsidRDefault="007D7F2F" w:rsidP="007D7F2F">
      <w:pPr>
        <w:pStyle w:val="afa"/>
        <w:spacing w:after="90"/>
        <w:ind w:left="680" w:hanging="680"/>
        <w:rPr>
          <w:rFonts w:ascii="STKaiti" w:hAnsi="STKaiti"/>
          <w:noProof/>
          <w:sz w:val="28"/>
        </w:rPr>
      </w:pPr>
      <w:bookmarkStart w:id="3403" w:name="_ENREF_6"/>
      <w:r w:rsidRPr="007D7F2F">
        <w:rPr>
          <w:rFonts w:ascii="STKaiti" w:hAnsi="STKaiti"/>
          <w:noProof/>
          <w:sz w:val="28"/>
        </w:rPr>
        <w:t>[6]</w:t>
      </w:r>
      <w:r w:rsidRPr="007D7F2F">
        <w:rPr>
          <w:rFonts w:ascii="STKaiti" w:hAnsi="STKaiti"/>
          <w:noProof/>
          <w:sz w:val="28"/>
        </w:rPr>
        <w:tab/>
        <w:t xml:space="preserve">G. Kanagaraj and A. C. Sumathi, "Proposal of an open-source Cloud computing system for exchanging medical images of a Hospital Information System," in </w:t>
      </w:r>
      <w:r w:rsidRPr="007D7F2F">
        <w:rPr>
          <w:rFonts w:ascii="STKaiti" w:hAnsi="STKaiti"/>
          <w:i/>
          <w:noProof/>
          <w:sz w:val="28"/>
        </w:rPr>
        <w:t>Trendz in Information Sciences and Computing (TISC), 2011 3rd International Conference on</w:t>
      </w:r>
      <w:r w:rsidRPr="007D7F2F">
        <w:rPr>
          <w:rFonts w:ascii="STKaiti" w:hAnsi="STKaiti"/>
          <w:noProof/>
          <w:sz w:val="28"/>
        </w:rPr>
        <w:t>, 2011, pp. 144-149.</w:t>
      </w:r>
      <w:bookmarkEnd w:id="3403"/>
    </w:p>
    <w:p w14:paraId="66ED11EB" w14:textId="77777777" w:rsidR="007D7F2F" w:rsidRPr="007D7F2F" w:rsidRDefault="007D7F2F" w:rsidP="007D7F2F">
      <w:pPr>
        <w:pStyle w:val="afa"/>
        <w:spacing w:after="90"/>
        <w:ind w:left="680" w:hanging="680"/>
        <w:rPr>
          <w:rFonts w:ascii="STKaiti" w:hAnsi="STKaiti"/>
          <w:noProof/>
          <w:sz w:val="28"/>
        </w:rPr>
      </w:pPr>
      <w:bookmarkStart w:id="3404" w:name="_ENREF_7"/>
      <w:r w:rsidRPr="007D7F2F">
        <w:rPr>
          <w:rFonts w:ascii="STKaiti" w:hAnsi="STKaiti"/>
          <w:noProof/>
          <w:sz w:val="28"/>
        </w:rPr>
        <w:t>[7]</w:t>
      </w:r>
      <w:r w:rsidRPr="007D7F2F">
        <w:rPr>
          <w:rFonts w:ascii="STKaiti" w:hAnsi="STKaiti"/>
          <w:noProof/>
          <w:sz w:val="28"/>
        </w:rPr>
        <w:tab/>
        <w:t xml:space="preserve">W. Xinlei and T. Yubo, "Application of cloud computing in the health information system," in </w:t>
      </w:r>
      <w:r w:rsidRPr="007D7F2F">
        <w:rPr>
          <w:rFonts w:ascii="STKaiti" w:hAnsi="STKaiti"/>
          <w:i/>
          <w:noProof/>
          <w:sz w:val="28"/>
        </w:rPr>
        <w:t>Computer Application and System Modeling (ICCASM), 2010 International Conference on</w:t>
      </w:r>
      <w:r w:rsidRPr="007D7F2F">
        <w:rPr>
          <w:rFonts w:ascii="STKaiti" w:hAnsi="STKaiti"/>
          <w:noProof/>
          <w:sz w:val="28"/>
        </w:rPr>
        <w:t>, 2010, pp. V1-179-V1-182.</w:t>
      </w:r>
      <w:bookmarkEnd w:id="3404"/>
    </w:p>
    <w:p w14:paraId="4E8D5CC2" w14:textId="77777777" w:rsidR="007D7F2F" w:rsidRPr="007D7F2F" w:rsidRDefault="007D7F2F" w:rsidP="007D7F2F">
      <w:pPr>
        <w:pStyle w:val="afa"/>
        <w:spacing w:after="90"/>
        <w:ind w:left="680" w:hanging="680"/>
        <w:rPr>
          <w:rFonts w:ascii="STKaiti" w:hAnsi="STKaiti"/>
          <w:noProof/>
          <w:sz w:val="28"/>
        </w:rPr>
      </w:pPr>
      <w:bookmarkStart w:id="3405" w:name="_ENREF_8"/>
      <w:r w:rsidRPr="007D7F2F">
        <w:rPr>
          <w:rFonts w:ascii="STKaiti" w:hAnsi="STKaiti"/>
          <w:noProof/>
          <w:sz w:val="28"/>
        </w:rPr>
        <w:t>[8]</w:t>
      </w:r>
      <w:r w:rsidRPr="007D7F2F">
        <w:rPr>
          <w:rFonts w:ascii="STKaiti" w:hAnsi="STKaiti"/>
          <w:noProof/>
          <w:sz w:val="28"/>
        </w:rPr>
        <w:tab/>
        <w:t xml:space="preserve">G. Lejiang, C. Fangxin, C. Li, and T. Xiao, "The building of cloud computing environment for e-health," in </w:t>
      </w:r>
      <w:r w:rsidRPr="007D7F2F">
        <w:rPr>
          <w:rFonts w:ascii="STKaiti" w:hAnsi="STKaiti"/>
          <w:i/>
          <w:noProof/>
          <w:sz w:val="28"/>
        </w:rPr>
        <w:t>E-Health Networking, Digital Ecosystems and Technologies (EDT), 2010 International Conference on</w:t>
      </w:r>
      <w:r w:rsidRPr="007D7F2F">
        <w:rPr>
          <w:rFonts w:ascii="STKaiti" w:hAnsi="STKaiti"/>
          <w:noProof/>
          <w:sz w:val="28"/>
        </w:rPr>
        <w:t>, 2010, pp. 89-92.</w:t>
      </w:r>
      <w:bookmarkEnd w:id="3405"/>
    </w:p>
    <w:p w14:paraId="66B6F3C5" w14:textId="77777777" w:rsidR="007D7F2F" w:rsidRPr="007D7F2F" w:rsidRDefault="007D7F2F" w:rsidP="007D7F2F">
      <w:pPr>
        <w:pStyle w:val="afa"/>
        <w:spacing w:after="90"/>
        <w:ind w:left="680" w:hanging="680"/>
        <w:rPr>
          <w:rFonts w:ascii="STKaiti" w:hAnsi="STKaiti"/>
          <w:noProof/>
          <w:sz w:val="28"/>
        </w:rPr>
      </w:pPr>
      <w:bookmarkStart w:id="3406" w:name="_ENREF_9"/>
      <w:r w:rsidRPr="007D7F2F">
        <w:rPr>
          <w:rFonts w:ascii="STKaiti" w:hAnsi="STKaiti"/>
          <w:noProof/>
          <w:sz w:val="28"/>
        </w:rPr>
        <w:t>[9]</w:t>
      </w:r>
      <w:r w:rsidRPr="007D7F2F">
        <w:rPr>
          <w:rFonts w:ascii="STKaiti" w:hAnsi="STKaiti"/>
          <w:noProof/>
          <w:sz w:val="28"/>
        </w:rPr>
        <w:tab/>
        <w:t xml:space="preserve">M. N. Kamel Boulos and S. Wheeler, "The emerging Web 2.0 social software: an enabling suite of sociable technologies in health and health care education1," </w:t>
      </w:r>
      <w:r w:rsidRPr="007D7F2F">
        <w:rPr>
          <w:rFonts w:ascii="STKaiti" w:hAnsi="STKaiti"/>
          <w:i/>
          <w:noProof/>
          <w:sz w:val="28"/>
        </w:rPr>
        <w:t xml:space="preserve">Health Information &amp; Libraries Journal, </w:t>
      </w:r>
      <w:r w:rsidRPr="007D7F2F">
        <w:rPr>
          <w:rFonts w:ascii="STKaiti" w:hAnsi="STKaiti"/>
          <w:noProof/>
          <w:sz w:val="28"/>
        </w:rPr>
        <w:t>vol. 24, pp. 2-23, 2007.</w:t>
      </w:r>
      <w:bookmarkEnd w:id="3406"/>
    </w:p>
    <w:p w14:paraId="12112AFC" w14:textId="77777777" w:rsidR="007D7F2F" w:rsidRPr="007D7F2F" w:rsidRDefault="007D7F2F" w:rsidP="007D7F2F">
      <w:pPr>
        <w:pStyle w:val="afa"/>
        <w:spacing w:after="90"/>
        <w:ind w:left="680" w:hanging="680"/>
        <w:rPr>
          <w:rFonts w:ascii="STKaiti" w:hAnsi="STKaiti"/>
          <w:noProof/>
          <w:sz w:val="28"/>
        </w:rPr>
      </w:pPr>
      <w:bookmarkStart w:id="3407" w:name="_ENREF_10"/>
      <w:r w:rsidRPr="007D7F2F">
        <w:rPr>
          <w:rFonts w:ascii="STKaiti" w:hAnsi="STKaiti"/>
          <w:noProof/>
          <w:sz w:val="28"/>
        </w:rPr>
        <w:t>[10]</w:t>
      </w:r>
      <w:r w:rsidRPr="007D7F2F">
        <w:rPr>
          <w:rFonts w:ascii="STKaiti" w:hAnsi="STKaiti"/>
          <w:noProof/>
          <w:sz w:val="28"/>
        </w:rPr>
        <w:tab/>
        <w:t xml:space="preserve">S. M. Syed-Mohamad, S. H. Ali, and M. N. Mat-Husin, "The development and design of an electronic patient record using open source web-based technology," </w:t>
      </w:r>
      <w:r w:rsidRPr="007D7F2F">
        <w:rPr>
          <w:rFonts w:ascii="STKaiti" w:hAnsi="STKaiti"/>
          <w:i/>
          <w:noProof/>
          <w:sz w:val="28"/>
        </w:rPr>
        <w:t xml:space="preserve">HIM J, </w:t>
      </w:r>
      <w:r w:rsidRPr="007D7F2F">
        <w:rPr>
          <w:rFonts w:ascii="STKaiti" w:hAnsi="STKaiti"/>
          <w:noProof/>
          <w:sz w:val="28"/>
        </w:rPr>
        <w:t>vol. 39, pp. 30-5, 2010.</w:t>
      </w:r>
      <w:bookmarkEnd w:id="3407"/>
    </w:p>
    <w:p w14:paraId="466FB3BC" w14:textId="77777777" w:rsidR="007D7F2F" w:rsidRPr="007D7F2F" w:rsidRDefault="007D7F2F" w:rsidP="007D7F2F">
      <w:pPr>
        <w:pStyle w:val="afa"/>
        <w:spacing w:after="90"/>
        <w:ind w:left="680" w:hanging="680"/>
        <w:rPr>
          <w:rFonts w:ascii="STKaiti" w:hAnsi="STKaiti"/>
          <w:noProof/>
          <w:sz w:val="28"/>
        </w:rPr>
      </w:pPr>
      <w:bookmarkStart w:id="3408" w:name="_ENREF_11"/>
      <w:r w:rsidRPr="007D7F2F">
        <w:rPr>
          <w:rFonts w:ascii="STKaiti" w:hAnsi="STKaiti"/>
          <w:noProof/>
          <w:sz w:val="28"/>
        </w:rPr>
        <w:t>[11]</w:t>
      </w:r>
      <w:r w:rsidRPr="007D7F2F">
        <w:rPr>
          <w:rFonts w:ascii="STKaiti" w:hAnsi="STKaiti"/>
          <w:noProof/>
          <w:sz w:val="28"/>
        </w:rPr>
        <w:tab/>
        <w:t xml:space="preserve">A. Cho and D. Giustini, "Web 3.0 and health librarians: an introduction," </w:t>
      </w:r>
      <w:r w:rsidRPr="007D7F2F">
        <w:rPr>
          <w:rFonts w:ascii="STKaiti" w:hAnsi="STKaiti"/>
          <w:i/>
          <w:noProof/>
          <w:sz w:val="28"/>
        </w:rPr>
        <w:t xml:space="preserve">Journal of the Canadian Health Libraries Association, </w:t>
      </w:r>
      <w:r w:rsidRPr="007D7F2F">
        <w:rPr>
          <w:rFonts w:ascii="STKaiti" w:hAnsi="STKaiti"/>
          <w:noProof/>
          <w:sz w:val="28"/>
        </w:rPr>
        <w:t>vol. 29, pp. 13-18, 2008/03/01 2008.</w:t>
      </w:r>
      <w:bookmarkEnd w:id="3408"/>
    </w:p>
    <w:p w14:paraId="60369AB7" w14:textId="77777777" w:rsidR="007D7F2F" w:rsidRPr="007D7F2F" w:rsidRDefault="007D7F2F" w:rsidP="007D7F2F">
      <w:pPr>
        <w:pStyle w:val="afa"/>
        <w:spacing w:after="90"/>
        <w:ind w:left="680" w:hanging="680"/>
        <w:rPr>
          <w:rFonts w:ascii="STKaiti" w:hAnsi="STKaiti"/>
          <w:noProof/>
          <w:sz w:val="28"/>
        </w:rPr>
      </w:pPr>
      <w:bookmarkStart w:id="3409" w:name="_ENREF_12"/>
      <w:r w:rsidRPr="007D7F2F">
        <w:rPr>
          <w:rFonts w:ascii="STKaiti" w:hAnsi="STKaiti"/>
          <w:noProof/>
          <w:sz w:val="28"/>
        </w:rPr>
        <w:lastRenderedPageBreak/>
        <w:t>[12]</w:t>
      </w:r>
      <w:r w:rsidRPr="007D7F2F">
        <w:rPr>
          <w:rFonts w:ascii="STKaiti" w:hAnsi="STKaiti"/>
          <w:noProof/>
          <w:sz w:val="28"/>
        </w:rPr>
        <w:tab/>
        <w:t xml:space="preserve">K.-H. Cheung, K. Y. Yip, J. P. Townsend, and M. Scotch, "HCLS 2.0/3.0: Health care and life sciences data mashup using Web 2.0/3.0," </w:t>
      </w:r>
      <w:r w:rsidRPr="007D7F2F">
        <w:rPr>
          <w:rFonts w:ascii="STKaiti" w:hAnsi="STKaiti"/>
          <w:i/>
          <w:noProof/>
          <w:sz w:val="28"/>
        </w:rPr>
        <w:t xml:space="preserve">Journal of Biomedical Informatics, </w:t>
      </w:r>
      <w:r w:rsidRPr="007D7F2F">
        <w:rPr>
          <w:rFonts w:ascii="STKaiti" w:hAnsi="STKaiti"/>
          <w:noProof/>
          <w:sz w:val="28"/>
        </w:rPr>
        <w:t>vol. 41, pp. 694-705, 10// 2008.</w:t>
      </w:r>
      <w:bookmarkEnd w:id="3409"/>
    </w:p>
    <w:p w14:paraId="5AD661D3" w14:textId="77777777" w:rsidR="007D7F2F" w:rsidRPr="007D7F2F" w:rsidRDefault="007D7F2F" w:rsidP="007D7F2F">
      <w:pPr>
        <w:pStyle w:val="afa"/>
        <w:spacing w:after="90"/>
        <w:ind w:left="680" w:hanging="680"/>
        <w:rPr>
          <w:rFonts w:ascii="STKaiti" w:hAnsi="STKaiti"/>
          <w:noProof/>
          <w:sz w:val="28"/>
        </w:rPr>
      </w:pPr>
      <w:bookmarkStart w:id="3410" w:name="_ENREF_13"/>
      <w:r w:rsidRPr="007D7F2F">
        <w:rPr>
          <w:rFonts w:ascii="STKaiti" w:hAnsi="STKaiti"/>
          <w:noProof/>
          <w:sz w:val="28"/>
        </w:rPr>
        <w:t>[13]</w:t>
      </w:r>
      <w:r w:rsidRPr="007D7F2F">
        <w:rPr>
          <w:rFonts w:ascii="STKaiti" w:hAnsi="STKaiti"/>
          <w:noProof/>
          <w:sz w:val="28"/>
        </w:rPr>
        <w:tab/>
        <w:t xml:space="preserve">D. Giustini, "Web 3.0 and medicine," </w:t>
      </w:r>
      <w:r w:rsidRPr="007D7F2F">
        <w:rPr>
          <w:rFonts w:ascii="STKaiti" w:hAnsi="STKaiti"/>
          <w:i/>
          <w:noProof/>
          <w:sz w:val="28"/>
        </w:rPr>
        <w:t xml:space="preserve">BMJ, </w:t>
      </w:r>
      <w:r w:rsidRPr="007D7F2F">
        <w:rPr>
          <w:rFonts w:ascii="STKaiti" w:hAnsi="STKaiti"/>
          <w:noProof/>
          <w:sz w:val="28"/>
        </w:rPr>
        <w:t>vol. 335, pp. 1273-1274, 2007-12-20 00:00:00 2007.</w:t>
      </w:r>
      <w:bookmarkEnd w:id="3410"/>
    </w:p>
    <w:p w14:paraId="65C58AA7" w14:textId="77777777" w:rsidR="007D7F2F" w:rsidRPr="007D7F2F" w:rsidRDefault="007D7F2F" w:rsidP="007D7F2F">
      <w:pPr>
        <w:pStyle w:val="afa"/>
        <w:spacing w:after="90"/>
        <w:ind w:left="680" w:hanging="680"/>
        <w:rPr>
          <w:rFonts w:ascii="STKaiti" w:hAnsi="STKaiti"/>
          <w:noProof/>
          <w:sz w:val="28"/>
        </w:rPr>
      </w:pPr>
      <w:bookmarkStart w:id="3411" w:name="_ENREF_14"/>
      <w:r w:rsidRPr="007D7F2F">
        <w:rPr>
          <w:rFonts w:ascii="STKaiti" w:hAnsi="STKaiti"/>
          <w:noProof/>
          <w:sz w:val="28"/>
        </w:rPr>
        <w:t>[14]</w:t>
      </w:r>
      <w:r w:rsidRPr="007D7F2F">
        <w:rPr>
          <w:rFonts w:ascii="STKaiti" w:hAnsi="STKaiti"/>
          <w:noProof/>
          <w:sz w:val="28"/>
        </w:rPr>
        <w:tab/>
        <w:t xml:space="preserve">H. Liwei, J. Dongyan, D. Guo, F. Qianjing, and C. Siping, "Enhancing low-dose CT images in the EHR based on HTML5," in </w:t>
      </w:r>
      <w:r w:rsidRPr="007D7F2F">
        <w:rPr>
          <w:rFonts w:ascii="STKaiti" w:hAnsi="STKaiti"/>
          <w:i/>
          <w:noProof/>
          <w:sz w:val="28"/>
        </w:rPr>
        <w:t>Biomedical and Health Informatics (BHI), 2012 IEEE-EMBS International Conference on</w:t>
      </w:r>
      <w:r w:rsidRPr="007D7F2F">
        <w:rPr>
          <w:rFonts w:ascii="STKaiti" w:hAnsi="STKaiti"/>
          <w:noProof/>
          <w:sz w:val="28"/>
        </w:rPr>
        <w:t>, 2012, pp. 97-100.</w:t>
      </w:r>
      <w:bookmarkEnd w:id="3411"/>
    </w:p>
    <w:p w14:paraId="517EE8F3" w14:textId="551D86A4" w:rsidR="007D7F2F" w:rsidRPr="007D7F2F" w:rsidRDefault="007D7F2F" w:rsidP="007D7F2F">
      <w:pPr>
        <w:pStyle w:val="afa"/>
        <w:spacing w:after="90"/>
        <w:ind w:left="680" w:hanging="680"/>
        <w:rPr>
          <w:rFonts w:ascii="STKaiti" w:hAnsi="STKaiti" w:hint="eastAsia"/>
          <w:noProof/>
          <w:sz w:val="28"/>
        </w:rPr>
      </w:pPr>
      <w:bookmarkStart w:id="3412" w:name="_ENREF_15"/>
      <w:r w:rsidRPr="007D7F2F">
        <w:rPr>
          <w:rFonts w:ascii="STKaiti" w:hAnsi="STKaiti" w:hint="eastAsia"/>
          <w:noProof/>
          <w:sz w:val="28"/>
        </w:rPr>
        <w:t>[15]</w:t>
      </w:r>
      <w:r w:rsidRPr="007D7F2F">
        <w:rPr>
          <w:rFonts w:ascii="STKaiti" w:hAnsi="STKaiti" w:hint="eastAsia"/>
          <w:noProof/>
          <w:sz w:val="28"/>
        </w:rPr>
        <w:tab/>
      </w:r>
      <w:r w:rsidRPr="007D7F2F">
        <w:rPr>
          <w:rFonts w:ascii="STKaiti" w:hAnsi="STKaiti" w:hint="eastAsia"/>
          <w:noProof/>
          <w:sz w:val="28"/>
        </w:rPr>
        <w:t>高彬原</w:t>
      </w:r>
      <w:r w:rsidRPr="007D7F2F">
        <w:rPr>
          <w:rFonts w:ascii="STKaiti" w:hAnsi="STKaiti" w:hint="eastAsia"/>
          <w:noProof/>
          <w:sz w:val="28"/>
        </w:rPr>
        <w:t xml:space="preserve">. (2012, 6/3). </w:t>
      </w:r>
      <w:r w:rsidRPr="007D7F2F">
        <w:rPr>
          <w:rFonts w:ascii="STKaiti" w:hAnsi="STKaiti" w:hint="eastAsia"/>
          <w:i/>
          <w:noProof/>
          <w:sz w:val="28"/>
        </w:rPr>
        <w:t>全民健康雲啟動</w:t>
      </w:r>
      <w:r w:rsidRPr="007D7F2F">
        <w:rPr>
          <w:rFonts w:ascii="STKaiti" w:hAnsi="STKaiti" w:hint="eastAsia"/>
          <w:i/>
          <w:noProof/>
          <w:sz w:val="28"/>
        </w:rPr>
        <w:t xml:space="preserve"> </w:t>
      </w:r>
      <w:r w:rsidRPr="007D7F2F">
        <w:rPr>
          <w:rFonts w:ascii="STKaiti" w:hAnsi="STKaiti" w:hint="eastAsia"/>
          <w:i/>
          <w:noProof/>
          <w:sz w:val="28"/>
        </w:rPr>
        <w:t>整合個人健康履歷</w:t>
      </w:r>
      <w:r w:rsidRPr="007D7F2F">
        <w:rPr>
          <w:rFonts w:ascii="STKaiti" w:hAnsi="STKaiti" w:hint="eastAsia"/>
          <w:noProof/>
          <w:sz w:val="28"/>
        </w:rPr>
        <w:t xml:space="preserve">. Available: </w:t>
      </w:r>
      <w:hyperlink r:id="rId64" w:history="1">
        <w:r w:rsidRPr="007D7F2F">
          <w:rPr>
            <w:rStyle w:val="af"/>
            <w:rFonts w:ascii="STKaiti" w:eastAsiaTheme="majorEastAsia" w:hAnsi="STKaiti" w:cs="Times New Roman" w:hint="eastAsia"/>
            <w:noProof/>
            <w:sz w:val="28"/>
          </w:rPr>
          <w:t>http://video.udn.com/video/Item/ItemPage.do?sno=324-233-2B3-2F3-2B3d4-233-2B3d3d3b34324-2334</w:t>
        </w:r>
        <w:bookmarkEnd w:id="3412"/>
      </w:hyperlink>
    </w:p>
    <w:p w14:paraId="0500A295" w14:textId="458B4478" w:rsidR="007D7F2F" w:rsidRPr="007D7F2F" w:rsidRDefault="007D7F2F" w:rsidP="007D7F2F">
      <w:pPr>
        <w:pStyle w:val="afa"/>
        <w:spacing w:after="90"/>
        <w:ind w:left="680" w:hanging="680"/>
        <w:rPr>
          <w:rFonts w:ascii="STKaiti" w:hAnsi="STKaiti"/>
          <w:noProof/>
          <w:sz w:val="28"/>
        </w:rPr>
      </w:pPr>
      <w:bookmarkStart w:id="3413" w:name="_ENREF_16"/>
      <w:r w:rsidRPr="007D7F2F">
        <w:rPr>
          <w:rFonts w:ascii="STKaiti" w:hAnsi="STKaiti" w:hint="eastAsia"/>
          <w:noProof/>
          <w:sz w:val="28"/>
        </w:rPr>
        <w:t>[16]</w:t>
      </w:r>
      <w:r w:rsidRPr="007D7F2F">
        <w:rPr>
          <w:rFonts w:ascii="STKaiti" w:hAnsi="STKaiti" w:hint="eastAsia"/>
          <w:noProof/>
          <w:sz w:val="28"/>
        </w:rPr>
        <w:tab/>
      </w:r>
      <w:r w:rsidRPr="007D7F2F">
        <w:rPr>
          <w:rFonts w:ascii="STKaiti" w:hAnsi="STKaiti" w:hint="eastAsia"/>
          <w:noProof/>
          <w:sz w:val="28"/>
        </w:rPr>
        <w:t>莊沛穎</w:t>
      </w:r>
      <w:r w:rsidRPr="007D7F2F">
        <w:rPr>
          <w:rFonts w:ascii="STKaiti" w:hAnsi="STKaiti" w:hint="eastAsia"/>
          <w:noProof/>
          <w:sz w:val="28"/>
        </w:rPr>
        <w:t xml:space="preserve">. (2012, 6/3). </w:t>
      </w:r>
      <w:r w:rsidRPr="007D7F2F">
        <w:rPr>
          <w:rFonts w:ascii="STKaiti" w:hAnsi="STKaiti" w:hint="eastAsia"/>
          <w:i/>
          <w:noProof/>
          <w:sz w:val="28"/>
        </w:rPr>
        <w:t>全民健康雲</w:t>
      </w:r>
      <w:r w:rsidRPr="007D7F2F">
        <w:rPr>
          <w:rFonts w:ascii="STKaiti" w:hAnsi="STKaiti" w:hint="eastAsia"/>
          <w:noProof/>
          <w:sz w:val="28"/>
        </w:rPr>
        <w:t xml:space="preserve">. Available: </w:t>
      </w:r>
      <w:hyperlink r:id="rId65" w:history="1">
        <w:r w:rsidRPr="007D7F2F">
          <w:rPr>
            <w:rStyle w:val="af"/>
            <w:rFonts w:ascii="STKaiti" w:eastAsiaTheme="majorEastAsia" w:hAnsi="STKaiti" w:cs="Times New Roman" w:hint="eastAsia"/>
            <w:noProof/>
            <w:sz w:val="28"/>
          </w:rPr>
          <w:t>http://www.digit</w:t>
        </w:r>
        <w:r w:rsidRPr="007D7F2F">
          <w:rPr>
            <w:rStyle w:val="af"/>
            <w:rFonts w:ascii="STKaiti" w:eastAsiaTheme="majorEastAsia" w:hAnsi="STKaiti" w:cs="Times New Roman"/>
            <w:noProof/>
            <w:sz w:val="28"/>
          </w:rPr>
          <w:t>imes.com.tw/tw/dt/n/shwnws.asp?CnlID=10&amp;Cat=35&amp;id=303217</w:t>
        </w:r>
        <w:bookmarkEnd w:id="3413"/>
      </w:hyperlink>
    </w:p>
    <w:p w14:paraId="6F1770EC" w14:textId="13E671D9" w:rsidR="007D7F2F" w:rsidRPr="007D7F2F" w:rsidRDefault="007D7F2F" w:rsidP="007D7F2F">
      <w:pPr>
        <w:pStyle w:val="afa"/>
        <w:spacing w:after="90"/>
        <w:ind w:left="680" w:hanging="680"/>
        <w:rPr>
          <w:rFonts w:ascii="STKaiti" w:hAnsi="STKaiti" w:hint="eastAsia"/>
          <w:noProof/>
          <w:sz w:val="28"/>
        </w:rPr>
      </w:pPr>
      <w:bookmarkStart w:id="3414" w:name="_ENREF_17"/>
      <w:r w:rsidRPr="007D7F2F">
        <w:rPr>
          <w:rFonts w:ascii="STKaiti" w:hAnsi="STKaiti" w:hint="eastAsia"/>
          <w:noProof/>
          <w:sz w:val="28"/>
        </w:rPr>
        <w:t>[17]</w:t>
      </w:r>
      <w:r w:rsidRPr="007D7F2F">
        <w:rPr>
          <w:rFonts w:ascii="STKaiti" w:hAnsi="STKaiti" w:hint="eastAsia"/>
          <w:noProof/>
          <w:sz w:val="28"/>
        </w:rPr>
        <w:tab/>
        <w:t xml:space="preserve">Wikipedia. (6/3). </w:t>
      </w:r>
      <w:r w:rsidRPr="007D7F2F">
        <w:rPr>
          <w:rFonts w:ascii="STKaiti" w:hAnsi="STKaiti" w:hint="eastAsia"/>
          <w:i/>
          <w:noProof/>
          <w:sz w:val="28"/>
        </w:rPr>
        <w:t>電子病歷</w:t>
      </w:r>
      <w:r w:rsidRPr="007D7F2F">
        <w:rPr>
          <w:rFonts w:ascii="STKaiti" w:hAnsi="STKaiti" w:hint="eastAsia"/>
          <w:noProof/>
          <w:sz w:val="28"/>
        </w:rPr>
        <w:t xml:space="preserve">. Available: </w:t>
      </w:r>
      <w:hyperlink r:id="rId66" w:history="1">
        <w:r w:rsidRPr="007D7F2F">
          <w:rPr>
            <w:rStyle w:val="af"/>
            <w:rFonts w:ascii="STKaiti" w:eastAsiaTheme="majorEastAsia" w:hAnsi="STKaiti" w:cs="Times New Roman" w:hint="eastAsia"/>
            <w:noProof/>
            <w:sz w:val="28"/>
          </w:rPr>
          <w:t>http://zh.wikipedia.org/zh-tw/%E7%94%B5%E5%AD%90%E7%97%85%E5%8E%86</w:t>
        </w:r>
        <w:bookmarkEnd w:id="3414"/>
      </w:hyperlink>
    </w:p>
    <w:p w14:paraId="2E4A35D2" w14:textId="32383891" w:rsidR="007D7F2F" w:rsidRPr="007D7F2F" w:rsidRDefault="007D7F2F" w:rsidP="007D7F2F">
      <w:pPr>
        <w:pStyle w:val="afa"/>
        <w:spacing w:after="90"/>
        <w:ind w:left="680" w:hanging="680"/>
        <w:rPr>
          <w:rFonts w:ascii="STKaiti" w:hAnsi="STKaiti"/>
          <w:noProof/>
          <w:sz w:val="28"/>
        </w:rPr>
      </w:pPr>
      <w:bookmarkStart w:id="3415" w:name="_ENREF_18"/>
      <w:r w:rsidRPr="007D7F2F">
        <w:rPr>
          <w:rFonts w:ascii="STKaiti" w:hAnsi="STKaiti"/>
          <w:noProof/>
          <w:sz w:val="28"/>
        </w:rPr>
        <w:t>[18]</w:t>
      </w:r>
      <w:r w:rsidRPr="007D7F2F">
        <w:rPr>
          <w:rFonts w:ascii="STKaiti" w:hAnsi="STKaiti"/>
          <w:noProof/>
          <w:sz w:val="28"/>
        </w:rPr>
        <w:tab/>
        <w:t xml:space="preserve">K. W. Boone. (2011). </w:t>
      </w:r>
      <w:r w:rsidRPr="007D7F2F">
        <w:rPr>
          <w:rFonts w:ascii="STKaiti" w:hAnsi="STKaiti"/>
          <w:i/>
          <w:noProof/>
          <w:sz w:val="28"/>
        </w:rPr>
        <w:t>The CDA Book</w:t>
      </w:r>
      <w:r w:rsidRPr="007D7F2F">
        <w:rPr>
          <w:rFonts w:ascii="STKaiti" w:hAnsi="STKaiti"/>
          <w:noProof/>
          <w:sz w:val="28"/>
        </w:rPr>
        <w:t xml:space="preserve">. Available: </w:t>
      </w:r>
      <w:hyperlink r:id="rId67" w:history="1">
        <w:r w:rsidRPr="007D7F2F">
          <w:rPr>
            <w:rStyle w:val="af"/>
            <w:rFonts w:ascii="STKaiti" w:eastAsiaTheme="majorEastAsia" w:hAnsi="STKaiti" w:cs="Times New Roman"/>
            <w:noProof/>
            <w:sz w:val="28"/>
          </w:rPr>
          <w:t>http://www.medlib.am/Fulltexts/The%20CDA%20TM%20BOOK%202011.pdf</w:t>
        </w:r>
        <w:bookmarkEnd w:id="3415"/>
      </w:hyperlink>
    </w:p>
    <w:p w14:paraId="39A55735" w14:textId="77777777" w:rsidR="007D7F2F" w:rsidRPr="007D7F2F" w:rsidRDefault="007D7F2F" w:rsidP="007D7F2F">
      <w:pPr>
        <w:pStyle w:val="afa"/>
        <w:spacing w:after="90"/>
        <w:ind w:left="680" w:hanging="680"/>
        <w:rPr>
          <w:rFonts w:ascii="STKaiti" w:hAnsi="STKaiti"/>
          <w:noProof/>
          <w:sz w:val="28"/>
        </w:rPr>
      </w:pPr>
      <w:bookmarkStart w:id="3416" w:name="_ENREF_19"/>
      <w:r w:rsidRPr="007D7F2F">
        <w:rPr>
          <w:rFonts w:ascii="STKaiti" w:hAnsi="STKaiti"/>
          <w:noProof/>
          <w:sz w:val="28"/>
        </w:rPr>
        <w:t>[19]</w:t>
      </w:r>
      <w:r w:rsidRPr="007D7F2F">
        <w:rPr>
          <w:rFonts w:ascii="STKaiti" w:hAnsi="STKaiti"/>
          <w:noProof/>
          <w:sz w:val="28"/>
        </w:rPr>
        <w:tab/>
        <w:t>H. Robert, A. Liora, B. Sandy, B. Calvin, M. Fred, V. Paul</w:t>
      </w:r>
      <w:r w:rsidRPr="007D7F2F">
        <w:rPr>
          <w:rFonts w:ascii="STKaiti" w:hAnsi="STKaiti"/>
          <w:i/>
          <w:noProof/>
          <w:sz w:val="28"/>
        </w:rPr>
        <w:t>, et al.</w:t>
      </w:r>
      <w:r w:rsidRPr="007D7F2F">
        <w:rPr>
          <w:rFonts w:ascii="STKaiti" w:hAnsi="STKaiti"/>
          <w:noProof/>
          <w:sz w:val="28"/>
        </w:rPr>
        <w:t xml:space="preserve">, "HL7 Clinical Document Architecture, Release 2.0," in </w:t>
      </w:r>
      <w:r w:rsidRPr="007D7F2F">
        <w:rPr>
          <w:rFonts w:ascii="STKaiti" w:hAnsi="STKaiti"/>
          <w:i/>
          <w:noProof/>
          <w:sz w:val="28"/>
        </w:rPr>
        <w:t>ANSI</w:t>
      </w:r>
      <w:r w:rsidRPr="007D7F2F">
        <w:rPr>
          <w:rFonts w:ascii="STKaiti" w:hAnsi="STKaiti"/>
          <w:noProof/>
          <w:sz w:val="28"/>
        </w:rPr>
        <w:t>, ed, 2005.</w:t>
      </w:r>
      <w:bookmarkEnd w:id="3416"/>
    </w:p>
    <w:p w14:paraId="5C2282BC" w14:textId="77777777" w:rsidR="007D7F2F" w:rsidRPr="007D7F2F" w:rsidRDefault="007D7F2F" w:rsidP="007D7F2F">
      <w:pPr>
        <w:pStyle w:val="afa"/>
        <w:spacing w:after="90"/>
        <w:ind w:left="680" w:hanging="680"/>
        <w:rPr>
          <w:rFonts w:ascii="STKaiti" w:hAnsi="STKaiti"/>
          <w:noProof/>
          <w:sz w:val="28"/>
        </w:rPr>
      </w:pPr>
      <w:bookmarkStart w:id="3417" w:name="_ENREF_20"/>
      <w:r w:rsidRPr="007D7F2F">
        <w:rPr>
          <w:rFonts w:ascii="STKaiti" w:hAnsi="STKaiti"/>
          <w:noProof/>
          <w:sz w:val="28"/>
        </w:rPr>
        <w:t>[20]</w:t>
      </w:r>
      <w:r w:rsidRPr="007D7F2F">
        <w:rPr>
          <w:rFonts w:ascii="STKaiti" w:hAnsi="STKaiti"/>
          <w:noProof/>
          <w:sz w:val="28"/>
        </w:rPr>
        <w:tab/>
        <w:t xml:space="preserve">T. Benson, "Clinical Document Architecture," </w:t>
      </w:r>
      <w:r w:rsidRPr="007D7F2F">
        <w:rPr>
          <w:rFonts w:ascii="STKaiti" w:hAnsi="STKaiti"/>
          <w:i/>
          <w:noProof/>
          <w:sz w:val="28"/>
        </w:rPr>
        <w:t xml:space="preserve">Principles of Health Interoperability HL7 and SNOMED, </w:t>
      </w:r>
      <w:r w:rsidRPr="007D7F2F">
        <w:rPr>
          <w:rFonts w:ascii="STKaiti" w:hAnsi="STKaiti"/>
          <w:noProof/>
          <w:sz w:val="28"/>
        </w:rPr>
        <w:t>pp. 145-160, 2010.</w:t>
      </w:r>
      <w:bookmarkEnd w:id="3417"/>
    </w:p>
    <w:p w14:paraId="633C3EDA" w14:textId="3438AFB8" w:rsidR="007D7F2F" w:rsidRPr="007D7F2F" w:rsidRDefault="007D7F2F" w:rsidP="007D7F2F">
      <w:pPr>
        <w:pStyle w:val="afa"/>
        <w:spacing w:after="90"/>
        <w:ind w:left="680" w:hanging="680"/>
        <w:rPr>
          <w:rFonts w:ascii="STKaiti" w:hAnsi="STKaiti" w:hint="eastAsia"/>
          <w:noProof/>
          <w:sz w:val="28"/>
        </w:rPr>
      </w:pPr>
      <w:bookmarkStart w:id="3418" w:name="_ENREF_21"/>
      <w:r w:rsidRPr="007D7F2F">
        <w:rPr>
          <w:rFonts w:ascii="STKaiti" w:hAnsi="STKaiti" w:hint="eastAsia"/>
          <w:noProof/>
          <w:sz w:val="28"/>
        </w:rPr>
        <w:t>[21]</w:t>
      </w:r>
      <w:r w:rsidRPr="007D7F2F">
        <w:rPr>
          <w:rFonts w:ascii="STKaiti" w:hAnsi="STKaiti" w:hint="eastAsia"/>
          <w:noProof/>
          <w:sz w:val="28"/>
        </w:rPr>
        <w:tab/>
      </w:r>
      <w:r w:rsidRPr="007D7F2F">
        <w:rPr>
          <w:rFonts w:ascii="STKaiti" w:hAnsi="STKaiti" w:hint="eastAsia"/>
          <w:noProof/>
          <w:sz w:val="28"/>
        </w:rPr>
        <w:t>行政院衛生署</w:t>
      </w:r>
      <w:r w:rsidRPr="007D7F2F">
        <w:rPr>
          <w:rFonts w:ascii="STKaiti" w:hAnsi="STKaiti" w:hint="eastAsia"/>
          <w:noProof/>
          <w:sz w:val="28"/>
        </w:rPr>
        <w:t xml:space="preserve">. (2011, 6/3). </w:t>
      </w:r>
      <w:r w:rsidRPr="007D7F2F">
        <w:rPr>
          <w:rFonts w:ascii="STKaiti" w:hAnsi="STKaiti" w:hint="eastAsia"/>
          <w:i/>
          <w:noProof/>
          <w:sz w:val="28"/>
        </w:rPr>
        <w:t>電子病歷交換中心</w:t>
      </w:r>
      <w:r w:rsidRPr="007D7F2F">
        <w:rPr>
          <w:rFonts w:ascii="STKaiti" w:hAnsi="STKaiti" w:hint="eastAsia"/>
          <w:i/>
          <w:noProof/>
          <w:sz w:val="28"/>
        </w:rPr>
        <w:t xml:space="preserve">(EEC) </w:t>
      </w:r>
      <w:r w:rsidRPr="007D7F2F">
        <w:rPr>
          <w:rFonts w:ascii="STKaiti" w:hAnsi="STKaiti" w:hint="eastAsia"/>
          <w:i/>
          <w:noProof/>
          <w:sz w:val="28"/>
        </w:rPr>
        <w:t>推廣說明會講義</w:t>
      </w:r>
      <w:r w:rsidRPr="007D7F2F">
        <w:rPr>
          <w:rFonts w:ascii="STKaiti" w:hAnsi="STKaiti" w:hint="eastAsia"/>
          <w:noProof/>
          <w:sz w:val="28"/>
        </w:rPr>
        <w:t xml:space="preserve">. Available: </w:t>
      </w:r>
      <w:hyperlink r:id="rId68" w:history="1">
        <w:r w:rsidRPr="007D7F2F">
          <w:rPr>
            <w:rStyle w:val="af"/>
            <w:rFonts w:ascii="STKaiti" w:eastAsiaTheme="majorEastAsia" w:hAnsi="STKaiti" w:cs="Times New Roman" w:hint="eastAsia"/>
            <w:noProof/>
            <w:sz w:val="28"/>
          </w:rPr>
          <w:t>http://eec.doh.gov.tw/EEC_handouts.pdf</w:t>
        </w:r>
        <w:bookmarkEnd w:id="3418"/>
      </w:hyperlink>
    </w:p>
    <w:p w14:paraId="5636F699" w14:textId="77777777" w:rsidR="007D7F2F" w:rsidRPr="007D7F2F" w:rsidRDefault="007D7F2F" w:rsidP="007D7F2F">
      <w:pPr>
        <w:pStyle w:val="afa"/>
        <w:spacing w:after="90"/>
        <w:ind w:left="680" w:hanging="680"/>
        <w:rPr>
          <w:rFonts w:ascii="STKaiti" w:hAnsi="STKaiti"/>
          <w:noProof/>
          <w:sz w:val="28"/>
        </w:rPr>
      </w:pPr>
      <w:bookmarkStart w:id="3419" w:name="_ENREF_22"/>
      <w:r w:rsidRPr="007D7F2F">
        <w:rPr>
          <w:rFonts w:ascii="STKaiti" w:hAnsi="STKaiti"/>
          <w:noProof/>
          <w:sz w:val="28"/>
        </w:rPr>
        <w:t>[22]</w:t>
      </w:r>
      <w:r w:rsidRPr="007D7F2F">
        <w:rPr>
          <w:rFonts w:ascii="STKaiti" w:hAnsi="STKaiti"/>
          <w:noProof/>
          <w:sz w:val="28"/>
        </w:rPr>
        <w:tab/>
        <w:t xml:space="preserve">M. C. Valiente, E. Garcia-Barriocanal, and M. A. Sicilia, "Applying an ontology approach to IT service management for business-IT integration," </w:t>
      </w:r>
      <w:r w:rsidRPr="007D7F2F">
        <w:rPr>
          <w:rFonts w:ascii="STKaiti" w:hAnsi="STKaiti"/>
          <w:i/>
          <w:noProof/>
          <w:sz w:val="28"/>
        </w:rPr>
        <w:t xml:space="preserve">Knowledge-Based Systems, </w:t>
      </w:r>
      <w:r w:rsidRPr="007D7F2F">
        <w:rPr>
          <w:rFonts w:ascii="STKaiti" w:hAnsi="STKaiti"/>
          <w:noProof/>
          <w:sz w:val="28"/>
        </w:rPr>
        <w:t>vol. 28, pp. 76-87, Apr 2012.</w:t>
      </w:r>
      <w:bookmarkEnd w:id="3419"/>
    </w:p>
    <w:p w14:paraId="7789F2D3" w14:textId="77777777" w:rsidR="007D7F2F" w:rsidRPr="007D7F2F" w:rsidRDefault="007D7F2F" w:rsidP="007D7F2F">
      <w:pPr>
        <w:pStyle w:val="afa"/>
        <w:spacing w:after="90"/>
        <w:ind w:left="680" w:hanging="680"/>
        <w:rPr>
          <w:rFonts w:ascii="STKaiti" w:hAnsi="STKaiti"/>
          <w:noProof/>
          <w:sz w:val="28"/>
        </w:rPr>
      </w:pPr>
      <w:bookmarkStart w:id="3420" w:name="_ENREF_23"/>
      <w:r w:rsidRPr="007D7F2F">
        <w:rPr>
          <w:rFonts w:ascii="STKaiti" w:hAnsi="STKaiti"/>
          <w:noProof/>
          <w:sz w:val="28"/>
        </w:rPr>
        <w:t>[23]</w:t>
      </w:r>
      <w:r w:rsidRPr="007D7F2F">
        <w:rPr>
          <w:rFonts w:ascii="STKaiti" w:hAnsi="STKaiti"/>
          <w:noProof/>
          <w:sz w:val="28"/>
        </w:rPr>
        <w:tab/>
        <w:t xml:space="preserve">M. C. Valiente, E. Garcia-Barriocanal, and M. A. Sicilia, "Applying Ontology-Based Models for Supporting Integrated Software Development and IT Service Management Processes," </w:t>
      </w:r>
      <w:r w:rsidRPr="007D7F2F">
        <w:rPr>
          <w:rFonts w:ascii="STKaiti" w:hAnsi="STKaiti"/>
          <w:i/>
          <w:noProof/>
          <w:sz w:val="28"/>
        </w:rPr>
        <w:t xml:space="preserve">Ieee Transactions on Systems Man and Cybernetics Part C-Applications and Reviews, </w:t>
      </w:r>
      <w:r w:rsidRPr="007D7F2F">
        <w:rPr>
          <w:rFonts w:ascii="STKaiti" w:hAnsi="STKaiti"/>
          <w:noProof/>
          <w:sz w:val="28"/>
        </w:rPr>
        <w:t>vol. 42, pp. 61-74, Jan 2012.</w:t>
      </w:r>
      <w:bookmarkEnd w:id="3420"/>
    </w:p>
    <w:p w14:paraId="56F057FF" w14:textId="77777777" w:rsidR="007D7F2F" w:rsidRPr="007D7F2F" w:rsidRDefault="007D7F2F" w:rsidP="007D7F2F">
      <w:pPr>
        <w:pStyle w:val="afa"/>
        <w:spacing w:after="90"/>
        <w:ind w:left="680" w:hanging="680"/>
        <w:rPr>
          <w:rFonts w:ascii="STKaiti" w:hAnsi="STKaiti"/>
          <w:noProof/>
          <w:sz w:val="28"/>
        </w:rPr>
      </w:pPr>
      <w:bookmarkStart w:id="3421" w:name="_ENREF_24"/>
      <w:r w:rsidRPr="007D7F2F">
        <w:rPr>
          <w:rFonts w:ascii="STKaiti" w:hAnsi="STKaiti"/>
          <w:noProof/>
          <w:sz w:val="28"/>
        </w:rPr>
        <w:t>[24]</w:t>
      </w:r>
      <w:r w:rsidRPr="007D7F2F">
        <w:rPr>
          <w:rFonts w:ascii="STKaiti" w:hAnsi="STKaiti"/>
          <w:noProof/>
          <w:sz w:val="28"/>
        </w:rPr>
        <w:tab/>
        <w:t xml:space="preserve">T. Bray, J. Paoli, and C. M. Sperberg-McQueen, "Extensible Markup Language (XML) 1.0," in </w:t>
      </w:r>
      <w:r w:rsidRPr="007D7F2F">
        <w:rPr>
          <w:rFonts w:ascii="STKaiti" w:hAnsi="STKaiti"/>
          <w:i/>
          <w:noProof/>
          <w:sz w:val="28"/>
        </w:rPr>
        <w:t>W3C Recommendation</w:t>
      </w:r>
      <w:r w:rsidRPr="007D7F2F">
        <w:rPr>
          <w:rFonts w:ascii="STKaiti" w:hAnsi="STKaiti"/>
          <w:noProof/>
          <w:sz w:val="28"/>
        </w:rPr>
        <w:t>, ed, 1998.</w:t>
      </w:r>
      <w:bookmarkEnd w:id="3421"/>
    </w:p>
    <w:p w14:paraId="244200E4" w14:textId="77777777" w:rsidR="007D7F2F" w:rsidRPr="007D7F2F" w:rsidRDefault="007D7F2F" w:rsidP="007D7F2F">
      <w:pPr>
        <w:pStyle w:val="afa"/>
        <w:spacing w:after="90"/>
        <w:ind w:left="680" w:hanging="680"/>
        <w:rPr>
          <w:rFonts w:ascii="STKaiti" w:hAnsi="STKaiti"/>
          <w:noProof/>
          <w:sz w:val="28"/>
        </w:rPr>
      </w:pPr>
      <w:bookmarkStart w:id="3422" w:name="_ENREF_25"/>
      <w:r w:rsidRPr="007D7F2F">
        <w:rPr>
          <w:rFonts w:ascii="STKaiti" w:hAnsi="STKaiti"/>
          <w:noProof/>
          <w:sz w:val="28"/>
        </w:rPr>
        <w:t>[25]</w:t>
      </w:r>
      <w:r w:rsidRPr="007D7F2F">
        <w:rPr>
          <w:rFonts w:ascii="STKaiti" w:hAnsi="STKaiti"/>
          <w:noProof/>
          <w:sz w:val="28"/>
        </w:rPr>
        <w:tab/>
        <w:t xml:space="preserve">T. Bray, J. Paoli, C. M. Sperberg-McQueen, E. Maler, and F. Yergeau, "Extensible Markup Language (XML) 1.0 (Fifth Edition)," in </w:t>
      </w:r>
      <w:r w:rsidRPr="007D7F2F">
        <w:rPr>
          <w:rFonts w:ascii="STKaiti" w:hAnsi="STKaiti"/>
          <w:i/>
          <w:noProof/>
          <w:sz w:val="28"/>
        </w:rPr>
        <w:t>W3C Recommendation</w:t>
      </w:r>
      <w:r w:rsidRPr="007D7F2F">
        <w:rPr>
          <w:rFonts w:ascii="STKaiti" w:hAnsi="STKaiti"/>
          <w:noProof/>
          <w:sz w:val="28"/>
        </w:rPr>
        <w:t>, ed, 2008.</w:t>
      </w:r>
      <w:bookmarkEnd w:id="3422"/>
    </w:p>
    <w:p w14:paraId="26601469" w14:textId="6B386E91" w:rsidR="007D7F2F" w:rsidRPr="007D7F2F" w:rsidRDefault="007D7F2F" w:rsidP="007D7F2F">
      <w:pPr>
        <w:pStyle w:val="afa"/>
        <w:spacing w:after="90"/>
        <w:ind w:left="680" w:hanging="680"/>
        <w:rPr>
          <w:rFonts w:ascii="STKaiti" w:hAnsi="STKaiti"/>
          <w:noProof/>
          <w:sz w:val="28"/>
        </w:rPr>
      </w:pPr>
      <w:bookmarkStart w:id="3423" w:name="_ENREF_26"/>
      <w:r w:rsidRPr="007D7F2F">
        <w:rPr>
          <w:rFonts w:ascii="STKaiti" w:hAnsi="STKaiti"/>
          <w:noProof/>
          <w:sz w:val="28"/>
        </w:rPr>
        <w:t>[26]</w:t>
      </w:r>
      <w:r w:rsidRPr="007D7F2F">
        <w:rPr>
          <w:rFonts w:ascii="STKaiti" w:hAnsi="STKaiti"/>
          <w:noProof/>
          <w:sz w:val="28"/>
        </w:rPr>
        <w:tab/>
        <w:t xml:space="preserve">Wikipedia. (6/3). </w:t>
      </w:r>
      <w:r w:rsidRPr="007D7F2F">
        <w:rPr>
          <w:rFonts w:ascii="STKaiti" w:hAnsi="STKaiti"/>
          <w:i/>
          <w:noProof/>
          <w:sz w:val="28"/>
        </w:rPr>
        <w:t>XML</w:t>
      </w:r>
      <w:r w:rsidRPr="007D7F2F">
        <w:rPr>
          <w:rFonts w:ascii="STKaiti" w:hAnsi="STKaiti"/>
          <w:noProof/>
          <w:sz w:val="28"/>
        </w:rPr>
        <w:t xml:space="preserve">. Available: </w:t>
      </w:r>
      <w:hyperlink r:id="rId69" w:history="1">
        <w:r w:rsidRPr="007D7F2F">
          <w:rPr>
            <w:rStyle w:val="af"/>
            <w:rFonts w:ascii="STKaiti" w:eastAsiaTheme="majorEastAsia" w:hAnsi="STKaiti" w:cs="Times New Roman"/>
            <w:noProof/>
            <w:sz w:val="28"/>
          </w:rPr>
          <w:t>http://zh.wikipedia.org/wiki/XML</w:t>
        </w:r>
        <w:bookmarkEnd w:id="3423"/>
      </w:hyperlink>
    </w:p>
    <w:p w14:paraId="5BD952E2" w14:textId="77777777" w:rsidR="007D7F2F" w:rsidRPr="007D7F2F" w:rsidRDefault="007D7F2F" w:rsidP="007D7F2F">
      <w:pPr>
        <w:pStyle w:val="afa"/>
        <w:spacing w:after="90"/>
        <w:ind w:left="680" w:hanging="680"/>
        <w:rPr>
          <w:rFonts w:ascii="STKaiti" w:hAnsi="STKaiti"/>
          <w:noProof/>
          <w:sz w:val="28"/>
        </w:rPr>
      </w:pPr>
      <w:bookmarkStart w:id="3424" w:name="_ENREF_27"/>
      <w:r w:rsidRPr="007D7F2F">
        <w:rPr>
          <w:rFonts w:ascii="STKaiti" w:hAnsi="STKaiti"/>
          <w:noProof/>
          <w:sz w:val="28"/>
        </w:rPr>
        <w:lastRenderedPageBreak/>
        <w:t>[27]</w:t>
      </w:r>
      <w:r w:rsidRPr="007D7F2F">
        <w:rPr>
          <w:rFonts w:ascii="STKaiti" w:hAnsi="STKaiti"/>
          <w:noProof/>
          <w:sz w:val="28"/>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3424"/>
    </w:p>
    <w:p w14:paraId="2B530020" w14:textId="310118FE" w:rsidR="007D7F2F" w:rsidRPr="007D7F2F" w:rsidRDefault="007D7F2F" w:rsidP="007D7F2F">
      <w:pPr>
        <w:pStyle w:val="afa"/>
        <w:spacing w:after="90"/>
        <w:ind w:left="680" w:hanging="680"/>
        <w:rPr>
          <w:rFonts w:ascii="STKaiti" w:hAnsi="STKaiti"/>
          <w:noProof/>
          <w:sz w:val="28"/>
        </w:rPr>
      </w:pPr>
      <w:bookmarkStart w:id="3425" w:name="_ENREF_28"/>
      <w:r w:rsidRPr="007D7F2F">
        <w:rPr>
          <w:rFonts w:ascii="STKaiti" w:hAnsi="STKaiti"/>
          <w:noProof/>
          <w:sz w:val="28"/>
        </w:rPr>
        <w:t>[28]</w:t>
      </w:r>
      <w:r w:rsidRPr="007D7F2F">
        <w:rPr>
          <w:rFonts w:ascii="STKaiti" w:hAnsi="STKaiti"/>
          <w:noProof/>
          <w:sz w:val="28"/>
        </w:rPr>
        <w:tab/>
        <w:t xml:space="preserve">D. Farber. (2006, 2013/6/3). The new era of innovation. Available: </w:t>
      </w:r>
      <w:hyperlink r:id="rId70" w:history="1">
        <w:r w:rsidRPr="007D7F2F">
          <w:rPr>
            <w:rStyle w:val="af"/>
            <w:rFonts w:ascii="STKaiti" w:eastAsiaTheme="majorEastAsia" w:hAnsi="STKaiti" w:cs="Times New Roman"/>
            <w:noProof/>
            <w:sz w:val="28"/>
          </w:rPr>
          <w:t>http://www.zdnet.com/blog/btl/technet-summit-the-new-era-of-innovation/3959</w:t>
        </w:r>
        <w:bookmarkEnd w:id="3425"/>
      </w:hyperlink>
    </w:p>
    <w:p w14:paraId="5CC23C47" w14:textId="6307C3B7" w:rsidR="007D7F2F" w:rsidRPr="007D7F2F" w:rsidRDefault="007D7F2F" w:rsidP="007D7F2F">
      <w:pPr>
        <w:pStyle w:val="afa"/>
        <w:spacing w:after="90"/>
        <w:ind w:left="680" w:hanging="680"/>
        <w:rPr>
          <w:rFonts w:ascii="STKaiti" w:hAnsi="STKaiti"/>
          <w:noProof/>
          <w:sz w:val="28"/>
        </w:rPr>
      </w:pPr>
      <w:bookmarkStart w:id="3426" w:name="_ENREF_29"/>
      <w:r w:rsidRPr="007D7F2F">
        <w:rPr>
          <w:rFonts w:ascii="STKaiti" w:hAnsi="STKaiti"/>
          <w:noProof/>
          <w:sz w:val="28"/>
        </w:rPr>
        <w:t>[29]</w:t>
      </w:r>
      <w:r w:rsidRPr="007D7F2F">
        <w:rPr>
          <w:rFonts w:ascii="STKaiti" w:hAnsi="STKaiti"/>
          <w:noProof/>
          <w:sz w:val="28"/>
        </w:rPr>
        <w:tab/>
        <w:t xml:space="preserve">R. MacManus. (2007, 2013/6/3). Eric Schmidt Defines Web 3.0. Available: </w:t>
      </w:r>
      <w:hyperlink r:id="rId71" w:history="1">
        <w:r w:rsidRPr="007D7F2F">
          <w:rPr>
            <w:rStyle w:val="af"/>
            <w:rFonts w:ascii="STKaiti" w:eastAsiaTheme="majorEastAsia" w:hAnsi="STKaiti" w:cs="Times New Roman"/>
            <w:noProof/>
            <w:sz w:val="28"/>
          </w:rPr>
          <w:t>http://readwrite.com/2007/08/07/eric_schmidt_defines_web_30</w:t>
        </w:r>
        <w:bookmarkEnd w:id="3426"/>
      </w:hyperlink>
    </w:p>
    <w:p w14:paraId="70D17D73" w14:textId="77777777" w:rsidR="007D7F2F" w:rsidRPr="007D7F2F" w:rsidRDefault="007D7F2F" w:rsidP="007D7F2F">
      <w:pPr>
        <w:pStyle w:val="afa"/>
        <w:spacing w:after="90"/>
        <w:ind w:left="680" w:hanging="680"/>
        <w:rPr>
          <w:rFonts w:ascii="STKaiti" w:hAnsi="STKaiti"/>
          <w:noProof/>
          <w:sz w:val="28"/>
        </w:rPr>
      </w:pPr>
      <w:bookmarkStart w:id="3427" w:name="_ENREF_30"/>
      <w:r w:rsidRPr="007D7F2F">
        <w:rPr>
          <w:rFonts w:ascii="STKaiti" w:hAnsi="STKaiti"/>
          <w:noProof/>
          <w:sz w:val="28"/>
        </w:rPr>
        <w:t>[30]</w:t>
      </w:r>
      <w:r w:rsidRPr="007D7F2F">
        <w:rPr>
          <w:rFonts w:ascii="STKaiti" w:hAnsi="STKaiti"/>
          <w:noProof/>
          <w:sz w:val="28"/>
        </w:rPr>
        <w:tab/>
        <w:t xml:space="preserve">J. Hendler, "Web 3.0 Emerging," </w:t>
      </w:r>
      <w:r w:rsidRPr="007D7F2F">
        <w:rPr>
          <w:rFonts w:ascii="STKaiti" w:hAnsi="STKaiti"/>
          <w:i/>
          <w:noProof/>
          <w:sz w:val="28"/>
        </w:rPr>
        <w:t xml:space="preserve">Computer, </w:t>
      </w:r>
      <w:r w:rsidRPr="007D7F2F">
        <w:rPr>
          <w:rFonts w:ascii="STKaiti" w:hAnsi="STKaiti"/>
          <w:noProof/>
          <w:sz w:val="28"/>
        </w:rPr>
        <w:t>vol. 42, pp. 111-113, 2009.</w:t>
      </w:r>
      <w:bookmarkEnd w:id="3427"/>
    </w:p>
    <w:p w14:paraId="6EF3EE1F" w14:textId="77777777" w:rsidR="007D7F2F" w:rsidRPr="007D7F2F" w:rsidRDefault="007D7F2F" w:rsidP="007D7F2F">
      <w:pPr>
        <w:pStyle w:val="afa"/>
        <w:spacing w:after="90"/>
        <w:ind w:left="680" w:hanging="680"/>
        <w:rPr>
          <w:rFonts w:ascii="STKaiti" w:hAnsi="STKaiti"/>
          <w:noProof/>
          <w:sz w:val="28"/>
        </w:rPr>
      </w:pPr>
      <w:bookmarkStart w:id="3428" w:name="_ENREF_31"/>
      <w:r w:rsidRPr="007D7F2F">
        <w:rPr>
          <w:rFonts w:ascii="STKaiti" w:hAnsi="STKaiti"/>
          <w:noProof/>
          <w:sz w:val="28"/>
        </w:rPr>
        <w:t>[31]</w:t>
      </w:r>
      <w:r w:rsidRPr="007D7F2F">
        <w:rPr>
          <w:rFonts w:ascii="STKaiti" w:hAnsi="STKaiti"/>
          <w:noProof/>
          <w:sz w:val="28"/>
        </w:rPr>
        <w:tab/>
        <w:t xml:space="preserve">T. O'Reilly and J. Battelle, </w:t>
      </w:r>
      <w:r w:rsidRPr="007D7F2F">
        <w:rPr>
          <w:rFonts w:ascii="STKaiti" w:hAnsi="STKaiti"/>
          <w:i/>
          <w:noProof/>
          <w:sz w:val="28"/>
        </w:rPr>
        <w:t>Web Squared: Web 2.0 Five Years On</w:t>
      </w:r>
      <w:r w:rsidRPr="007D7F2F">
        <w:rPr>
          <w:rFonts w:ascii="STKaiti" w:hAnsi="STKaiti"/>
          <w:noProof/>
          <w:sz w:val="28"/>
        </w:rPr>
        <w:t>: O'Reilly Media, 2013.</w:t>
      </w:r>
      <w:bookmarkEnd w:id="3428"/>
    </w:p>
    <w:p w14:paraId="10354F94" w14:textId="77777777" w:rsidR="007D7F2F" w:rsidRPr="007D7F2F" w:rsidRDefault="007D7F2F" w:rsidP="007D7F2F">
      <w:pPr>
        <w:pStyle w:val="afa"/>
        <w:spacing w:after="90"/>
        <w:ind w:left="680" w:hanging="680"/>
        <w:rPr>
          <w:rFonts w:ascii="STKaiti" w:hAnsi="STKaiti"/>
          <w:noProof/>
          <w:sz w:val="28"/>
        </w:rPr>
      </w:pPr>
      <w:bookmarkStart w:id="3429" w:name="_ENREF_32"/>
      <w:r w:rsidRPr="007D7F2F">
        <w:rPr>
          <w:rFonts w:ascii="STKaiti" w:hAnsi="STKaiti"/>
          <w:noProof/>
          <w:sz w:val="28"/>
        </w:rPr>
        <w:t>[32]</w:t>
      </w:r>
      <w:r w:rsidRPr="007D7F2F">
        <w:rPr>
          <w:rFonts w:ascii="STKaiti" w:hAnsi="STKaiti"/>
          <w:noProof/>
          <w:sz w:val="28"/>
        </w:rPr>
        <w:tab/>
        <w:t xml:space="preserve">T. Heath and C. Bizer, "Linked Data: Evolving the Web into a Global Data Space," </w:t>
      </w:r>
      <w:r w:rsidRPr="007D7F2F">
        <w:rPr>
          <w:rFonts w:ascii="STKaiti" w:hAnsi="STKaiti"/>
          <w:i/>
          <w:noProof/>
          <w:sz w:val="28"/>
        </w:rPr>
        <w:t xml:space="preserve">Synthesis Lectures on the Semantic Web: Theory and Technology, </w:t>
      </w:r>
      <w:r w:rsidRPr="007D7F2F">
        <w:rPr>
          <w:rFonts w:ascii="STKaiti" w:hAnsi="STKaiti"/>
          <w:noProof/>
          <w:sz w:val="28"/>
        </w:rPr>
        <w:t>vol. 1, pp. 1-136, 2011/02/09 2011.</w:t>
      </w:r>
      <w:bookmarkEnd w:id="3429"/>
    </w:p>
    <w:p w14:paraId="29FFA414" w14:textId="77777777" w:rsidR="007D7F2F" w:rsidRPr="007D7F2F" w:rsidRDefault="007D7F2F" w:rsidP="007D7F2F">
      <w:pPr>
        <w:pStyle w:val="afa"/>
        <w:spacing w:after="90"/>
        <w:ind w:left="680" w:hanging="680"/>
        <w:rPr>
          <w:rFonts w:ascii="STKaiti" w:hAnsi="STKaiti"/>
          <w:noProof/>
          <w:sz w:val="28"/>
        </w:rPr>
      </w:pPr>
      <w:bookmarkStart w:id="3430" w:name="_ENREF_33"/>
      <w:r w:rsidRPr="007D7F2F">
        <w:rPr>
          <w:rFonts w:ascii="STKaiti" w:hAnsi="STKaiti"/>
          <w:noProof/>
          <w:sz w:val="28"/>
        </w:rPr>
        <w:t>[33]</w:t>
      </w:r>
      <w:r w:rsidRPr="007D7F2F">
        <w:rPr>
          <w:rFonts w:ascii="STKaiti" w:hAnsi="STKaiti"/>
          <w:noProof/>
          <w:sz w:val="28"/>
        </w:rPr>
        <w:tab/>
        <w:t xml:space="preserve">I. Hickson, "HTML Living Standard," in </w:t>
      </w:r>
      <w:r w:rsidRPr="007D7F2F">
        <w:rPr>
          <w:rFonts w:ascii="STKaiti" w:hAnsi="STKaiti"/>
          <w:i/>
          <w:noProof/>
          <w:sz w:val="28"/>
        </w:rPr>
        <w:t>WHATWG</w:t>
      </w:r>
      <w:r w:rsidRPr="007D7F2F">
        <w:rPr>
          <w:rFonts w:ascii="STKaiti" w:hAnsi="STKaiti"/>
          <w:noProof/>
          <w:sz w:val="28"/>
        </w:rPr>
        <w:t>, ed, 2013.</w:t>
      </w:r>
      <w:bookmarkEnd w:id="3430"/>
    </w:p>
    <w:p w14:paraId="79B30A3E" w14:textId="47C54B04" w:rsidR="007D7F2F" w:rsidRPr="007D7F2F" w:rsidRDefault="007D7F2F" w:rsidP="007D7F2F">
      <w:pPr>
        <w:pStyle w:val="afa"/>
        <w:spacing w:after="90"/>
        <w:ind w:left="680" w:hanging="680"/>
        <w:rPr>
          <w:rFonts w:ascii="STKaiti" w:hAnsi="STKaiti"/>
          <w:noProof/>
          <w:sz w:val="28"/>
        </w:rPr>
      </w:pPr>
      <w:bookmarkStart w:id="3431" w:name="_ENREF_34"/>
      <w:r w:rsidRPr="007D7F2F">
        <w:rPr>
          <w:rFonts w:ascii="STKaiti" w:hAnsi="STKaiti"/>
          <w:noProof/>
          <w:sz w:val="28"/>
        </w:rPr>
        <w:t>[34]</w:t>
      </w:r>
      <w:r w:rsidRPr="007D7F2F">
        <w:rPr>
          <w:rFonts w:ascii="STKaiti" w:hAnsi="STKaiti"/>
          <w:noProof/>
          <w:sz w:val="28"/>
        </w:rPr>
        <w:tab/>
        <w:t xml:space="preserve">S. Jobs. (2010, 2013/6/3). Thoughts on Flash. </w:t>
      </w:r>
      <w:r w:rsidRPr="007D7F2F">
        <w:rPr>
          <w:rFonts w:ascii="STKaiti" w:hAnsi="STKaiti"/>
          <w:i/>
          <w:noProof/>
          <w:sz w:val="28"/>
        </w:rPr>
        <w:t>Apple Inc.</w:t>
      </w:r>
      <w:r w:rsidRPr="007D7F2F">
        <w:rPr>
          <w:rFonts w:ascii="STKaiti" w:hAnsi="STKaiti"/>
          <w:noProof/>
          <w:sz w:val="28"/>
        </w:rPr>
        <w:t xml:space="preserve"> Available: </w:t>
      </w:r>
      <w:hyperlink r:id="rId72" w:history="1">
        <w:r w:rsidRPr="007D7F2F">
          <w:rPr>
            <w:rStyle w:val="af"/>
            <w:rFonts w:ascii="STKaiti" w:eastAsiaTheme="majorEastAsia" w:hAnsi="STKaiti" w:cs="Times New Roman"/>
            <w:noProof/>
            <w:sz w:val="28"/>
          </w:rPr>
          <w:t>http://www.apple.com/hotnews/thoughts-on-flash/</w:t>
        </w:r>
        <w:bookmarkEnd w:id="3431"/>
      </w:hyperlink>
    </w:p>
    <w:p w14:paraId="71C55DAA" w14:textId="1977A910" w:rsidR="007D7F2F" w:rsidRPr="007D7F2F" w:rsidRDefault="007D7F2F" w:rsidP="007D7F2F">
      <w:pPr>
        <w:pStyle w:val="afa"/>
        <w:spacing w:after="90"/>
        <w:ind w:left="680" w:hanging="680"/>
        <w:rPr>
          <w:rFonts w:ascii="STKaiti" w:hAnsi="STKaiti"/>
          <w:noProof/>
          <w:sz w:val="28"/>
        </w:rPr>
      </w:pPr>
      <w:bookmarkStart w:id="3432" w:name="_ENREF_35"/>
      <w:r w:rsidRPr="007D7F2F">
        <w:rPr>
          <w:rFonts w:ascii="STKaiti" w:hAnsi="STKaiti"/>
          <w:noProof/>
          <w:sz w:val="28"/>
        </w:rPr>
        <w:t>[35]</w:t>
      </w:r>
      <w:r w:rsidRPr="007D7F2F">
        <w:rPr>
          <w:rFonts w:ascii="STKaiti" w:hAnsi="STKaiti"/>
          <w:noProof/>
          <w:sz w:val="28"/>
        </w:rPr>
        <w:tab/>
        <w:t xml:space="preserve">Wikipedia. (6/3). </w:t>
      </w:r>
      <w:r w:rsidRPr="007D7F2F">
        <w:rPr>
          <w:rFonts w:ascii="STKaiti" w:hAnsi="STKaiti"/>
          <w:i/>
          <w:noProof/>
          <w:sz w:val="28"/>
        </w:rPr>
        <w:t>HTML5</w:t>
      </w:r>
      <w:r w:rsidRPr="007D7F2F">
        <w:rPr>
          <w:rFonts w:ascii="STKaiti" w:hAnsi="STKaiti"/>
          <w:noProof/>
          <w:sz w:val="28"/>
        </w:rPr>
        <w:t xml:space="preserve">. Available: </w:t>
      </w:r>
      <w:hyperlink r:id="rId73" w:history="1">
        <w:r w:rsidRPr="007D7F2F">
          <w:rPr>
            <w:rStyle w:val="af"/>
            <w:rFonts w:ascii="STKaiti" w:eastAsiaTheme="majorEastAsia" w:hAnsi="STKaiti" w:cs="Times New Roman"/>
            <w:noProof/>
            <w:sz w:val="28"/>
          </w:rPr>
          <w:t>http://zh.wikipedia.org/wiki/HTML5</w:t>
        </w:r>
        <w:bookmarkEnd w:id="3432"/>
      </w:hyperlink>
    </w:p>
    <w:p w14:paraId="18A161A2" w14:textId="77777777" w:rsidR="007D7F2F" w:rsidRPr="007D7F2F" w:rsidRDefault="007D7F2F" w:rsidP="007D7F2F">
      <w:pPr>
        <w:pStyle w:val="afa"/>
        <w:spacing w:after="90"/>
        <w:ind w:left="680" w:hanging="680"/>
        <w:rPr>
          <w:rFonts w:ascii="STKaiti" w:hAnsi="STKaiti"/>
          <w:noProof/>
          <w:sz w:val="28"/>
        </w:rPr>
      </w:pPr>
      <w:bookmarkStart w:id="3433" w:name="_ENREF_36"/>
      <w:r w:rsidRPr="007D7F2F">
        <w:rPr>
          <w:rFonts w:ascii="STKaiti" w:hAnsi="STKaiti"/>
          <w:noProof/>
          <w:sz w:val="28"/>
        </w:rPr>
        <w:t>[36]</w:t>
      </w:r>
      <w:r w:rsidRPr="007D7F2F">
        <w:rPr>
          <w:rFonts w:ascii="STKaiti" w:hAnsi="STKaiti"/>
          <w:noProof/>
          <w:sz w:val="28"/>
        </w:rPr>
        <w:tab/>
        <w:t xml:space="preserve">I. Hickson, "Web Storage," in </w:t>
      </w:r>
      <w:r w:rsidRPr="007D7F2F">
        <w:rPr>
          <w:rFonts w:ascii="STKaiti" w:hAnsi="STKaiti"/>
          <w:i/>
          <w:noProof/>
          <w:sz w:val="28"/>
        </w:rPr>
        <w:t>W3C Candidate Recommendation</w:t>
      </w:r>
      <w:r w:rsidRPr="007D7F2F">
        <w:rPr>
          <w:rFonts w:ascii="STKaiti" w:hAnsi="STKaiti"/>
          <w:noProof/>
          <w:sz w:val="28"/>
        </w:rPr>
        <w:t>, ed, 2011.</w:t>
      </w:r>
      <w:bookmarkEnd w:id="3433"/>
    </w:p>
    <w:p w14:paraId="2B6C9334" w14:textId="77777777" w:rsidR="007D7F2F" w:rsidRPr="007D7F2F" w:rsidRDefault="007D7F2F" w:rsidP="007D7F2F">
      <w:pPr>
        <w:pStyle w:val="afa"/>
        <w:spacing w:after="90"/>
        <w:ind w:left="680" w:hanging="680"/>
        <w:rPr>
          <w:rFonts w:ascii="STKaiti" w:hAnsi="STKaiti"/>
          <w:noProof/>
          <w:sz w:val="28"/>
        </w:rPr>
      </w:pPr>
      <w:bookmarkStart w:id="3434" w:name="_ENREF_37"/>
      <w:r w:rsidRPr="007D7F2F">
        <w:rPr>
          <w:rFonts w:ascii="STKaiti" w:hAnsi="STKaiti"/>
          <w:noProof/>
          <w:sz w:val="28"/>
        </w:rPr>
        <w:t>[37]</w:t>
      </w:r>
      <w:r w:rsidRPr="007D7F2F">
        <w:rPr>
          <w:rFonts w:ascii="STKaiti" w:hAnsi="STKaiti"/>
          <w:noProof/>
          <w:sz w:val="28"/>
        </w:rPr>
        <w:tab/>
        <w:t xml:space="preserve">N. Mehta, J. Sicking, E. Graff, A. Popescu, and J. Orlow, "Indexed Database API," in </w:t>
      </w:r>
      <w:r w:rsidRPr="007D7F2F">
        <w:rPr>
          <w:rFonts w:ascii="STKaiti" w:hAnsi="STKaiti"/>
          <w:i/>
          <w:noProof/>
          <w:sz w:val="28"/>
        </w:rPr>
        <w:t>W3C Working Draft</w:t>
      </w:r>
      <w:r w:rsidRPr="007D7F2F">
        <w:rPr>
          <w:rFonts w:ascii="STKaiti" w:hAnsi="STKaiti"/>
          <w:noProof/>
          <w:sz w:val="28"/>
        </w:rPr>
        <w:t>, ed, 2012.</w:t>
      </w:r>
      <w:bookmarkEnd w:id="3434"/>
    </w:p>
    <w:p w14:paraId="6D4B932F" w14:textId="77777777" w:rsidR="007D7F2F" w:rsidRPr="007D7F2F" w:rsidRDefault="007D7F2F" w:rsidP="007D7F2F">
      <w:pPr>
        <w:pStyle w:val="afa"/>
        <w:spacing w:after="90"/>
        <w:ind w:left="680" w:hanging="680"/>
        <w:rPr>
          <w:rFonts w:ascii="STKaiti" w:hAnsi="STKaiti"/>
          <w:noProof/>
          <w:sz w:val="28"/>
        </w:rPr>
      </w:pPr>
      <w:bookmarkStart w:id="3435" w:name="_ENREF_38"/>
      <w:r w:rsidRPr="007D7F2F">
        <w:rPr>
          <w:rFonts w:ascii="STKaiti" w:hAnsi="STKaiti"/>
          <w:noProof/>
          <w:sz w:val="28"/>
        </w:rPr>
        <w:t>[38]</w:t>
      </w:r>
      <w:r w:rsidRPr="007D7F2F">
        <w:rPr>
          <w:rFonts w:ascii="STKaiti" w:hAnsi="STKaiti"/>
          <w:noProof/>
          <w:sz w:val="28"/>
        </w:rPr>
        <w:tab/>
        <w:t xml:space="preserve">A. v. Kesteren and S. Pieters, "HTML5 differences from HTML4," in </w:t>
      </w:r>
      <w:r w:rsidRPr="007D7F2F">
        <w:rPr>
          <w:rFonts w:ascii="STKaiti" w:hAnsi="STKaiti"/>
          <w:i/>
          <w:noProof/>
          <w:sz w:val="28"/>
        </w:rPr>
        <w:t>W3C Working Draft</w:t>
      </w:r>
      <w:r w:rsidRPr="007D7F2F">
        <w:rPr>
          <w:rFonts w:ascii="STKaiti" w:hAnsi="STKaiti"/>
          <w:noProof/>
          <w:sz w:val="28"/>
        </w:rPr>
        <w:t>, ed, 2012.</w:t>
      </w:r>
      <w:bookmarkEnd w:id="3435"/>
    </w:p>
    <w:p w14:paraId="163D7C95" w14:textId="77777777" w:rsidR="007D7F2F" w:rsidRPr="007D7F2F" w:rsidRDefault="007D7F2F" w:rsidP="007D7F2F">
      <w:pPr>
        <w:pStyle w:val="afa"/>
        <w:spacing w:after="90"/>
        <w:ind w:left="680" w:hanging="680"/>
        <w:rPr>
          <w:rFonts w:ascii="STKaiti" w:hAnsi="STKaiti"/>
          <w:noProof/>
          <w:sz w:val="28"/>
        </w:rPr>
      </w:pPr>
      <w:bookmarkStart w:id="3436" w:name="_ENREF_39"/>
      <w:r w:rsidRPr="007D7F2F">
        <w:rPr>
          <w:rFonts w:ascii="STKaiti" w:hAnsi="STKaiti"/>
          <w:noProof/>
          <w:sz w:val="28"/>
        </w:rPr>
        <w:t>[39]</w:t>
      </w:r>
      <w:r w:rsidRPr="007D7F2F">
        <w:rPr>
          <w:rFonts w:ascii="STKaiti" w:hAnsi="STKaiti"/>
          <w:noProof/>
          <w:sz w:val="28"/>
        </w:rPr>
        <w:tab/>
        <w:t xml:space="preserve">A. Ranganathan and J. Sicking, "File API," in </w:t>
      </w:r>
      <w:r w:rsidRPr="007D7F2F">
        <w:rPr>
          <w:rFonts w:ascii="STKaiti" w:hAnsi="STKaiti"/>
          <w:i/>
          <w:noProof/>
          <w:sz w:val="28"/>
        </w:rPr>
        <w:t>W3C Working Draft</w:t>
      </w:r>
      <w:r w:rsidRPr="007D7F2F">
        <w:rPr>
          <w:rFonts w:ascii="STKaiti" w:hAnsi="STKaiti"/>
          <w:noProof/>
          <w:sz w:val="28"/>
        </w:rPr>
        <w:t>, ed, 2012.</w:t>
      </w:r>
      <w:bookmarkEnd w:id="3436"/>
    </w:p>
    <w:p w14:paraId="0A1E62F3" w14:textId="77777777" w:rsidR="007D7F2F" w:rsidRPr="007D7F2F" w:rsidRDefault="007D7F2F" w:rsidP="007D7F2F">
      <w:pPr>
        <w:pStyle w:val="afa"/>
        <w:spacing w:after="90"/>
        <w:ind w:left="680" w:hanging="680"/>
        <w:rPr>
          <w:rFonts w:ascii="STKaiti" w:hAnsi="STKaiti"/>
          <w:noProof/>
          <w:sz w:val="28"/>
        </w:rPr>
      </w:pPr>
      <w:bookmarkStart w:id="3437" w:name="_ENREF_40"/>
      <w:r w:rsidRPr="007D7F2F">
        <w:rPr>
          <w:rFonts w:ascii="STKaiti" w:hAnsi="STKaiti"/>
          <w:noProof/>
          <w:sz w:val="28"/>
        </w:rPr>
        <w:t>[40]</w:t>
      </w:r>
      <w:r w:rsidRPr="007D7F2F">
        <w:rPr>
          <w:rFonts w:ascii="STKaiti" w:hAnsi="STKaiti"/>
          <w:noProof/>
          <w:sz w:val="28"/>
        </w:rPr>
        <w:tab/>
        <w:t xml:space="preserve">E. Uhrhane, "File API: Directories and System," in </w:t>
      </w:r>
      <w:r w:rsidRPr="007D7F2F">
        <w:rPr>
          <w:rFonts w:ascii="STKaiti" w:hAnsi="STKaiti"/>
          <w:i/>
          <w:noProof/>
          <w:sz w:val="28"/>
        </w:rPr>
        <w:t>W3C Working Draft</w:t>
      </w:r>
      <w:r w:rsidRPr="007D7F2F">
        <w:rPr>
          <w:rFonts w:ascii="STKaiti" w:hAnsi="STKaiti"/>
          <w:noProof/>
          <w:sz w:val="28"/>
        </w:rPr>
        <w:t>, ed, 2012.</w:t>
      </w:r>
      <w:bookmarkEnd w:id="3437"/>
    </w:p>
    <w:p w14:paraId="429B8EC5" w14:textId="77777777" w:rsidR="007D7F2F" w:rsidRPr="007D7F2F" w:rsidRDefault="007D7F2F" w:rsidP="007D7F2F">
      <w:pPr>
        <w:pStyle w:val="afa"/>
        <w:spacing w:after="90"/>
        <w:ind w:left="680" w:hanging="680"/>
        <w:rPr>
          <w:rFonts w:ascii="STKaiti" w:hAnsi="STKaiti"/>
          <w:noProof/>
          <w:sz w:val="28"/>
        </w:rPr>
      </w:pPr>
      <w:bookmarkStart w:id="3438" w:name="_ENREF_41"/>
      <w:r w:rsidRPr="007D7F2F">
        <w:rPr>
          <w:rFonts w:ascii="STKaiti" w:hAnsi="STKaiti"/>
          <w:noProof/>
          <w:sz w:val="28"/>
        </w:rPr>
        <w:t>[41]</w:t>
      </w:r>
      <w:r w:rsidRPr="007D7F2F">
        <w:rPr>
          <w:rFonts w:ascii="STKaiti" w:hAnsi="STKaiti"/>
          <w:noProof/>
          <w:sz w:val="28"/>
        </w:rPr>
        <w:tab/>
        <w:t xml:space="preserve">E. Uhrhane, "File API: Writer," in </w:t>
      </w:r>
      <w:r w:rsidRPr="007D7F2F">
        <w:rPr>
          <w:rFonts w:ascii="STKaiti" w:hAnsi="STKaiti"/>
          <w:i/>
          <w:noProof/>
          <w:sz w:val="28"/>
        </w:rPr>
        <w:t>W3C Working Draft</w:t>
      </w:r>
      <w:r w:rsidRPr="007D7F2F">
        <w:rPr>
          <w:rFonts w:ascii="STKaiti" w:hAnsi="STKaiti"/>
          <w:noProof/>
          <w:sz w:val="28"/>
        </w:rPr>
        <w:t>, ed, 2012.</w:t>
      </w:r>
      <w:bookmarkEnd w:id="3438"/>
    </w:p>
    <w:p w14:paraId="2A4FF589" w14:textId="77777777" w:rsidR="007D7F2F" w:rsidRPr="007D7F2F" w:rsidRDefault="007D7F2F" w:rsidP="007D7F2F">
      <w:pPr>
        <w:pStyle w:val="afa"/>
        <w:spacing w:after="90"/>
        <w:ind w:left="680" w:hanging="680"/>
        <w:rPr>
          <w:rFonts w:ascii="STKaiti" w:hAnsi="STKaiti"/>
          <w:noProof/>
          <w:sz w:val="28"/>
        </w:rPr>
      </w:pPr>
      <w:bookmarkStart w:id="3439" w:name="_ENREF_42"/>
      <w:r w:rsidRPr="007D7F2F">
        <w:rPr>
          <w:rFonts w:ascii="STKaiti" w:hAnsi="STKaiti"/>
          <w:noProof/>
          <w:sz w:val="28"/>
        </w:rPr>
        <w:t>[42]</w:t>
      </w:r>
      <w:r w:rsidRPr="007D7F2F">
        <w:rPr>
          <w:rFonts w:ascii="STKaiti" w:hAnsi="STKaiti"/>
          <w:noProof/>
          <w:sz w:val="28"/>
        </w:rPr>
        <w:tab/>
        <w:t xml:space="preserve">S. Mavrody, </w:t>
      </w:r>
      <w:r w:rsidRPr="007D7F2F">
        <w:rPr>
          <w:rFonts w:ascii="STKaiti" w:hAnsi="STKaiti"/>
          <w:i/>
          <w:noProof/>
          <w:sz w:val="28"/>
        </w:rPr>
        <w:t>Sergey's HTML5 &amp; CSS3: Quick Reference. HTML5, CSS3 and APIs. Full Color (2nd Edition)</w:t>
      </w:r>
      <w:r w:rsidRPr="007D7F2F">
        <w:rPr>
          <w:rFonts w:ascii="STKaiti" w:hAnsi="STKaiti"/>
          <w:noProof/>
          <w:sz w:val="28"/>
        </w:rPr>
        <w:t>, 2012.</w:t>
      </w:r>
      <w:bookmarkEnd w:id="3439"/>
    </w:p>
    <w:p w14:paraId="76052FD5" w14:textId="33760CFC" w:rsidR="007D7F2F" w:rsidRPr="007D7F2F" w:rsidRDefault="007D7F2F" w:rsidP="007D7F2F">
      <w:pPr>
        <w:pStyle w:val="afa"/>
        <w:spacing w:after="90"/>
        <w:ind w:left="680" w:hanging="680"/>
        <w:rPr>
          <w:rFonts w:ascii="STKaiti" w:hAnsi="STKaiti" w:hint="eastAsia"/>
          <w:noProof/>
          <w:sz w:val="28"/>
        </w:rPr>
      </w:pPr>
      <w:bookmarkStart w:id="3440" w:name="_ENREF_43"/>
      <w:r w:rsidRPr="007D7F2F">
        <w:rPr>
          <w:rFonts w:ascii="STKaiti" w:hAnsi="STKaiti" w:hint="eastAsia"/>
          <w:noProof/>
          <w:sz w:val="28"/>
        </w:rPr>
        <w:t>[43]</w:t>
      </w:r>
      <w:r w:rsidRPr="007D7F2F">
        <w:rPr>
          <w:rFonts w:ascii="STKaiti" w:hAnsi="STKaiti" w:hint="eastAsia"/>
          <w:noProof/>
          <w:sz w:val="28"/>
        </w:rPr>
        <w:tab/>
        <w:t xml:space="preserve">Wikipedia. (6/3). </w:t>
      </w:r>
      <w:r w:rsidRPr="007D7F2F">
        <w:rPr>
          <w:rFonts w:ascii="STKaiti" w:hAnsi="STKaiti" w:hint="eastAsia"/>
          <w:i/>
          <w:noProof/>
          <w:sz w:val="28"/>
        </w:rPr>
        <w:t>雲端運算</w:t>
      </w:r>
      <w:r w:rsidRPr="007D7F2F">
        <w:rPr>
          <w:rFonts w:ascii="STKaiti" w:hAnsi="STKaiti" w:hint="eastAsia"/>
          <w:noProof/>
          <w:sz w:val="28"/>
        </w:rPr>
        <w:t xml:space="preserve">. Available: </w:t>
      </w:r>
      <w:hyperlink r:id="rId74" w:history="1">
        <w:r w:rsidRPr="007D7F2F">
          <w:rPr>
            <w:rStyle w:val="af"/>
            <w:rFonts w:ascii="STKaiti" w:eastAsiaTheme="majorEastAsia" w:hAnsi="STKaiti" w:cs="Times New Roman" w:hint="eastAsia"/>
            <w:noProof/>
            <w:sz w:val="28"/>
          </w:rPr>
          <w:t>http://zh.wikipedia.org/wiki/%E9%9B%B2%E7%AB%AF%E9%81%8B%E7%AE%97</w:t>
        </w:r>
        <w:bookmarkEnd w:id="3440"/>
      </w:hyperlink>
    </w:p>
    <w:p w14:paraId="33779353" w14:textId="63475B79" w:rsidR="007D7F2F" w:rsidRPr="007D7F2F" w:rsidRDefault="007D7F2F" w:rsidP="007D7F2F">
      <w:pPr>
        <w:pStyle w:val="afa"/>
        <w:spacing w:after="90"/>
        <w:ind w:left="680" w:hanging="680"/>
        <w:rPr>
          <w:rFonts w:ascii="STKaiti" w:hAnsi="STKaiti"/>
          <w:noProof/>
          <w:sz w:val="28"/>
        </w:rPr>
      </w:pPr>
      <w:bookmarkStart w:id="3441" w:name="_ENREF_44"/>
      <w:r w:rsidRPr="007D7F2F">
        <w:rPr>
          <w:rFonts w:ascii="STKaiti" w:hAnsi="STKaiti"/>
          <w:noProof/>
          <w:sz w:val="28"/>
        </w:rPr>
        <w:t>[44]</w:t>
      </w:r>
      <w:r w:rsidRPr="007D7F2F">
        <w:rPr>
          <w:rFonts w:ascii="STKaiti" w:hAnsi="STKaiti"/>
          <w:noProof/>
          <w:sz w:val="28"/>
        </w:rPr>
        <w:tab/>
        <w:t xml:space="preserve">Wikipedia. (6/3). </w:t>
      </w:r>
      <w:r w:rsidRPr="007D7F2F">
        <w:rPr>
          <w:rFonts w:ascii="STKaiti" w:hAnsi="STKaiti"/>
          <w:i/>
          <w:noProof/>
          <w:sz w:val="28"/>
        </w:rPr>
        <w:t>Cloud Computing</w:t>
      </w:r>
      <w:r w:rsidRPr="007D7F2F">
        <w:rPr>
          <w:rFonts w:ascii="STKaiti" w:hAnsi="STKaiti"/>
          <w:noProof/>
          <w:sz w:val="28"/>
        </w:rPr>
        <w:t xml:space="preserve">. Available: </w:t>
      </w:r>
      <w:hyperlink r:id="rId75" w:history="1">
        <w:r w:rsidRPr="007D7F2F">
          <w:rPr>
            <w:rStyle w:val="af"/>
            <w:rFonts w:ascii="STKaiti" w:eastAsiaTheme="majorEastAsia" w:hAnsi="STKaiti" w:cs="Times New Roman"/>
            <w:noProof/>
            <w:sz w:val="28"/>
          </w:rPr>
          <w:t>http://en.wikipedia.org/wiki/Cloud_computing</w:t>
        </w:r>
        <w:bookmarkEnd w:id="3441"/>
      </w:hyperlink>
    </w:p>
    <w:p w14:paraId="2802C5B8" w14:textId="77777777" w:rsidR="007D7F2F" w:rsidRPr="007D7F2F" w:rsidRDefault="007D7F2F" w:rsidP="007D7F2F">
      <w:pPr>
        <w:pStyle w:val="afa"/>
        <w:spacing w:after="90"/>
        <w:ind w:left="680" w:hanging="680"/>
        <w:rPr>
          <w:rFonts w:ascii="STKaiti" w:hAnsi="STKaiti"/>
          <w:noProof/>
          <w:sz w:val="28"/>
        </w:rPr>
      </w:pPr>
      <w:bookmarkStart w:id="3442" w:name="_ENREF_45"/>
      <w:r w:rsidRPr="007D7F2F">
        <w:rPr>
          <w:rFonts w:ascii="STKaiti" w:hAnsi="STKaiti"/>
          <w:noProof/>
          <w:sz w:val="28"/>
        </w:rPr>
        <w:lastRenderedPageBreak/>
        <w:t>[45]</w:t>
      </w:r>
      <w:r w:rsidRPr="007D7F2F">
        <w:rPr>
          <w:rFonts w:ascii="STKaiti" w:hAnsi="STKaiti"/>
          <w:noProof/>
          <w:sz w:val="28"/>
        </w:rPr>
        <w:tab/>
        <w:t xml:space="preserve">P. Mell and T. Grance, "The NIST Definition of Cloud Computing," in </w:t>
      </w:r>
      <w:r w:rsidRPr="007D7F2F">
        <w:rPr>
          <w:rFonts w:ascii="STKaiti" w:hAnsi="STKaiti"/>
          <w:i/>
          <w:noProof/>
          <w:sz w:val="28"/>
        </w:rPr>
        <w:t xml:space="preserve">National Institute of Standards and Technology Special Publication </w:t>
      </w:r>
      <w:r w:rsidRPr="007D7F2F">
        <w:rPr>
          <w:rFonts w:ascii="STKaiti" w:hAnsi="STKaiti"/>
          <w:noProof/>
          <w:sz w:val="28"/>
        </w:rPr>
        <w:t>ed, 2011, pp. 800-145.</w:t>
      </w:r>
      <w:bookmarkEnd w:id="3442"/>
    </w:p>
    <w:p w14:paraId="48690A52" w14:textId="77777777" w:rsidR="007D7F2F" w:rsidRPr="007D7F2F" w:rsidRDefault="007D7F2F" w:rsidP="007D7F2F">
      <w:pPr>
        <w:pStyle w:val="afa"/>
        <w:spacing w:after="90"/>
        <w:ind w:left="680" w:hanging="680"/>
        <w:rPr>
          <w:rFonts w:ascii="STKaiti" w:hAnsi="STKaiti"/>
          <w:noProof/>
          <w:sz w:val="28"/>
        </w:rPr>
      </w:pPr>
      <w:bookmarkStart w:id="3443" w:name="_ENREF_46"/>
      <w:r w:rsidRPr="007D7F2F">
        <w:rPr>
          <w:rFonts w:ascii="STKaiti" w:hAnsi="STKaiti"/>
          <w:noProof/>
          <w:sz w:val="28"/>
        </w:rPr>
        <w:t>[46]</w:t>
      </w:r>
      <w:r w:rsidRPr="007D7F2F">
        <w:rPr>
          <w:rFonts w:ascii="STKaiti" w:hAnsi="STKaiti"/>
          <w:noProof/>
          <w:sz w:val="28"/>
        </w:rPr>
        <w:tab/>
        <w:t xml:space="preserve">Y. Chao-Tung, C. Lung-Teng, C. Wei-Li, and W. Kuan-Chieh, "Implementation of a Medical Image File Accessing System on Cloud Computing," in </w:t>
      </w:r>
      <w:r w:rsidRPr="007D7F2F">
        <w:rPr>
          <w:rFonts w:ascii="STKaiti" w:hAnsi="STKaiti"/>
          <w:i/>
          <w:noProof/>
          <w:sz w:val="28"/>
        </w:rPr>
        <w:t>Computational Science and Engineering (CSE), 2010 IEEE 13th International Conference on</w:t>
      </w:r>
      <w:r w:rsidRPr="007D7F2F">
        <w:rPr>
          <w:rFonts w:ascii="STKaiti" w:hAnsi="STKaiti"/>
          <w:noProof/>
          <w:sz w:val="28"/>
        </w:rPr>
        <w:t>, 2010, pp. 321-326.</w:t>
      </w:r>
      <w:bookmarkEnd w:id="3443"/>
    </w:p>
    <w:p w14:paraId="62BBEC8D" w14:textId="77777777" w:rsidR="007D7F2F" w:rsidRPr="007D7F2F" w:rsidRDefault="007D7F2F" w:rsidP="007D7F2F">
      <w:pPr>
        <w:pStyle w:val="afa"/>
        <w:spacing w:after="90"/>
        <w:ind w:left="680" w:hanging="680"/>
        <w:rPr>
          <w:rFonts w:ascii="STKaiti" w:hAnsi="STKaiti"/>
          <w:noProof/>
          <w:sz w:val="28"/>
        </w:rPr>
      </w:pPr>
      <w:bookmarkStart w:id="3444" w:name="_ENREF_47"/>
      <w:r w:rsidRPr="007D7F2F">
        <w:rPr>
          <w:rFonts w:ascii="STKaiti" w:hAnsi="STKaiti"/>
          <w:noProof/>
          <w:sz w:val="28"/>
        </w:rPr>
        <w:t>[47]</w:t>
      </w:r>
      <w:r w:rsidRPr="007D7F2F">
        <w:rPr>
          <w:rFonts w:ascii="STKaiti" w:hAnsi="STKaiti"/>
          <w:noProof/>
          <w:sz w:val="28"/>
        </w:rPr>
        <w:tab/>
        <w:t xml:space="preserve">D. Yoon, B. C. Chang, S. W. Kang, H. Bae, and R. W. Park, "Adoption of electronic health records in Korean tertiary teaching and general hospitals," </w:t>
      </w:r>
      <w:r w:rsidRPr="007D7F2F">
        <w:rPr>
          <w:rFonts w:ascii="STKaiti" w:hAnsi="STKaiti"/>
          <w:i/>
          <w:noProof/>
          <w:sz w:val="28"/>
        </w:rPr>
        <w:t xml:space="preserve">International Journal of Medical Informatics, </w:t>
      </w:r>
      <w:r w:rsidRPr="007D7F2F">
        <w:rPr>
          <w:rFonts w:ascii="STKaiti" w:hAnsi="STKaiti"/>
          <w:noProof/>
          <w:sz w:val="28"/>
        </w:rPr>
        <w:t>vol. 81, pp. 196-203, Mar 2012.</w:t>
      </w:r>
      <w:bookmarkEnd w:id="3444"/>
    </w:p>
    <w:p w14:paraId="4FD29DDE" w14:textId="0541C2BE" w:rsidR="007D7F2F" w:rsidRPr="007D7F2F" w:rsidRDefault="007D7F2F" w:rsidP="007D7F2F">
      <w:pPr>
        <w:pStyle w:val="afa"/>
        <w:spacing w:after="90"/>
        <w:ind w:left="680" w:hanging="680"/>
        <w:rPr>
          <w:rFonts w:ascii="STKaiti" w:hAnsi="STKaiti"/>
          <w:noProof/>
          <w:sz w:val="28"/>
        </w:rPr>
      </w:pPr>
      <w:bookmarkStart w:id="3445" w:name="_ENREF_48"/>
      <w:r w:rsidRPr="007D7F2F">
        <w:rPr>
          <w:rFonts w:ascii="STKaiti" w:hAnsi="STKaiti" w:hint="eastAsia"/>
          <w:noProof/>
          <w:sz w:val="28"/>
        </w:rPr>
        <w:t>[48]</w:t>
      </w:r>
      <w:r w:rsidRPr="007D7F2F">
        <w:rPr>
          <w:rFonts w:ascii="STKaiti" w:hAnsi="STKaiti" w:hint="eastAsia"/>
          <w:noProof/>
          <w:sz w:val="28"/>
        </w:rPr>
        <w:tab/>
        <w:t xml:space="preserve">VMware. (2012, 6/3). </w:t>
      </w:r>
      <w:r w:rsidRPr="007D7F2F">
        <w:rPr>
          <w:rFonts w:ascii="STKaiti" w:hAnsi="STKaiti" w:hint="eastAsia"/>
          <w:i/>
          <w:noProof/>
          <w:sz w:val="28"/>
        </w:rPr>
        <w:t xml:space="preserve">VMware </w:t>
      </w:r>
      <w:r w:rsidRPr="007D7F2F">
        <w:rPr>
          <w:rFonts w:ascii="STKaiti" w:hAnsi="STKaiti" w:hint="eastAsia"/>
          <w:i/>
          <w:noProof/>
          <w:sz w:val="28"/>
        </w:rPr>
        <w:t>雲端成熟度指標：台灣雲端運算普及率</w:t>
      </w:r>
      <w:r w:rsidRPr="007D7F2F">
        <w:rPr>
          <w:rFonts w:ascii="STKaiti" w:hAnsi="STKaiti" w:hint="eastAsia"/>
          <w:i/>
          <w:noProof/>
          <w:sz w:val="28"/>
        </w:rPr>
        <w:t xml:space="preserve"> 44%</w:t>
      </w:r>
      <w:r w:rsidRPr="007D7F2F">
        <w:rPr>
          <w:rFonts w:ascii="STKaiti" w:hAnsi="STKaiti" w:hint="eastAsia"/>
          <w:noProof/>
          <w:sz w:val="28"/>
        </w:rPr>
        <w:t>. Available: https://</w:t>
      </w:r>
      <w:hyperlink r:id="rId76" w:history="1">
        <w:r w:rsidRPr="007D7F2F">
          <w:rPr>
            <w:rStyle w:val="af"/>
            <w:rFonts w:ascii="STKaiti" w:eastAsiaTheme="majorEastAsia" w:hAnsi="STKaiti" w:cs="Times New Roman" w:hint="eastAsia"/>
            <w:noProof/>
            <w:sz w:val="28"/>
          </w:rPr>
          <w:t>www.vmware.com/tw/company/news/releases/VMware-cloudinde</w:t>
        </w:r>
        <w:r w:rsidRPr="007D7F2F">
          <w:rPr>
            <w:rStyle w:val="af"/>
            <w:rFonts w:ascii="STKaiti" w:eastAsiaTheme="majorEastAsia" w:hAnsi="STKaiti" w:cs="Times New Roman"/>
            <w:noProof/>
            <w:sz w:val="28"/>
          </w:rPr>
          <w:t>x2012tw-112012.html</w:t>
        </w:r>
        <w:bookmarkEnd w:id="3445"/>
      </w:hyperlink>
    </w:p>
    <w:p w14:paraId="229D40EF" w14:textId="77777777" w:rsidR="007D7F2F" w:rsidRPr="007D7F2F" w:rsidRDefault="007D7F2F" w:rsidP="007D7F2F">
      <w:pPr>
        <w:pStyle w:val="afa"/>
        <w:spacing w:after="90"/>
        <w:ind w:left="680" w:hanging="680"/>
        <w:rPr>
          <w:rFonts w:ascii="STKaiti" w:hAnsi="STKaiti" w:hint="eastAsia"/>
          <w:noProof/>
          <w:sz w:val="28"/>
        </w:rPr>
      </w:pPr>
      <w:bookmarkStart w:id="3446" w:name="_ENREF_49"/>
      <w:r w:rsidRPr="007D7F2F">
        <w:rPr>
          <w:rFonts w:ascii="STKaiti" w:hAnsi="STKaiti" w:hint="eastAsia"/>
          <w:noProof/>
          <w:sz w:val="28"/>
        </w:rPr>
        <w:t>[49]</w:t>
      </w:r>
      <w:r w:rsidRPr="007D7F2F">
        <w:rPr>
          <w:rFonts w:ascii="STKaiti" w:hAnsi="STKaiti" w:hint="eastAsia"/>
          <w:noProof/>
          <w:sz w:val="28"/>
        </w:rPr>
        <w:tab/>
      </w:r>
      <w:r w:rsidRPr="007D7F2F">
        <w:rPr>
          <w:rFonts w:ascii="STKaiti" w:hAnsi="STKaiti" w:hint="eastAsia"/>
          <w:noProof/>
          <w:sz w:val="28"/>
        </w:rPr>
        <w:t>陳榮駿</w:t>
      </w:r>
      <w:r w:rsidRPr="007D7F2F">
        <w:rPr>
          <w:rFonts w:ascii="STKaiti" w:hAnsi="STKaiti" w:hint="eastAsia"/>
          <w:noProof/>
          <w:sz w:val="28"/>
        </w:rPr>
        <w:t>, "</w:t>
      </w:r>
      <w:r w:rsidRPr="007D7F2F">
        <w:rPr>
          <w:rFonts w:ascii="STKaiti" w:hAnsi="STKaiti" w:hint="eastAsia"/>
          <w:noProof/>
          <w:sz w:val="28"/>
        </w:rPr>
        <w:t>應用於電子病歷呈現的臨床文件架構樣版管理平台之設計與建置</w:t>
      </w:r>
      <w:r w:rsidRPr="007D7F2F">
        <w:rPr>
          <w:rFonts w:ascii="STKaiti" w:hAnsi="STKaiti" w:hint="eastAsia"/>
          <w:noProof/>
          <w:sz w:val="28"/>
        </w:rPr>
        <w:t xml:space="preserve">," </w:t>
      </w:r>
      <w:r w:rsidRPr="007D7F2F">
        <w:rPr>
          <w:rFonts w:ascii="STKaiti" w:hAnsi="STKaiti" w:hint="eastAsia"/>
          <w:noProof/>
          <w:sz w:val="28"/>
        </w:rPr>
        <w:t>碩士</w:t>
      </w:r>
      <w:r w:rsidRPr="007D7F2F">
        <w:rPr>
          <w:rFonts w:ascii="STKaiti" w:hAnsi="STKaiti" w:hint="eastAsia"/>
          <w:noProof/>
          <w:sz w:val="28"/>
        </w:rPr>
        <w:t xml:space="preserve">, </w:t>
      </w:r>
      <w:r w:rsidRPr="007D7F2F">
        <w:rPr>
          <w:rFonts w:ascii="STKaiti" w:hAnsi="STKaiti" w:hint="eastAsia"/>
          <w:noProof/>
          <w:sz w:val="28"/>
        </w:rPr>
        <w:t>資訊管理研究所</w:t>
      </w:r>
      <w:r w:rsidRPr="007D7F2F">
        <w:rPr>
          <w:rFonts w:ascii="STKaiti" w:hAnsi="STKaiti" w:hint="eastAsia"/>
          <w:noProof/>
          <w:sz w:val="28"/>
        </w:rPr>
        <w:t xml:space="preserve">, </w:t>
      </w:r>
      <w:r w:rsidRPr="007D7F2F">
        <w:rPr>
          <w:rFonts w:ascii="STKaiti" w:hAnsi="STKaiti" w:hint="eastAsia"/>
          <w:noProof/>
          <w:sz w:val="28"/>
        </w:rPr>
        <w:t>國立臺北護理健康大學</w:t>
      </w:r>
      <w:r w:rsidRPr="007D7F2F">
        <w:rPr>
          <w:rFonts w:ascii="STKaiti" w:hAnsi="STKaiti" w:hint="eastAsia"/>
          <w:noProof/>
          <w:sz w:val="28"/>
        </w:rPr>
        <w:t xml:space="preserve">, </w:t>
      </w:r>
      <w:r w:rsidRPr="007D7F2F">
        <w:rPr>
          <w:rFonts w:ascii="STKaiti" w:hAnsi="STKaiti" w:hint="eastAsia"/>
          <w:noProof/>
          <w:sz w:val="28"/>
        </w:rPr>
        <w:t>台北市</w:t>
      </w:r>
      <w:r w:rsidRPr="007D7F2F">
        <w:rPr>
          <w:rFonts w:ascii="STKaiti" w:hAnsi="STKaiti" w:hint="eastAsia"/>
          <w:noProof/>
          <w:sz w:val="28"/>
        </w:rPr>
        <w:t>, 2011.</w:t>
      </w:r>
      <w:bookmarkEnd w:id="3446"/>
    </w:p>
    <w:p w14:paraId="0F1D6DCD" w14:textId="184AF6C7" w:rsidR="007D7F2F" w:rsidRPr="007D7F2F" w:rsidRDefault="007D7F2F" w:rsidP="007D7F2F">
      <w:pPr>
        <w:pStyle w:val="afa"/>
        <w:spacing w:after="90"/>
        <w:ind w:left="680" w:hanging="680"/>
        <w:rPr>
          <w:rFonts w:ascii="STKaiti" w:hAnsi="STKaiti"/>
          <w:noProof/>
          <w:sz w:val="28"/>
        </w:rPr>
      </w:pPr>
      <w:bookmarkStart w:id="3447" w:name="_ENREF_50"/>
      <w:r w:rsidRPr="007D7F2F">
        <w:rPr>
          <w:rFonts w:ascii="STKaiti" w:hAnsi="STKaiti"/>
          <w:noProof/>
          <w:sz w:val="28"/>
        </w:rPr>
        <w:t>[50]</w:t>
      </w:r>
      <w:r w:rsidRPr="007D7F2F">
        <w:rPr>
          <w:rFonts w:ascii="STKaiti" w:hAnsi="STKaiti"/>
          <w:noProof/>
          <w:sz w:val="28"/>
        </w:rPr>
        <w:tab/>
        <w:t xml:space="preserve">C. Foundry. (2013, 6/3). </w:t>
      </w:r>
      <w:r w:rsidRPr="007D7F2F">
        <w:rPr>
          <w:rFonts w:ascii="STKaiti" w:hAnsi="STKaiti"/>
          <w:i/>
          <w:noProof/>
          <w:sz w:val="28"/>
        </w:rPr>
        <w:t>Deploying Cloud Foundry on vSphere - Hardware Requirement</w:t>
      </w:r>
      <w:r w:rsidRPr="007D7F2F">
        <w:rPr>
          <w:rFonts w:ascii="STKaiti" w:hAnsi="STKaiti"/>
          <w:noProof/>
          <w:sz w:val="28"/>
        </w:rPr>
        <w:t xml:space="preserve">. Available: </w:t>
      </w:r>
      <w:hyperlink r:id="rId77" w:history="1">
        <w:r w:rsidRPr="007D7F2F">
          <w:rPr>
            <w:rStyle w:val="af"/>
            <w:rFonts w:ascii="STKaiti" w:eastAsiaTheme="majorEastAsia" w:hAnsi="STKaiti" w:cs="Times New Roman"/>
            <w:noProof/>
            <w:sz w:val="28"/>
          </w:rPr>
          <w:t>http://cloudfoundry.github.com/docs/running/deploying-cf/vsphere/hardware_spec.html</w:t>
        </w:r>
        <w:bookmarkEnd w:id="3447"/>
      </w:hyperlink>
    </w:p>
    <w:p w14:paraId="160DA602" w14:textId="3965BD56" w:rsidR="007D7F2F" w:rsidRDefault="007D7F2F" w:rsidP="007D7F2F">
      <w:pPr>
        <w:pStyle w:val="afa"/>
        <w:spacing w:after="90"/>
        <w:ind w:left="680" w:hanging="680"/>
        <w:rPr>
          <w:rFonts w:ascii="STKaiti" w:hAnsi="STKaiti" w:hint="eastAsia"/>
          <w:noProof/>
          <w:sz w:val="28"/>
        </w:rPr>
      </w:pPr>
    </w:p>
    <w:p w14:paraId="3363FD39" w14:textId="4AFE3A41" w:rsidR="0044429A" w:rsidRPr="00DF21BB" w:rsidRDefault="00EC5171">
      <w:pPr>
        <w:pStyle w:val="afa"/>
        <w:spacing w:after="90"/>
        <w:ind w:left="583" w:hanging="583"/>
        <w:pPrChange w:id="3448" w:author="Haraguroicha Hsu" w:date="2013-07-02T12:06:00Z">
          <w:pPr>
            <w:pStyle w:val="afa"/>
            <w:spacing w:after="90"/>
            <w:ind w:left="680" w:hanging="680"/>
          </w:pPr>
        </w:pPrChange>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4F66A9" w14:textId="77777777" w:rsidR="00D867C6" w:rsidRPr="004E20EA" w:rsidRDefault="00D867C6" w:rsidP="004E4C6B">
      <w:pPr>
        <w:ind w:firstLine="560"/>
      </w:pPr>
      <w:r w:rsidRPr="004E20EA">
        <w:separator/>
      </w:r>
    </w:p>
  </w:endnote>
  <w:endnote w:type="continuationSeparator" w:id="0">
    <w:p w14:paraId="44189293" w14:textId="77777777" w:rsidR="00D867C6" w:rsidRPr="004E20EA" w:rsidRDefault="00D867C6"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DB4D73" w:rsidRDefault="00DB4D73"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DB4D73" w:rsidRDefault="00DB4D73"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DB4D73" w:rsidRDefault="00DB4D73"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DB4D73" w:rsidRDefault="00DB4D73" w:rsidP="00270E46">
    <w:pPr>
      <w:pStyle w:val="a5"/>
      <w:ind w:firstLineChars="0" w:firstLine="0"/>
      <w:jc w:val="center"/>
      <w:rPr>
        <w:lang w:eastAsia="zh-TW"/>
      </w:rPr>
    </w:pPr>
    <w:r>
      <w:fldChar w:fldCharType="begin"/>
    </w:r>
    <w:r>
      <w:instrText>PAGE   \* MERGEFORMAT</w:instrText>
    </w:r>
    <w:r>
      <w:fldChar w:fldCharType="separate"/>
    </w:r>
    <w:r w:rsidR="007D7F2F" w:rsidRPr="007D7F2F">
      <w:rPr>
        <w:noProof/>
        <w:lang w:val="zh-TW"/>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DB4D73" w:rsidRDefault="00DB4D73" w:rsidP="00270E46">
    <w:pPr>
      <w:pStyle w:val="a5"/>
      <w:ind w:firstLineChars="0" w:firstLine="0"/>
      <w:jc w:val="center"/>
      <w:rPr>
        <w:lang w:eastAsia="zh-TW"/>
      </w:rPr>
    </w:pPr>
    <w:r>
      <w:fldChar w:fldCharType="begin"/>
    </w:r>
    <w:r>
      <w:instrText>PAGE   \* MERGEFORMAT</w:instrText>
    </w:r>
    <w:r>
      <w:fldChar w:fldCharType="separate"/>
    </w:r>
    <w:r w:rsidR="007D7F2F" w:rsidRPr="007D7F2F">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DB4D73" w:rsidRDefault="00DB4D73" w:rsidP="00270E46">
    <w:pPr>
      <w:pStyle w:val="a5"/>
      <w:ind w:firstLineChars="0" w:firstLine="0"/>
      <w:jc w:val="center"/>
      <w:rPr>
        <w:lang w:eastAsia="zh-TW"/>
      </w:rPr>
    </w:pPr>
    <w:r>
      <w:fldChar w:fldCharType="begin"/>
    </w:r>
    <w:r>
      <w:instrText>PAGE   \* MERGEFORMAT</w:instrText>
    </w:r>
    <w:r>
      <w:fldChar w:fldCharType="separate"/>
    </w:r>
    <w:r w:rsidR="007D7F2F" w:rsidRPr="007D7F2F">
      <w:rPr>
        <w:noProof/>
        <w:lang w:val="zh-TW"/>
      </w:rPr>
      <w:t>V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DB4D73" w:rsidRDefault="00DB4D73" w:rsidP="00270E46">
    <w:pPr>
      <w:pStyle w:val="a5"/>
      <w:ind w:firstLineChars="0" w:firstLine="0"/>
      <w:jc w:val="center"/>
      <w:rPr>
        <w:lang w:eastAsia="zh-TW"/>
      </w:rPr>
    </w:pPr>
    <w:r>
      <w:fldChar w:fldCharType="begin"/>
    </w:r>
    <w:r>
      <w:instrText>PAGE   \* MERGEFORMAT</w:instrText>
    </w:r>
    <w:r>
      <w:fldChar w:fldCharType="separate"/>
    </w:r>
    <w:r w:rsidR="007D7F2F" w:rsidRPr="007D7F2F">
      <w:rPr>
        <w:noProof/>
        <w:lang w:val="zh-TW"/>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8FD12D" w14:textId="77777777" w:rsidR="00D867C6" w:rsidRPr="004E20EA" w:rsidRDefault="00D867C6" w:rsidP="004E4C6B">
      <w:pPr>
        <w:ind w:firstLine="560"/>
      </w:pPr>
      <w:r w:rsidRPr="004E20EA">
        <w:separator/>
      </w:r>
    </w:p>
  </w:footnote>
  <w:footnote w:type="continuationSeparator" w:id="0">
    <w:p w14:paraId="395B362A" w14:textId="77777777" w:rsidR="00D867C6" w:rsidRPr="004E20EA" w:rsidRDefault="00D867C6"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DB4D73" w:rsidRDefault="00DB4D73"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DB4D73" w:rsidRDefault="00DB4D73"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DB4D73" w:rsidRDefault="00DB4D73"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DB4D73" w:rsidRDefault="00DB4D73"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DB4D73" w:rsidRDefault="00DB4D73"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DB4D73" w:rsidRDefault="00DB4D73"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DB4D73" w:rsidRDefault="00DB4D73"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腹黒い茶">
    <w15:presenceInfo w15:providerId="AD" w15:userId="S-1-5-21-2740424236-1537968940-1551645581-1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trackRevisions/>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56DB"/>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6307D"/>
    <w:rsid w:val="00067A22"/>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468F"/>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047A5"/>
    <w:rsid w:val="00110AC8"/>
    <w:rsid w:val="0011160E"/>
    <w:rsid w:val="0011280A"/>
    <w:rsid w:val="001133F8"/>
    <w:rsid w:val="0011384A"/>
    <w:rsid w:val="00113E36"/>
    <w:rsid w:val="00114493"/>
    <w:rsid w:val="001154E7"/>
    <w:rsid w:val="00116270"/>
    <w:rsid w:val="0012105E"/>
    <w:rsid w:val="0012238D"/>
    <w:rsid w:val="001239B3"/>
    <w:rsid w:val="00126E76"/>
    <w:rsid w:val="00127E77"/>
    <w:rsid w:val="0013036D"/>
    <w:rsid w:val="00130550"/>
    <w:rsid w:val="00131D45"/>
    <w:rsid w:val="001320D6"/>
    <w:rsid w:val="00132301"/>
    <w:rsid w:val="00134949"/>
    <w:rsid w:val="00137B40"/>
    <w:rsid w:val="001405EE"/>
    <w:rsid w:val="001413D1"/>
    <w:rsid w:val="001420A2"/>
    <w:rsid w:val="00142C65"/>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18BB"/>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4B8F"/>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262E4"/>
    <w:rsid w:val="00230AF2"/>
    <w:rsid w:val="00231C41"/>
    <w:rsid w:val="0023205A"/>
    <w:rsid w:val="00233730"/>
    <w:rsid w:val="00234DA9"/>
    <w:rsid w:val="00235DDB"/>
    <w:rsid w:val="00236CEE"/>
    <w:rsid w:val="00236DC3"/>
    <w:rsid w:val="002412A9"/>
    <w:rsid w:val="0024188C"/>
    <w:rsid w:val="0024581F"/>
    <w:rsid w:val="0024703B"/>
    <w:rsid w:val="0025046A"/>
    <w:rsid w:val="002509F9"/>
    <w:rsid w:val="0025215C"/>
    <w:rsid w:val="0025218C"/>
    <w:rsid w:val="002528D0"/>
    <w:rsid w:val="00253334"/>
    <w:rsid w:val="00253CAB"/>
    <w:rsid w:val="00254AC9"/>
    <w:rsid w:val="002578F7"/>
    <w:rsid w:val="00257AE2"/>
    <w:rsid w:val="00260080"/>
    <w:rsid w:val="00261A55"/>
    <w:rsid w:val="002625DD"/>
    <w:rsid w:val="00263F30"/>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1E8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2F00"/>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1D3"/>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3C7F"/>
    <w:rsid w:val="00404272"/>
    <w:rsid w:val="00404E58"/>
    <w:rsid w:val="00405974"/>
    <w:rsid w:val="00413C60"/>
    <w:rsid w:val="0041507E"/>
    <w:rsid w:val="00415E26"/>
    <w:rsid w:val="00416C1A"/>
    <w:rsid w:val="004170E5"/>
    <w:rsid w:val="00420867"/>
    <w:rsid w:val="00422320"/>
    <w:rsid w:val="00422802"/>
    <w:rsid w:val="0042424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B7FC6"/>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774"/>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5EA9"/>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31C6"/>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D7F2F"/>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8F7535"/>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1F8"/>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2AC3"/>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1D52"/>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525"/>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073DF"/>
    <w:rsid w:val="00A106CE"/>
    <w:rsid w:val="00A118D2"/>
    <w:rsid w:val="00A11CE4"/>
    <w:rsid w:val="00A128A2"/>
    <w:rsid w:val="00A12E76"/>
    <w:rsid w:val="00A1440C"/>
    <w:rsid w:val="00A149D5"/>
    <w:rsid w:val="00A14FBF"/>
    <w:rsid w:val="00A202F9"/>
    <w:rsid w:val="00A23A46"/>
    <w:rsid w:val="00A23B3B"/>
    <w:rsid w:val="00A24B75"/>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35A"/>
    <w:rsid w:val="00AA0D1E"/>
    <w:rsid w:val="00AA3976"/>
    <w:rsid w:val="00AA3A73"/>
    <w:rsid w:val="00AA3CB7"/>
    <w:rsid w:val="00AA48E4"/>
    <w:rsid w:val="00AA6FCE"/>
    <w:rsid w:val="00AB1685"/>
    <w:rsid w:val="00AB1A56"/>
    <w:rsid w:val="00AB3F8B"/>
    <w:rsid w:val="00AB40E0"/>
    <w:rsid w:val="00AB40E4"/>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2D9"/>
    <w:rsid w:val="00AF1692"/>
    <w:rsid w:val="00AF1908"/>
    <w:rsid w:val="00AF452F"/>
    <w:rsid w:val="00AF52FD"/>
    <w:rsid w:val="00AF567C"/>
    <w:rsid w:val="00AF71D8"/>
    <w:rsid w:val="00AF7279"/>
    <w:rsid w:val="00AF7DA6"/>
    <w:rsid w:val="00B0121C"/>
    <w:rsid w:val="00B025B0"/>
    <w:rsid w:val="00B02CD4"/>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363B"/>
    <w:rsid w:val="00B84084"/>
    <w:rsid w:val="00B84245"/>
    <w:rsid w:val="00B8588B"/>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0F5"/>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61E"/>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C7F5C"/>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287C"/>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67C6"/>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4D73"/>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2BCC"/>
    <w:rsid w:val="00E356B0"/>
    <w:rsid w:val="00E35E8A"/>
    <w:rsid w:val="00E37CC8"/>
    <w:rsid w:val="00E4229C"/>
    <w:rsid w:val="00E432FC"/>
    <w:rsid w:val="00E43B67"/>
    <w:rsid w:val="00E43ED6"/>
    <w:rsid w:val="00E45422"/>
    <w:rsid w:val="00E454EB"/>
    <w:rsid w:val="00E45B9D"/>
    <w:rsid w:val="00E46ADC"/>
    <w:rsid w:val="00E46E37"/>
    <w:rsid w:val="00E47158"/>
    <w:rsid w:val="00E47198"/>
    <w:rsid w:val="00E50157"/>
    <w:rsid w:val="00E51721"/>
    <w:rsid w:val="00E51DDE"/>
    <w:rsid w:val="00E521CA"/>
    <w:rsid w:val="00E52972"/>
    <w:rsid w:val="00E52A85"/>
    <w:rsid w:val="00E535B0"/>
    <w:rsid w:val="00E54DCB"/>
    <w:rsid w:val="00E5625A"/>
    <w:rsid w:val="00E573A7"/>
    <w:rsid w:val="00E57AD6"/>
    <w:rsid w:val="00E57D62"/>
    <w:rsid w:val="00E600A1"/>
    <w:rsid w:val="00E61492"/>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D5D53"/>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130C"/>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57E855F9-0A3D-4D68-867C-3A0E62FE4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link w:val="af2"/>
    <w:autoRedefine/>
    <w:qFormat/>
    <w:rsid w:val="00AF12D9"/>
    <w:pPr>
      <w:pPrChange w:id="0" w:author="腹黒い茶" w:date="2013-07-08T20:28:00Z">
        <w:pPr>
          <w:ind w:leftChars="-400" w:left="-1120" w:rightChars="-400" w:right="-1120"/>
          <w:jc w:val="center"/>
        </w:pPr>
      </w:pPrChange>
    </w:pPr>
    <w:rPr>
      <w:rFonts w:asciiTheme="majorHAnsi" w:eastAsiaTheme="majorEastAsia" w:hAnsiTheme="majorHAnsi"/>
      <w:szCs w:val="28"/>
      <w:lang w:val="x-none"/>
      <w:rPrChange w:id="0" w:author="腹黒い茶" w:date="2013-07-08T20:28:00Z">
        <w:rPr>
          <w:rFonts w:asciiTheme="majorHAnsi" w:eastAsiaTheme="majorEastAsia" w:hAnsiTheme="majorHAnsi"/>
          <w:kern w:val="2"/>
          <w:sz w:val="24"/>
          <w:szCs w:val="28"/>
          <w:lang w:val="en-US" w:eastAsia="zh-TW" w:bidi="ar-SA"/>
        </w:rPr>
      </w:rPrChange>
    </w:rPr>
  </w:style>
  <w:style w:type="table" w:styleId="af3">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5">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6">
    <w:name w:val="table of figures"/>
    <w:basedOn w:val="a"/>
    <w:next w:val="a"/>
    <w:uiPriority w:val="99"/>
    <w:unhideWhenUsed/>
    <w:rsid w:val="00D4287C"/>
    <w:pPr>
      <w:overflowPunct w:val="0"/>
      <w:autoSpaceDE w:val="0"/>
      <w:autoSpaceDN w:val="0"/>
      <w:adjustRightInd w:val="0"/>
      <w:spacing w:line="340" w:lineRule="exact"/>
      <w:ind w:firstLineChars="0" w:firstLine="0"/>
      <w:pPrChange w:id="1" w:author="Haraguroicha Hsu" w:date="2013-06-30T04:58:00Z">
        <w:pPr>
          <w:widowControl w:val="0"/>
          <w:adjustRightInd w:val="0"/>
          <w:ind w:firstLineChars="200" w:firstLine="200"/>
          <w:jc w:val="both"/>
        </w:pPr>
      </w:pPrChange>
    </w:pPr>
    <w:rPr>
      <w:rFonts w:asciiTheme="majorHAnsi" w:hAnsiTheme="majorHAnsi"/>
      <w:sz w:val="24"/>
      <w:rPrChange w:id="1" w:author="Haraguroicha Hsu" w:date="2013-06-30T04:58:00Z">
        <w:rPr>
          <w:rFonts w:asciiTheme="majorHAnsi" w:eastAsiaTheme="minorEastAsia" w:hAnsiTheme="majorHAnsi"/>
          <w:kern w:val="2"/>
          <w:sz w:val="24"/>
          <w:szCs w:val="28"/>
          <w:lang w:val="en-US" w:eastAsia="zh-TW" w:bidi="ar-SA"/>
        </w:rPr>
      </w:rPrChange>
    </w:rPr>
  </w:style>
  <w:style w:type="paragraph" w:styleId="af7">
    <w:name w:val="Document Map"/>
    <w:basedOn w:val="a"/>
    <w:link w:val="af8"/>
    <w:uiPriority w:val="99"/>
    <w:semiHidden/>
    <w:unhideWhenUsed/>
    <w:rsid w:val="0034213F"/>
    <w:rPr>
      <w:rFonts w:ascii="新細明體" w:eastAsia="新細明體"/>
      <w:sz w:val="18"/>
      <w:szCs w:val="18"/>
    </w:rPr>
  </w:style>
  <w:style w:type="character" w:customStyle="1" w:styleId="af8">
    <w:name w:val="文件引導模式 字元"/>
    <w:basedOn w:val="a0"/>
    <w:link w:val="af7"/>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9">
    <w:name w:val="page number"/>
    <w:basedOn w:val="a0"/>
    <w:uiPriority w:val="99"/>
    <w:semiHidden/>
    <w:unhideWhenUsed/>
    <w:rsid w:val="00520433"/>
  </w:style>
  <w:style w:type="paragraph" w:customStyle="1" w:styleId="afa">
    <w:name w:val="參考文獻"/>
    <w:autoRedefine/>
    <w:qFormat/>
    <w:rsid w:val="00A073DF"/>
    <w:pPr>
      <w:keepLines/>
      <w:tabs>
        <w:tab w:val="left" w:pos="680"/>
      </w:tabs>
      <w:wordWrap w:val="0"/>
      <w:autoSpaceDE w:val="0"/>
      <w:autoSpaceDN w:val="0"/>
      <w:adjustRightInd w:val="0"/>
      <w:spacing w:afterLines="25" w:after="25" w:line="360" w:lineRule="exact"/>
      <w:ind w:left="243" w:hangingChars="243" w:hanging="243"/>
      <w:pPrChange w:id="2" w:author="Haraguroicha Hsu" w:date="2013-07-02T12:06:00Z">
        <w:pPr>
          <w:keepLines/>
          <w:tabs>
            <w:tab w:val="left" w:pos="680"/>
          </w:tabs>
          <w:wordWrap w:val="0"/>
          <w:autoSpaceDE w:val="0"/>
          <w:autoSpaceDN w:val="0"/>
          <w:adjustRightInd w:val="0"/>
          <w:spacing w:afterLines="25" w:after="25" w:line="360" w:lineRule="exact"/>
          <w:ind w:left="243" w:hangingChars="243" w:hanging="243"/>
        </w:pPr>
      </w:pPrChange>
    </w:pPr>
    <w:rPr>
      <w:rFonts w:asciiTheme="majorHAnsi" w:eastAsiaTheme="majorEastAsia" w:hAnsiTheme="majorHAnsi"/>
      <w:szCs w:val="28"/>
      <w:rPrChange w:id="2" w:author="Haraguroicha Hsu" w:date="2013-07-02T12:06:00Z">
        <w:rPr>
          <w:rFonts w:asciiTheme="majorHAnsi" w:eastAsiaTheme="majorEastAsia" w:hAnsiTheme="majorHAnsi"/>
          <w:kern w:val="2"/>
          <w:sz w:val="28"/>
          <w:szCs w:val="28"/>
          <w:lang w:val="en-US" w:eastAsia="zh-TW" w:bidi="ar-SA"/>
        </w:rPr>
      </w:rPrChange>
    </w:rPr>
  </w:style>
  <w:style w:type="paragraph" w:styleId="afb">
    <w:name w:val="caption"/>
    <w:basedOn w:val="a"/>
    <w:next w:val="a"/>
    <w:uiPriority w:val="35"/>
    <w:unhideWhenUsed/>
    <w:qFormat/>
    <w:rsid w:val="005A3DEC"/>
    <w:rPr>
      <w:sz w:val="20"/>
      <w:szCs w:val="20"/>
    </w:rPr>
  </w:style>
  <w:style w:type="paragraph" w:customStyle="1" w:styleId="afc">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d">
    <w:name w:val="Title"/>
    <w:basedOn w:val="1"/>
    <w:next w:val="a"/>
    <w:link w:val="afe"/>
    <w:uiPriority w:val="10"/>
    <w:qFormat/>
    <w:rsid w:val="009601F8"/>
    <w:pPr>
      <w:numPr>
        <w:numId w:val="0"/>
      </w:numPr>
      <w:ind w:left="3828" w:rightChars="1417" w:right="3968"/>
      <w:jc w:val="distribute"/>
    </w:pPr>
    <w:rPr>
      <w:rFonts w:asciiTheme="minorHAnsi" w:hAnsiTheme="minorHAnsi"/>
    </w:rPr>
  </w:style>
  <w:style w:type="character" w:customStyle="1" w:styleId="afe">
    <w:name w:val="標題 字元"/>
    <w:basedOn w:val="a0"/>
    <w:link w:val="afd"/>
    <w:uiPriority w:val="10"/>
    <w:rsid w:val="009601F8"/>
    <w:rPr>
      <w:rFonts w:eastAsiaTheme="majorEastAsia"/>
      <w:b/>
      <w:bCs/>
      <w:kern w:val="52"/>
      <w:sz w:val="32"/>
      <w:szCs w:val="32"/>
    </w:rPr>
  </w:style>
  <w:style w:type="paragraph" w:styleId="aff">
    <w:name w:val="Subtitle"/>
    <w:basedOn w:val="a"/>
    <w:next w:val="a"/>
    <w:link w:val="aff0"/>
    <w:uiPriority w:val="11"/>
    <w:qFormat/>
    <w:rsid w:val="00D346B4"/>
    <w:pPr>
      <w:spacing w:after="60"/>
      <w:jc w:val="center"/>
      <w:outlineLvl w:val="1"/>
    </w:pPr>
    <w:rPr>
      <w:rFonts w:asciiTheme="majorHAnsi" w:eastAsiaTheme="majorEastAsia" w:hAnsiTheme="majorHAnsi" w:cstheme="majorBidi"/>
      <w:i/>
      <w:iCs/>
    </w:rPr>
  </w:style>
  <w:style w:type="character" w:customStyle="1" w:styleId="aff0">
    <w:name w:val="副標題 字元"/>
    <w:basedOn w:val="a0"/>
    <w:link w:val="aff"/>
    <w:uiPriority w:val="11"/>
    <w:rsid w:val="00D346B4"/>
    <w:rPr>
      <w:rFonts w:asciiTheme="majorHAnsi" w:eastAsiaTheme="majorEastAsia" w:hAnsiTheme="majorHAnsi" w:cstheme="majorBidi"/>
      <w:i/>
      <w:iCs/>
    </w:rPr>
  </w:style>
  <w:style w:type="paragraph" w:customStyle="1" w:styleId="af1">
    <w:name w:val="圖說文字"/>
    <w:next w:val="a"/>
    <w:link w:val="aff1"/>
    <w:autoRedefine/>
    <w:qFormat/>
    <w:rsid w:val="001F4B8F"/>
    <w:pPr>
      <w:ind w:firstLineChars="200" w:firstLine="480"/>
      <w:pPrChange w:id="3" w:author="腹黒い茶" w:date="2013-07-08T12:00:00Z">
        <w:pPr/>
      </w:pPrChange>
    </w:pPr>
    <w:rPr>
      <w:szCs w:val="28"/>
      <w:rPrChange w:id="3" w:author="腹黒い茶" w:date="2013-07-08T12:00:00Z">
        <w:rPr>
          <w:rFonts w:asciiTheme="minorHAnsi" w:eastAsiaTheme="minorEastAsia" w:hAnsiTheme="minorHAnsi"/>
          <w:kern w:val="2"/>
          <w:sz w:val="24"/>
          <w:szCs w:val="28"/>
          <w:lang w:val="en-US" w:eastAsia="zh-TW" w:bidi="ar-SA"/>
        </w:rPr>
      </w:rPrChange>
    </w:rPr>
  </w:style>
  <w:style w:type="paragraph" w:customStyle="1" w:styleId="aff2">
    <w:name w:val="表說文字"/>
    <w:basedOn w:val="af1"/>
    <w:link w:val="aff3"/>
    <w:qFormat/>
    <w:rsid w:val="009601F8"/>
  </w:style>
  <w:style w:type="character" w:customStyle="1" w:styleId="aff3">
    <w:name w:val="表說文字 字元"/>
    <w:basedOn w:val="a0"/>
    <w:link w:val="aff2"/>
    <w:rsid w:val="009601F8"/>
    <w:rPr>
      <w:szCs w:val="28"/>
    </w:rPr>
  </w:style>
  <w:style w:type="character" w:customStyle="1" w:styleId="aff1">
    <w:name w:val="圖說文字 字元"/>
    <w:basedOn w:val="a0"/>
    <w:link w:val="af1"/>
    <w:rsid w:val="001F4B8F"/>
    <w:rPr>
      <w:szCs w:val="28"/>
    </w:rPr>
  </w:style>
  <w:style w:type="paragraph" w:customStyle="1" w:styleId="aff4">
    <w:name w:val="表參考段落"/>
    <w:basedOn w:val="af0"/>
    <w:link w:val="aff5"/>
    <w:qFormat/>
    <w:rsid w:val="00AF12D9"/>
    <w:pPr>
      <w:jc w:val="center"/>
      <w:pPrChange w:id="4" w:author="腹黒い茶" w:date="2013-07-08T20:28:00Z">
        <w:pPr/>
      </w:pPrChange>
    </w:pPr>
    <w:rPr>
      <w:rPrChange w:id="4" w:author="腹黒い茶" w:date="2013-07-08T20:28:00Z">
        <w:rPr>
          <w:rFonts w:asciiTheme="majorHAnsi" w:eastAsiaTheme="majorEastAsia" w:hAnsiTheme="majorHAnsi"/>
          <w:kern w:val="2"/>
          <w:sz w:val="24"/>
          <w:szCs w:val="28"/>
          <w:lang w:val="x-none" w:eastAsia="zh-TW" w:bidi="ar-SA"/>
        </w:rPr>
      </w:rPrChange>
    </w:rPr>
  </w:style>
  <w:style w:type="character" w:customStyle="1" w:styleId="af2">
    <w:name w:val="圖表參考段落 字元"/>
    <w:basedOn w:val="a0"/>
    <w:link w:val="af0"/>
    <w:rsid w:val="00AF12D9"/>
    <w:rPr>
      <w:rFonts w:asciiTheme="majorHAnsi" w:eastAsiaTheme="majorEastAsia" w:hAnsiTheme="majorHAnsi"/>
      <w:szCs w:val="28"/>
      <w:lang w:val="x-none"/>
    </w:rPr>
  </w:style>
  <w:style w:type="character" w:customStyle="1" w:styleId="aff5">
    <w:name w:val="表參考段落 字元"/>
    <w:basedOn w:val="af2"/>
    <w:link w:val="aff4"/>
    <w:rsid w:val="00AF12D9"/>
    <w:rPr>
      <w:rFonts w:asciiTheme="majorHAnsi" w:eastAsiaTheme="majorEastAsia" w:hAnsiTheme="majorHAnsi"/>
      <w:szCs w:val="28"/>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emr.doh.gov.tw/allowance.aspx" TargetMode="External"/><Relationship Id="rId68" Type="http://schemas.openxmlformats.org/officeDocument/2006/relationships/hyperlink" Target="http://eec.doh.gov.tw/EEC_handouts.pdf" TargetMode="External"/><Relationship Id="rId16" Type="http://schemas.openxmlformats.org/officeDocument/2006/relationships/footer" Target="footer4.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yperlink" Target="http://zh.wikipedia.org/zh-tw/%E7%94%B5%E5%AD%90%E7%97%85%E5%8E%86" TargetMode="External"/><Relationship Id="rId74" Type="http://schemas.openxmlformats.org/officeDocument/2006/relationships/hyperlink" Target="http://zh.wikipedia.org/wiki/%E9%9B%B2%E7%AB%AF%E9%81%8B%E7%AE%97"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video.udn.com/video/Item/ItemPage.do?sno=324-233-2B3-2F3-2B3d4-233-2B3d3d3b34324-2334" TargetMode="External"/><Relationship Id="rId69" Type="http://schemas.openxmlformats.org/officeDocument/2006/relationships/hyperlink" Target="http://zh.wikipedia.org/wiki/XML" TargetMode="External"/><Relationship Id="rId77"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yperlink" Target="http://www.apple.com/hotnews/thoughts-on-flash/"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www.medlib.am/Fulltexts/The%20CDA%20TM%20BOOK%202011.pdf"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http://emr.doh.gov.tw/introduction.aspx" TargetMode="External"/><Relationship Id="rId70" Type="http://schemas.openxmlformats.org/officeDocument/2006/relationships/hyperlink" Target="http://www.zdnet.com/blog/btl/technet-summit-the-new-era-of-innovation/3959" TargetMode="External"/><Relationship Id="rId75"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yperlink" Target="http://www.digitimes.com.tw/tw/dt/n/shwnws.asp?CnlID=10&amp;Cat=35&amp;id=303217" TargetMode="External"/><Relationship Id="rId73" Type="http://schemas.openxmlformats.org/officeDocument/2006/relationships/hyperlink" Target="http://zh.wikipedia.org/wiki/HTML5"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71" Type="http://schemas.openxmlformats.org/officeDocument/2006/relationships/hyperlink" Target="http://readwrite.com/2007/08/07/eric_schmidt_defines_web_30" TargetMode="External"/><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022DDC4B-406C-4D65-B06F-5C1DC2EA2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TotalTime>
  <Pages>90</Pages>
  <Words>12807</Words>
  <Characters>73005</Characters>
  <Application>Microsoft Office Word</Application>
  <DocSecurity>0</DocSecurity>
  <Lines>608</Lines>
  <Paragraphs>171</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85641</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54</cp:revision>
  <cp:lastPrinted>2013-06-05T06:30:00Z</cp:lastPrinted>
  <dcterms:created xsi:type="dcterms:W3CDTF">2013-01-07T14:15:00Z</dcterms:created>
  <dcterms:modified xsi:type="dcterms:W3CDTF">2013-07-08T12: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